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7777777" w:rsidR="00F52D40" w:rsidRPr="00FD40C3" w:rsidRDefault="006724C1">
      <w:pPr>
        <w:spacing w:line="240" w:lineRule="auto"/>
        <w:ind w:firstLine="0"/>
        <w:jc w:val="center"/>
        <w:rPr>
          <w:sz w:val="32"/>
          <w:szCs w:val="32"/>
        </w:rPr>
      </w:pPr>
      <w:r w:rsidRPr="00FD40C3">
        <w:rPr>
          <w:sz w:val="32"/>
          <w:szCs w:val="32"/>
        </w:rPr>
        <w:t>Diajukan sebagai syarat menyelesaikan jenjang strata Satu (S-1) di Program Studi Teknik Informatika, Jurusan Teknologi, Produksi dan 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77777777" w:rsidR="00F52D40" w:rsidRPr="00FD40C3" w:rsidRDefault="006724C1">
      <w:pPr>
        <w:ind w:firstLine="0"/>
        <w:jc w:val="center"/>
        <w:rPr>
          <w:b/>
          <w:sz w:val="28"/>
          <w:szCs w:val="28"/>
        </w:rPr>
      </w:pPr>
      <w:r w:rsidRPr="00FD40C3">
        <w:rPr>
          <w:b/>
          <w:sz w:val="28"/>
          <w:szCs w:val="28"/>
        </w:rPr>
        <w:t>JURUSAN TEKNOLOGI, PRODUKSI DAN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335801"/>
      <w:bookmarkEnd w:id="1"/>
      <w:r w:rsidRPr="00FD40C3">
        <w:lastRenderedPageBreak/>
        <w:t>LEMBAR PENGESAHAN</w:t>
      </w:r>
      <w:bookmarkEnd w:id="2"/>
      <w:r w:rsidRPr="00FD40C3">
        <w:t xml:space="preserve"> </w:t>
      </w:r>
    </w:p>
    <w:p w14:paraId="6B335A1B" w14:textId="77777777"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Pr="00FD40C3">
        <w:rPr>
          <w:rFonts w:ascii="Times" w:eastAsia="Times" w:hAnsi="Times" w:cs="Times"/>
          <w:color w:val="FF0000"/>
        </w:rPr>
        <w:t>Tulis Judul Disini</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77777777" w:rsidR="00F52D40" w:rsidRPr="00FD40C3" w:rsidRDefault="006724C1">
            <w:pPr>
              <w:widowControl w:val="0"/>
              <w:spacing w:before="27"/>
              <w:ind w:firstLine="0"/>
              <w:jc w:val="left"/>
              <w:rPr>
                <w:color w:val="000000"/>
              </w:rPr>
            </w:pPr>
            <w:r w:rsidRPr="00FD40C3">
              <w:rPr>
                <w:color w:val="000000"/>
              </w:rPr>
              <w:t xml:space="preserve">Lampung Selatan, </w:t>
            </w:r>
            <w:r w:rsidRPr="00FD40C3">
              <w:rPr>
                <w:color w:val="FF0000"/>
              </w:rPr>
              <w:t>DD-MM-YYYY</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Geizka Rozilia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77777777"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Nama Pembimbing 1 + Gelar </w:t>
      </w:r>
    </w:p>
    <w:p w14:paraId="3319168B"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 XXXXXX</w:t>
      </w:r>
      <w:r w:rsidRPr="00FD40C3">
        <w:rPr>
          <w:rFonts w:ascii="Times" w:eastAsia="Times" w:hAnsi="Times" w:cs="Times"/>
          <w:color w:val="000000"/>
        </w:rPr>
        <w:tab/>
        <w:t xml:space="preserve">……………… </w:t>
      </w:r>
    </w:p>
    <w:p w14:paraId="64829435" w14:textId="77777777" w:rsidR="00F52D40" w:rsidRPr="00FD40C3"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Nama Pembimbing 2 + Gelar </w:t>
      </w:r>
    </w:p>
    <w:p w14:paraId="4742299B"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 xml:space="preserve">NIP. XXXXXX </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7777777"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Nama Penguji 1 + Gelar </w:t>
      </w:r>
    </w:p>
    <w:p w14:paraId="4A704CF6"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 xml:space="preserve">NIP. XXXXXXXXXXXX </w:t>
      </w:r>
      <w:r w:rsidRPr="00FD40C3">
        <w:rPr>
          <w:rFonts w:ascii="Times" w:eastAsia="Times" w:hAnsi="Times" w:cs="Times"/>
          <w:color w:val="000000"/>
        </w:rPr>
        <w:tab/>
        <w:t xml:space="preserve">……………… </w:t>
      </w:r>
    </w:p>
    <w:p w14:paraId="5145542E" w14:textId="77777777" w:rsidR="00F52D40" w:rsidRPr="00FD40C3"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Nama Penguji 2+ Gelar </w:t>
      </w:r>
    </w:p>
    <w:p w14:paraId="0ACF6312"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 xml:space="preserve">NIP. XXXXXXXXXXXX </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Jurusan Teknologi, Produksi dan 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Pr="00FD40C3" w:rsidRDefault="006724C1">
      <w:pPr>
        <w:widowControl w:val="0"/>
        <w:pBdr>
          <w:top w:val="nil"/>
          <w:left w:val="nil"/>
          <w:bottom w:val="nil"/>
          <w:right w:val="nil"/>
          <w:between w:val="nil"/>
        </w:pBdr>
        <w:spacing w:line="240" w:lineRule="auto"/>
        <w:jc w:val="center"/>
        <w:rPr>
          <w:rFonts w:ascii="Times" w:eastAsia="Times" w:hAnsi="Times" w:cs="Times"/>
          <w:color w:val="000000"/>
        </w:rPr>
      </w:pPr>
      <w:r w:rsidRPr="00FD40C3">
        <w:rPr>
          <w:rFonts w:ascii="Times" w:eastAsia="Times" w:hAnsi="Times" w:cs="Times"/>
          <w:color w:val="000000"/>
        </w:rPr>
        <w:t xml:space="preserve">Nama Kaprodi + Gelar </w:t>
      </w:r>
    </w:p>
    <w:p w14:paraId="6F4DA5BA" w14:textId="77777777" w:rsidR="00F52D40" w:rsidRPr="00FD40C3" w:rsidRDefault="006724C1">
      <w:pPr>
        <w:widowControl w:val="0"/>
        <w:pBdr>
          <w:top w:val="nil"/>
          <w:left w:val="nil"/>
          <w:bottom w:val="nil"/>
          <w:right w:val="nil"/>
          <w:between w:val="nil"/>
        </w:pBdr>
        <w:spacing w:before="39" w:line="240" w:lineRule="auto"/>
        <w:jc w:val="center"/>
        <w:sectPr w:rsidR="00F52D40" w:rsidRPr="00FD40C3"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 xml:space="preserve">NIP. XXXXXXXXXXXXXX </w:t>
      </w:r>
    </w:p>
    <w:p w14:paraId="10DBD5CC" w14:textId="3CDFD557" w:rsidR="00F52D40" w:rsidRPr="00FD40C3" w:rsidRDefault="006724C1">
      <w:pPr>
        <w:pStyle w:val="Heading1"/>
      </w:pPr>
      <w:bookmarkStart w:id="3" w:name="_30j0zll" w:colFirst="0" w:colLast="0"/>
      <w:bookmarkStart w:id="4" w:name="_Toc156335802"/>
      <w:bookmarkEnd w:id="3"/>
      <w:r w:rsidRPr="00FD40C3">
        <w:lastRenderedPageBreak/>
        <w:t>HALAMAN PERNYATAAN ORISINALITAS</w:t>
      </w:r>
      <w:bookmarkEnd w:id="4"/>
      <w:r w:rsidRPr="00FD40C3">
        <w:t xml:space="preserve"> </w:t>
      </w:r>
    </w:p>
    <w:p w14:paraId="5CA5A516" w14:textId="77777777"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Pr="00FD40C3">
        <w:rPr>
          <w:rFonts w:ascii="Cambria" w:eastAsia="Cambria" w:hAnsi="Cambria" w:cs="Cambria"/>
          <w:b/>
          <w:color w:val="FF0000"/>
        </w:rPr>
        <w:t>TULIS JUDUL DISINI</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Geizka Rozilia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A6E8E4C"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5" w:name="_1fob9te" w:colFirst="0" w:colLast="0"/>
      <w:bookmarkStart w:id="6" w:name="_Toc156335803"/>
      <w:bookmarkEnd w:id="5"/>
      <w:r w:rsidRPr="00FD40C3">
        <w:lastRenderedPageBreak/>
        <w:t>HALAMAN PERNYATAAN PERSETUJUAN PUBLIKASI TUGAS AKHIR UNTUK KEPENTINGAN AKADEMIS</w:t>
      </w:r>
      <w:bookmarkEnd w:id="6"/>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civitas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Geizka Rozilia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6B4A21B0"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urusan </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Jurusan Teknologi, Produksi dan 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Hak Bebas Royalti Noneksklusif (</w:t>
      </w:r>
      <w:r w:rsidRPr="00FD40C3">
        <w:rPr>
          <w:rFonts w:ascii="Times" w:eastAsia="Times" w:hAnsi="Times" w:cs="Times"/>
          <w:b/>
          <w:i/>
          <w:color w:val="000000"/>
        </w:rPr>
        <w:t>Non-exclusive Royalty Free Right</w:t>
      </w:r>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77777777" w:rsidR="00F52D40" w:rsidRPr="00FD40C3"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sidRPr="00FD40C3">
        <w:rPr>
          <w:rFonts w:ascii="Times" w:eastAsia="Times" w:hAnsi="Times" w:cs="Times"/>
          <w:b/>
          <w:color w:val="FF0000"/>
        </w:rPr>
        <w:t xml:space="preserve">TULIS JUDUL DISINI </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sidRPr="00FD40C3">
        <w:rPr>
          <w:rFonts w:ascii="Times" w:eastAsia="Times" w:hAnsi="Times" w:cs="Times"/>
          <w:i/>
          <w:color w:val="000000"/>
        </w:rPr>
        <w:t>database</w:t>
      </w:r>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7777777"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Pr="00FD40C3">
        <w:rPr>
          <w:rFonts w:ascii="Times" w:eastAsia="Times" w:hAnsi="Times" w:cs="Times"/>
          <w:color w:val="FF0000"/>
        </w:rPr>
        <w:t xml:space="preserve">DD Bulan YYYY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Geizka Rozilia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7" w:name="_3znysh7" w:colFirst="0" w:colLast="0"/>
      <w:bookmarkStart w:id="8" w:name="_Toc156335804"/>
      <w:bookmarkEnd w:id="7"/>
      <w:r w:rsidRPr="00FD40C3">
        <w:lastRenderedPageBreak/>
        <w:t>KATA PENGANTAR</w:t>
      </w:r>
      <w:bookmarkEnd w:id="8"/>
    </w:p>
    <w:p w14:paraId="05EF0B35" w14:textId="77777777" w:rsidR="00F52D40" w:rsidRPr="00FD40C3" w:rsidRDefault="00F52D40">
      <w:pPr>
        <w:spacing w:line="240" w:lineRule="auto"/>
      </w:pPr>
    </w:p>
    <w:p w14:paraId="3E8DA78D" w14:textId="77777777" w:rsidR="00F52D40" w:rsidRPr="00FD40C3" w:rsidRDefault="006724C1">
      <w:r w:rsidRPr="00FD40C3">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Rektor ITERA&gt;</w:t>
      </w:r>
    </w:p>
    <w:p w14:paraId="4C77421F"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Kajur JTPI&gt;</w:t>
      </w:r>
    </w:p>
    <w:p w14:paraId="16308099"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Kaprodi IF&gt;</w:t>
      </w:r>
    </w:p>
    <w:p w14:paraId="5DC21F2F"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Sesprodi IF&gt;</w:t>
      </w:r>
    </w:p>
    <w:p w14:paraId="7B33315A"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Koordinator TA&gt;</w:t>
      </w:r>
    </w:p>
    <w:p w14:paraId="75F93D62"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Dosen Pembimbing&gt;</w:t>
      </w:r>
    </w:p>
    <w:p w14:paraId="75B4C3D2" w14:textId="77777777" w:rsidR="00F52D40" w:rsidRPr="00FD40C3" w:rsidRDefault="006724C1">
      <w:pPr>
        <w:numPr>
          <w:ilvl w:val="0"/>
          <w:numId w:val="1"/>
        </w:numPr>
        <w:pBdr>
          <w:top w:val="nil"/>
          <w:left w:val="nil"/>
          <w:bottom w:val="nil"/>
          <w:right w:val="nil"/>
          <w:between w:val="nil"/>
        </w:pBdr>
        <w:ind w:left="720"/>
      </w:pPr>
      <w:r w:rsidRPr="00FD40C3">
        <w:rPr>
          <w:color w:val="000000"/>
        </w:rPr>
        <w:t xml:space="preserve">Kedua Orang Tua, kakak dan adik yang selalu memberikan arahan selama belajar dan menyelesaikan tugas akhir ini. </w:t>
      </w:r>
    </w:p>
    <w:p w14:paraId="32C94CCC"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orang lainnya&gt;</w:t>
      </w:r>
    </w:p>
    <w:p w14:paraId="6F93EB2C" w14:textId="77777777" w:rsidR="00F52D40" w:rsidRPr="00FD40C3" w:rsidRDefault="00F52D40"/>
    <w:p w14:paraId="18B1F89D" w14:textId="77777777"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 [Contoh]</w:t>
      </w:r>
    </w:p>
    <w:p w14:paraId="7E9B5BCC" w14:textId="77777777" w:rsidR="00F52D40" w:rsidRPr="00FD40C3" w:rsidRDefault="006724C1" w:rsidP="00834241">
      <w:pPr>
        <w:pStyle w:val="Heading1"/>
      </w:pPr>
      <w:bookmarkStart w:id="9" w:name="_2et92p0" w:colFirst="0" w:colLast="0"/>
      <w:bookmarkStart w:id="10" w:name="_Toc156335805"/>
      <w:bookmarkEnd w:id="9"/>
      <w:r w:rsidRPr="00FD40C3">
        <w:lastRenderedPageBreak/>
        <w:t>RINGKASAN</w:t>
      </w:r>
      <w:bookmarkEnd w:id="10"/>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Geizka Rozilia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r w:rsidR="00A140AA" w:rsidRPr="00FD40C3">
        <w:rPr>
          <w:i/>
          <w:iCs/>
        </w:rPr>
        <w:t>Software Development Life Cycle</w:t>
      </w:r>
      <w:r w:rsidR="00A140AA" w:rsidRPr="00FD40C3">
        <w:t xml:space="preserve"> (SDLC)</w:t>
      </w:r>
      <w:r w:rsidRPr="00FD40C3">
        <w:t xml:space="preserve"> </w:t>
      </w:r>
      <w:r w:rsidRPr="00FD40C3">
        <w:rPr>
          <w:i/>
          <w:iCs/>
        </w:rPr>
        <w:t>Test-Driven Development</w:t>
      </w:r>
      <w:r w:rsidRPr="00FD40C3">
        <w:t xml:space="preserve"> (TDD) yang diberi nama "Easysay."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dll)</w:t>
      </w:r>
      <w:r w:rsidRPr="00FD40C3">
        <w:t xml:space="preserve">, memastikan bahwa fungsionalitas aplikasi dapat memenuhi berbagai kebutuhan dan harapan dari pengguna. Tahap ini juga mencakup pembuatan </w:t>
      </w:r>
      <w:r w:rsidRPr="00FD40C3">
        <w:rPr>
          <w:i/>
          <w:iCs/>
        </w:rPr>
        <w:t>mockup</w:t>
      </w:r>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r w:rsidR="00415A2C" w:rsidRPr="00FD40C3">
        <w:rPr>
          <w:i/>
          <w:iCs/>
        </w:rPr>
        <w:t>red-green-refactoring</w:t>
      </w:r>
      <w:r w:rsidRPr="00FD40C3">
        <w:t xml:space="preserve"> dan pengujian berulang untuk memastikan setiap fitur dan fungsi berjalan sebagaimana mestinya. Proses refaktor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System Usability Scale</w:t>
      </w:r>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Easysay”</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machine learning aslinya. Skor dari scenario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 xml:space="preserve">Secara keseluruhan, penelitian ini membuktikan bahwa solusi teknologi dalam bentuk aplikasi "Easysay"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r w:rsidRPr="00FD40C3">
        <w:rPr>
          <w:i/>
          <w:iCs/>
        </w:rPr>
        <w:t>black box</w:t>
      </w:r>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11" w:name="_Toc156335806"/>
      <w:r w:rsidRPr="00FD40C3">
        <w:lastRenderedPageBreak/>
        <w:t>ABSTRAK</w:t>
      </w:r>
      <w:bookmarkEnd w:id="11"/>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Geizka Rozilia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r w:rsidRPr="00FD40C3">
        <w:rPr>
          <w:i/>
          <w:iCs/>
        </w:rPr>
        <w:t>Test-Driven Development</w:t>
      </w:r>
      <w:r w:rsidRPr="00FD40C3">
        <w:t xml:space="preserve"> (TDD) yang disebut "Easysay."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r w:rsidRPr="00FD40C3">
        <w:t>mockup, penulisan</w:t>
      </w:r>
      <w:r w:rsidR="00D602E0" w:rsidRPr="00FD40C3">
        <w:t xml:space="preserve"> kode berdasarkan SDLC</w:t>
      </w:r>
      <w:r w:rsidRPr="00FD40C3">
        <w:t xml:space="preserve"> TDD, dan pengujian melalui </w:t>
      </w:r>
      <w:r w:rsidRPr="00FD40C3">
        <w:rPr>
          <w:i/>
          <w:iCs/>
        </w:rPr>
        <w:t>Integration Testing</w:t>
      </w:r>
      <w:r w:rsidRPr="00FD40C3">
        <w:t xml:space="preserve">, </w:t>
      </w:r>
      <w:r w:rsidRPr="00FD40C3">
        <w:rPr>
          <w:i/>
          <w:iCs/>
        </w:rPr>
        <w:t>System Usability Scale</w:t>
      </w:r>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model machine learning</w:t>
      </w:r>
      <w:r w:rsidRPr="00FD40C3">
        <w:t>. Aplikasi ini dapat dijalankan di peramban web atau lokal, memberikan kemudahan akses dan penggunaan.</w:t>
      </w:r>
      <w:r w:rsidR="006C12A2" w:rsidRPr="00FD40C3">
        <w:t xml:space="preserve"> </w:t>
      </w:r>
      <w:r w:rsidRPr="00FD40C3">
        <w:t xml:space="preserve">Penelitian ini membuktikan bahwa aplikasi "Easysay"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r w:rsidRPr="00FD40C3">
        <w:rPr>
          <w:i/>
          <w:iCs/>
        </w:rPr>
        <w:t>Test-Driven Development</w:t>
      </w:r>
      <w:r w:rsidRPr="00FD40C3">
        <w:t xml:space="preserve">, </w:t>
      </w:r>
      <w:r w:rsidRPr="00FD40C3">
        <w:rPr>
          <w:i/>
          <w:iCs/>
        </w:rPr>
        <w:t>Machine Learning</w:t>
      </w:r>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12" w:name="_3dy6vkm" w:colFirst="0" w:colLast="0"/>
      <w:bookmarkStart w:id="13" w:name="_Toc156335807"/>
      <w:bookmarkEnd w:id="12"/>
      <w:r w:rsidRPr="00FD40C3">
        <w:lastRenderedPageBreak/>
        <w:t>ABSTRACT</w:t>
      </w:r>
      <w:bookmarkEnd w:id="13"/>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Geizka Rozilia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r w:rsidRPr="00FD40C3">
        <w:t>This research responds the highly growing population of students whose numbers will increasingly exceed teachers, especially in Indonesia, which demands efficiency in teaching and learning activities. With 15.71% of Indonesia's population are under the age of 10, the increasing number of students requires technological solutions to increase the objectivity and efficiency in essay grading. In an attempt to provide a structured solution, this research proposed a short essay assessment application based on Test-Driven Development (TDD) called "Easysay". This application supports grading in Indonesian and English, using two machine learning models for the respective languages. The application development involved functional gathering via interview with 10 user candidates, mockup design making, code writing based on TDD SDLC, and testing via Integration Testing, System Usability Scale (SUS), and Black Box. SUS test result achieved a high score (81.875), which shows that the built application has a really good value. The application built has been tested with scenarios and the shows concistent results with the machine learning model. This application can be run on browsers or in local, gives the ease to access and use. This research shows that "Easysay" application can increase efficiency and objectivity of essay grading in academic environment. Therefore, this application has the potential to became a supporting tool for teachers in handling essay grading tasks, especially for short essay grading</w:t>
      </w:r>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r w:rsidRPr="00FD40C3">
        <w:rPr>
          <w:b/>
          <w:bCs/>
        </w:rPr>
        <w:t xml:space="preserve">Keywords: </w:t>
      </w:r>
      <w:r w:rsidRPr="00FD40C3">
        <w:t>Web Application, Test-Driven Development, Machine Learning, Essay Assessment, Education.</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11880900" w14:textId="77777777" w:rsidR="00F52D40" w:rsidRPr="00FD40C3" w:rsidRDefault="006724C1" w:rsidP="00834241">
      <w:pPr>
        <w:pStyle w:val="Heading1"/>
      </w:pPr>
      <w:bookmarkStart w:id="14" w:name="_1t3h5sf" w:colFirst="0" w:colLast="0"/>
      <w:bookmarkStart w:id="15" w:name="_Toc156335808"/>
      <w:bookmarkEnd w:id="14"/>
      <w:r w:rsidRPr="00FD40C3">
        <w:lastRenderedPageBreak/>
        <w:t>DAFTAR ISI</w:t>
      </w:r>
      <w:bookmarkEnd w:id="15"/>
    </w:p>
    <w:p w14:paraId="2ACDF0FC" w14:textId="77777777" w:rsidR="00F52D40" w:rsidRPr="00FD40C3"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Pr="00FD40C3" w:rsidRDefault="00220668">
          <w:pPr>
            <w:pStyle w:val="TOCHeading"/>
          </w:pPr>
        </w:p>
        <w:p w14:paraId="0E2A7324" w14:textId="370EE58F" w:rsidR="00BE1DF6" w:rsidRDefault="00220668">
          <w:pPr>
            <w:pStyle w:val="TOC1"/>
            <w:rPr>
              <w:rFonts w:asciiTheme="minorHAnsi" w:eastAsiaTheme="minorEastAsia" w:hAnsiTheme="minorHAnsi" w:cstheme="minorBidi"/>
              <w:noProof/>
              <w:sz w:val="22"/>
              <w:szCs w:val="22"/>
              <w:lang w:val="en-US"/>
            </w:rPr>
          </w:pPr>
          <w:r w:rsidRPr="00FD40C3">
            <w:fldChar w:fldCharType="begin"/>
          </w:r>
          <w:r w:rsidRPr="00FD40C3">
            <w:instrText xml:space="preserve"> TOC \o "1-3" \h \z \u </w:instrText>
          </w:r>
          <w:r w:rsidRPr="00FD40C3">
            <w:fldChar w:fldCharType="separate"/>
          </w:r>
          <w:hyperlink w:anchor="_Toc156335801" w:history="1">
            <w:r w:rsidR="00BE1DF6" w:rsidRPr="005648E9">
              <w:rPr>
                <w:rStyle w:val="Hyperlink"/>
                <w:noProof/>
              </w:rPr>
              <w:t>LEMBAR PENGESAHAN</w:t>
            </w:r>
            <w:r w:rsidR="00BE1DF6">
              <w:rPr>
                <w:noProof/>
                <w:webHidden/>
              </w:rPr>
              <w:tab/>
            </w:r>
            <w:r w:rsidR="00BE1DF6">
              <w:rPr>
                <w:noProof/>
                <w:webHidden/>
              </w:rPr>
              <w:fldChar w:fldCharType="begin"/>
            </w:r>
            <w:r w:rsidR="00BE1DF6">
              <w:rPr>
                <w:noProof/>
                <w:webHidden/>
              </w:rPr>
              <w:instrText xml:space="preserve"> PAGEREF _Toc156335801 \h </w:instrText>
            </w:r>
            <w:r w:rsidR="00BE1DF6">
              <w:rPr>
                <w:noProof/>
                <w:webHidden/>
              </w:rPr>
            </w:r>
            <w:r w:rsidR="00BE1DF6">
              <w:rPr>
                <w:noProof/>
                <w:webHidden/>
              </w:rPr>
              <w:fldChar w:fldCharType="separate"/>
            </w:r>
            <w:r w:rsidR="00154B53">
              <w:rPr>
                <w:noProof/>
                <w:webHidden/>
              </w:rPr>
              <w:t>i</w:t>
            </w:r>
            <w:r w:rsidR="00BE1DF6">
              <w:rPr>
                <w:noProof/>
                <w:webHidden/>
              </w:rPr>
              <w:fldChar w:fldCharType="end"/>
            </w:r>
          </w:hyperlink>
        </w:p>
        <w:p w14:paraId="0D8FEEEB" w14:textId="1FA4975B" w:rsidR="00BE1DF6" w:rsidRDefault="00BE1DF6">
          <w:pPr>
            <w:pStyle w:val="TOC1"/>
            <w:rPr>
              <w:rFonts w:asciiTheme="minorHAnsi" w:eastAsiaTheme="minorEastAsia" w:hAnsiTheme="minorHAnsi" w:cstheme="minorBidi"/>
              <w:noProof/>
              <w:sz w:val="22"/>
              <w:szCs w:val="22"/>
              <w:lang w:val="en-US"/>
            </w:rPr>
          </w:pPr>
          <w:hyperlink w:anchor="_Toc156335802" w:history="1">
            <w:r w:rsidRPr="005648E9">
              <w:rPr>
                <w:rStyle w:val="Hyperlink"/>
                <w:noProof/>
              </w:rPr>
              <w:t>HALAMAN PERNYATAAN ORISINALITAS</w:t>
            </w:r>
            <w:r>
              <w:rPr>
                <w:noProof/>
                <w:webHidden/>
              </w:rPr>
              <w:tab/>
            </w:r>
            <w:r>
              <w:rPr>
                <w:noProof/>
                <w:webHidden/>
              </w:rPr>
              <w:fldChar w:fldCharType="begin"/>
            </w:r>
            <w:r>
              <w:rPr>
                <w:noProof/>
                <w:webHidden/>
              </w:rPr>
              <w:instrText xml:space="preserve"> PAGEREF _Toc156335802 \h </w:instrText>
            </w:r>
            <w:r>
              <w:rPr>
                <w:noProof/>
                <w:webHidden/>
              </w:rPr>
            </w:r>
            <w:r>
              <w:rPr>
                <w:noProof/>
                <w:webHidden/>
              </w:rPr>
              <w:fldChar w:fldCharType="separate"/>
            </w:r>
            <w:r w:rsidR="00154B53">
              <w:rPr>
                <w:noProof/>
                <w:webHidden/>
              </w:rPr>
              <w:t>ii</w:t>
            </w:r>
            <w:r>
              <w:rPr>
                <w:noProof/>
                <w:webHidden/>
              </w:rPr>
              <w:fldChar w:fldCharType="end"/>
            </w:r>
          </w:hyperlink>
        </w:p>
        <w:p w14:paraId="65CD61BE" w14:textId="60F588E6" w:rsidR="00BE1DF6" w:rsidRDefault="00BE1DF6">
          <w:pPr>
            <w:pStyle w:val="TOC1"/>
            <w:rPr>
              <w:rFonts w:asciiTheme="minorHAnsi" w:eastAsiaTheme="minorEastAsia" w:hAnsiTheme="minorHAnsi" w:cstheme="minorBidi"/>
              <w:noProof/>
              <w:sz w:val="22"/>
              <w:szCs w:val="22"/>
              <w:lang w:val="en-US"/>
            </w:rPr>
          </w:pPr>
          <w:hyperlink w:anchor="_Toc156335803" w:history="1">
            <w:r w:rsidRPr="005648E9">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56335803 \h </w:instrText>
            </w:r>
            <w:r>
              <w:rPr>
                <w:noProof/>
                <w:webHidden/>
              </w:rPr>
            </w:r>
            <w:r>
              <w:rPr>
                <w:noProof/>
                <w:webHidden/>
              </w:rPr>
              <w:fldChar w:fldCharType="separate"/>
            </w:r>
            <w:r w:rsidR="00154B53">
              <w:rPr>
                <w:noProof/>
                <w:webHidden/>
              </w:rPr>
              <w:t>iii</w:t>
            </w:r>
            <w:r>
              <w:rPr>
                <w:noProof/>
                <w:webHidden/>
              </w:rPr>
              <w:fldChar w:fldCharType="end"/>
            </w:r>
          </w:hyperlink>
        </w:p>
        <w:p w14:paraId="132BB4F4" w14:textId="5FAD476C" w:rsidR="00BE1DF6" w:rsidRDefault="00BE1DF6">
          <w:pPr>
            <w:pStyle w:val="TOC1"/>
            <w:rPr>
              <w:rFonts w:asciiTheme="minorHAnsi" w:eastAsiaTheme="minorEastAsia" w:hAnsiTheme="minorHAnsi" w:cstheme="minorBidi"/>
              <w:noProof/>
              <w:sz w:val="22"/>
              <w:szCs w:val="22"/>
              <w:lang w:val="en-US"/>
            </w:rPr>
          </w:pPr>
          <w:hyperlink w:anchor="_Toc156335804" w:history="1">
            <w:r w:rsidRPr="005648E9">
              <w:rPr>
                <w:rStyle w:val="Hyperlink"/>
                <w:noProof/>
              </w:rPr>
              <w:t>KATA PENGANTAR</w:t>
            </w:r>
            <w:r>
              <w:rPr>
                <w:noProof/>
                <w:webHidden/>
              </w:rPr>
              <w:tab/>
            </w:r>
            <w:r>
              <w:rPr>
                <w:noProof/>
                <w:webHidden/>
              </w:rPr>
              <w:fldChar w:fldCharType="begin"/>
            </w:r>
            <w:r>
              <w:rPr>
                <w:noProof/>
                <w:webHidden/>
              </w:rPr>
              <w:instrText xml:space="preserve"> PAGEREF _Toc156335804 \h </w:instrText>
            </w:r>
            <w:r>
              <w:rPr>
                <w:noProof/>
                <w:webHidden/>
              </w:rPr>
            </w:r>
            <w:r>
              <w:rPr>
                <w:noProof/>
                <w:webHidden/>
              </w:rPr>
              <w:fldChar w:fldCharType="separate"/>
            </w:r>
            <w:r w:rsidR="00154B53">
              <w:rPr>
                <w:noProof/>
                <w:webHidden/>
              </w:rPr>
              <w:t>iv</w:t>
            </w:r>
            <w:r>
              <w:rPr>
                <w:noProof/>
                <w:webHidden/>
              </w:rPr>
              <w:fldChar w:fldCharType="end"/>
            </w:r>
          </w:hyperlink>
        </w:p>
        <w:p w14:paraId="0EC9C2F2" w14:textId="4B94759D" w:rsidR="00BE1DF6" w:rsidRDefault="00BE1DF6">
          <w:pPr>
            <w:pStyle w:val="TOC1"/>
            <w:rPr>
              <w:rFonts w:asciiTheme="minorHAnsi" w:eastAsiaTheme="minorEastAsia" w:hAnsiTheme="minorHAnsi" w:cstheme="minorBidi"/>
              <w:noProof/>
              <w:sz w:val="22"/>
              <w:szCs w:val="22"/>
              <w:lang w:val="en-US"/>
            </w:rPr>
          </w:pPr>
          <w:hyperlink w:anchor="_Toc156335805" w:history="1">
            <w:r w:rsidRPr="005648E9">
              <w:rPr>
                <w:rStyle w:val="Hyperlink"/>
                <w:noProof/>
              </w:rPr>
              <w:t>RINGKASAN</w:t>
            </w:r>
            <w:r>
              <w:rPr>
                <w:noProof/>
                <w:webHidden/>
              </w:rPr>
              <w:tab/>
            </w:r>
            <w:r>
              <w:rPr>
                <w:noProof/>
                <w:webHidden/>
              </w:rPr>
              <w:fldChar w:fldCharType="begin"/>
            </w:r>
            <w:r>
              <w:rPr>
                <w:noProof/>
                <w:webHidden/>
              </w:rPr>
              <w:instrText xml:space="preserve"> PAGEREF _Toc156335805 \h </w:instrText>
            </w:r>
            <w:r>
              <w:rPr>
                <w:noProof/>
                <w:webHidden/>
              </w:rPr>
            </w:r>
            <w:r>
              <w:rPr>
                <w:noProof/>
                <w:webHidden/>
              </w:rPr>
              <w:fldChar w:fldCharType="separate"/>
            </w:r>
            <w:r w:rsidR="00154B53">
              <w:rPr>
                <w:noProof/>
                <w:webHidden/>
              </w:rPr>
              <w:t>v</w:t>
            </w:r>
            <w:r>
              <w:rPr>
                <w:noProof/>
                <w:webHidden/>
              </w:rPr>
              <w:fldChar w:fldCharType="end"/>
            </w:r>
          </w:hyperlink>
        </w:p>
        <w:p w14:paraId="6D486A45" w14:textId="1C0EAF1C" w:rsidR="00BE1DF6" w:rsidRDefault="00BE1DF6">
          <w:pPr>
            <w:pStyle w:val="TOC1"/>
            <w:rPr>
              <w:rFonts w:asciiTheme="minorHAnsi" w:eastAsiaTheme="minorEastAsia" w:hAnsiTheme="minorHAnsi" w:cstheme="minorBidi"/>
              <w:noProof/>
              <w:sz w:val="22"/>
              <w:szCs w:val="22"/>
              <w:lang w:val="en-US"/>
            </w:rPr>
          </w:pPr>
          <w:hyperlink w:anchor="_Toc156335806" w:history="1">
            <w:r w:rsidRPr="005648E9">
              <w:rPr>
                <w:rStyle w:val="Hyperlink"/>
                <w:noProof/>
              </w:rPr>
              <w:t>ABSTRAK</w:t>
            </w:r>
            <w:r>
              <w:rPr>
                <w:noProof/>
                <w:webHidden/>
              </w:rPr>
              <w:tab/>
            </w:r>
            <w:r>
              <w:rPr>
                <w:noProof/>
                <w:webHidden/>
              </w:rPr>
              <w:fldChar w:fldCharType="begin"/>
            </w:r>
            <w:r>
              <w:rPr>
                <w:noProof/>
                <w:webHidden/>
              </w:rPr>
              <w:instrText xml:space="preserve"> PAGEREF _Toc156335806 \h </w:instrText>
            </w:r>
            <w:r>
              <w:rPr>
                <w:noProof/>
                <w:webHidden/>
              </w:rPr>
            </w:r>
            <w:r>
              <w:rPr>
                <w:noProof/>
                <w:webHidden/>
              </w:rPr>
              <w:fldChar w:fldCharType="separate"/>
            </w:r>
            <w:r w:rsidR="00154B53">
              <w:rPr>
                <w:noProof/>
                <w:webHidden/>
              </w:rPr>
              <w:t>vii</w:t>
            </w:r>
            <w:r>
              <w:rPr>
                <w:noProof/>
                <w:webHidden/>
              </w:rPr>
              <w:fldChar w:fldCharType="end"/>
            </w:r>
          </w:hyperlink>
        </w:p>
        <w:p w14:paraId="0E21C74A" w14:textId="6185AF89" w:rsidR="00BE1DF6" w:rsidRDefault="00BE1DF6">
          <w:pPr>
            <w:pStyle w:val="TOC1"/>
            <w:rPr>
              <w:rFonts w:asciiTheme="minorHAnsi" w:eastAsiaTheme="minorEastAsia" w:hAnsiTheme="minorHAnsi" w:cstheme="minorBidi"/>
              <w:noProof/>
              <w:sz w:val="22"/>
              <w:szCs w:val="22"/>
              <w:lang w:val="en-US"/>
            </w:rPr>
          </w:pPr>
          <w:hyperlink w:anchor="_Toc156335807" w:history="1">
            <w:r w:rsidRPr="005648E9">
              <w:rPr>
                <w:rStyle w:val="Hyperlink"/>
                <w:noProof/>
              </w:rPr>
              <w:t>ABSTRACT</w:t>
            </w:r>
            <w:r>
              <w:rPr>
                <w:noProof/>
                <w:webHidden/>
              </w:rPr>
              <w:tab/>
            </w:r>
            <w:r>
              <w:rPr>
                <w:noProof/>
                <w:webHidden/>
              </w:rPr>
              <w:fldChar w:fldCharType="begin"/>
            </w:r>
            <w:r>
              <w:rPr>
                <w:noProof/>
                <w:webHidden/>
              </w:rPr>
              <w:instrText xml:space="preserve"> PAGEREF _Toc156335807 \h </w:instrText>
            </w:r>
            <w:r>
              <w:rPr>
                <w:noProof/>
                <w:webHidden/>
              </w:rPr>
            </w:r>
            <w:r>
              <w:rPr>
                <w:noProof/>
                <w:webHidden/>
              </w:rPr>
              <w:fldChar w:fldCharType="separate"/>
            </w:r>
            <w:r w:rsidR="00154B53">
              <w:rPr>
                <w:noProof/>
                <w:webHidden/>
              </w:rPr>
              <w:t>viii</w:t>
            </w:r>
            <w:r>
              <w:rPr>
                <w:noProof/>
                <w:webHidden/>
              </w:rPr>
              <w:fldChar w:fldCharType="end"/>
            </w:r>
          </w:hyperlink>
        </w:p>
        <w:p w14:paraId="40E71CDA" w14:textId="4354ADFF" w:rsidR="00BE1DF6" w:rsidRDefault="00BE1DF6">
          <w:pPr>
            <w:pStyle w:val="TOC1"/>
            <w:rPr>
              <w:rFonts w:asciiTheme="minorHAnsi" w:eastAsiaTheme="minorEastAsia" w:hAnsiTheme="minorHAnsi" w:cstheme="minorBidi"/>
              <w:noProof/>
              <w:sz w:val="22"/>
              <w:szCs w:val="22"/>
              <w:lang w:val="en-US"/>
            </w:rPr>
          </w:pPr>
          <w:hyperlink w:anchor="_Toc156335808" w:history="1">
            <w:r w:rsidRPr="005648E9">
              <w:rPr>
                <w:rStyle w:val="Hyperlink"/>
                <w:noProof/>
              </w:rPr>
              <w:t>DAFTAR ISI</w:t>
            </w:r>
            <w:r>
              <w:rPr>
                <w:noProof/>
                <w:webHidden/>
              </w:rPr>
              <w:tab/>
            </w:r>
            <w:r>
              <w:rPr>
                <w:noProof/>
                <w:webHidden/>
              </w:rPr>
              <w:fldChar w:fldCharType="begin"/>
            </w:r>
            <w:r>
              <w:rPr>
                <w:noProof/>
                <w:webHidden/>
              </w:rPr>
              <w:instrText xml:space="preserve"> PAGEREF _Toc156335808 \h </w:instrText>
            </w:r>
            <w:r>
              <w:rPr>
                <w:noProof/>
                <w:webHidden/>
              </w:rPr>
            </w:r>
            <w:r>
              <w:rPr>
                <w:noProof/>
                <w:webHidden/>
              </w:rPr>
              <w:fldChar w:fldCharType="separate"/>
            </w:r>
            <w:r w:rsidR="00154B53">
              <w:rPr>
                <w:noProof/>
                <w:webHidden/>
              </w:rPr>
              <w:t>ix</w:t>
            </w:r>
            <w:r>
              <w:rPr>
                <w:noProof/>
                <w:webHidden/>
              </w:rPr>
              <w:fldChar w:fldCharType="end"/>
            </w:r>
          </w:hyperlink>
        </w:p>
        <w:p w14:paraId="7D4AAF28" w14:textId="0238A1EA" w:rsidR="00BE1DF6" w:rsidRDefault="00BE1DF6">
          <w:pPr>
            <w:pStyle w:val="TOC1"/>
            <w:rPr>
              <w:rFonts w:asciiTheme="minorHAnsi" w:eastAsiaTheme="minorEastAsia" w:hAnsiTheme="minorHAnsi" w:cstheme="minorBidi"/>
              <w:noProof/>
              <w:sz w:val="22"/>
              <w:szCs w:val="22"/>
              <w:lang w:val="en-US"/>
            </w:rPr>
          </w:pPr>
          <w:hyperlink w:anchor="_Toc156335809" w:history="1">
            <w:r w:rsidRPr="005648E9">
              <w:rPr>
                <w:rStyle w:val="Hyperlink"/>
                <w:noProof/>
              </w:rPr>
              <w:t>DAFTAR TABEL</w:t>
            </w:r>
            <w:r>
              <w:rPr>
                <w:noProof/>
                <w:webHidden/>
              </w:rPr>
              <w:tab/>
            </w:r>
            <w:r>
              <w:rPr>
                <w:noProof/>
                <w:webHidden/>
              </w:rPr>
              <w:fldChar w:fldCharType="begin"/>
            </w:r>
            <w:r>
              <w:rPr>
                <w:noProof/>
                <w:webHidden/>
              </w:rPr>
              <w:instrText xml:space="preserve"> PAGEREF _Toc156335809 \h </w:instrText>
            </w:r>
            <w:r>
              <w:rPr>
                <w:noProof/>
                <w:webHidden/>
              </w:rPr>
            </w:r>
            <w:r>
              <w:rPr>
                <w:noProof/>
                <w:webHidden/>
              </w:rPr>
              <w:fldChar w:fldCharType="separate"/>
            </w:r>
            <w:r w:rsidR="00154B53">
              <w:rPr>
                <w:noProof/>
                <w:webHidden/>
              </w:rPr>
              <w:t>xiii</w:t>
            </w:r>
            <w:r>
              <w:rPr>
                <w:noProof/>
                <w:webHidden/>
              </w:rPr>
              <w:fldChar w:fldCharType="end"/>
            </w:r>
          </w:hyperlink>
        </w:p>
        <w:p w14:paraId="352E9B2D" w14:textId="3ED9843D" w:rsidR="00BE1DF6" w:rsidRDefault="00BE1DF6">
          <w:pPr>
            <w:pStyle w:val="TOC1"/>
            <w:rPr>
              <w:rFonts w:asciiTheme="minorHAnsi" w:eastAsiaTheme="minorEastAsia" w:hAnsiTheme="minorHAnsi" w:cstheme="minorBidi"/>
              <w:noProof/>
              <w:sz w:val="22"/>
              <w:szCs w:val="22"/>
              <w:lang w:val="en-US"/>
            </w:rPr>
          </w:pPr>
          <w:hyperlink w:anchor="_Toc156335810" w:history="1">
            <w:r w:rsidRPr="005648E9">
              <w:rPr>
                <w:rStyle w:val="Hyperlink"/>
                <w:noProof/>
              </w:rPr>
              <w:t>DAFTAR GAMBAR</w:t>
            </w:r>
            <w:r>
              <w:rPr>
                <w:noProof/>
                <w:webHidden/>
              </w:rPr>
              <w:tab/>
            </w:r>
            <w:r>
              <w:rPr>
                <w:noProof/>
                <w:webHidden/>
              </w:rPr>
              <w:fldChar w:fldCharType="begin"/>
            </w:r>
            <w:r>
              <w:rPr>
                <w:noProof/>
                <w:webHidden/>
              </w:rPr>
              <w:instrText xml:space="preserve"> PAGEREF _Toc156335810 \h </w:instrText>
            </w:r>
            <w:r>
              <w:rPr>
                <w:noProof/>
                <w:webHidden/>
              </w:rPr>
            </w:r>
            <w:r>
              <w:rPr>
                <w:noProof/>
                <w:webHidden/>
              </w:rPr>
              <w:fldChar w:fldCharType="separate"/>
            </w:r>
            <w:r w:rsidR="00154B53">
              <w:rPr>
                <w:noProof/>
                <w:webHidden/>
              </w:rPr>
              <w:t>xiv</w:t>
            </w:r>
            <w:r>
              <w:rPr>
                <w:noProof/>
                <w:webHidden/>
              </w:rPr>
              <w:fldChar w:fldCharType="end"/>
            </w:r>
          </w:hyperlink>
        </w:p>
        <w:p w14:paraId="5803DABF" w14:textId="21149A83" w:rsidR="00BE1DF6" w:rsidRDefault="00BE1DF6">
          <w:pPr>
            <w:pStyle w:val="TOC1"/>
            <w:rPr>
              <w:rFonts w:asciiTheme="minorHAnsi" w:eastAsiaTheme="minorEastAsia" w:hAnsiTheme="minorHAnsi" w:cstheme="minorBidi"/>
              <w:noProof/>
              <w:sz w:val="22"/>
              <w:szCs w:val="22"/>
              <w:lang w:val="en-US"/>
            </w:rPr>
          </w:pPr>
          <w:hyperlink w:anchor="_Toc156335811" w:history="1">
            <w:r w:rsidRPr="005648E9">
              <w:rPr>
                <w:rStyle w:val="Hyperlink"/>
                <w:noProof/>
              </w:rPr>
              <w:t>DAFTAR RUMUS</w:t>
            </w:r>
            <w:r>
              <w:rPr>
                <w:noProof/>
                <w:webHidden/>
              </w:rPr>
              <w:tab/>
            </w:r>
            <w:r>
              <w:rPr>
                <w:noProof/>
                <w:webHidden/>
              </w:rPr>
              <w:fldChar w:fldCharType="begin"/>
            </w:r>
            <w:r>
              <w:rPr>
                <w:noProof/>
                <w:webHidden/>
              </w:rPr>
              <w:instrText xml:space="preserve"> PAGEREF _Toc156335811 \h </w:instrText>
            </w:r>
            <w:r>
              <w:rPr>
                <w:noProof/>
                <w:webHidden/>
              </w:rPr>
            </w:r>
            <w:r>
              <w:rPr>
                <w:noProof/>
                <w:webHidden/>
              </w:rPr>
              <w:fldChar w:fldCharType="separate"/>
            </w:r>
            <w:r w:rsidR="00154B53">
              <w:rPr>
                <w:noProof/>
                <w:webHidden/>
              </w:rPr>
              <w:t>xv</w:t>
            </w:r>
            <w:r>
              <w:rPr>
                <w:noProof/>
                <w:webHidden/>
              </w:rPr>
              <w:fldChar w:fldCharType="end"/>
            </w:r>
          </w:hyperlink>
        </w:p>
        <w:p w14:paraId="26EBC394" w14:textId="576AC76D" w:rsidR="00BE1DF6" w:rsidRDefault="00BE1DF6">
          <w:pPr>
            <w:pStyle w:val="TOC1"/>
            <w:rPr>
              <w:rFonts w:asciiTheme="minorHAnsi" w:eastAsiaTheme="minorEastAsia" w:hAnsiTheme="minorHAnsi" w:cstheme="minorBidi"/>
              <w:noProof/>
              <w:sz w:val="22"/>
              <w:szCs w:val="22"/>
              <w:lang w:val="en-US"/>
            </w:rPr>
          </w:pPr>
          <w:hyperlink w:anchor="_Toc156335812" w:history="1">
            <w:r w:rsidRPr="005648E9">
              <w:rPr>
                <w:rStyle w:val="Hyperlink"/>
                <w:noProof/>
              </w:rPr>
              <w:t>DAFTAR LAMPIRAN</w:t>
            </w:r>
            <w:r>
              <w:rPr>
                <w:noProof/>
                <w:webHidden/>
              </w:rPr>
              <w:tab/>
            </w:r>
            <w:r>
              <w:rPr>
                <w:noProof/>
                <w:webHidden/>
              </w:rPr>
              <w:fldChar w:fldCharType="begin"/>
            </w:r>
            <w:r>
              <w:rPr>
                <w:noProof/>
                <w:webHidden/>
              </w:rPr>
              <w:instrText xml:space="preserve"> PAGEREF _Toc156335812 \h </w:instrText>
            </w:r>
            <w:r>
              <w:rPr>
                <w:noProof/>
                <w:webHidden/>
              </w:rPr>
            </w:r>
            <w:r>
              <w:rPr>
                <w:noProof/>
                <w:webHidden/>
              </w:rPr>
              <w:fldChar w:fldCharType="separate"/>
            </w:r>
            <w:r w:rsidR="00154B53">
              <w:rPr>
                <w:noProof/>
                <w:webHidden/>
              </w:rPr>
              <w:t>xvi</w:t>
            </w:r>
            <w:r>
              <w:rPr>
                <w:noProof/>
                <w:webHidden/>
              </w:rPr>
              <w:fldChar w:fldCharType="end"/>
            </w:r>
          </w:hyperlink>
        </w:p>
        <w:p w14:paraId="3DBAD7B6" w14:textId="3956592A" w:rsidR="00BE1DF6" w:rsidRDefault="00BE1DF6">
          <w:pPr>
            <w:pStyle w:val="TOC1"/>
            <w:rPr>
              <w:rFonts w:asciiTheme="minorHAnsi" w:eastAsiaTheme="minorEastAsia" w:hAnsiTheme="minorHAnsi" w:cstheme="minorBidi"/>
              <w:noProof/>
              <w:sz w:val="22"/>
              <w:szCs w:val="22"/>
              <w:lang w:val="en-US"/>
            </w:rPr>
          </w:pPr>
          <w:hyperlink w:anchor="_Toc156335813" w:history="1">
            <w:r w:rsidRPr="005648E9">
              <w:rPr>
                <w:rStyle w:val="Hyperlink"/>
                <w:noProof/>
              </w:rPr>
              <w:t>DAFTAR KODE</w:t>
            </w:r>
            <w:r>
              <w:rPr>
                <w:noProof/>
                <w:webHidden/>
              </w:rPr>
              <w:tab/>
            </w:r>
            <w:r>
              <w:rPr>
                <w:noProof/>
                <w:webHidden/>
              </w:rPr>
              <w:fldChar w:fldCharType="begin"/>
            </w:r>
            <w:r>
              <w:rPr>
                <w:noProof/>
                <w:webHidden/>
              </w:rPr>
              <w:instrText xml:space="preserve"> PAGEREF _Toc156335813 \h </w:instrText>
            </w:r>
            <w:r>
              <w:rPr>
                <w:noProof/>
                <w:webHidden/>
              </w:rPr>
            </w:r>
            <w:r>
              <w:rPr>
                <w:noProof/>
                <w:webHidden/>
              </w:rPr>
              <w:fldChar w:fldCharType="separate"/>
            </w:r>
            <w:r w:rsidR="00154B53">
              <w:rPr>
                <w:noProof/>
                <w:webHidden/>
              </w:rPr>
              <w:t>xvii</w:t>
            </w:r>
            <w:r>
              <w:rPr>
                <w:noProof/>
                <w:webHidden/>
              </w:rPr>
              <w:fldChar w:fldCharType="end"/>
            </w:r>
          </w:hyperlink>
        </w:p>
        <w:p w14:paraId="43F23DE1" w14:textId="71D91BB6" w:rsidR="00BE1DF6" w:rsidRDefault="00BE1DF6">
          <w:pPr>
            <w:pStyle w:val="TOC1"/>
            <w:rPr>
              <w:rFonts w:asciiTheme="minorHAnsi" w:eastAsiaTheme="minorEastAsia" w:hAnsiTheme="minorHAnsi" w:cstheme="minorBidi"/>
              <w:noProof/>
              <w:sz w:val="22"/>
              <w:szCs w:val="22"/>
              <w:lang w:val="en-US"/>
            </w:rPr>
          </w:pPr>
          <w:hyperlink w:anchor="_Toc156335814" w:history="1">
            <w:r w:rsidRPr="005648E9">
              <w:rPr>
                <w:rStyle w:val="Hyperlink"/>
                <w:noProof/>
              </w:rPr>
              <w:t>BAB I PENDAHULUAN</w:t>
            </w:r>
            <w:r>
              <w:rPr>
                <w:noProof/>
                <w:webHidden/>
              </w:rPr>
              <w:tab/>
            </w:r>
            <w:r>
              <w:rPr>
                <w:noProof/>
                <w:webHidden/>
              </w:rPr>
              <w:fldChar w:fldCharType="begin"/>
            </w:r>
            <w:r>
              <w:rPr>
                <w:noProof/>
                <w:webHidden/>
              </w:rPr>
              <w:instrText xml:space="preserve"> PAGEREF _Toc156335814 \h </w:instrText>
            </w:r>
            <w:r>
              <w:rPr>
                <w:noProof/>
                <w:webHidden/>
              </w:rPr>
            </w:r>
            <w:r>
              <w:rPr>
                <w:noProof/>
                <w:webHidden/>
              </w:rPr>
              <w:fldChar w:fldCharType="separate"/>
            </w:r>
            <w:r w:rsidR="00154B53">
              <w:rPr>
                <w:noProof/>
                <w:webHidden/>
              </w:rPr>
              <w:t>1</w:t>
            </w:r>
            <w:r>
              <w:rPr>
                <w:noProof/>
                <w:webHidden/>
              </w:rPr>
              <w:fldChar w:fldCharType="end"/>
            </w:r>
          </w:hyperlink>
        </w:p>
        <w:p w14:paraId="3F3CB5A2" w14:textId="42E8AEF4"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15" w:history="1">
            <w:r w:rsidRPr="005648E9">
              <w:rPr>
                <w:rStyle w:val="Hyperlink"/>
                <w:noProof/>
              </w:rPr>
              <w:t>1.1</w:t>
            </w:r>
            <w:r>
              <w:rPr>
                <w:rFonts w:asciiTheme="minorHAnsi" w:eastAsiaTheme="minorEastAsia" w:hAnsiTheme="minorHAnsi" w:cstheme="minorBidi"/>
                <w:noProof/>
                <w:sz w:val="22"/>
                <w:szCs w:val="22"/>
                <w:lang w:val="en-US"/>
              </w:rPr>
              <w:tab/>
            </w:r>
            <w:r w:rsidRPr="005648E9">
              <w:rPr>
                <w:rStyle w:val="Hyperlink"/>
                <w:noProof/>
              </w:rPr>
              <w:t>Latar Belakang Masalah</w:t>
            </w:r>
            <w:r>
              <w:rPr>
                <w:noProof/>
                <w:webHidden/>
              </w:rPr>
              <w:tab/>
            </w:r>
            <w:r>
              <w:rPr>
                <w:noProof/>
                <w:webHidden/>
              </w:rPr>
              <w:fldChar w:fldCharType="begin"/>
            </w:r>
            <w:r>
              <w:rPr>
                <w:noProof/>
                <w:webHidden/>
              </w:rPr>
              <w:instrText xml:space="preserve"> PAGEREF _Toc156335815 \h </w:instrText>
            </w:r>
            <w:r>
              <w:rPr>
                <w:noProof/>
                <w:webHidden/>
              </w:rPr>
            </w:r>
            <w:r>
              <w:rPr>
                <w:noProof/>
                <w:webHidden/>
              </w:rPr>
              <w:fldChar w:fldCharType="separate"/>
            </w:r>
            <w:r w:rsidR="00154B53">
              <w:rPr>
                <w:noProof/>
                <w:webHidden/>
              </w:rPr>
              <w:t>1</w:t>
            </w:r>
            <w:r>
              <w:rPr>
                <w:noProof/>
                <w:webHidden/>
              </w:rPr>
              <w:fldChar w:fldCharType="end"/>
            </w:r>
          </w:hyperlink>
        </w:p>
        <w:p w14:paraId="1710D9FA" w14:textId="76F7E934"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16" w:history="1">
            <w:r w:rsidRPr="005648E9">
              <w:rPr>
                <w:rStyle w:val="Hyperlink"/>
                <w:noProof/>
              </w:rPr>
              <w:t>1.2</w:t>
            </w:r>
            <w:r>
              <w:rPr>
                <w:rFonts w:asciiTheme="minorHAnsi" w:eastAsiaTheme="minorEastAsia" w:hAnsiTheme="minorHAnsi" w:cstheme="minorBidi"/>
                <w:noProof/>
                <w:sz w:val="22"/>
                <w:szCs w:val="22"/>
                <w:lang w:val="en-US"/>
              </w:rPr>
              <w:tab/>
            </w:r>
            <w:r w:rsidRPr="005648E9">
              <w:rPr>
                <w:rStyle w:val="Hyperlink"/>
                <w:noProof/>
              </w:rPr>
              <w:t>Rumusan Masalah</w:t>
            </w:r>
            <w:r>
              <w:rPr>
                <w:noProof/>
                <w:webHidden/>
              </w:rPr>
              <w:tab/>
            </w:r>
            <w:r>
              <w:rPr>
                <w:noProof/>
                <w:webHidden/>
              </w:rPr>
              <w:fldChar w:fldCharType="begin"/>
            </w:r>
            <w:r>
              <w:rPr>
                <w:noProof/>
                <w:webHidden/>
              </w:rPr>
              <w:instrText xml:space="preserve"> PAGEREF _Toc156335816 \h </w:instrText>
            </w:r>
            <w:r>
              <w:rPr>
                <w:noProof/>
                <w:webHidden/>
              </w:rPr>
            </w:r>
            <w:r>
              <w:rPr>
                <w:noProof/>
                <w:webHidden/>
              </w:rPr>
              <w:fldChar w:fldCharType="separate"/>
            </w:r>
            <w:r w:rsidR="00154B53">
              <w:rPr>
                <w:noProof/>
                <w:webHidden/>
              </w:rPr>
              <w:t>3</w:t>
            </w:r>
            <w:r>
              <w:rPr>
                <w:noProof/>
                <w:webHidden/>
              </w:rPr>
              <w:fldChar w:fldCharType="end"/>
            </w:r>
          </w:hyperlink>
        </w:p>
        <w:p w14:paraId="7C87024A" w14:textId="4D0C6A3E"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17" w:history="1">
            <w:r w:rsidRPr="005648E9">
              <w:rPr>
                <w:rStyle w:val="Hyperlink"/>
                <w:noProof/>
              </w:rPr>
              <w:t>1.3</w:t>
            </w:r>
            <w:r>
              <w:rPr>
                <w:rFonts w:asciiTheme="minorHAnsi" w:eastAsiaTheme="minorEastAsia" w:hAnsiTheme="minorHAnsi" w:cstheme="minorBidi"/>
                <w:noProof/>
                <w:sz w:val="22"/>
                <w:szCs w:val="22"/>
                <w:lang w:val="en-US"/>
              </w:rPr>
              <w:tab/>
            </w:r>
            <w:r w:rsidRPr="005648E9">
              <w:rPr>
                <w:rStyle w:val="Hyperlink"/>
                <w:noProof/>
              </w:rPr>
              <w:t>Tujuan Penelitian</w:t>
            </w:r>
            <w:r>
              <w:rPr>
                <w:noProof/>
                <w:webHidden/>
              </w:rPr>
              <w:tab/>
            </w:r>
            <w:r>
              <w:rPr>
                <w:noProof/>
                <w:webHidden/>
              </w:rPr>
              <w:fldChar w:fldCharType="begin"/>
            </w:r>
            <w:r>
              <w:rPr>
                <w:noProof/>
                <w:webHidden/>
              </w:rPr>
              <w:instrText xml:space="preserve"> PAGEREF _Toc156335817 \h </w:instrText>
            </w:r>
            <w:r>
              <w:rPr>
                <w:noProof/>
                <w:webHidden/>
              </w:rPr>
            </w:r>
            <w:r>
              <w:rPr>
                <w:noProof/>
                <w:webHidden/>
              </w:rPr>
              <w:fldChar w:fldCharType="separate"/>
            </w:r>
            <w:r w:rsidR="00154B53">
              <w:rPr>
                <w:noProof/>
                <w:webHidden/>
              </w:rPr>
              <w:t>4</w:t>
            </w:r>
            <w:r>
              <w:rPr>
                <w:noProof/>
                <w:webHidden/>
              </w:rPr>
              <w:fldChar w:fldCharType="end"/>
            </w:r>
          </w:hyperlink>
        </w:p>
        <w:p w14:paraId="626FD31B" w14:textId="7C145D38"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18" w:history="1">
            <w:r w:rsidRPr="005648E9">
              <w:rPr>
                <w:rStyle w:val="Hyperlink"/>
                <w:noProof/>
              </w:rPr>
              <w:t>1.4</w:t>
            </w:r>
            <w:r>
              <w:rPr>
                <w:rFonts w:asciiTheme="minorHAnsi" w:eastAsiaTheme="minorEastAsia" w:hAnsiTheme="minorHAnsi" w:cstheme="minorBidi"/>
                <w:noProof/>
                <w:sz w:val="22"/>
                <w:szCs w:val="22"/>
                <w:lang w:val="en-US"/>
              </w:rPr>
              <w:tab/>
            </w:r>
            <w:r w:rsidRPr="005648E9">
              <w:rPr>
                <w:rStyle w:val="Hyperlink"/>
                <w:noProof/>
              </w:rPr>
              <w:t>Batasan Masalah</w:t>
            </w:r>
            <w:r>
              <w:rPr>
                <w:noProof/>
                <w:webHidden/>
              </w:rPr>
              <w:tab/>
            </w:r>
            <w:r>
              <w:rPr>
                <w:noProof/>
                <w:webHidden/>
              </w:rPr>
              <w:fldChar w:fldCharType="begin"/>
            </w:r>
            <w:r>
              <w:rPr>
                <w:noProof/>
                <w:webHidden/>
              </w:rPr>
              <w:instrText xml:space="preserve"> PAGEREF _Toc156335818 \h </w:instrText>
            </w:r>
            <w:r>
              <w:rPr>
                <w:noProof/>
                <w:webHidden/>
              </w:rPr>
            </w:r>
            <w:r>
              <w:rPr>
                <w:noProof/>
                <w:webHidden/>
              </w:rPr>
              <w:fldChar w:fldCharType="separate"/>
            </w:r>
            <w:r w:rsidR="00154B53">
              <w:rPr>
                <w:noProof/>
                <w:webHidden/>
              </w:rPr>
              <w:t>4</w:t>
            </w:r>
            <w:r>
              <w:rPr>
                <w:noProof/>
                <w:webHidden/>
              </w:rPr>
              <w:fldChar w:fldCharType="end"/>
            </w:r>
          </w:hyperlink>
        </w:p>
        <w:p w14:paraId="7702A752" w14:textId="757F2FF3"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19" w:history="1">
            <w:r w:rsidRPr="005648E9">
              <w:rPr>
                <w:rStyle w:val="Hyperlink"/>
                <w:noProof/>
              </w:rPr>
              <w:t>1.5</w:t>
            </w:r>
            <w:r>
              <w:rPr>
                <w:rFonts w:asciiTheme="minorHAnsi" w:eastAsiaTheme="minorEastAsia" w:hAnsiTheme="minorHAnsi" w:cstheme="minorBidi"/>
                <w:noProof/>
                <w:sz w:val="22"/>
                <w:szCs w:val="22"/>
                <w:lang w:val="en-US"/>
              </w:rPr>
              <w:tab/>
            </w:r>
            <w:r w:rsidRPr="005648E9">
              <w:rPr>
                <w:rStyle w:val="Hyperlink"/>
                <w:noProof/>
              </w:rPr>
              <w:t>Manfaat Penelitian</w:t>
            </w:r>
            <w:r>
              <w:rPr>
                <w:noProof/>
                <w:webHidden/>
              </w:rPr>
              <w:tab/>
            </w:r>
            <w:r>
              <w:rPr>
                <w:noProof/>
                <w:webHidden/>
              </w:rPr>
              <w:fldChar w:fldCharType="begin"/>
            </w:r>
            <w:r>
              <w:rPr>
                <w:noProof/>
                <w:webHidden/>
              </w:rPr>
              <w:instrText xml:space="preserve"> PAGEREF _Toc156335819 \h </w:instrText>
            </w:r>
            <w:r>
              <w:rPr>
                <w:noProof/>
                <w:webHidden/>
              </w:rPr>
            </w:r>
            <w:r>
              <w:rPr>
                <w:noProof/>
                <w:webHidden/>
              </w:rPr>
              <w:fldChar w:fldCharType="separate"/>
            </w:r>
            <w:r w:rsidR="00154B53">
              <w:rPr>
                <w:noProof/>
                <w:webHidden/>
              </w:rPr>
              <w:t>4</w:t>
            </w:r>
            <w:r>
              <w:rPr>
                <w:noProof/>
                <w:webHidden/>
              </w:rPr>
              <w:fldChar w:fldCharType="end"/>
            </w:r>
          </w:hyperlink>
        </w:p>
        <w:p w14:paraId="3BD9DFF0" w14:textId="0801D928"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20" w:history="1">
            <w:r w:rsidRPr="005648E9">
              <w:rPr>
                <w:rStyle w:val="Hyperlink"/>
                <w:noProof/>
              </w:rPr>
              <w:t>1.6</w:t>
            </w:r>
            <w:r>
              <w:rPr>
                <w:rFonts w:asciiTheme="minorHAnsi" w:eastAsiaTheme="minorEastAsia" w:hAnsiTheme="minorHAnsi" w:cstheme="minorBidi"/>
                <w:noProof/>
                <w:sz w:val="22"/>
                <w:szCs w:val="22"/>
                <w:lang w:val="en-US"/>
              </w:rPr>
              <w:tab/>
            </w:r>
            <w:r w:rsidRPr="005648E9">
              <w:rPr>
                <w:rStyle w:val="Hyperlink"/>
                <w:noProof/>
              </w:rPr>
              <w:t>Sistematika Penulisan</w:t>
            </w:r>
            <w:r>
              <w:rPr>
                <w:noProof/>
                <w:webHidden/>
              </w:rPr>
              <w:tab/>
            </w:r>
            <w:r>
              <w:rPr>
                <w:noProof/>
                <w:webHidden/>
              </w:rPr>
              <w:fldChar w:fldCharType="begin"/>
            </w:r>
            <w:r>
              <w:rPr>
                <w:noProof/>
                <w:webHidden/>
              </w:rPr>
              <w:instrText xml:space="preserve"> PAGEREF _Toc156335820 \h </w:instrText>
            </w:r>
            <w:r>
              <w:rPr>
                <w:noProof/>
                <w:webHidden/>
              </w:rPr>
            </w:r>
            <w:r>
              <w:rPr>
                <w:noProof/>
                <w:webHidden/>
              </w:rPr>
              <w:fldChar w:fldCharType="separate"/>
            </w:r>
            <w:r w:rsidR="00154B53">
              <w:rPr>
                <w:noProof/>
                <w:webHidden/>
              </w:rPr>
              <w:t>5</w:t>
            </w:r>
            <w:r>
              <w:rPr>
                <w:noProof/>
                <w:webHidden/>
              </w:rPr>
              <w:fldChar w:fldCharType="end"/>
            </w:r>
          </w:hyperlink>
        </w:p>
        <w:p w14:paraId="3070CA70" w14:textId="46EEB240"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21" w:history="1">
            <w:r w:rsidRPr="005648E9">
              <w:rPr>
                <w:rStyle w:val="Hyperlink"/>
                <w:noProof/>
              </w:rPr>
              <w:t>1.6.1</w:t>
            </w:r>
            <w:r>
              <w:rPr>
                <w:rFonts w:asciiTheme="minorHAnsi" w:eastAsiaTheme="minorEastAsia" w:hAnsiTheme="minorHAnsi" w:cstheme="minorBidi"/>
                <w:noProof/>
                <w:sz w:val="22"/>
                <w:szCs w:val="22"/>
                <w:lang w:val="en-US"/>
              </w:rPr>
              <w:tab/>
            </w:r>
            <w:r w:rsidRPr="005648E9">
              <w:rPr>
                <w:rStyle w:val="Hyperlink"/>
                <w:noProof/>
              </w:rPr>
              <w:t>BAB I PENDAHULUAN</w:t>
            </w:r>
            <w:r>
              <w:rPr>
                <w:noProof/>
                <w:webHidden/>
              </w:rPr>
              <w:tab/>
            </w:r>
            <w:r>
              <w:rPr>
                <w:noProof/>
                <w:webHidden/>
              </w:rPr>
              <w:fldChar w:fldCharType="begin"/>
            </w:r>
            <w:r>
              <w:rPr>
                <w:noProof/>
                <w:webHidden/>
              </w:rPr>
              <w:instrText xml:space="preserve"> PAGEREF _Toc156335821 \h </w:instrText>
            </w:r>
            <w:r>
              <w:rPr>
                <w:noProof/>
                <w:webHidden/>
              </w:rPr>
            </w:r>
            <w:r>
              <w:rPr>
                <w:noProof/>
                <w:webHidden/>
              </w:rPr>
              <w:fldChar w:fldCharType="separate"/>
            </w:r>
            <w:r w:rsidR="00154B53">
              <w:rPr>
                <w:noProof/>
                <w:webHidden/>
              </w:rPr>
              <w:t>5</w:t>
            </w:r>
            <w:r>
              <w:rPr>
                <w:noProof/>
                <w:webHidden/>
              </w:rPr>
              <w:fldChar w:fldCharType="end"/>
            </w:r>
          </w:hyperlink>
        </w:p>
        <w:p w14:paraId="7212F2C4" w14:textId="7E6F82EE"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22" w:history="1">
            <w:r w:rsidRPr="005648E9">
              <w:rPr>
                <w:rStyle w:val="Hyperlink"/>
                <w:noProof/>
              </w:rPr>
              <w:t>1.6.2</w:t>
            </w:r>
            <w:r>
              <w:rPr>
                <w:rFonts w:asciiTheme="minorHAnsi" w:eastAsiaTheme="minorEastAsia" w:hAnsiTheme="minorHAnsi" w:cstheme="minorBidi"/>
                <w:noProof/>
                <w:sz w:val="22"/>
                <w:szCs w:val="22"/>
                <w:lang w:val="en-US"/>
              </w:rPr>
              <w:tab/>
            </w:r>
            <w:r w:rsidRPr="005648E9">
              <w:rPr>
                <w:rStyle w:val="Hyperlink"/>
                <w:noProof/>
              </w:rPr>
              <w:t>BAB II TINJAUAN PUSTAKA</w:t>
            </w:r>
            <w:r>
              <w:rPr>
                <w:noProof/>
                <w:webHidden/>
              </w:rPr>
              <w:tab/>
            </w:r>
            <w:r>
              <w:rPr>
                <w:noProof/>
                <w:webHidden/>
              </w:rPr>
              <w:fldChar w:fldCharType="begin"/>
            </w:r>
            <w:r>
              <w:rPr>
                <w:noProof/>
                <w:webHidden/>
              </w:rPr>
              <w:instrText xml:space="preserve"> PAGEREF _Toc156335822 \h </w:instrText>
            </w:r>
            <w:r>
              <w:rPr>
                <w:noProof/>
                <w:webHidden/>
              </w:rPr>
            </w:r>
            <w:r>
              <w:rPr>
                <w:noProof/>
                <w:webHidden/>
              </w:rPr>
              <w:fldChar w:fldCharType="separate"/>
            </w:r>
            <w:r w:rsidR="00154B53">
              <w:rPr>
                <w:noProof/>
                <w:webHidden/>
              </w:rPr>
              <w:t>5</w:t>
            </w:r>
            <w:r>
              <w:rPr>
                <w:noProof/>
                <w:webHidden/>
              </w:rPr>
              <w:fldChar w:fldCharType="end"/>
            </w:r>
          </w:hyperlink>
        </w:p>
        <w:p w14:paraId="5BF83F5D" w14:textId="4CBF3242"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23" w:history="1">
            <w:r w:rsidRPr="005648E9">
              <w:rPr>
                <w:rStyle w:val="Hyperlink"/>
                <w:noProof/>
              </w:rPr>
              <w:t>1.6.3</w:t>
            </w:r>
            <w:r>
              <w:rPr>
                <w:rFonts w:asciiTheme="minorHAnsi" w:eastAsiaTheme="minorEastAsia" w:hAnsiTheme="minorHAnsi" w:cstheme="minorBidi"/>
                <w:noProof/>
                <w:sz w:val="22"/>
                <w:szCs w:val="22"/>
                <w:lang w:val="en-US"/>
              </w:rPr>
              <w:tab/>
            </w:r>
            <w:r w:rsidRPr="005648E9">
              <w:rPr>
                <w:rStyle w:val="Hyperlink"/>
                <w:noProof/>
              </w:rPr>
              <w:t>BAB III METODE PENELITIAN</w:t>
            </w:r>
            <w:r>
              <w:rPr>
                <w:noProof/>
                <w:webHidden/>
              </w:rPr>
              <w:tab/>
            </w:r>
            <w:r>
              <w:rPr>
                <w:noProof/>
                <w:webHidden/>
              </w:rPr>
              <w:fldChar w:fldCharType="begin"/>
            </w:r>
            <w:r>
              <w:rPr>
                <w:noProof/>
                <w:webHidden/>
              </w:rPr>
              <w:instrText xml:space="preserve"> PAGEREF _Toc156335823 \h </w:instrText>
            </w:r>
            <w:r>
              <w:rPr>
                <w:noProof/>
                <w:webHidden/>
              </w:rPr>
            </w:r>
            <w:r>
              <w:rPr>
                <w:noProof/>
                <w:webHidden/>
              </w:rPr>
              <w:fldChar w:fldCharType="separate"/>
            </w:r>
            <w:r w:rsidR="00154B53">
              <w:rPr>
                <w:noProof/>
                <w:webHidden/>
              </w:rPr>
              <w:t>5</w:t>
            </w:r>
            <w:r>
              <w:rPr>
                <w:noProof/>
                <w:webHidden/>
              </w:rPr>
              <w:fldChar w:fldCharType="end"/>
            </w:r>
          </w:hyperlink>
        </w:p>
        <w:p w14:paraId="5DA3BDDB" w14:textId="0C2B9B97"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24" w:history="1">
            <w:r w:rsidRPr="005648E9">
              <w:rPr>
                <w:rStyle w:val="Hyperlink"/>
                <w:noProof/>
              </w:rPr>
              <w:t>1.6.4</w:t>
            </w:r>
            <w:r>
              <w:rPr>
                <w:rFonts w:asciiTheme="minorHAnsi" w:eastAsiaTheme="minorEastAsia" w:hAnsiTheme="minorHAnsi" w:cstheme="minorBidi"/>
                <w:noProof/>
                <w:sz w:val="22"/>
                <w:szCs w:val="22"/>
                <w:lang w:val="en-US"/>
              </w:rPr>
              <w:tab/>
            </w:r>
            <w:r w:rsidRPr="005648E9">
              <w:rPr>
                <w:rStyle w:val="Hyperlink"/>
                <w:noProof/>
              </w:rPr>
              <w:t>BAB IV HASIL DAN PEMBAHASAN</w:t>
            </w:r>
            <w:r>
              <w:rPr>
                <w:noProof/>
                <w:webHidden/>
              </w:rPr>
              <w:tab/>
            </w:r>
            <w:r>
              <w:rPr>
                <w:noProof/>
                <w:webHidden/>
              </w:rPr>
              <w:fldChar w:fldCharType="begin"/>
            </w:r>
            <w:r>
              <w:rPr>
                <w:noProof/>
                <w:webHidden/>
              </w:rPr>
              <w:instrText xml:space="preserve"> PAGEREF _Toc156335824 \h </w:instrText>
            </w:r>
            <w:r>
              <w:rPr>
                <w:noProof/>
                <w:webHidden/>
              </w:rPr>
            </w:r>
            <w:r>
              <w:rPr>
                <w:noProof/>
                <w:webHidden/>
              </w:rPr>
              <w:fldChar w:fldCharType="separate"/>
            </w:r>
            <w:r w:rsidR="00154B53">
              <w:rPr>
                <w:noProof/>
                <w:webHidden/>
              </w:rPr>
              <w:t>5</w:t>
            </w:r>
            <w:r>
              <w:rPr>
                <w:noProof/>
                <w:webHidden/>
              </w:rPr>
              <w:fldChar w:fldCharType="end"/>
            </w:r>
          </w:hyperlink>
        </w:p>
        <w:p w14:paraId="6DB76A0D" w14:textId="1B35187E"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25" w:history="1">
            <w:r w:rsidRPr="005648E9">
              <w:rPr>
                <w:rStyle w:val="Hyperlink"/>
                <w:noProof/>
              </w:rPr>
              <w:t>1.6.5</w:t>
            </w:r>
            <w:r>
              <w:rPr>
                <w:rFonts w:asciiTheme="minorHAnsi" w:eastAsiaTheme="minorEastAsia" w:hAnsiTheme="minorHAnsi" w:cstheme="minorBidi"/>
                <w:noProof/>
                <w:sz w:val="22"/>
                <w:szCs w:val="22"/>
                <w:lang w:val="en-US"/>
              </w:rPr>
              <w:tab/>
            </w:r>
            <w:r w:rsidRPr="005648E9">
              <w:rPr>
                <w:rStyle w:val="Hyperlink"/>
                <w:noProof/>
              </w:rPr>
              <w:t>BAB V KESIMPULAN DAN SARAN</w:t>
            </w:r>
            <w:r>
              <w:rPr>
                <w:noProof/>
                <w:webHidden/>
              </w:rPr>
              <w:tab/>
            </w:r>
            <w:r>
              <w:rPr>
                <w:noProof/>
                <w:webHidden/>
              </w:rPr>
              <w:fldChar w:fldCharType="begin"/>
            </w:r>
            <w:r>
              <w:rPr>
                <w:noProof/>
                <w:webHidden/>
              </w:rPr>
              <w:instrText xml:space="preserve"> PAGEREF _Toc156335825 \h </w:instrText>
            </w:r>
            <w:r>
              <w:rPr>
                <w:noProof/>
                <w:webHidden/>
              </w:rPr>
            </w:r>
            <w:r>
              <w:rPr>
                <w:noProof/>
                <w:webHidden/>
              </w:rPr>
              <w:fldChar w:fldCharType="separate"/>
            </w:r>
            <w:r w:rsidR="00154B53">
              <w:rPr>
                <w:noProof/>
                <w:webHidden/>
              </w:rPr>
              <w:t>5</w:t>
            </w:r>
            <w:r>
              <w:rPr>
                <w:noProof/>
                <w:webHidden/>
              </w:rPr>
              <w:fldChar w:fldCharType="end"/>
            </w:r>
          </w:hyperlink>
        </w:p>
        <w:p w14:paraId="306C595A" w14:textId="1DE4589D" w:rsidR="00BE1DF6" w:rsidRDefault="00BE1DF6">
          <w:pPr>
            <w:pStyle w:val="TOC1"/>
            <w:rPr>
              <w:rFonts w:asciiTheme="minorHAnsi" w:eastAsiaTheme="minorEastAsia" w:hAnsiTheme="minorHAnsi" w:cstheme="minorBidi"/>
              <w:noProof/>
              <w:sz w:val="22"/>
              <w:szCs w:val="22"/>
              <w:lang w:val="en-US"/>
            </w:rPr>
          </w:pPr>
          <w:hyperlink w:anchor="_Toc156335826" w:history="1">
            <w:r w:rsidRPr="005648E9">
              <w:rPr>
                <w:rStyle w:val="Hyperlink"/>
                <w:noProof/>
              </w:rPr>
              <w:t>BAB II TINJAUAN PUSTAKA</w:t>
            </w:r>
            <w:r>
              <w:rPr>
                <w:noProof/>
                <w:webHidden/>
              </w:rPr>
              <w:tab/>
            </w:r>
            <w:r>
              <w:rPr>
                <w:noProof/>
                <w:webHidden/>
              </w:rPr>
              <w:fldChar w:fldCharType="begin"/>
            </w:r>
            <w:r>
              <w:rPr>
                <w:noProof/>
                <w:webHidden/>
              </w:rPr>
              <w:instrText xml:space="preserve"> PAGEREF _Toc156335826 \h </w:instrText>
            </w:r>
            <w:r>
              <w:rPr>
                <w:noProof/>
                <w:webHidden/>
              </w:rPr>
            </w:r>
            <w:r>
              <w:rPr>
                <w:noProof/>
                <w:webHidden/>
              </w:rPr>
              <w:fldChar w:fldCharType="separate"/>
            </w:r>
            <w:r w:rsidR="00154B53">
              <w:rPr>
                <w:noProof/>
                <w:webHidden/>
              </w:rPr>
              <w:t>6</w:t>
            </w:r>
            <w:r>
              <w:rPr>
                <w:noProof/>
                <w:webHidden/>
              </w:rPr>
              <w:fldChar w:fldCharType="end"/>
            </w:r>
          </w:hyperlink>
        </w:p>
        <w:p w14:paraId="47ACA970" w14:textId="0E9C4C74"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27" w:history="1">
            <w:r w:rsidRPr="005648E9">
              <w:rPr>
                <w:rStyle w:val="Hyperlink"/>
                <w:noProof/>
              </w:rPr>
              <w:t>2.1</w:t>
            </w:r>
            <w:r>
              <w:rPr>
                <w:rFonts w:asciiTheme="minorHAnsi" w:eastAsiaTheme="minorEastAsia" w:hAnsiTheme="minorHAnsi" w:cstheme="minorBidi"/>
                <w:noProof/>
                <w:sz w:val="22"/>
                <w:szCs w:val="22"/>
                <w:lang w:val="en-US"/>
              </w:rPr>
              <w:tab/>
            </w:r>
            <w:r w:rsidRPr="005648E9">
              <w:rPr>
                <w:rStyle w:val="Hyperlink"/>
                <w:noProof/>
              </w:rPr>
              <w:t>Tinjauan Pustaka</w:t>
            </w:r>
            <w:r>
              <w:rPr>
                <w:noProof/>
                <w:webHidden/>
              </w:rPr>
              <w:tab/>
            </w:r>
            <w:r>
              <w:rPr>
                <w:noProof/>
                <w:webHidden/>
              </w:rPr>
              <w:fldChar w:fldCharType="begin"/>
            </w:r>
            <w:r>
              <w:rPr>
                <w:noProof/>
                <w:webHidden/>
              </w:rPr>
              <w:instrText xml:space="preserve"> PAGEREF _Toc156335827 \h </w:instrText>
            </w:r>
            <w:r>
              <w:rPr>
                <w:noProof/>
                <w:webHidden/>
              </w:rPr>
            </w:r>
            <w:r>
              <w:rPr>
                <w:noProof/>
                <w:webHidden/>
              </w:rPr>
              <w:fldChar w:fldCharType="separate"/>
            </w:r>
            <w:r w:rsidR="00154B53">
              <w:rPr>
                <w:noProof/>
                <w:webHidden/>
              </w:rPr>
              <w:t>6</w:t>
            </w:r>
            <w:r>
              <w:rPr>
                <w:noProof/>
                <w:webHidden/>
              </w:rPr>
              <w:fldChar w:fldCharType="end"/>
            </w:r>
          </w:hyperlink>
        </w:p>
        <w:p w14:paraId="45ECFC10" w14:textId="7D264A84"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28" w:history="1">
            <w:r w:rsidRPr="005648E9">
              <w:rPr>
                <w:rStyle w:val="Hyperlink"/>
                <w:noProof/>
              </w:rPr>
              <w:t>2.2</w:t>
            </w:r>
            <w:r>
              <w:rPr>
                <w:rFonts w:asciiTheme="minorHAnsi" w:eastAsiaTheme="minorEastAsia" w:hAnsiTheme="minorHAnsi" w:cstheme="minorBidi"/>
                <w:noProof/>
                <w:sz w:val="22"/>
                <w:szCs w:val="22"/>
                <w:lang w:val="en-US"/>
              </w:rPr>
              <w:tab/>
            </w:r>
            <w:r w:rsidRPr="005648E9">
              <w:rPr>
                <w:rStyle w:val="Hyperlink"/>
                <w:noProof/>
              </w:rPr>
              <w:t>Dasar Teori</w:t>
            </w:r>
            <w:r>
              <w:rPr>
                <w:noProof/>
                <w:webHidden/>
              </w:rPr>
              <w:tab/>
            </w:r>
            <w:r>
              <w:rPr>
                <w:noProof/>
                <w:webHidden/>
              </w:rPr>
              <w:fldChar w:fldCharType="begin"/>
            </w:r>
            <w:r>
              <w:rPr>
                <w:noProof/>
                <w:webHidden/>
              </w:rPr>
              <w:instrText xml:space="preserve"> PAGEREF _Toc156335828 \h </w:instrText>
            </w:r>
            <w:r>
              <w:rPr>
                <w:noProof/>
                <w:webHidden/>
              </w:rPr>
            </w:r>
            <w:r>
              <w:rPr>
                <w:noProof/>
                <w:webHidden/>
              </w:rPr>
              <w:fldChar w:fldCharType="separate"/>
            </w:r>
            <w:r w:rsidR="00154B53">
              <w:rPr>
                <w:noProof/>
                <w:webHidden/>
              </w:rPr>
              <w:t>10</w:t>
            </w:r>
            <w:r>
              <w:rPr>
                <w:noProof/>
                <w:webHidden/>
              </w:rPr>
              <w:fldChar w:fldCharType="end"/>
            </w:r>
          </w:hyperlink>
        </w:p>
        <w:p w14:paraId="2F8ECB81" w14:textId="0FA2E633"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29" w:history="1">
            <w:r w:rsidRPr="005648E9">
              <w:rPr>
                <w:rStyle w:val="Hyperlink"/>
                <w:noProof/>
              </w:rPr>
              <w:t>2.2.1</w:t>
            </w:r>
            <w:r>
              <w:rPr>
                <w:rFonts w:asciiTheme="minorHAnsi" w:eastAsiaTheme="minorEastAsia" w:hAnsiTheme="minorHAnsi" w:cstheme="minorBidi"/>
                <w:noProof/>
                <w:sz w:val="22"/>
                <w:szCs w:val="22"/>
                <w:lang w:val="en-US"/>
              </w:rPr>
              <w:tab/>
            </w:r>
            <w:r w:rsidRPr="005648E9">
              <w:rPr>
                <w:rStyle w:val="Hyperlink"/>
                <w:noProof/>
              </w:rPr>
              <w:t>Test-Driven Development</w:t>
            </w:r>
            <w:r>
              <w:rPr>
                <w:noProof/>
                <w:webHidden/>
              </w:rPr>
              <w:tab/>
            </w:r>
            <w:r>
              <w:rPr>
                <w:noProof/>
                <w:webHidden/>
              </w:rPr>
              <w:fldChar w:fldCharType="begin"/>
            </w:r>
            <w:r>
              <w:rPr>
                <w:noProof/>
                <w:webHidden/>
              </w:rPr>
              <w:instrText xml:space="preserve"> PAGEREF _Toc156335829 \h </w:instrText>
            </w:r>
            <w:r>
              <w:rPr>
                <w:noProof/>
                <w:webHidden/>
              </w:rPr>
            </w:r>
            <w:r>
              <w:rPr>
                <w:noProof/>
                <w:webHidden/>
              </w:rPr>
              <w:fldChar w:fldCharType="separate"/>
            </w:r>
            <w:r w:rsidR="00154B53">
              <w:rPr>
                <w:noProof/>
                <w:webHidden/>
              </w:rPr>
              <w:t>10</w:t>
            </w:r>
            <w:r>
              <w:rPr>
                <w:noProof/>
                <w:webHidden/>
              </w:rPr>
              <w:fldChar w:fldCharType="end"/>
            </w:r>
          </w:hyperlink>
        </w:p>
        <w:p w14:paraId="1421D79A" w14:textId="198EF90C"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0" w:history="1">
            <w:r w:rsidRPr="005648E9">
              <w:rPr>
                <w:rStyle w:val="Hyperlink"/>
                <w:noProof/>
              </w:rPr>
              <w:t>2.2.2</w:t>
            </w:r>
            <w:r>
              <w:rPr>
                <w:rFonts w:asciiTheme="minorHAnsi" w:eastAsiaTheme="minorEastAsia" w:hAnsiTheme="minorHAnsi" w:cstheme="minorBidi"/>
                <w:noProof/>
                <w:sz w:val="22"/>
                <w:szCs w:val="22"/>
                <w:lang w:val="en-US"/>
              </w:rPr>
              <w:tab/>
            </w:r>
            <w:r w:rsidRPr="005648E9">
              <w:rPr>
                <w:rStyle w:val="Hyperlink"/>
                <w:noProof/>
              </w:rPr>
              <w:t>Use Case Diagram</w:t>
            </w:r>
            <w:r>
              <w:rPr>
                <w:noProof/>
                <w:webHidden/>
              </w:rPr>
              <w:tab/>
            </w:r>
            <w:r>
              <w:rPr>
                <w:noProof/>
                <w:webHidden/>
              </w:rPr>
              <w:fldChar w:fldCharType="begin"/>
            </w:r>
            <w:r>
              <w:rPr>
                <w:noProof/>
                <w:webHidden/>
              </w:rPr>
              <w:instrText xml:space="preserve"> PAGEREF _Toc156335830 \h </w:instrText>
            </w:r>
            <w:r>
              <w:rPr>
                <w:noProof/>
                <w:webHidden/>
              </w:rPr>
            </w:r>
            <w:r>
              <w:rPr>
                <w:noProof/>
                <w:webHidden/>
              </w:rPr>
              <w:fldChar w:fldCharType="separate"/>
            </w:r>
            <w:r w:rsidR="00154B53">
              <w:rPr>
                <w:noProof/>
                <w:webHidden/>
              </w:rPr>
              <w:t>12</w:t>
            </w:r>
            <w:r>
              <w:rPr>
                <w:noProof/>
                <w:webHidden/>
              </w:rPr>
              <w:fldChar w:fldCharType="end"/>
            </w:r>
          </w:hyperlink>
        </w:p>
        <w:p w14:paraId="7158EA36" w14:textId="00DF53B0"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1" w:history="1">
            <w:r w:rsidRPr="005648E9">
              <w:rPr>
                <w:rStyle w:val="Hyperlink"/>
                <w:noProof/>
              </w:rPr>
              <w:t>2.2.3</w:t>
            </w:r>
            <w:r>
              <w:rPr>
                <w:rFonts w:asciiTheme="minorHAnsi" w:eastAsiaTheme="minorEastAsia" w:hAnsiTheme="minorHAnsi" w:cstheme="minorBidi"/>
                <w:noProof/>
                <w:sz w:val="22"/>
                <w:szCs w:val="22"/>
                <w:lang w:val="en-US"/>
              </w:rPr>
              <w:tab/>
            </w:r>
            <w:r w:rsidRPr="005648E9">
              <w:rPr>
                <w:rStyle w:val="Hyperlink"/>
                <w:noProof/>
              </w:rPr>
              <w:t>Activity Diagram</w:t>
            </w:r>
            <w:r>
              <w:rPr>
                <w:noProof/>
                <w:webHidden/>
              </w:rPr>
              <w:tab/>
            </w:r>
            <w:r>
              <w:rPr>
                <w:noProof/>
                <w:webHidden/>
              </w:rPr>
              <w:fldChar w:fldCharType="begin"/>
            </w:r>
            <w:r>
              <w:rPr>
                <w:noProof/>
                <w:webHidden/>
              </w:rPr>
              <w:instrText xml:space="preserve"> PAGEREF _Toc156335831 \h </w:instrText>
            </w:r>
            <w:r>
              <w:rPr>
                <w:noProof/>
                <w:webHidden/>
              </w:rPr>
            </w:r>
            <w:r>
              <w:rPr>
                <w:noProof/>
                <w:webHidden/>
              </w:rPr>
              <w:fldChar w:fldCharType="separate"/>
            </w:r>
            <w:r w:rsidR="00154B53">
              <w:rPr>
                <w:noProof/>
                <w:webHidden/>
              </w:rPr>
              <w:t>14</w:t>
            </w:r>
            <w:r>
              <w:rPr>
                <w:noProof/>
                <w:webHidden/>
              </w:rPr>
              <w:fldChar w:fldCharType="end"/>
            </w:r>
          </w:hyperlink>
        </w:p>
        <w:p w14:paraId="7B1E0D74" w14:textId="41DC84E3"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2" w:history="1">
            <w:r w:rsidRPr="005648E9">
              <w:rPr>
                <w:rStyle w:val="Hyperlink"/>
                <w:noProof/>
              </w:rPr>
              <w:t>2.2.4</w:t>
            </w:r>
            <w:r>
              <w:rPr>
                <w:rFonts w:asciiTheme="minorHAnsi" w:eastAsiaTheme="minorEastAsia" w:hAnsiTheme="minorHAnsi" w:cstheme="minorBidi"/>
                <w:noProof/>
                <w:sz w:val="22"/>
                <w:szCs w:val="22"/>
                <w:lang w:val="en-US"/>
              </w:rPr>
              <w:tab/>
            </w:r>
            <w:r w:rsidRPr="005648E9">
              <w:rPr>
                <w:rStyle w:val="Hyperlink"/>
                <w:noProof/>
              </w:rPr>
              <w:t>Website</w:t>
            </w:r>
            <w:r>
              <w:rPr>
                <w:noProof/>
                <w:webHidden/>
              </w:rPr>
              <w:tab/>
            </w:r>
            <w:r>
              <w:rPr>
                <w:noProof/>
                <w:webHidden/>
              </w:rPr>
              <w:fldChar w:fldCharType="begin"/>
            </w:r>
            <w:r>
              <w:rPr>
                <w:noProof/>
                <w:webHidden/>
              </w:rPr>
              <w:instrText xml:space="preserve"> PAGEREF _Toc156335832 \h </w:instrText>
            </w:r>
            <w:r>
              <w:rPr>
                <w:noProof/>
                <w:webHidden/>
              </w:rPr>
            </w:r>
            <w:r>
              <w:rPr>
                <w:noProof/>
                <w:webHidden/>
              </w:rPr>
              <w:fldChar w:fldCharType="separate"/>
            </w:r>
            <w:r w:rsidR="00154B53">
              <w:rPr>
                <w:noProof/>
                <w:webHidden/>
              </w:rPr>
              <w:t>15</w:t>
            </w:r>
            <w:r>
              <w:rPr>
                <w:noProof/>
                <w:webHidden/>
              </w:rPr>
              <w:fldChar w:fldCharType="end"/>
            </w:r>
          </w:hyperlink>
        </w:p>
        <w:p w14:paraId="4AF71473" w14:textId="70E58DE2"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3" w:history="1">
            <w:r w:rsidRPr="005648E9">
              <w:rPr>
                <w:rStyle w:val="Hyperlink"/>
                <w:noProof/>
              </w:rPr>
              <w:t>2.2.5</w:t>
            </w:r>
            <w:r>
              <w:rPr>
                <w:rFonts w:asciiTheme="minorHAnsi" w:eastAsiaTheme="minorEastAsia" w:hAnsiTheme="minorHAnsi" w:cstheme="minorBidi"/>
                <w:noProof/>
                <w:sz w:val="22"/>
                <w:szCs w:val="22"/>
                <w:lang w:val="en-US"/>
              </w:rPr>
              <w:tab/>
            </w:r>
            <w:r w:rsidRPr="005648E9">
              <w:rPr>
                <w:rStyle w:val="Hyperlink"/>
                <w:noProof/>
              </w:rPr>
              <w:t>JavaScript</w:t>
            </w:r>
            <w:r>
              <w:rPr>
                <w:noProof/>
                <w:webHidden/>
              </w:rPr>
              <w:tab/>
            </w:r>
            <w:r>
              <w:rPr>
                <w:noProof/>
                <w:webHidden/>
              </w:rPr>
              <w:fldChar w:fldCharType="begin"/>
            </w:r>
            <w:r>
              <w:rPr>
                <w:noProof/>
                <w:webHidden/>
              </w:rPr>
              <w:instrText xml:space="preserve"> PAGEREF _Toc156335833 \h </w:instrText>
            </w:r>
            <w:r>
              <w:rPr>
                <w:noProof/>
                <w:webHidden/>
              </w:rPr>
            </w:r>
            <w:r>
              <w:rPr>
                <w:noProof/>
                <w:webHidden/>
              </w:rPr>
              <w:fldChar w:fldCharType="separate"/>
            </w:r>
            <w:r w:rsidR="00154B53">
              <w:rPr>
                <w:noProof/>
                <w:webHidden/>
              </w:rPr>
              <w:t>15</w:t>
            </w:r>
            <w:r>
              <w:rPr>
                <w:noProof/>
                <w:webHidden/>
              </w:rPr>
              <w:fldChar w:fldCharType="end"/>
            </w:r>
          </w:hyperlink>
        </w:p>
        <w:p w14:paraId="03D85C9E" w14:textId="3C79CA59"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4" w:history="1">
            <w:r w:rsidRPr="005648E9">
              <w:rPr>
                <w:rStyle w:val="Hyperlink"/>
                <w:noProof/>
              </w:rPr>
              <w:t>2.2.6</w:t>
            </w:r>
            <w:r>
              <w:rPr>
                <w:rFonts w:asciiTheme="minorHAnsi" w:eastAsiaTheme="minorEastAsia" w:hAnsiTheme="minorHAnsi" w:cstheme="minorBidi"/>
                <w:noProof/>
                <w:sz w:val="22"/>
                <w:szCs w:val="22"/>
                <w:lang w:val="en-US"/>
              </w:rPr>
              <w:tab/>
            </w:r>
            <w:r w:rsidRPr="005648E9">
              <w:rPr>
                <w:rStyle w:val="Hyperlink"/>
                <w:noProof/>
              </w:rPr>
              <w:t>Node.js</w:t>
            </w:r>
            <w:r>
              <w:rPr>
                <w:noProof/>
                <w:webHidden/>
              </w:rPr>
              <w:tab/>
            </w:r>
            <w:r>
              <w:rPr>
                <w:noProof/>
                <w:webHidden/>
              </w:rPr>
              <w:fldChar w:fldCharType="begin"/>
            </w:r>
            <w:r>
              <w:rPr>
                <w:noProof/>
                <w:webHidden/>
              </w:rPr>
              <w:instrText xml:space="preserve"> PAGEREF _Toc156335834 \h </w:instrText>
            </w:r>
            <w:r>
              <w:rPr>
                <w:noProof/>
                <w:webHidden/>
              </w:rPr>
            </w:r>
            <w:r>
              <w:rPr>
                <w:noProof/>
                <w:webHidden/>
              </w:rPr>
              <w:fldChar w:fldCharType="separate"/>
            </w:r>
            <w:r w:rsidR="00154B53">
              <w:rPr>
                <w:noProof/>
                <w:webHidden/>
              </w:rPr>
              <w:t>15</w:t>
            </w:r>
            <w:r>
              <w:rPr>
                <w:noProof/>
                <w:webHidden/>
              </w:rPr>
              <w:fldChar w:fldCharType="end"/>
            </w:r>
          </w:hyperlink>
        </w:p>
        <w:p w14:paraId="1E65CEE6" w14:textId="7122630B"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5" w:history="1">
            <w:r w:rsidRPr="005648E9">
              <w:rPr>
                <w:rStyle w:val="Hyperlink"/>
                <w:noProof/>
              </w:rPr>
              <w:t>2.2.7</w:t>
            </w:r>
            <w:r>
              <w:rPr>
                <w:rFonts w:asciiTheme="minorHAnsi" w:eastAsiaTheme="minorEastAsia" w:hAnsiTheme="minorHAnsi" w:cstheme="minorBidi"/>
                <w:noProof/>
                <w:sz w:val="22"/>
                <w:szCs w:val="22"/>
                <w:lang w:val="en-US"/>
              </w:rPr>
              <w:tab/>
            </w:r>
            <w:r w:rsidRPr="005648E9">
              <w:rPr>
                <w:rStyle w:val="Hyperlink"/>
                <w:noProof/>
              </w:rPr>
              <w:t>Express.js</w:t>
            </w:r>
            <w:r>
              <w:rPr>
                <w:noProof/>
                <w:webHidden/>
              </w:rPr>
              <w:tab/>
            </w:r>
            <w:r>
              <w:rPr>
                <w:noProof/>
                <w:webHidden/>
              </w:rPr>
              <w:fldChar w:fldCharType="begin"/>
            </w:r>
            <w:r>
              <w:rPr>
                <w:noProof/>
                <w:webHidden/>
              </w:rPr>
              <w:instrText xml:space="preserve"> PAGEREF _Toc156335835 \h </w:instrText>
            </w:r>
            <w:r>
              <w:rPr>
                <w:noProof/>
                <w:webHidden/>
              </w:rPr>
            </w:r>
            <w:r>
              <w:rPr>
                <w:noProof/>
                <w:webHidden/>
              </w:rPr>
              <w:fldChar w:fldCharType="separate"/>
            </w:r>
            <w:r w:rsidR="00154B53">
              <w:rPr>
                <w:noProof/>
                <w:webHidden/>
              </w:rPr>
              <w:t>16</w:t>
            </w:r>
            <w:r>
              <w:rPr>
                <w:noProof/>
                <w:webHidden/>
              </w:rPr>
              <w:fldChar w:fldCharType="end"/>
            </w:r>
          </w:hyperlink>
        </w:p>
        <w:p w14:paraId="42BF1B8E" w14:textId="2ED12E7B"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6" w:history="1">
            <w:r w:rsidRPr="005648E9">
              <w:rPr>
                <w:rStyle w:val="Hyperlink"/>
                <w:noProof/>
              </w:rPr>
              <w:t>2.2.8</w:t>
            </w:r>
            <w:r>
              <w:rPr>
                <w:rFonts w:asciiTheme="minorHAnsi" w:eastAsiaTheme="minorEastAsia" w:hAnsiTheme="minorHAnsi" w:cstheme="minorBidi"/>
                <w:noProof/>
                <w:sz w:val="22"/>
                <w:szCs w:val="22"/>
                <w:lang w:val="en-US"/>
              </w:rPr>
              <w:tab/>
            </w:r>
            <w:r w:rsidRPr="005648E9">
              <w:rPr>
                <w:rStyle w:val="Hyperlink"/>
                <w:noProof/>
              </w:rPr>
              <w:t>JavaScript Object Notation</w:t>
            </w:r>
            <w:r>
              <w:rPr>
                <w:noProof/>
                <w:webHidden/>
              </w:rPr>
              <w:tab/>
            </w:r>
            <w:r>
              <w:rPr>
                <w:noProof/>
                <w:webHidden/>
              </w:rPr>
              <w:fldChar w:fldCharType="begin"/>
            </w:r>
            <w:r>
              <w:rPr>
                <w:noProof/>
                <w:webHidden/>
              </w:rPr>
              <w:instrText xml:space="preserve"> PAGEREF _Toc156335836 \h </w:instrText>
            </w:r>
            <w:r>
              <w:rPr>
                <w:noProof/>
                <w:webHidden/>
              </w:rPr>
            </w:r>
            <w:r>
              <w:rPr>
                <w:noProof/>
                <w:webHidden/>
              </w:rPr>
              <w:fldChar w:fldCharType="separate"/>
            </w:r>
            <w:r w:rsidR="00154B53">
              <w:rPr>
                <w:noProof/>
                <w:webHidden/>
              </w:rPr>
              <w:t>16</w:t>
            </w:r>
            <w:r>
              <w:rPr>
                <w:noProof/>
                <w:webHidden/>
              </w:rPr>
              <w:fldChar w:fldCharType="end"/>
            </w:r>
          </w:hyperlink>
        </w:p>
        <w:p w14:paraId="3890F3CC" w14:textId="1CEB51A8"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7" w:history="1">
            <w:r w:rsidRPr="005648E9">
              <w:rPr>
                <w:rStyle w:val="Hyperlink"/>
                <w:noProof/>
              </w:rPr>
              <w:t>2.2.9</w:t>
            </w:r>
            <w:r>
              <w:rPr>
                <w:rFonts w:asciiTheme="minorHAnsi" w:eastAsiaTheme="minorEastAsia" w:hAnsiTheme="minorHAnsi" w:cstheme="minorBidi"/>
                <w:noProof/>
                <w:sz w:val="22"/>
                <w:szCs w:val="22"/>
                <w:lang w:val="en-US"/>
              </w:rPr>
              <w:tab/>
            </w:r>
            <w:r w:rsidRPr="005648E9">
              <w:rPr>
                <w:rStyle w:val="Hyperlink"/>
                <w:noProof/>
              </w:rPr>
              <w:t>Esai Singkat</w:t>
            </w:r>
            <w:r>
              <w:rPr>
                <w:noProof/>
                <w:webHidden/>
              </w:rPr>
              <w:tab/>
            </w:r>
            <w:r>
              <w:rPr>
                <w:noProof/>
                <w:webHidden/>
              </w:rPr>
              <w:fldChar w:fldCharType="begin"/>
            </w:r>
            <w:r>
              <w:rPr>
                <w:noProof/>
                <w:webHidden/>
              </w:rPr>
              <w:instrText xml:space="preserve"> PAGEREF _Toc156335837 \h </w:instrText>
            </w:r>
            <w:r>
              <w:rPr>
                <w:noProof/>
                <w:webHidden/>
              </w:rPr>
            </w:r>
            <w:r>
              <w:rPr>
                <w:noProof/>
                <w:webHidden/>
              </w:rPr>
              <w:fldChar w:fldCharType="separate"/>
            </w:r>
            <w:r w:rsidR="00154B53">
              <w:rPr>
                <w:noProof/>
                <w:webHidden/>
              </w:rPr>
              <w:t>17</w:t>
            </w:r>
            <w:r>
              <w:rPr>
                <w:noProof/>
                <w:webHidden/>
              </w:rPr>
              <w:fldChar w:fldCharType="end"/>
            </w:r>
          </w:hyperlink>
        </w:p>
        <w:p w14:paraId="2BE5B174" w14:textId="77F40BE7"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8" w:history="1">
            <w:r w:rsidRPr="005648E9">
              <w:rPr>
                <w:rStyle w:val="Hyperlink"/>
                <w:noProof/>
              </w:rPr>
              <w:t>2.2.10</w:t>
            </w:r>
            <w:r>
              <w:rPr>
                <w:rFonts w:asciiTheme="minorHAnsi" w:eastAsiaTheme="minorEastAsia" w:hAnsiTheme="minorHAnsi" w:cstheme="minorBidi"/>
                <w:noProof/>
                <w:sz w:val="22"/>
                <w:szCs w:val="22"/>
                <w:lang w:val="en-US"/>
              </w:rPr>
              <w:tab/>
            </w:r>
            <w:r w:rsidRPr="005648E9">
              <w:rPr>
                <w:rStyle w:val="Hyperlink"/>
                <w:noProof/>
              </w:rPr>
              <w:t>Python</w:t>
            </w:r>
            <w:r>
              <w:rPr>
                <w:noProof/>
                <w:webHidden/>
              </w:rPr>
              <w:tab/>
            </w:r>
            <w:r>
              <w:rPr>
                <w:noProof/>
                <w:webHidden/>
              </w:rPr>
              <w:fldChar w:fldCharType="begin"/>
            </w:r>
            <w:r>
              <w:rPr>
                <w:noProof/>
                <w:webHidden/>
              </w:rPr>
              <w:instrText xml:space="preserve"> PAGEREF _Toc156335838 \h </w:instrText>
            </w:r>
            <w:r>
              <w:rPr>
                <w:noProof/>
                <w:webHidden/>
              </w:rPr>
            </w:r>
            <w:r>
              <w:rPr>
                <w:noProof/>
                <w:webHidden/>
              </w:rPr>
              <w:fldChar w:fldCharType="separate"/>
            </w:r>
            <w:r w:rsidR="00154B53">
              <w:rPr>
                <w:noProof/>
                <w:webHidden/>
              </w:rPr>
              <w:t>17</w:t>
            </w:r>
            <w:r>
              <w:rPr>
                <w:noProof/>
                <w:webHidden/>
              </w:rPr>
              <w:fldChar w:fldCharType="end"/>
            </w:r>
          </w:hyperlink>
        </w:p>
        <w:p w14:paraId="25D5688A" w14:textId="1915480C"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39" w:history="1">
            <w:r w:rsidRPr="005648E9">
              <w:rPr>
                <w:rStyle w:val="Hyperlink"/>
                <w:noProof/>
              </w:rPr>
              <w:t>2.2.11</w:t>
            </w:r>
            <w:r>
              <w:rPr>
                <w:rFonts w:asciiTheme="minorHAnsi" w:eastAsiaTheme="minorEastAsia" w:hAnsiTheme="minorHAnsi" w:cstheme="minorBidi"/>
                <w:noProof/>
                <w:sz w:val="22"/>
                <w:szCs w:val="22"/>
                <w:lang w:val="en-US"/>
              </w:rPr>
              <w:tab/>
            </w:r>
            <w:r w:rsidRPr="005648E9">
              <w:rPr>
                <w:rStyle w:val="Hyperlink"/>
                <w:noProof/>
              </w:rPr>
              <w:t>System Usability Scale</w:t>
            </w:r>
            <w:r>
              <w:rPr>
                <w:noProof/>
                <w:webHidden/>
              </w:rPr>
              <w:tab/>
            </w:r>
            <w:r>
              <w:rPr>
                <w:noProof/>
                <w:webHidden/>
              </w:rPr>
              <w:fldChar w:fldCharType="begin"/>
            </w:r>
            <w:r>
              <w:rPr>
                <w:noProof/>
                <w:webHidden/>
              </w:rPr>
              <w:instrText xml:space="preserve"> PAGEREF _Toc156335839 \h </w:instrText>
            </w:r>
            <w:r>
              <w:rPr>
                <w:noProof/>
                <w:webHidden/>
              </w:rPr>
            </w:r>
            <w:r>
              <w:rPr>
                <w:noProof/>
                <w:webHidden/>
              </w:rPr>
              <w:fldChar w:fldCharType="separate"/>
            </w:r>
            <w:r w:rsidR="00154B53">
              <w:rPr>
                <w:noProof/>
                <w:webHidden/>
              </w:rPr>
              <w:t>17</w:t>
            </w:r>
            <w:r>
              <w:rPr>
                <w:noProof/>
                <w:webHidden/>
              </w:rPr>
              <w:fldChar w:fldCharType="end"/>
            </w:r>
          </w:hyperlink>
        </w:p>
        <w:p w14:paraId="07182EDB" w14:textId="394A8A55"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40" w:history="1">
            <w:r w:rsidRPr="005648E9">
              <w:rPr>
                <w:rStyle w:val="Hyperlink"/>
                <w:noProof/>
              </w:rPr>
              <w:t>2.2.12</w:t>
            </w:r>
            <w:r>
              <w:rPr>
                <w:rFonts w:asciiTheme="minorHAnsi" w:eastAsiaTheme="minorEastAsia" w:hAnsiTheme="minorHAnsi" w:cstheme="minorBidi"/>
                <w:noProof/>
                <w:sz w:val="22"/>
                <w:szCs w:val="22"/>
                <w:lang w:val="en-US"/>
              </w:rPr>
              <w:tab/>
            </w:r>
            <w:r w:rsidRPr="005648E9">
              <w:rPr>
                <w:rStyle w:val="Hyperlink"/>
                <w:noProof/>
              </w:rPr>
              <w:t>Black Box Testing</w:t>
            </w:r>
            <w:r>
              <w:rPr>
                <w:noProof/>
                <w:webHidden/>
              </w:rPr>
              <w:tab/>
            </w:r>
            <w:r>
              <w:rPr>
                <w:noProof/>
                <w:webHidden/>
              </w:rPr>
              <w:fldChar w:fldCharType="begin"/>
            </w:r>
            <w:r>
              <w:rPr>
                <w:noProof/>
                <w:webHidden/>
              </w:rPr>
              <w:instrText xml:space="preserve"> PAGEREF _Toc156335840 \h </w:instrText>
            </w:r>
            <w:r>
              <w:rPr>
                <w:noProof/>
                <w:webHidden/>
              </w:rPr>
            </w:r>
            <w:r>
              <w:rPr>
                <w:noProof/>
                <w:webHidden/>
              </w:rPr>
              <w:fldChar w:fldCharType="separate"/>
            </w:r>
            <w:r w:rsidR="00154B53">
              <w:rPr>
                <w:noProof/>
                <w:webHidden/>
              </w:rPr>
              <w:t>19</w:t>
            </w:r>
            <w:r>
              <w:rPr>
                <w:noProof/>
                <w:webHidden/>
              </w:rPr>
              <w:fldChar w:fldCharType="end"/>
            </w:r>
          </w:hyperlink>
        </w:p>
        <w:p w14:paraId="45CA4E4A" w14:textId="393A1B5A"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41" w:history="1">
            <w:r w:rsidRPr="005648E9">
              <w:rPr>
                <w:rStyle w:val="Hyperlink"/>
                <w:noProof/>
              </w:rPr>
              <w:t>2.2.13</w:t>
            </w:r>
            <w:r>
              <w:rPr>
                <w:rFonts w:asciiTheme="minorHAnsi" w:eastAsiaTheme="minorEastAsia" w:hAnsiTheme="minorHAnsi" w:cstheme="minorBidi"/>
                <w:noProof/>
                <w:sz w:val="22"/>
                <w:szCs w:val="22"/>
                <w:lang w:val="en-US"/>
              </w:rPr>
              <w:tab/>
            </w:r>
            <w:r w:rsidRPr="005648E9">
              <w:rPr>
                <w:rStyle w:val="Hyperlink"/>
                <w:noProof/>
              </w:rPr>
              <w:t>Integration Testing</w:t>
            </w:r>
            <w:r>
              <w:rPr>
                <w:noProof/>
                <w:webHidden/>
              </w:rPr>
              <w:tab/>
            </w:r>
            <w:r>
              <w:rPr>
                <w:noProof/>
                <w:webHidden/>
              </w:rPr>
              <w:fldChar w:fldCharType="begin"/>
            </w:r>
            <w:r>
              <w:rPr>
                <w:noProof/>
                <w:webHidden/>
              </w:rPr>
              <w:instrText xml:space="preserve"> PAGEREF _Toc156335841 \h </w:instrText>
            </w:r>
            <w:r>
              <w:rPr>
                <w:noProof/>
                <w:webHidden/>
              </w:rPr>
            </w:r>
            <w:r>
              <w:rPr>
                <w:noProof/>
                <w:webHidden/>
              </w:rPr>
              <w:fldChar w:fldCharType="separate"/>
            </w:r>
            <w:r w:rsidR="00154B53">
              <w:rPr>
                <w:noProof/>
                <w:webHidden/>
              </w:rPr>
              <w:t>19</w:t>
            </w:r>
            <w:r>
              <w:rPr>
                <w:noProof/>
                <w:webHidden/>
              </w:rPr>
              <w:fldChar w:fldCharType="end"/>
            </w:r>
          </w:hyperlink>
        </w:p>
        <w:p w14:paraId="7D2A58B4" w14:textId="562748E3"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42" w:history="1">
            <w:r w:rsidRPr="005648E9">
              <w:rPr>
                <w:rStyle w:val="Hyperlink"/>
                <w:noProof/>
              </w:rPr>
              <w:t>2.2.14</w:t>
            </w:r>
            <w:r>
              <w:rPr>
                <w:rFonts w:asciiTheme="minorHAnsi" w:eastAsiaTheme="minorEastAsia" w:hAnsiTheme="minorHAnsi" w:cstheme="minorBidi"/>
                <w:noProof/>
                <w:sz w:val="22"/>
                <w:szCs w:val="22"/>
                <w:lang w:val="en-US"/>
              </w:rPr>
              <w:tab/>
            </w:r>
            <w:r w:rsidRPr="005648E9">
              <w:rPr>
                <w:rStyle w:val="Hyperlink"/>
                <w:noProof/>
              </w:rPr>
              <w:t>Peramban Web</w:t>
            </w:r>
            <w:r>
              <w:rPr>
                <w:noProof/>
                <w:webHidden/>
              </w:rPr>
              <w:tab/>
            </w:r>
            <w:r>
              <w:rPr>
                <w:noProof/>
                <w:webHidden/>
              </w:rPr>
              <w:fldChar w:fldCharType="begin"/>
            </w:r>
            <w:r>
              <w:rPr>
                <w:noProof/>
                <w:webHidden/>
              </w:rPr>
              <w:instrText xml:space="preserve"> PAGEREF _Toc156335842 \h </w:instrText>
            </w:r>
            <w:r>
              <w:rPr>
                <w:noProof/>
                <w:webHidden/>
              </w:rPr>
            </w:r>
            <w:r>
              <w:rPr>
                <w:noProof/>
                <w:webHidden/>
              </w:rPr>
              <w:fldChar w:fldCharType="separate"/>
            </w:r>
            <w:r w:rsidR="00154B53">
              <w:rPr>
                <w:noProof/>
                <w:webHidden/>
              </w:rPr>
              <w:t>20</w:t>
            </w:r>
            <w:r>
              <w:rPr>
                <w:noProof/>
                <w:webHidden/>
              </w:rPr>
              <w:fldChar w:fldCharType="end"/>
            </w:r>
          </w:hyperlink>
        </w:p>
        <w:p w14:paraId="5C99D9D7" w14:textId="5117C1B5"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43" w:history="1">
            <w:r w:rsidRPr="005648E9">
              <w:rPr>
                <w:rStyle w:val="Hyperlink"/>
                <w:noProof/>
              </w:rPr>
              <w:t>2.2.15</w:t>
            </w:r>
            <w:r>
              <w:rPr>
                <w:rFonts w:asciiTheme="minorHAnsi" w:eastAsiaTheme="minorEastAsia" w:hAnsiTheme="minorHAnsi" w:cstheme="minorBidi"/>
                <w:noProof/>
                <w:sz w:val="22"/>
                <w:szCs w:val="22"/>
                <w:lang w:val="en-US"/>
              </w:rPr>
              <w:tab/>
            </w:r>
            <w:r w:rsidRPr="005648E9">
              <w:rPr>
                <w:rStyle w:val="Hyperlink"/>
                <w:noProof/>
              </w:rPr>
              <w:t>Peluncuran Perangkat Lunak</w:t>
            </w:r>
            <w:r>
              <w:rPr>
                <w:noProof/>
                <w:webHidden/>
              </w:rPr>
              <w:tab/>
            </w:r>
            <w:r>
              <w:rPr>
                <w:noProof/>
                <w:webHidden/>
              </w:rPr>
              <w:fldChar w:fldCharType="begin"/>
            </w:r>
            <w:r>
              <w:rPr>
                <w:noProof/>
                <w:webHidden/>
              </w:rPr>
              <w:instrText xml:space="preserve"> PAGEREF _Toc156335843 \h </w:instrText>
            </w:r>
            <w:r>
              <w:rPr>
                <w:noProof/>
                <w:webHidden/>
              </w:rPr>
            </w:r>
            <w:r>
              <w:rPr>
                <w:noProof/>
                <w:webHidden/>
              </w:rPr>
              <w:fldChar w:fldCharType="separate"/>
            </w:r>
            <w:r w:rsidR="00154B53">
              <w:rPr>
                <w:noProof/>
                <w:webHidden/>
              </w:rPr>
              <w:t>20</w:t>
            </w:r>
            <w:r>
              <w:rPr>
                <w:noProof/>
                <w:webHidden/>
              </w:rPr>
              <w:fldChar w:fldCharType="end"/>
            </w:r>
          </w:hyperlink>
        </w:p>
        <w:p w14:paraId="1546EF0A" w14:textId="1ED073B7" w:rsidR="00BE1DF6" w:rsidRDefault="00BE1DF6">
          <w:pPr>
            <w:pStyle w:val="TOC1"/>
            <w:rPr>
              <w:rFonts w:asciiTheme="minorHAnsi" w:eastAsiaTheme="minorEastAsia" w:hAnsiTheme="minorHAnsi" w:cstheme="minorBidi"/>
              <w:noProof/>
              <w:sz w:val="22"/>
              <w:szCs w:val="22"/>
              <w:lang w:val="en-US"/>
            </w:rPr>
          </w:pPr>
          <w:hyperlink w:anchor="_Toc156335844" w:history="1">
            <w:r w:rsidRPr="005648E9">
              <w:rPr>
                <w:rStyle w:val="Hyperlink"/>
                <w:noProof/>
              </w:rPr>
              <w:t>BAB III METODE PENELITIAN</w:t>
            </w:r>
            <w:r>
              <w:rPr>
                <w:noProof/>
                <w:webHidden/>
              </w:rPr>
              <w:tab/>
            </w:r>
            <w:r>
              <w:rPr>
                <w:noProof/>
                <w:webHidden/>
              </w:rPr>
              <w:fldChar w:fldCharType="begin"/>
            </w:r>
            <w:r>
              <w:rPr>
                <w:noProof/>
                <w:webHidden/>
              </w:rPr>
              <w:instrText xml:space="preserve"> PAGEREF _Toc156335844 \h </w:instrText>
            </w:r>
            <w:r>
              <w:rPr>
                <w:noProof/>
                <w:webHidden/>
              </w:rPr>
            </w:r>
            <w:r>
              <w:rPr>
                <w:noProof/>
                <w:webHidden/>
              </w:rPr>
              <w:fldChar w:fldCharType="separate"/>
            </w:r>
            <w:r w:rsidR="00154B53">
              <w:rPr>
                <w:noProof/>
                <w:webHidden/>
              </w:rPr>
              <w:t>21</w:t>
            </w:r>
            <w:r>
              <w:rPr>
                <w:noProof/>
                <w:webHidden/>
              </w:rPr>
              <w:fldChar w:fldCharType="end"/>
            </w:r>
          </w:hyperlink>
        </w:p>
        <w:p w14:paraId="5D4D159E" w14:textId="555CA3B8"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45" w:history="1">
            <w:r w:rsidRPr="005648E9">
              <w:rPr>
                <w:rStyle w:val="Hyperlink"/>
                <w:noProof/>
              </w:rPr>
              <w:t>3.1</w:t>
            </w:r>
            <w:r>
              <w:rPr>
                <w:rFonts w:asciiTheme="minorHAnsi" w:eastAsiaTheme="minorEastAsia" w:hAnsiTheme="minorHAnsi" w:cstheme="minorBidi"/>
                <w:noProof/>
                <w:sz w:val="22"/>
                <w:szCs w:val="22"/>
                <w:lang w:val="en-US"/>
              </w:rPr>
              <w:tab/>
            </w:r>
            <w:r w:rsidRPr="005648E9">
              <w:rPr>
                <w:rStyle w:val="Hyperlink"/>
                <w:noProof/>
              </w:rPr>
              <w:t>Alur Penelitian</w:t>
            </w:r>
            <w:r>
              <w:rPr>
                <w:noProof/>
                <w:webHidden/>
              </w:rPr>
              <w:tab/>
            </w:r>
            <w:r>
              <w:rPr>
                <w:noProof/>
                <w:webHidden/>
              </w:rPr>
              <w:fldChar w:fldCharType="begin"/>
            </w:r>
            <w:r>
              <w:rPr>
                <w:noProof/>
                <w:webHidden/>
              </w:rPr>
              <w:instrText xml:space="preserve"> PAGEREF _Toc156335845 \h </w:instrText>
            </w:r>
            <w:r>
              <w:rPr>
                <w:noProof/>
                <w:webHidden/>
              </w:rPr>
            </w:r>
            <w:r>
              <w:rPr>
                <w:noProof/>
                <w:webHidden/>
              </w:rPr>
              <w:fldChar w:fldCharType="separate"/>
            </w:r>
            <w:r w:rsidR="00154B53">
              <w:rPr>
                <w:noProof/>
                <w:webHidden/>
              </w:rPr>
              <w:t>21</w:t>
            </w:r>
            <w:r>
              <w:rPr>
                <w:noProof/>
                <w:webHidden/>
              </w:rPr>
              <w:fldChar w:fldCharType="end"/>
            </w:r>
          </w:hyperlink>
        </w:p>
        <w:p w14:paraId="71433712" w14:textId="03C29647"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46" w:history="1">
            <w:r w:rsidRPr="005648E9">
              <w:rPr>
                <w:rStyle w:val="Hyperlink"/>
                <w:noProof/>
              </w:rPr>
              <w:t>3.2</w:t>
            </w:r>
            <w:r>
              <w:rPr>
                <w:rFonts w:asciiTheme="minorHAnsi" w:eastAsiaTheme="minorEastAsia" w:hAnsiTheme="minorHAnsi" w:cstheme="minorBidi"/>
                <w:noProof/>
                <w:sz w:val="22"/>
                <w:szCs w:val="22"/>
                <w:lang w:val="en-US"/>
              </w:rPr>
              <w:tab/>
            </w:r>
            <w:r w:rsidRPr="005648E9">
              <w:rPr>
                <w:rStyle w:val="Hyperlink"/>
                <w:noProof/>
              </w:rPr>
              <w:t>Penjabaran Langkah Penelitian</w:t>
            </w:r>
            <w:r>
              <w:rPr>
                <w:noProof/>
                <w:webHidden/>
              </w:rPr>
              <w:tab/>
            </w:r>
            <w:r>
              <w:rPr>
                <w:noProof/>
                <w:webHidden/>
              </w:rPr>
              <w:fldChar w:fldCharType="begin"/>
            </w:r>
            <w:r>
              <w:rPr>
                <w:noProof/>
                <w:webHidden/>
              </w:rPr>
              <w:instrText xml:space="preserve"> PAGEREF _Toc156335846 \h </w:instrText>
            </w:r>
            <w:r>
              <w:rPr>
                <w:noProof/>
                <w:webHidden/>
              </w:rPr>
            </w:r>
            <w:r>
              <w:rPr>
                <w:noProof/>
                <w:webHidden/>
              </w:rPr>
              <w:fldChar w:fldCharType="separate"/>
            </w:r>
            <w:r w:rsidR="00154B53">
              <w:rPr>
                <w:noProof/>
                <w:webHidden/>
              </w:rPr>
              <w:t>21</w:t>
            </w:r>
            <w:r>
              <w:rPr>
                <w:noProof/>
                <w:webHidden/>
              </w:rPr>
              <w:fldChar w:fldCharType="end"/>
            </w:r>
          </w:hyperlink>
        </w:p>
        <w:p w14:paraId="3AA4A43A" w14:textId="72ADAAF5"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47" w:history="1">
            <w:r w:rsidRPr="005648E9">
              <w:rPr>
                <w:rStyle w:val="Hyperlink"/>
                <w:noProof/>
              </w:rPr>
              <w:t>3.2.1</w:t>
            </w:r>
            <w:r>
              <w:rPr>
                <w:rFonts w:asciiTheme="minorHAnsi" w:eastAsiaTheme="minorEastAsia" w:hAnsiTheme="minorHAnsi" w:cstheme="minorBidi"/>
                <w:noProof/>
                <w:sz w:val="22"/>
                <w:szCs w:val="22"/>
                <w:lang w:val="en-US"/>
              </w:rPr>
              <w:tab/>
            </w:r>
            <w:r w:rsidRPr="005648E9">
              <w:rPr>
                <w:rStyle w:val="Hyperlink"/>
                <w:noProof/>
              </w:rPr>
              <w:t>Identifikasi Masalah</w:t>
            </w:r>
            <w:r>
              <w:rPr>
                <w:noProof/>
                <w:webHidden/>
              </w:rPr>
              <w:tab/>
            </w:r>
            <w:r>
              <w:rPr>
                <w:noProof/>
                <w:webHidden/>
              </w:rPr>
              <w:fldChar w:fldCharType="begin"/>
            </w:r>
            <w:r>
              <w:rPr>
                <w:noProof/>
                <w:webHidden/>
              </w:rPr>
              <w:instrText xml:space="preserve"> PAGEREF _Toc156335847 \h </w:instrText>
            </w:r>
            <w:r>
              <w:rPr>
                <w:noProof/>
                <w:webHidden/>
              </w:rPr>
            </w:r>
            <w:r>
              <w:rPr>
                <w:noProof/>
                <w:webHidden/>
              </w:rPr>
              <w:fldChar w:fldCharType="separate"/>
            </w:r>
            <w:r w:rsidR="00154B53">
              <w:rPr>
                <w:noProof/>
                <w:webHidden/>
              </w:rPr>
              <w:t>22</w:t>
            </w:r>
            <w:r>
              <w:rPr>
                <w:noProof/>
                <w:webHidden/>
              </w:rPr>
              <w:fldChar w:fldCharType="end"/>
            </w:r>
          </w:hyperlink>
        </w:p>
        <w:p w14:paraId="593D141E" w14:textId="70D7DE47"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48" w:history="1">
            <w:r w:rsidRPr="005648E9">
              <w:rPr>
                <w:rStyle w:val="Hyperlink"/>
                <w:noProof/>
              </w:rPr>
              <w:t>3.2.2</w:t>
            </w:r>
            <w:r>
              <w:rPr>
                <w:rFonts w:asciiTheme="minorHAnsi" w:eastAsiaTheme="minorEastAsia" w:hAnsiTheme="minorHAnsi" w:cstheme="minorBidi"/>
                <w:noProof/>
                <w:sz w:val="22"/>
                <w:szCs w:val="22"/>
                <w:lang w:val="en-US"/>
              </w:rPr>
              <w:tab/>
            </w:r>
            <w:r w:rsidRPr="005648E9">
              <w:rPr>
                <w:rStyle w:val="Hyperlink"/>
                <w:noProof/>
              </w:rPr>
              <w:t>Studi Literatur</w:t>
            </w:r>
            <w:r>
              <w:rPr>
                <w:noProof/>
                <w:webHidden/>
              </w:rPr>
              <w:tab/>
            </w:r>
            <w:r>
              <w:rPr>
                <w:noProof/>
                <w:webHidden/>
              </w:rPr>
              <w:fldChar w:fldCharType="begin"/>
            </w:r>
            <w:r>
              <w:rPr>
                <w:noProof/>
                <w:webHidden/>
              </w:rPr>
              <w:instrText xml:space="preserve"> PAGEREF _Toc156335848 \h </w:instrText>
            </w:r>
            <w:r>
              <w:rPr>
                <w:noProof/>
                <w:webHidden/>
              </w:rPr>
            </w:r>
            <w:r>
              <w:rPr>
                <w:noProof/>
                <w:webHidden/>
              </w:rPr>
              <w:fldChar w:fldCharType="separate"/>
            </w:r>
            <w:r w:rsidR="00154B53">
              <w:rPr>
                <w:noProof/>
                <w:webHidden/>
              </w:rPr>
              <w:t>22</w:t>
            </w:r>
            <w:r>
              <w:rPr>
                <w:noProof/>
                <w:webHidden/>
              </w:rPr>
              <w:fldChar w:fldCharType="end"/>
            </w:r>
          </w:hyperlink>
        </w:p>
        <w:p w14:paraId="1739B4F1" w14:textId="0F2DAFA9"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49" w:history="1">
            <w:r w:rsidRPr="005648E9">
              <w:rPr>
                <w:rStyle w:val="Hyperlink"/>
                <w:noProof/>
              </w:rPr>
              <w:t>3.2.3</w:t>
            </w:r>
            <w:r>
              <w:rPr>
                <w:rFonts w:asciiTheme="minorHAnsi" w:eastAsiaTheme="minorEastAsia" w:hAnsiTheme="minorHAnsi" w:cstheme="minorBidi"/>
                <w:noProof/>
                <w:sz w:val="22"/>
                <w:szCs w:val="22"/>
                <w:lang w:val="en-US"/>
              </w:rPr>
              <w:tab/>
            </w:r>
            <w:r w:rsidRPr="005648E9">
              <w:rPr>
                <w:rStyle w:val="Hyperlink"/>
                <w:noProof/>
              </w:rPr>
              <w:t xml:space="preserve">Penerapan </w:t>
            </w:r>
            <w:r w:rsidRPr="005648E9">
              <w:rPr>
                <w:rStyle w:val="Hyperlink"/>
                <w:i/>
                <w:iCs/>
                <w:noProof/>
              </w:rPr>
              <w:t>Test-Driven Development</w:t>
            </w:r>
            <w:r>
              <w:rPr>
                <w:noProof/>
                <w:webHidden/>
              </w:rPr>
              <w:tab/>
            </w:r>
            <w:r>
              <w:rPr>
                <w:noProof/>
                <w:webHidden/>
              </w:rPr>
              <w:fldChar w:fldCharType="begin"/>
            </w:r>
            <w:r>
              <w:rPr>
                <w:noProof/>
                <w:webHidden/>
              </w:rPr>
              <w:instrText xml:space="preserve"> PAGEREF _Toc156335849 \h </w:instrText>
            </w:r>
            <w:r>
              <w:rPr>
                <w:noProof/>
                <w:webHidden/>
              </w:rPr>
            </w:r>
            <w:r>
              <w:rPr>
                <w:noProof/>
                <w:webHidden/>
              </w:rPr>
              <w:fldChar w:fldCharType="separate"/>
            </w:r>
            <w:r w:rsidR="00154B53">
              <w:rPr>
                <w:noProof/>
                <w:webHidden/>
              </w:rPr>
              <w:t>22</w:t>
            </w:r>
            <w:r>
              <w:rPr>
                <w:noProof/>
                <w:webHidden/>
              </w:rPr>
              <w:fldChar w:fldCharType="end"/>
            </w:r>
          </w:hyperlink>
        </w:p>
        <w:p w14:paraId="1BDF4690" w14:textId="53F965EA"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0" w:history="1">
            <w:r w:rsidRPr="005648E9">
              <w:rPr>
                <w:rStyle w:val="Hyperlink"/>
                <w:noProof/>
              </w:rPr>
              <w:t>3.2.4</w:t>
            </w:r>
            <w:r>
              <w:rPr>
                <w:rFonts w:asciiTheme="minorHAnsi" w:eastAsiaTheme="minorEastAsia" w:hAnsiTheme="minorHAnsi" w:cstheme="minorBidi"/>
                <w:noProof/>
                <w:sz w:val="22"/>
                <w:szCs w:val="22"/>
                <w:lang w:val="en-US"/>
              </w:rPr>
              <w:tab/>
            </w:r>
            <w:r w:rsidRPr="005648E9">
              <w:rPr>
                <w:rStyle w:val="Hyperlink"/>
                <w:noProof/>
              </w:rPr>
              <w:t>Integrasi Aplikasi dan Model</w:t>
            </w:r>
            <w:r>
              <w:rPr>
                <w:noProof/>
                <w:webHidden/>
              </w:rPr>
              <w:tab/>
            </w:r>
            <w:r>
              <w:rPr>
                <w:noProof/>
                <w:webHidden/>
              </w:rPr>
              <w:fldChar w:fldCharType="begin"/>
            </w:r>
            <w:r>
              <w:rPr>
                <w:noProof/>
                <w:webHidden/>
              </w:rPr>
              <w:instrText xml:space="preserve"> PAGEREF _Toc156335850 \h </w:instrText>
            </w:r>
            <w:r>
              <w:rPr>
                <w:noProof/>
                <w:webHidden/>
              </w:rPr>
            </w:r>
            <w:r>
              <w:rPr>
                <w:noProof/>
                <w:webHidden/>
              </w:rPr>
              <w:fldChar w:fldCharType="separate"/>
            </w:r>
            <w:r w:rsidR="00154B53">
              <w:rPr>
                <w:noProof/>
                <w:webHidden/>
              </w:rPr>
              <w:t>23</w:t>
            </w:r>
            <w:r>
              <w:rPr>
                <w:noProof/>
                <w:webHidden/>
              </w:rPr>
              <w:fldChar w:fldCharType="end"/>
            </w:r>
          </w:hyperlink>
        </w:p>
        <w:p w14:paraId="5FA2C0F3" w14:textId="02EBF769"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1" w:history="1">
            <w:r w:rsidRPr="005648E9">
              <w:rPr>
                <w:rStyle w:val="Hyperlink"/>
                <w:noProof/>
              </w:rPr>
              <w:t>3.2.5</w:t>
            </w:r>
            <w:r>
              <w:rPr>
                <w:rFonts w:asciiTheme="minorHAnsi" w:eastAsiaTheme="minorEastAsia" w:hAnsiTheme="minorHAnsi" w:cstheme="minorBidi"/>
                <w:noProof/>
                <w:sz w:val="22"/>
                <w:szCs w:val="22"/>
                <w:lang w:val="en-US"/>
              </w:rPr>
              <w:tab/>
            </w:r>
            <w:r w:rsidRPr="005648E9">
              <w:rPr>
                <w:rStyle w:val="Hyperlink"/>
                <w:noProof/>
              </w:rPr>
              <w:t>Pengujian</w:t>
            </w:r>
            <w:r>
              <w:rPr>
                <w:noProof/>
                <w:webHidden/>
              </w:rPr>
              <w:tab/>
            </w:r>
            <w:r>
              <w:rPr>
                <w:noProof/>
                <w:webHidden/>
              </w:rPr>
              <w:fldChar w:fldCharType="begin"/>
            </w:r>
            <w:r>
              <w:rPr>
                <w:noProof/>
                <w:webHidden/>
              </w:rPr>
              <w:instrText xml:space="preserve"> PAGEREF _Toc156335851 \h </w:instrText>
            </w:r>
            <w:r>
              <w:rPr>
                <w:noProof/>
                <w:webHidden/>
              </w:rPr>
            </w:r>
            <w:r>
              <w:rPr>
                <w:noProof/>
                <w:webHidden/>
              </w:rPr>
              <w:fldChar w:fldCharType="separate"/>
            </w:r>
            <w:r w:rsidR="00154B53">
              <w:rPr>
                <w:noProof/>
                <w:webHidden/>
              </w:rPr>
              <w:t>24</w:t>
            </w:r>
            <w:r>
              <w:rPr>
                <w:noProof/>
                <w:webHidden/>
              </w:rPr>
              <w:fldChar w:fldCharType="end"/>
            </w:r>
          </w:hyperlink>
        </w:p>
        <w:p w14:paraId="01D124CA" w14:textId="782DF4F0"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52" w:history="1">
            <w:r w:rsidRPr="005648E9">
              <w:rPr>
                <w:rStyle w:val="Hyperlink"/>
                <w:noProof/>
              </w:rPr>
              <w:t>3.3</w:t>
            </w:r>
            <w:r>
              <w:rPr>
                <w:rFonts w:asciiTheme="minorHAnsi" w:eastAsiaTheme="minorEastAsia" w:hAnsiTheme="minorHAnsi" w:cstheme="minorBidi"/>
                <w:noProof/>
                <w:sz w:val="22"/>
                <w:szCs w:val="22"/>
                <w:lang w:val="en-US"/>
              </w:rPr>
              <w:tab/>
            </w:r>
            <w:r w:rsidRPr="005648E9">
              <w:rPr>
                <w:rStyle w:val="Hyperlink"/>
                <w:noProof/>
              </w:rPr>
              <w:t>Alat dan Bahan Tugas Akhir</w:t>
            </w:r>
            <w:r>
              <w:rPr>
                <w:noProof/>
                <w:webHidden/>
              </w:rPr>
              <w:tab/>
            </w:r>
            <w:r>
              <w:rPr>
                <w:noProof/>
                <w:webHidden/>
              </w:rPr>
              <w:fldChar w:fldCharType="begin"/>
            </w:r>
            <w:r>
              <w:rPr>
                <w:noProof/>
                <w:webHidden/>
              </w:rPr>
              <w:instrText xml:space="preserve"> PAGEREF _Toc156335852 \h </w:instrText>
            </w:r>
            <w:r>
              <w:rPr>
                <w:noProof/>
                <w:webHidden/>
              </w:rPr>
            </w:r>
            <w:r>
              <w:rPr>
                <w:noProof/>
                <w:webHidden/>
              </w:rPr>
              <w:fldChar w:fldCharType="separate"/>
            </w:r>
            <w:r w:rsidR="00154B53">
              <w:rPr>
                <w:noProof/>
                <w:webHidden/>
              </w:rPr>
              <w:t>24</w:t>
            </w:r>
            <w:r>
              <w:rPr>
                <w:noProof/>
                <w:webHidden/>
              </w:rPr>
              <w:fldChar w:fldCharType="end"/>
            </w:r>
          </w:hyperlink>
        </w:p>
        <w:p w14:paraId="4F7D0C2F" w14:textId="17158E13"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3" w:history="1">
            <w:r w:rsidRPr="005648E9">
              <w:rPr>
                <w:rStyle w:val="Hyperlink"/>
                <w:noProof/>
              </w:rPr>
              <w:t>3.3.1</w:t>
            </w:r>
            <w:r>
              <w:rPr>
                <w:rFonts w:asciiTheme="minorHAnsi" w:eastAsiaTheme="minorEastAsia" w:hAnsiTheme="minorHAnsi" w:cstheme="minorBidi"/>
                <w:noProof/>
                <w:sz w:val="22"/>
                <w:szCs w:val="22"/>
                <w:lang w:val="en-US"/>
              </w:rPr>
              <w:tab/>
            </w:r>
            <w:r w:rsidRPr="005648E9">
              <w:rPr>
                <w:rStyle w:val="Hyperlink"/>
                <w:noProof/>
              </w:rPr>
              <w:t>Alat</w:t>
            </w:r>
            <w:r>
              <w:rPr>
                <w:noProof/>
                <w:webHidden/>
              </w:rPr>
              <w:tab/>
            </w:r>
            <w:r>
              <w:rPr>
                <w:noProof/>
                <w:webHidden/>
              </w:rPr>
              <w:fldChar w:fldCharType="begin"/>
            </w:r>
            <w:r>
              <w:rPr>
                <w:noProof/>
                <w:webHidden/>
              </w:rPr>
              <w:instrText xml:space="preserve"> PAGEREF _Toc156335853 \h </w:instrText>
            </w:r>
            <w:r>
              <w:rPr>
                <w:noProof/>
                <w:webHidden/>
              </w:rPr>
            </w:r>
            <w:r>
              <w:rPr>
                <w:noProof/>
                <w:webHidden/>
              </w:rPr>
              <w:fldChar w:fldCharType="separate"/>
            </w:r>
            <w:r w:rsidR="00154B53">
              <w:rPr>
                <w:noProof/>
                <w:webHidden/>
              </w:rPr>
              <w:t>24</w:t>
            </w:r>
            <w:r>
              <w:rPr>
                <w:noProof/>
                <w:webHidden/>
              </w:rPr>
              <w:fldChar w:fldCharType="end"/>
            </w:r>
          </w:hyperlink>
        </w:p>
        <w:p w14:paraId="0B4946C3" w14:textId="3E5F25F7"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4" w:history="1">
            <w:r w:rsidRPr="005648E9">
              <w:rPr>
                <w:rStyle w:val="Hyperlink"/>
                <w:noProof/>
              </w:rPr>
              <w:t>3.3.2</w:t>
            </w:r>
            <w:r>
              <w:rPr>
                <w:rFonts w:asciiTheme="minorHAnsi" w:eastAsiaTheme="minorEastAsia" w:hAnsiTheme="minorHAnsi" w:cstheme="minorBidi"/>
                <w:noProof/>
                <w:sz w:val="22"/>
                <w:szCs w:val="22"/>
                <w:lang w:val="en-US"/>
              </w:rPr>
              <w:tab/>
            </w:r>
            <w:r w:rsidRPr="005648E9">
              <w:rPr>
                <w:rStyle w:val="Hyperlink"/>
                <w:noProof/>
              </w:rPr>
              <w:t>Bahan</w:t>
            </w:r>
            <w:r>
              <w:rPr>
                <w:noProof/>
                <w:webHidden/>
              </w:rPr>
              <w:tab/>
            </w:r>
            <w:r>
              <w:rPr>
                <w:noProof/>
                <w:webHidden/>
              </w:rPr>
              <w:fldChar w:fldCharType="begin"/>
            </w:r>
            <w:r>
              <w:rPr>
                <w:noProof/>
                <w:webHidden/>
              </w:rPr>
              <w:instrText xml:space="preserve"> PAGEREF _Toc156335854 \h </w:instrText>
            </w:r>
            <w:r>
              <w:rPr>
                <w:noProof/>
                <w:webHidden/>
              </w:rPr>
            </w:r>
            <w:r>
              <w:rPr>
                <w:noProof/>
                <w:webHidden/>
              </w:rPr>
              <w:fldChar w:fldCharType="separate"/>
            </w:r>
            <w:r w:rsidR="00154B53">
              <w:rPr>
                <w:noProof/>
                <w:webHidden/>
              </w:rPr>
              <w:t>25</w:t>
            </w:r>
            <w:r>
              <w:rPr>
                <w:noProof/>
                <w:webHidden/>
              </w:rPr>
              <w:fldChar w:fldCharType="end"/>
            </w:r>
          </w:hyperlink>
        </w:p>
        <w:p w14:paraId="152C6F99" w14:textId="350A691A"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55" w:history="1">
            <w:r w:rsidRPr="005648E9">
              <w:rPr>
                <w:rStyle w:val="Hyperlink"/>
                <w:noProof/>
              </w:rPr>
              <w:t>3.4</w:t>
            </w:r>
            <w:r>
              <w:rPr>
                <w:rFonts w:asciiTheme="minorHAnsi" w:eastAsiaTheme="minorEastAsia" w:hAnsiTheme="minorHAnsi" w:cstheme="minorBidi"/>
                <w:noProof/>
                <w:sz w:val="22"/>
                <w:szCs w:val="22"/>
                <w:lang w:val="en-US"/>
              </w:rPr>
              <w:tab/>
            </w:r>
            <w:r w:rsidRPr="005648E9">
              <w:rPr>
                <w:rStyle w:val="Hyperlink"/>
                <w:noProof/>
              </w:rPr>
              <w:t>Metode Pengembangan</w:t>
            </w:r>
            <w:r>
              <w:rPr>
                <w:noProof/>
                <w:webHidden/>
              </w:rPr>
              <w:tab/>
            </w:r>
            <w:r>
              <w:rPr>
                <w:noProof/>
                <w:webHidden/>
              </w:rPr>
              <w:fldChar w:fldCharType="begin"/>
            </w:r>
            <w:r>
              <w:rPr>
                <w:noProof/>
                <w:webHidden/>
              </w:rPr>
              <w:instrText xml:space="preserve"> PAGEREF _Toc156335855 \h </w:instrText>
            </w:r>
            <w:r>
              <w:rPr>
                <w:noProof/>
                <w:webHidden/>
              </w:rPr>
            </w:r>
            <w:r>
              <w:rPr>
                <w:noProof/>
                <w:webHidden/>
              </w:rPr>
              <w:fldChar w:fldCharType="separate"/>
            </w:r>
            <w:r w:rsidR="00154B53">
              <w:rPr>
                <w:noProof/>
                <w:webHidden/>
              </w:rPr>
              <w:t>25</w:t>
            </w:r>
            <w:r>
              <w:rPr>
                <w:noProof/>
                <w:webHidden/>
              </w:rPr>
              <w:fldChar w:fldCharType="end"/>
            </w:r>
          </w:hyperlink>
        </w:p>
        <w:p w14:paraId="64C2025E" w14:textId="1441E3D9"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6" w:history="1">
            <w:r w:rsidRPr="005648E9">
              <w:rPr>
                <w:rStyle w:val="Hyperlink"/>
                <w:noProof/>
              </w:rPr>
              <w:t>3.4.1</w:t>
            </w:r>
            <w:r>
              <w:rPr>
                <w:rFonts w:asciiTheme="minorHAnsi" w:eastAsiaTheme="minorEastAsia" w:hAnsiTheme="minorHAnsi" w:cstheme="minorBidi"/>
                <w:noProof/>
                <w:sz w:val="22"/>
                <w:szCs w:val="22"/>
                <w:lang w:val="en-US"/>
              </w:rPr>
              <w:tab/>
            </w:r>
            <w:r w:rsidRPr="005648E9">
              <w:rPr>
                <w:rStyle w:val="Hyperlink"/>
                <w:noProof/>
              </w:rPr>
              <w:t>Kebutuhan Fitur /  Fungsi</w:t>
            </w:r>
            <w:r>
              <w:rPr>
                <w:noProof/>
                <w:webHidden/>
              </w:rPr>
              <w:tab/>
            </w:r>
            <w:r>
              <w:rPr>
                <w:noProof/>
                <w:webHidden/>
              </w:rPr>
              <w:fldChar w:fldCharType="begin"/>
            </w:r>
            <w:r>
              <w:rPr>
                <w:noProof/>
                <w:webHidden/>
              </w:rPr>
              <w:instrText xml:space="preserve"> PAGEREF _Toc156335856 \h </w:instrText>
            </w:r>
            <w:r>
              <w:rPr>
                <w:noProof/>
                <w:webHidden/>
              </w:rPr>
            </w:r>
            <w:r>
              <w:rPr>
                <w:noProof/>
                <w:webHidden/>
              </w:rPr>
              <w:fldChar w:fldCharType="separate"/>
            </w:r>
            <w:r w:rsidR="00154B53">
              <w:rPr>
                <w:noProof/>
                <w:webHidden/>
              </w:rPr>
              <w:t>26</w:t>
            </w:r>
            <w:r>
              <w:rPr>
                <w:noProof/>
                <w:webHidden/>
              </w:rPr>
              <w:fldChar w:fldCharType="end"/>
            </w:r>
          </w:hyperlink>
        </w:p>
        <w:p w14:paraId="01E1BC6D" w14:textId="19A40153"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7" w:history="1">
            <w:r w:rsidRPr="005648E9">
              <w:rPr>
                <w:rStyle w:val="Hyperlink"/>
                <w:noProof/>
              </w:rPr>
              <w:t>3.4.2</w:t>
            </w:r>
            <w:r>
              <w:rPr>
                <w:rFonts w:asciiTheme="minorHAnsi" w:eastAsiaTheme="minorEastAsia" w:hAnsiTheme="minorHAnsi" w:cstheme="minorBidi"/>
                <w:noProof/>
                <w:sz w:val="22"/>
                <w:szCs w:val="22"/>
                <w:lang w:val="en-US"/>
              </w:rPr>
              <w:tab/>
            </w:r>
            <w:r w:rsidRPr="005648E9">
              <w:rPr>
                <w:rStyle w:val="Hyperlink"/>
                <w:noProof/>
              </w:rPr>
              <w:t>Pembuatan Uji Coba (Scenario Testing)</w:t>
            </w:r>
            <w:r>
              <w:rPr>
                <w:noProof/>
                <w:webHidden/>
              </w:rPr>
              <w:tab/>
            </w:r>
            <w:r>
              <w:rPr>
                <w:noProof/>
                <w:webHidden/>
              </w:rPr>
              <w:fldChar w:fldCharType="begin"/>
            </w:r>
            <w:r>
              <w:rPr>
                <w:noProof/>
                <w:webHidden/>
              </w:rPr>
              <w:instrText xml:space="preserve"> PAGEREF _Toc156335857 \h </w:instrText>
            </w:r>
            <w:r>
              <w:rPr>
                <w:noProof/>
                <w:webHidden/>
              </w:rPr>
            </w:r>
            <w:r>
              <w:rPr>
                <w:noProof/>
                <w:webHidden/>
              </w:rPr>
              <w:fldChar w:fldCharType="separate"/>
            </w:r>
            <w:r w:rsidR="00154B53">
              <w:rPr>
                <w:noProof/>
                <w:webHidden/>
              </w:rPr>
              <w:t>36</w:t>
            </w:r>
            <w:r>
              <w:rPr>
                <w:noProof/>
                <w:webHidden/>
              </w:rPr>
              <w:fldChar w:fldCharType="end"/>
            </w:r>
          </w:hyperlink>
        </w:p>
        <w:p w14:paraId="4C0640C4" w14:textId="2392F6D1"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8" w:history="1">
            <w:r w:rsidRPr="005648E9">
              <w:rPr>
                <w:rStyle w:val="Hyperlink"/>
                <w:noProof/>
              </w:rPr>
              <w:t>3.4.3</w:t>
            </w:r>
            <w:r>
              <w:rPr>
                <w:rFonts w:asciiTheme="minorHAnsi" w:eastAsiaTheme="minorEastAsia" w:hAnsiTheme="minorHAnsi" w:cstheme="minorBidi"/>
                <w:noProof/>
                <w:sz w:val="22"/>
                <w:szCs w:val="22"/>
                <w:lang w:val="en-US"/>
              </w:rPr>
              <w:tab/>
            </w:r>
            <w:r w:rsidRPr="005648E9">
              <w:rPr>
                <w:rStyle w:val="Hyperlink"/>
                <w:noProof/>
              </w:rPr>
              <w:t>Pembuatan Kode (Coding)</w:t>
            </w:r>
            <w:r>
              <w:rPr>
                <w:noProof/>
                <w:webHidden/>
              </w:rPr>
              <w:tab/>
            </w:r>
            <w:r>
              <w:rPr>
                <w:noProof/>
                <w:webHidden/>
              </w:rPr>
              <w:fldChar w:fldCharType="begin"/>
            </w:r>
            <w:r>
              <w:rPr>
                <w:noProof/>
                <w:webHidden/>
              </w:rPr>
              <w:instrText xml:space="preserve"> PAGEREF _Toc156335858 \h </w:instrText>
            </w:r>
            <w:r>
              <w:rPr>
                <w:noProof/>
                <w:webHidden/>
              </w:rPr>
            </w:r>
            <w:r>
              <w:rPr>
                <w:noProof/>
                <w:webHidden/>
              </w:rPr>
              <w:fldChar w:fldCharType="separate"/>
            </w:r>
            <w:r w:rsidR="00154B53">
              <w:rPr>
                <w:noProof/>
                <w:webHidden/>
              </w:rPr>
              <w:t>37</w:t>
            </w:r>
            <w:r>
              <w:rPr>
                <w:noProof/>
                <w:webHidden/>
              </w:rPr>
              <w:fldChar w:fldCharType="end"/>
            </w:r>
          </w:hyperlink>
        </w:p>
        <w:p w14:paraId="26EF8EA0" w14:textId="7FC43F71"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59" w:history="1">
            <w:r w:rsidRPr="005648E9">
              <w:rPr>
                <w:rStyle w:val="Hyperlink"/>
                <w:noProof/>
              </w:rPr>
              <w:t>3.4.4</w:t>
            </w:r>
            <w:r>
              <w:rPr>
                <w:rFonts w:asciiTheme="minorHAnsi" w:eastAsiaTheme="minorEastAsia" w:hAnsiTheme="minorHAnsi" w:cstheme="minorBidi"/>
                <w:noProof/>
                <w:sz w:val="22"/>
                <w:szCs w:val="22"/>
                <w:lang w:val="en-US"/>
              </w:rPr>
              <w:tab/>
            </w:r>
            <w:r w:rsidRPr="005648E9">
              <w:rPr>
                <w:rStyle w:val="Hyperlink"/>
                <w:noProof/>
              </w:rPr>
              <w:t>Refaktor (Refactor)</w:t>
            </w:r>
            <w:r>
              <w:rPr>
                <w:noProof/>
                <w:webHidden/>
              </w:rPr>
              <w:tab/>
            </w:r>
            <w:r>
              <w:rPr>
                <w:noProof/>
                <w:webHidden/>
              </w:rPr>
              <w:fldChar w:fldCharType="begin"/>
            </w:r>
            <w:r>
              <w:rPr>
                <w:noProof/>
                <w:webHidden/>
              </w:rPr>
              <w:instrText xml:space="preserve"> PAGEREF _Toc156335859 \h </w:instrText>
            </w:r>
            <w:r>
              <w:rPr>
                <w:noProof/>
                <w:webHidden/>
              </w:rPr>
            </w:r>
            <w:r>
              <w:rPr>
                <w:noProof/>
                <w:webHidden/>
              </w:rPr>
              <w:fldChar w:fldCharType="separate"/>
            </w:r>
            <w:r w:rsidR="00154B53">
              <w:rPr>
                <w:noProof/>
                <w:webHidden/>
              </w:rPr>
              <w:t>37</w:t>
            </w:r>
            <w:r>
              <w:rPr>
                <w:noProof/>
                <w:webHidden/>
              </w:rPr>
              <w:fldChar w:fldCharType="end"/>
            </w:r>
          </w:hyperlink>
        </w:p>
        <w:p w14:paraId="4F3F5E6D" w14:textId="1AACDD80"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60" w:history="1">
            <w:r w:rsidRPr="005648E9">
              <w:rPr>
                <w:rStyle w:val="Hyperlink"/>
                <w:noProof/>
              </w:rPr>
              <w:t>3.5</w:t>
            </w:r>
            <w:r>
              <w:rPr>
                <w:rFonts w:asciiTheme="minorHAnsi" w:eastAsiaTheme="minorEastAsia" w:hAnsiTheme="minorHAnsi" w:cstheme="minorBidi"/>
                <w:noProof/>
                <w:sz w:val="22"/>
                <w:szCs w:val="22"/>
                <w:lang w:val="en-US"/>
              </w:rPr>
              <w:tab/>
            </w:r>
            <w:r w:rsidRPr="005648E9">
              <w:rPr>
                <w:rStyle w:val="Hyperlink"/>
                <w:noProof/>
              </w:rPr>
              <w:t>Pre-Deployment Testing (Integration Testing)</w:t>
            </w:r>
            <w:r>
              <w:rPr>
                <w:noProof/>
                <w:webHidden/>
              </w:rPr>
              <w:tab/>
            </w:r>
            <w:r>
              <w:rPr>
                <w:noProof/>
                <w:webHidden/>
              </w:rPr>
              <w:fldChar w:fldCharType="begin"/>
            </w:r>
            <w:r>
              <w:rPr>
                <w:noProof/>
                <w:webHidden/>
              </w:rPr>
              <w:instrText xml:space="preserve"> PAGEREF _Toc156335860 \h </w:instrText>
            </w:r>
            <w:r>
              <w:rPr>
                <w:noProof/>
                <w:webHidden/>
              </w:rPr>
            </w:r>
            <w:r>
              <w:rPr>
                <w:noProof/>
                <w:webHidden/>
              </w:rPr>
              <w:fldChar w:fldCharType="separate"/>
            </w:r>
            <w:r w:rsidR="00154B53">
              <w:rPr>
                <w:noProof/>
                <w:webHidden/>
              </w:rPr>
              <w:t>37</w:t>
            </w:r>
            <w:r>
              <w:rPr>
                <w:noProof/>
                <w:webHidden/>
              </w:rPr>
              <w:fldChar w:fldCharType="end"/>
            </w:r>
          </w:hyperlink>
        </w:p>
        <w:p w14:paraId="4D164E51" w14:textId="288D8246"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61" w:history="1">
            <w:r w:rsidRPr="005648E9">
              <w:rPr>
                <w:rStyle w:val="Hyperlink"/>
                <w:noProof/>
              </w:rPr>
              <w:t>3.6</w:t>
            </w:r>
            <w:r>
              <w:rPr>
                <w:rFonts w:asciiTheme="minorHAnsi" w:eastAsiaTheme="minorEastAsia" w:hAnsiTheme="minorHAnsi" w:cstheme="minorBidi"/>
                <w:noProof/>
                <w:sz w:val="22"/>
                <w:szCs w:val="22"/>
                <w:lang w:val="en-US"/>
              </w:rPr>
              <w:tab/>
            </w:r>
            <w:r w:rsidRPr="005648E9">
              <w:rPr>
                <w:rStyle w:val="Hyperlink"/>
                <w:noProof/>
              </w:rPr>
              <w:t>Peluncuran</w:t>
            </w:r>
            <w:r>
              <w:rPr>
                <w:noProof/>
                <w:webHidden/>
              </w:rPr>
              <w:tab/>
            </w:r>
            <w:r>
              <w:rPr>
                <w:noProof/>
                <w:webHidden/>
              </w:rPr>
              <w:fldChar w:fldCharType="begin"/>
            </w:r>
            <w:r>
              <w:rPr>
                <w:noProof/>
                <w:webHidden/>
              </w:rPr>
              <w:instrText xml:space="preserve"> PAGEREF _Toc156335861 \h </w:instrText>
            </w:r>
            <w:r>
              <w:rPr>
                <w:noProof/>
                <w:webHidden/>
              </w:rPr>
            </w:r>
            <w:r>
              <w:rPr>
                <w:noProof/>
                <w:webHidden/>
              </w:rPr>
              <w:fldChar w:fldCharType="separate"/>
            </w:r>
            <w:r w:rsidR="00154B53">
              <w:rPr>
                <w:noProof/>
                <w:webHidden/>
              </w:rPr>
              <w:t>38</w:t>
            </w:r>
            <w:r>
              <w:rPr>
                <w:noProof/>
                <w:webHidden/>
              </w:rPr>
              <w:fldChar w:fldCharType="end"/>
            </w:r>
          </w:hyperlink>
        </w:p>
        <w:p w14:paraId="6BC767A5" w14:textId="3529B16A"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62" w:history="1">
            <w:r w:rsidRPr="005648E9">
              <w:rPr>
                <w:rStyle w:val="Hyperlink"/>
                <w:noProof/>
              </w:rPr>
              <w:t>3.7</w:t>
            </w:r>
            <w:r>
              <w:rPr>
                <w:rFonts w:asciiTheme="minorHAnsi" w:eastAsiaTheme="minorEastAsia" w:hAnsiTheme="minorHAnsi" w:cstheme="minorBidi"/>
                <w:noProof/>
                <w:sz w:val="22"/>
                <w:szCs w:val="22"/>
                <w:lang w:val="en-US"/>
              </w:rPr>
              <w:tab/>
            </w:r>
            <w:r w:rsidRPr="005648E9">
              <w:rPr>
                <w:rStyle w:val="Hyperlink"/>
                <w:noProof/>
              </w:rPr>
              <w:t>Post-Deployment Testing</w:t>
            </w:r>
            <w:r>
              <w:rPr>
                <w:noProof/>
                <w:webHidden/>
              </w:rPr>
              <w:tab/>
            </w:r>
            <w:r>
              <w:rPr>
                <w:noProof/>
                <w:webHidden/>
              </w:rPr>
              <w:fldChar w:fldCharType="begin"/>
            </w:r>
            <w:r>
              <w:rPr>
                <w:noProof/>
                <w:webHidden/>
              </w:rPr>
              <w:instrText xml:space="preserve"> PAGEREF _Toc156335862 \h </w:instrText>
            </w:r>
            <w:r>
              <w:rPr>
                <w:noProof/>
                <w:webHidden/>
              </w:rPr>
            </w:r>
            <w:r>
              <w:rPr>
                <w:noProof/>
                <w:webHidden/>
              </w:rPr>
              <w:fldChar w:fldCharType="separate"/>
            </w:r>
            <w:r w:rsidR="00154B53">
              <w:rPr>
                <w:noProof/>
                <w:webHidden/>
              </w:rPr>
              <w:t>38</w:t>
            </w:r>
            <w:r>
              <w:rPr>
                <w:noProof/>
                <w:webHidden/>
              </w:rPr>
              <w:fldChar w:fldCharType="end"/>
            </w:r>
          </w:hyperlink>
        </w:p>
        <w:p w14:paraId="5BE00632" w14:textId="4CB8EE8E"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63" w:history="1">
            <w:r w:rsidRPr="005648E9">
              <w:rPr>
                <w:rStyle w:val="Hyperlink"/>
                <w:noProof/>
              </w:rPr>
              <w:t>3.7.1</w:t>
            </w:r>
            <w:r>
              <w:rPr>
                <w:rFonts w:asciiTheme="minorHAnsi" w:eastAsiaTheme="minorEastAsia" w:hAnsiTheme="minorHAnsi" w:cstheme="minorBidi"/>
                <w:noProof/>
                <w:sz w:val="22"/>
                <w:szCs w:val="22"/>
                <w:lang w:val="en-US"/>
              </w:rPr>
              <w:tab/>
            </w:r>
            <w:r w:rsidRPr="005648E9">
              <w:rPr>
                <w:rStyle w:val="Hyperlink"/>
                <w:noProof/>
              </w:rPr>
              <w:t>System Usability Scale</w:t>
            </w:r>
            <w:r>
              <w:rPr>
                <w:noProof/>
                <w:webHidden/>
              </w:rPr>
              <w:tab/>
            </w:r>
            <w:r>
              <w:rPr>
                <w:noProof/>
                <w:webHidden/>
              </w:rPr>
              <w:fldChar w:fldCharType="begin"/>
            </w:r>
            <w:r>
              <w:rPr>
                <w:noProof/>
                <w:webHidden/>
              </w:rPr>
              <w:instrText xml:space="preserve"> PAGEREF _Toc156335863 \h </w:instrText>
            </w:r>
            <w:r>
              <w:rPr>
                <w:noProof/>
                <w:webHidden/>
              </w:rPr>
            </w:r>
            <w:r>
              <w:rPr>
                <w:noProof/>
                <w:webHidden/>
              </w:rPr>
              <w:fldChar w:fldCharType="separate"/>
            </w:r>
            <w:r w:rsidR="00154B53">
              <w:rPr>
                <w:noProof/>
                <w:webHidden/>
              </w:rPr>
              <w:t>38</w:t>
            </w:r>
            <w:r>
              <w:rPr>
                <w:noProof/>
                <w:webHidden/>
              </w:rPr>
              <w:fldChar w:fldCharType="end"/>
            </w:r>
          </w:hyperlink>
        </w:p>
        <w:p w14:paraId="3C5AA3AD" w14:textId="5FEA2FE7"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64" w:history="1">
            <w:r w:rsidRPr="005648E9">
              <w:rPr>
                <w:rStyle w:val="Hyperlink"/>
                <w:noProof/>
              </w:rPr>
              <w:t>3.7.2</w:t>
            </w:r>
            <w:r>
              <w:rPr>
                <w:rFonts w:asciiTheme="minorHAnsi" w:eastAsiaTheme="minorEastAsia" w:hAnsiTheme="minorHAnsi" w:cstheme="minorBidi"/>
                <w:noProof/>
                <w:sz w:val="22"/>
                <w:szCs w:val="22"/>
                <w:lang w:val="en-US"/>
              </w:rPr>
              <w:tab/>
            </w:r>
            <w:r w:rsidRPr="005648E9">
              <w:rPr>
                <w:rStyle w:val="Hyperlink"/>
                <w:noProof/>
              </w:rPr>
              <w:t>Black Box</w:t>
            </w:r>
            <w:r>
              <w:rPr>
                <w:noProof/>
                <w:webHidden/>
              </w:rPr>
              <w:tab/>
            </w:r>
            <w:r>
              <w:rPr>
                <w:noProof/>
                <w:webHidden/>
              </w:rPr>
              <w:fldChar w:fldCharType="begin"/>
            </w:r>
            <w:r>
              <w:rPr>
                <w:noProof/>
                <w:webHidden/>
              </w:rPr>
              <w:instrText xml:space="preserve"> PAGEREF _Toc156335864 \h </w:instrText>
            </w:r>
            <w:r>
              <w:rPr>
                <w:noProof/>
                <w:webHidden/>
              </w:rPr>
            </w:r>
            <w:r>
              <w:rPr>
                <w:noProof/>
                <w:webHidden/>
              </w:rPr>
              <w:fldChar w:fldCharType="separate"/>
            </w:r>
            <w:r w:rsidR="00154B53">
              <w:rPr>
                <w:noProof/>
                <w:webHidden/>
              </w:rPr>
              <w:t>39</w:t>
            </w:r>
            <w:r>
              <w:rPr>
                <w:noProof/>
                <w:webHidden/>
              </w:rPr>
              <w:fldChar w:fldCharType="end"/>
            </w:r>
          </w:hyperlink>
        </w:p>
        <w:p w14:paraId="7C45F2D2" w14:textId="4FDCD585" w:rsidR="00BE1DF6" w:rsidRDefault="00BE1DF6">
          <w:pPr>
            <w:pStyle w:val="TOC1"/>
            <w:rPr>
              <w:rFonts w:asciiTheme="minorHAnsi" w:eastAsiaTheme="minorEastAsia" w:hAnsiTheme="minorHAnsi" w:cstheme="minorBidi"/>
              <w:noProof/>
              <w:sz w:val="22"/>
              <w:szCs w:val="22"/>
              <w:lang w:val="en-US"/>
            </w:rPr>
          </w:pPr>
          <w:hyperlink w:anchor="_Toc156335865" w:history="1">
            <w:r w:rsidRPr="005648E9">
              <w:rPr>
                <w:rStyle w:val="Hyperlink"/>
                <w:noProof/>
              </w:rPr>
              <w:t>BAB IV HASIL DAN PEMBAHASAN</w:t>
            </w:r>
            <w:r>
              <w:rPr>
                <w:noProof/>
                <w:webHidden/>
              </w:rPr>
              <w:tab/>
            </w:r>
            <w:r>
              <w:rPr>
                <w:noProof/>
                <w:webHidden/>
              </w:rPr>
              <w:fldChar w:fldCharType="begin"/>
            </w:r>
            <w:r>
              <w:rPr>
                <w:noProof/>
                <w:webHidden/>
              </w:rPr>
              <w:instrText xml:space="preserve"> PAGEREF _Toc156335865 \h </w:instrText>
            </w:r>
            <w:r>
              <w:rPr>
                <w:noProof/>
                <w:webHidden/>
              </w:rPr>
            </w:r>
            <w:r>
              <w:rPr>
                <w:noProof/>
                <w:webHidden/>
              </w:rPr>
              <w:fldChar w:fldCharType="separate"/>
            </w:r>
            <w:r w:rsidR="00154B53">
              <w:rPr>
                <w:noProof/>
                <w:webHidden/>
              </w:rPr>
              <w:t>47</w:t>
            </w:r>
            <w:r>
              <w:rPr>
                <w:noProof/>
                <w:webHidden/>
              </w:rPr>
              <w:fldChar w:fldCharType="end"/>
            </w:r>
          </w:hyperlink>
        </w:p>
        <w:p w14:paraId="22814D5D" w14:textId="7FBF4DA0"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66" w:history="1">
            <w:r w:rsidRPr="005648E9">
              <w:rPr>
                <w:rStyle w:val="Hyperlink"/>
                <w:noProof/>
              </w:rPr>
              <w:t>4.1</w:t>
            </w:r>
            <w:r>
              <w:rPr>
                <w:rFonts w:asciiTheme="minorHAnsi" w:eastAsiaTheme="minorEastAsia" w:hAnsiTheme="minorHAnsi" w:cstheme="minorBidi"/>
                <w:noProof/>
                <w:sz w:val="22"/>
                <w:szCs w:val="22"/>
                <w:lang w:val="en-US"/>
              </w:rPr>
              <w:tab/>
            </w:r>
            <w:r w:rsidRPr="005648E9">
              <w:rPr>
                <w:rStyle w:val="Hyperlink"/>
                <w:noProof/>
              </w:rPr>
              <w:t>Hasil Pengembangan Metode TDD</w:t>
            </w:r>
            <w:r>
              <w:rPr>
                <w:noProof/>
                <w:webHidden/>
              </w:rPr>
              <w:tab/>
            </w:r>
            <w:r>
              <w:rPr>
                <w:noProof/>
                <w:webHidden/>
              </w:rPr>
              <w:fldChar w:fldCharType="begin"/>
            </w:r>
            <w:r>
              <w:rPr>
                <w:noProof/>
                <w:webHidden/>
              </w:rPr>
              <w:instrText xml:space="preserve"> PAGEREF _Toc156335866 \h </w:instrText>
            </w:r>
            <w:r>
              <w:rPr>
                <w:noProof/>
                <w:webHidden/>
              </w:rPr>
            </w:r>
            <w:r>
              <w:rPr>
                <w:noProof/>
                <w:webHidden/>
              </w:rPr>
              <w:fldChar w:fldCharType="separate"/>
            </w:r>
            <w:r w:rsidR="00154B53">
              <w:rPr>
                <w:noProof/>
                <w:webHidden/>
              </w:rPr>
              <w:t>47</w:t>
            </w:r>
            <w:r>
              <w:rPr>
                <w:noProof/>
                <w:webHidden/>
              </w:rPr>
              <w:fldChar w:fldCharType="end"/>
            </w:r>
          </w:hyperlink>
        </w:p>
        <w:p w14:paraId="5581B1FD" w14:textId="715D2780"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67" w:history="1">
            <w:r w:rsidRPr="005648E9">
              <w:rPr>
                <w:rStyle w:val="Hyperlink"/>
                <w:noProof/>
              </w:rPr>
              <w:t>4.1.1</w:t>
            </w:r>
            <w:r>
              <w:rPr>
                <w:rFonts w:asciiTheme="minorHAnsi" w:eastAsiaTheme="minorEastAsia" w:hAnsiTheme="minorHAnsi" w:cstheme="minorBidi"/>
                <w:noProof/>
                <w:sz w:val="22"/>
                <w:szCs w:val="22"/>
                <w:lang w:val="en-US"/>
              </w:rPr>
              <w:tab/>
            </w:r>
            <w:r w:rsidRPr="005648E9">
              <w:rPr>
                <w:rStyle w:val="Hyperlink"/>
                <w:noProof/>
              </w:rPr>
              <w:t>Pengembangan Frontend</w:t>
            </w:r>
            <w:r>
              <w:rPr>
                <w:noProof/>
                <w:webHidden/>
              </w:rPr>
              <w:tab/>
            </w:r>
            <w:r>
              <w:rPr>
                <w:noProof/>
                <w:webHidden/>
              </w:rPr>
              <w:fldChar w:fldCharType="begin"/>
            </w:r>
            <w:r>
              <w:rPr>
                <w:noProof/>
                <w:webHidden/>
              </w:rPr>
              <w:instrText xml:space="preserve"> PAGEREF _Toc156335867 \h </w:instrText>
            </w:r>
            <w:r>
              <w:rPr>
                <w:noProof/>
                <w:webHidden/>
              </w:rPr>
            </w:r>
            <w:r>
              <w:rPr>
                <w:noProof/>
                <w:webHidden/>
              </w:rPr>
              <w:fldChar w:fldCharType="separate"/>
            </w:r>
            <w:r w:rsidR="00154B53">
              <w:rPr>
                <w:noProof/>
                <w:webHidden/>
              </w:rPr>
              <w:t>48</w:t>
            </w:r>
            <w:r>
              <w:rPr>
                <w:noProof/>
                <w:webHidden/>
              </w:rPr>
              <w:fldChar w:fldCharType="end"/>
            </w:r>
          </w:hyperlink>
        </w:p>
        <w:p w14:paraId="6B962281" w14:textId="1C05D273"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68" w:history="1">
            <w:r w:rsidRPr="005648E9">
              <w:rPr>
                <w:rStyle w:val="Hyperlink"/>
                <w:noProof/>
              </w:rPr>
              <w:t>4.1.2</w:t>
            </w:r>
            <w:r>
              <w:rPr>
                <w:rFonts w:asciiTheme="minorHAnsi" w:eastAsiaTheme="minorEastAsia" w:hAnsiTheme="minorHAnsi" w:cstheme="minorBidi"/>
                <w:noProof/>
                <w:sz w:val="22"/>
                <w:szCs w:val="22"/>
                <w:lang w:val="en-US"/>
              </w:rPr>
              <w:tab/>
            </w:r>
            <w:r w:rsidRPr="005648E9">
              <w:rPr>
                <w:rStyle w:val="Hyperlink"/>
                <w:noProof/>
              </w:rPr>
              <w:t>Pengembangan Backend</w:t>
            </w:r>
            <w:r>
              <w:rPr>
                <w:noProof/>
                <w:webHidden/>
              </w:rPr>
              <w:tab/>
            </w:r>
            <w:r>
              <w:rPr>
                <w:noProof/>
                <w:webHidden/>
              </w:rPr>
              <w:fldChar w:fldCharType="begin"/>
            </w:r>
            <w:r>
              <w:rPr>
                <w:noProof/>
                <w:webHidden/>
              </w:rPr>
              <w:instrText xml:space="preserve"> PAGEREF _Toc156335868 \h </w:instrText>
            </w:r>
            <w:r>
              <w:rPr>
                <w:noProof/>
                <w:webHidden/>
              </w:rPr>
            </w:r>
            <w:r>
              <w:rPr>
                <w:noProof/>
                <w:webHidden/>
              </w:rPr>
              <w:fldChar w:fldCharType="separate"/>
            </w:r>
            <w:r w:rsidR="00154B53">
              <w:rPr>
                <w:noProof/>
                <w:webHidden/>
              </w:rPr>
              <w:t>52</w:t>
            </w:r>
            <w:r>
              <w:rPr>
                <w:noProof/>
                <w:webHidden/>
              </w:rPr>
              <w:fldChar w:fldCharType="end"/>
            </w:r>
          </w:hyperlink>
        </w:p>
        <w:p w14:paraId="79B6A8C5" w14:textId="63E9434E"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69" w:history="1">
            <w:r w:rsidRPr="005648E9">
              <w:rPr>
                <w:rStyle w:val="Hyperlink"/>
                <w:noProof/>
              </w:rPr>
              <w:t>4.1.3</w:t>
            </w:r>
            <w:r>
              <w:rPr>
                <w:rFonts w:asciiTheme="minorHAnsi" w:eastAsiaTheme="minorEastAsia" w:hAnsiTheme="minorHAnsi" w:cstheme="minorBidi"/>
                <w:noProof/>
                <w:sz w:val="22"/>
                <w:szCs w:val="22"/>
                <w:lang w:val="en-US"/>
              </w:rPr>
              <w:tab/>
            </w:r>
            <w:r w:rsidRPr="005648E9">
              <w:rPr>
                <w:rStyle w:val="Hyperlink"/>
                <w:noProof/>
              </w:rPr>
              <w:t>Child-Process Model Machine Learning</w:t>
            </w:r>
            <w:r>
              <w:rPr>
                <w:noProof/>
                <w:webHidden/>
              </w:rPr>
              <w:tab/>
            </w:r>
            <w:r>
              <w:rPr>
                <w:noProof/>
                <w:webHidden/>
              </w:rPr>
              <w:fldChar w:fldCharType="begin"/>
            </w:r>
            <w:r>
              <w:rPr>
                <w:noProof/>
                <w:webHidden/>
              </w:rPr>
              <w:instrText xml:space="preserve"> PAGEREF _Toc156335869 \h </w:instrText>
            </w:r>
            <w:r>
              <w:rPr>
                <w:noProof/>
                <w:webHidden/>
              </w:rPr>
            </w:r>
            <w:r>
              <w:rPr>
                <w:noProof/>
                <w:webHidden/>
              </w:rPr>
              <w:fldChar w:fldCharType="separate"/>
            </w:r>
            <w:r w:rsidR="00154B53">
              <w:rPr>
                <w:noProof/>
                <w:webHidden/>
              </w:rPr>
              <w:t>57</w:t>
            </w:r>
            <w:r>
              <w:rPr>
                <w:noProof/>
                <w:webHidden/>
              </w:rPr>
              <w:fldChar w:fldCharType="end"/>
            </w:r>
          </w:hyperlink>
        </w:p>
        <w:p w14:paraId="6F757BC9" w14:textId="40830593"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70" w:history="1">
            <w:r w:rsidRPr="005648E9">
              <w:rPr>
                <w:rStyle w:val="Hyperlink"/>
                <w:noProof/>
              </w:rPr>
              <w:t>4.1.4</w:t>
            </w:r>
            <w:r>
              <w:rPr>
                <w:rFonts w:asciiTheme="minorHAnsi" w:eastAsiaTheme="minorEastAsia" w:hAnsiTheme="minorHAnsi" w:cstheme="minorBidi"/>
                <w:noProof/>
                <w:sz w:val="22"/>
                <w:szCs w:val="22"/>
                <w:lang w:val="en-US"/>
              </w:rPr>
              <w:tab/>
            </w:r>
            <w:r w:rsidRPr="005648E9">
              <w:rPr>
                <w:rStyle w:val="Hyperlink"/>
                <w:noProof/>
              </w:rPr>
              <w:t>Hasil Scenario Testing</w:t>
            </w:r>
            <w:r>
              <w:rPr>
                <w:noProof/>
                <w:webHidden/>
              </w:rPr>
              <w:tab/>
            </w:r>
            <w:r>
              <w:rPr>
                <w:noProof/>
                <w:webHidden/>
              </w:rPr>
              <w:fldChar w:fldCharType="begin"/>
            </w:r>
            <w:r>
              <w:rPr>
                <w:noProof/>
                <w:webHidden/>
              </w:rPr>
              <w:instrText xml:space="preserve"> PAGEREF _Toc156335870 \h </w:instrText>
            </w:r>
            <w:r>
              <w:rPr>
                <w:noProof/>
                <w:webHidden/>
              </w:rPr>
            </w:r>
            <w:r>
              <w:rPr>
                <w:noProof/>
                <w:webHidden/>
              </w:rPr>
              <w:fldChar w:fldCharType="separate"/>
            </w:r>
            <w:r w:rsidR="00154B53">
              <w:rPr>
                <w:noProof/>
                <w:webHidden/>
              </w:rPr>
              <w:t>58</w:t>
            </w:r>
            <w:r>
              <w:rPr>
                <w:noProof/>
                <w:webHidden/>
              </w:rPr>
              <w:fldChar w:fldCharType="end"/>
            </w:r>
          </w:hyperlink>
        </w:p>
        <w:p w14:paraId="091AAF5B" w14:textId="42025753"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71" w:history="1">
            <w:r w:rsidRPr="005648E9">
              <w:rPr>
                <w:rStyle w:val="Hyperlink"/>
                <w:noProof/>
              </w:rPr>
              <w:t>4.2</w:t>
            </w:r>
            <w:r>
              <w:rPr>
                <w:rFonts w:asciiTheme="minorHAnsi" w:eastAsiaTheme="minorEastAsia" w:hAnsiTheme="minorHAnsi" w:cstheme="minorBidi"/>
                <w:noProof/>
                <w:sz w:val="22"/>
                <w:szCs w:val="22"/>
                <w:lang w:val="en-US"/>
              </w:rPr>
              <w:tab/>
            </w:r>
            <w:r w:rsidRPr="005648E9">
              <w:rPr>
                <w:rStyle w:val="Hyperlink"/>
                <w:noProof/>
              </w:rPr>
              <w:t>Hasil Pre-Deployment Testing (Integration Testing)</w:t>
            </w:r>
            <w:r>
              <w:rPr>
                <w:noProof/>
                <w:webHidden/>
              </w:rPr>
              <w:tab/>
            </w:r>
            <w:r>
              <w:rPr>
                <w:noProof/>
                <w:webHidden/>
              </w:rPr>
              <w:fldChar w:fldCharType="begin"/>
            </w:r>
            <w:r>
              <w:rPr>
                <w:noProof/>
                <w:webHidden/>
              </w:rPr>
              <w:instrText xml:space="preserve"> PAGEREF _Toc156335871 \h </w:instrText>
            </w:r>
            <w:r>
              <w:rPr>
                <w:noProof/>
                <w:webHidden/>
              </w:rPr>
            </w:r>
            <w:r>
              <w:rPr>
                <w:noProof/>
                <w:webHidden/>
              </w:rPr>
              <w:fldChar w:fldCharType="separate"/>
            </w:r>
            <w:r w:rsidR="00154B53">
              <w:rPr>
                <w:noProof/>
                <w:webHidden/>
              </w:rPr>
              <w:t>61</w:t>
            </w:r>
            <w:r>
              <w:rPr>
                <w:noProof/>
                <w:webHidden/>
              </w:rPr>
              <w:fldChar w:fldCharType="end"/>
            </w:r>
          </w:hyperlink>
        </w:p>
        <w:p w14:paraId="5FC5E7BC" w14:textId="29330E00"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72" w:history="1">
            <w:r w:rsidRPr="005648E9">
              <w:rPr>
                <w:rStyle w:val="Hyperlink"/>
                <w:noProof/>
              </w:rPr>
              <w:t>4.3</w:t>
            </w:r>
            <w:r>
              <w:rPr>
                <w:rFonts w:asciiTheme="minorHAnsi" w:eastAsiaTheme="minorEastAsia" w:hAnsiTheme="minorHAnsi" w:cstheme="minorBidi"/>
                <w:noProof/>
                <w:sz w:val="22"/>
                <w:szCs w:val="22"/>
                <w:lang w:val="en-US"/>
              </w:rPr>
              <w:tab/>
            </w:r>
            <w:r w:rsidRPr="005648E9">
              <w:rPr>
                <w:rStyle w:val="Hyperlink"/>
                <w:noProof/>
              </w:rPr>
              <w:t>Hasil Peluncuran</w:t>
            </w:r>
            <w:r>
              <w:rPr>
                <w:noProof/>
                <w:webHidden/>
              </w:rPr>
              <w:tab/>
            </w:r>
            <w:r>
              <w:rPr>
                <w:noProof/>
                <w:webHidden/>
              </w:rPr>
              <w:fldChar w:fldCharType="begin"/>
            </w:r>
            <w:r>
              <w:rPr>
                <w:noProof/>
                <w:webHidden/>
              </w:rPr>
              <w:instrText xml:space="preserve"> PAGEREF _Toc156335872 \h </w:instrText>
            </w:r>
            <w:r>
              <w:rPr>
                <w:noProof/>
                <w:webHidden/>
              </w:rPr>
            </w:r>
            <w:r>
              <w:rPr>
                <w:noProof/>
                <w:webHidden/>
              </w:rPr>
              <w:fldChar w:fldCharType="separate"/>
            </w:r>
            <w:r w:rsidR="00154B53">
              <w:rPr>
                <w:noProof/>
                <w:webHidden/>
              </w:rPr>
              <w:t>65</w:t>
            </w:r>
            <w:r>
              <w:rPr>
                <w:noProof/>
                <w:webHidden/>
              </w:rPr>
              <w:fldChar w:fldCharType="end"/>
            </w:r>
          </w:hyperlink>
        </w:p>
        <w:p w14:paraId="4658018C" w14:textId="534BDED8"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73" w:history="1">
            <w:r w:rsidRPr="005648E9">
              <w:rPr>
                <w:rStyle w:val="Hyperlink"/>
                <w:noProof/>
              </w:rPr>
              <w:t>4.4</w:t>
            </w:r>
            <w:r>
              <w:rPr>
                <w:rFonts w:asciiTheme="minorHAnsi" w:eastAsiaTheme="minorEastAsia" w:hAnsiTheme="minorHAnsi" w:cstheme="minorBidi"/>
                <w:noProof/>
                <w:sz w:val="22"/>
                <w:szCs w:val="22"/>
                <w:lang w:val="en-US"/>
              </w:rPr>
              <w:tab/>
            </w:r>
            <w:r w:rsidRPr="005648E9">
              <w:rPr>
                <w:rStyle w:val="Hyperlink"/>
                <w:noProof/>
              </w:rPr>
              <w:t>Hasil Post-Deployment Testing</w:t>
            </w:r>
            <w:r>
              <w:rPr>
                <w:noProof/>
                <w:webHidden/>
              </w:rPr>
              <w:tab/>
            </w:r>
            <w:r>
              <w:rPr>
                <w:noProof/>
                <w:webHidden/>
              </w:rPr>
              <w:fldChar w:fldCharType="begin"/>
            </w:r>
            <w:r>
              <w:rPr>
                <w:noProof/>
                <w:webHidden/>
              </w:rPr>
              <w:instrText xml:space="preserve"> PAGEREF _Toc156335873 \h </w:instrText>
            </w:r>
            <w:r>
              <w:rPr>
                <w:noProof/>
                <w:webHidden/>
              </w:rPr>
            </w:r>
            <w:r>
              <w:rPr>
                <w:noProof/>
                <w:webHidden/>
              </w:rPr>
              <w:fldChar w:fldCharType="separate"/>
            </w:r>
            <w:r w:rsidR="00154B53">
              <w:rPr>
                <w:noProof/>
                <w:webHidden/>
              </w:rPr>
              <w:t>65</w:t>
            </w:r>
            <w:r>
              <w:rPr>
                <w:noProof/>
                <w:webHidden/>
              </w:rPr>
              <w:fldChar w:fldCharType="end"/>
            </w:r>
          </w:hyperlink>
        </w:p>
        <w:p w14:paraId="39402111" w14:textId="405DDF8E"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74" w:history="1">
            <w:r w:rsidRPr="005648E9">
              <w:rPr>
                <w:rStyle w:val="Hyperlink"/>
                <w:noProof/>
              </w:rPr>
              <w:t>4.4.1</w:t>
            </w:r>
            <w:r>
              <w:rPr>
                <w:rFonts w:asciiTheme="minorHAnsi" w:eastAsiaTheme="minorEastAsia" w:hAnsiTheme="minorHAnsi" w:cstheme="minorBidi"/>
                <w:noProof/>
                <w:sz w:val="22"/>
                <w:szCs w:val="22"/>
                <w:lang w:val="en-US"/>
              </w:rPr>
              <w:tab/>
            </w:r>
            <w:r w:rsidRPr="005648E9">
              <w:rPr>
                <w:rStyle w:val="Hyperlink"/>
                <w:noProof/>
              </w:rPr>
              <w:t>Hasil Pengujian System Usability Scale</w:t>
            </w:r>
            <w:r>
              <w:rPr>
                <w:noProof/>
                <w:webHidden/>
              </w:rPr>
              <w:tab/>
            </w:r>
            <w:r>
              <w:rPr>
                <w:noProof/>
                <w:webHidden/>
              </w:rPr>
              <w:fldChar w:fldCharType="begin"/>
            </w:r>
            <w:r>
              <w:rPr>
                <w:noProof/>
                <w:webHidden/>
              </w:rPr>
              <w:instrText xml:space="preserve"> PAGEREF _Toc156335874 \h </w:instrText>
            </w:r>
            <w:r>
              <w:rPr>
                <w:noProof/>
                <w:webHidden/>
              </w:rPr>
            </w:r>
            <w:r>
              <w:rPr>
                <w:noProof/>
                <w:webHidden/>
              </w:rPr>
              <w:fldChar w:fldCharType="separate"/>
            </w:r>
            <w:r w:rsidR="00154B53">
              <w:rPr>
                <w:noProof/>
                <w:webHidden/>
              </w:rPr>
              <w:t>65</w:t>
            </w:r>
            <w:r>
              <w:rPr>
                <w:noProof/>
                <w:webHidden/>
              </w:rPr>
              <w:fldChar w:fldCharType="end"/>
            </w:r>
          </w:hyperlink>
        </w:p>
        <w:p w14:paraId="6C414E68" w14:textId="4055B48B" w:rsidR="00BE1DF6" w:rsidRDefault="00BE1DF6">
          <w:pPr>
            <w:pStyle w:val="TOC3"/>
            <w:tabs>
              <w:tab w:val="left" w:pos="1760"/>
              <w:tab w:val="right" w:pos="8213"/>
            </w:tabs>
            <w:rPr>
              <w:rFonts w:asciiTheme="minorHAnsi" w:eastAsiaTheme="minorEastAsia" w:hAnsiTheme="minorHAnsi" w:cstheme="minorBidi"/>
              <w:noProof/>
              <w:sz w:val="22"/>
              <w:szCs w:val="22"/>
              <w:lang w:val="en-US"/>
            </w:rPr>
          </w:pPr>
          <w:hyperlink w:anchor="_Toc156335875" w:history="1">
            <w:r w:rsidRPr="005648E9">
              <w:rPr>
                <w:rStyle w:val="Hyperlink"/>
                <w:noProof/>
              </w:rPr>
              <w:t>4.4.2</w:t>
            </w:r>
            <w:r>
              <w:rPr>
                <w:rFonts w:asciiTheme="minorHAnsi" w:eastAsiaTheme="minorEastAsia" w:hAnsiTheme="minorHAnsi" w:cstheme="minorBidi"/>
                <w:noProof/>
                <w:sz w:val="22"/>
                <w:szCs w:val="22"/>
                <w:lang w:val="en-US"/>
              </w:rPr>
              <w:tab/>
            </w:r>
            <w:r w:rsidRPr="005648E9">
              <w:rPr>
                <w:rStyle w:val="Hyperlink"/>
                <w:noProof/>
              </w:rPr>
              <w:t>Hasil Pengujian Black Box</w:t>
            </w:r>
            <w:r>
              <w:rPr>
                <w:noProof/>
                <w:webHidden/>
              </w:rPr>
              <w:tab/>
            </w:r>
            <w:r>
              <w:rPr>
                <w:noProof/>
                <w:webHidden/>
              </w:rPr>
              <w:fldChar w:fldCharType="begin"/>
            </w:r>
            <w:r>
              <w:rPr>
                <w:noProof/>
                <w:webHidden/>
              </w:rPr>
              <w:instrText xml:space="preserve"> PAGEREF _Toc156335875 \h </w:instrText>
            </w:r>
            <w:r>
              <w:rPr>
                <w:noProof/>
                <w:webHidden/>
              </w:rPr>
            </w:r>
            <w:r>
              <w:rPr>
                <w:noProof/>
                <w:webHidden/>
              </w:rPr>
              <w:fldChar w:fldCharType="separate"/>
            </w:r>
            <w:r w:rsidR="00154B53">
              <w:rPr>
                <w:noProof/>
                <w:webHidden/>
              </w:rPr>
              <w:t>70</w:t>
            </w:r>
            <w:r>
              <w:rPr>
                <w:noProof/>
                <w:webHidden/>
              </w:rPr>
              <w:fldChar w:fldCharType="end"/>
            </w:r>
          </w:hyperlink>
        </w:p>
        <w:p w14:paraId="2069E5B1" w14:textId="0DAE2405"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76" w:history="1">
            <w:r w:rsidRPr="005648E9">
              <w:rPr>
                <w:rStyle w:val="Hyperlink"/>
                <w:noProof/>
              </w:rPr>
              <w:t>4.5</w:t>
            </w:r>
            <w:r>
              <w:rPr>
                <w:rFonts w:asciiTheme="minorHAnsi" w:eastAsiaTheme="minorEastAsia" w:hAnsiTheme="minorHAnsi" w:cstheme="minorBidi"/>
                <w:noProof/>
                <w:sz w:val="22"/>
                <w:szCs w:val="22"/>
                <w:lang w:val="en-US"/>
              </w:rPr>
              <w:tab/>
            </w:r>
            <w:r w:rsidRPr="005648E9">
              <w:rPr>
                <w:rStyle w:val="Hyperlink"/>
                <w:noProof/>
              </w:rPr>
              <w:t>Pembahasan</w:t>
            </w:r>
            <w:r>
              <w:rPr>
                <w:noProof/>
                <w:webHidden/>
              </w:rPr>
              <w:tab/>
            </w:r>
            <w:r>
              <w:rPr>
                <w:noProof/>
                <w:webHidden/>
              </w:rPr>
              <w:fldChar w:fldCharType="begin"/>
            </w:r>
            <w:r>
              <w:rPr>
                <w:noProof/>
                <w:webHidden/>
              </w:rPr>
              <w:instrText xml:space="preserve"> PAGEREF _Toc156335876 \h </w:instrText>
            </w:r>
            <w:r>
              <w:rPr>
                <w:noProof/>
                <w:webHidden/>
              </w:rPr>
            </w:r>
            <w:r>
              <w:rPr>
                <w:noProof/>
                <w:webHidden/>
              </w:rPr>
              <w:fldChar w:fldCharType="separate"/>
            </w:r>
            <w:r w:rsidR="00154B53">
              <w:rPr>
                <w:noProof/>
                <w:webHidden/>
              </w:rPr>
              <w:t>84</w:t>
            </w:r>
            <w:r>
              <w:rPr>
                <w:noProof/>
                <w:webHidden/>
              </w:rPr>
              <w:fldChar w:fldCharType="end"/>
            </w:r>
          </w:hyperlink>
        </w:p>
        <w:p w14:paraId="199D7F29" w14:textId="164FF175" w:rsidR="00BE1DF6" w:rsidRDefault="00BE1DF6">
          <w:pPr>
            <w:pStyle w:val="TOC1"/>
            <w:rPr>
              <w:rFonts w:asciiTheme="minorHAnsi" w:eastAsiaTheme="minorEastAsia" w:hAnsiTheme="minorHAnsi" w:cstheme="minorBidi"/>
              <w:noProof/>
              <w:sz w:val="22"/>
              <w:szCs w:val="22"/>
              <w:lang w:val="en-US"/>
            </w:rPr>
          </w:pPr>
          <w:hyperlink w:anchor="_Toc156335877" w:history="1">
            <w:r w:rsidRPr="005648E9">
              <w:rPr>
                <w:rStyle w:val="Hyperlink"/>
                <w:noProof/>
              </w:rPr>
              <w:t>BAB V KESIMPULAN DAN SARAN</w:t>
            </w:r>
            <w:r>
              <w:rPr>
                <w:noProof/>
                <w:webHidden/>
              </w:rPr>
              <w:tab/>
            </w:r>
            <w:r>
              <w:rPr>
                <w:noProof/>
                <w:webHidden/>
              </w:rPr>
              <w:fldChar w:fldCharType="begin"/>
            </w:r>
            <w:r>
              <w:rPr>
                <w:noProof/>
                <w:webHidden/>
              </w:rPr>
              <w:instrText xml:space="preserve"> PAGEREF _Toc156335877 \h </w:instrText>
            </w:r>
            <w:r>
              <w:rPr>
                <w:noProof/>
                <w:webHidden/>
              </w:rPr>
            </w:r>
            <w:r>
              <w:rPr>
                <w:noProof/>
                <w:webHidden/>
              </w:rPr>
              <w:fldChar w:fldCharType="separate"/>
            </w:r>
            <w:r w:rsidR="00154B53">
              <w:rPr>
                <w:noProof/>
                <w:webHidden/>
              </w:rPr>
              <w:t>90</w:t>
            </w:r>
            <w:r>
              <w:rPr>
                <w:noProof/>
                <w:webHidden/>
              </w:rPr>
              <w:fldChar w:fldCharType="end"/>
            </w:r>
          </w:hyperlink>
        </w:p>
        <w:p w14:paraId="4A2402CA" w14:textId="4DBA7329"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78" w:history="1">
            <w:r w:rsidRPr="005648E9">
              <w:rPr>
                <w:rStyle w:val="Hyperlink"/>
                <w:noProof/>
              </w:rPr>
              <w:t>5.1</w:t>
            </w:r>
            <w:r>
              <w:rPr>
                <w:rFonts w:asciiTheme="minorHAnsi" w:eastAsiaTheme="minorEastAsia" w:hAnsiTheme="minorHAnsi" w:cstheme="minorBidi"/>
                <w:noProof/>
                <w:sz w:val="22"/>
                <w:szCs w:val="22"/>
                <w:lang w:val="en-US"/>
              </w:rPr>
              <w:tab/>
            </w:r>
            <w:r w:rsidRPr="005648E9">
              <w:rPr>
                <w:rStyle w:val="Hyperlink"/>
                <w:noProof/>
              </w:rPr>
              <w:t>Kesimpulan</w:t>
            </w:r>
            <w:r>
              <w:rPr>
                <w:noProof/>
                <w:webHidden/>
              </w:rPr>
              <w:tab/>
            </w:r>
            <w:r>
              <w:rPr>
                <w:noProof/>
                <w:webHidden/>
              </w:rPr>
              <w:fldChar w:fldCharType="begin"/>
            </w:r>
            <w:r>
              <w:rPr>
                <w:noProof/>
                <w:webHidden/>
              </w:rPr>
              <w:instrText xml:space="preserve"> PAGEREF _Toc156335878 \h </w:instrText>
            </w:r>
            <w:r>
              <w:rPr>
                <w:noProof/>
                <w:webHidden/>
              </w:rPr>
            </w:r>
            <w:r>
              <w:rPr>
                <w:noProof/>
                <w:webHidden/>
              </w:rPr>
              <w:fldChar w:fldCharType="separate"/>
            </w:r>
            <w:r w:rsidR="00154B53">
              <w:rPr>
                <w:noProof/>
                <w:webHidden/>
              </w:rPr>
              <w:t>90</w:t>
            </w:r>
            <w:r>
              <w:rPr>
                <w:noProof/>
                <w:webHidden/>
              </w:rPr>
              <w:fldChar w:fldCharType="end"/>
            </w:r>
          </w:hyperlink>
        </w:p>
        <w:p w14:paraId="628BD061" w14:textId="4002B877" w:rsidR="00BE1DF6" w:rsidRDefault="00BE1DF6">
          <w:pPr>
            <w:pStyle w:val="TOC2"/>
            <w:tabs>
              <w:tab w:val="left" w:pos="1320"/>
              <w:tab w:val="right" w:pos="8213"/>
            </w:tabs>
            <w:rPr>
              <w:rFonts w:asciiTheme="minorHAnsi" w:eastAsiaTheme="minorEastAsia" w:hAnsiTheme="minorHAnsi" w:cstheme="minorBidi"/>
              <w:noProof/>
              <w:sz w:val="22"/>
              <w:szCs w:val="22"/>
              <w:lang w:val="en-US"/>
            </w:rPr>
          </w:pPr>
          <w:hyperlink w:anchor="_Toc156335879" w:history="1">
            <w:r w:rsidRPr="005648E9">
              <w:rPr>
                <w:rStyle w:val="Hyperlink"/>
                <w:noProof/>
              </w:rPr>
              <w:t>5.2</w:t>
            </w:r>
            <w:r>
              <w:rPr>
                <w:rFonts w:asciiTheme="minorHAnsi" w:eastAsiaTheme="minorEastAsia" w:hAnsiTheme="minorHAnsi" w:cstheme="minorBidi"/>
                <w:noProof/>
                <w:sz w:val="22"/>
                <w:szCs w:val="22"/>
                <w:lang w:val="en-US"/>
              </w:rPr>
              <w:tab/>
            </w:r>
            <w:r w:rsidRPr="005648E9">
              <w:rPr>
                <w:rStyle w:val="Hyperlink"/>
                <w:noProof/>
              </w:rPr>
              <w:t>Saran</w:t>
            </w:r>
            <w:r>
              <w:rPr>
                <w:noProof/>
                <w:webHidden/>
              </w:rPr>
              <w:tab/>
            </w:r>
            <w:r>
              <w:rPr>
                <w:noProof/>
                <w:webHidden/>
              </w:rPr>
              <w:fldChar w:fldCharType="begin"/>
            </w:r>
            <w:r>
              <w:rPr>
                <w:noProof/>
                <w:webHidden/>
              </w:rPr>
              <w:instrText xml:space="preserve"> PAGEREF _Toc156335879 \h </w:instrText>
            </w:r>
            <w:r>
              <w:rPr>
                <w:noProof/>
                <w:webHidden/>
              </w:rPr>
            </w:r>
            <w:r>
              <w:rPr>
                <w:noProof/>
                <w:webHidden/>
              </w:rPr>
              <w:fldChar w:fldCharType="separate"/>
            </w:r>
            <w:r w:rsidR="00154B53">
              <w:rPr>
                <w:noProof/>
                <w:webHidden/>
              </w:rPr>
              <w:t>91</w:t>
            </w:r>
            <w:r>
              <w:rPr>
                <w:noProof/>
                <w:webHidden/>
              </w:rPr>
              <w:fldChar w:fldCharType="end"/>
            </w:r>
          </w:hyperlink>
        </w:p>
        <w:p w14:paraId="28C600A4" w14:textId="10DE7B8E" w:rsidR="00BE1DF6" w:rsidRDefault="00BE1DF6">
          <w:pPr>
            <w:pStyle w:val="TOC1"/>
            <w:rPr>
              <w:rFonts w:asciiTheme="minorHAnsi" w:eastAsiaTheme="minorEastAsia" w:hAnsiTheme="minorHAnsi" w:cstheme="minorBidi"/>
              <w:noProof/>
              <w:sz w:val="22"/>
              <w:szCs w:val="22"/>
              <w:lang w:val="en-US"/>
            </w:rPr>
          </w:pPr>
          <w:hyperlink w:anchor="_Toc156335880" w:history="1">
            <w:r w:rsidRPr="005648E9">
              <w:rPr>
                <w:rStyle w:val="Hyperlink"/>
                <w:noProof/>
              </w:rPr>
              <w:t>LAMPIRAN</w:t>
            </w:r>
            <w:r>
              <w:rPr>
                <w:noProof/>
                <w:webHidden/>
              </w:rPr>
              <w:tab/>
            </w:r>
            <w:r>
              <w:rPr>
                <w:noProof/>
                <w:webHidden/>
              </w:rPr>
              <w:fldChar w:fldCharType="begin"/>
            </w:r>
            <w:r>
              <w:rPr>
                <w:noProof/>
                <w:webHidden/>
              </w:rPr>
              <w:instrText xml:space="preserve"> PAGEREF _Toc156335880 \h </w:instrText>
            </w:r>
            <w:r>
              <w:rPr>
                <w:noProof/>
                <w:webHidden/>
              </w:rPr>
            </w:r>
            <w:r>
              <w:rPr>
                <w:noProof/>
                <w:webHidden/>
              </w:rPr>
              <w:fldChar w:fldCharType="separate"/>
            </w:r>
            <w:r w:rsidR="00154B53">
              <w:rPr>
                <w:noProof/>
                <w:webHidden/>
              </w:rPr>
              <w:t>95</w:t>
            </w:r>
            <w:r>
              <w:rPr>
                <w:noProof/>
                <w:webHidden/>
              </w:rPr>
              <w:fldChar w:fldCharType="end"/>
            </w:r>
          </w:hyperlink>
        </w:p>
        <w:p w14:paraId="4F136087" w14:textId="49F28DC6" w:rsidR="00BE1DF6" w:rsidRDefault="00BE1DF6">
          <w:pPr>
            <w:pStyle w:val="TOC2"/>
            <w:tabs>
              <w:tab w:val="right" w:pos="8213"/>
            </w:tabs>
            <w:rPr>
              <w:rFonts w:asciiTheme="minorHAnsi" w:eastAsiaTheme="minorEastAsia" w:hAnsiTheme="minorHAnsi" w:cstheme="minorBidi"/>
              <w:noProof/>
              <w:sz w:val="22"/>
              <w:szCs w:val="22"/>
              <w:lang w:val="en-US"/>
            </w:rPr>
          </w:pPr>
          <w:hyperlink w:anchor="_Toc156335881" w:history="1">
            <w:r w:rsidRPr="005648E9">
              <w:rPr>
                <w:rStyle w:val="Hyperlink"/>
                <w:noProof/>
              </w:rPr>
              <w:t>Lampiran I Kode Program</w:t>
            </w:r>
            <w:r>
              <w:rPr>
                <w:noProof/>
                <w:webHidden/>
              </w:rPr>
              <w:tab/>
            </w:r>
            <w:r>
              <w:rPr>
                <w:noProof/>
                <w:webHidden/>
              </w:rPr>
              <w:fldChar w:fldCharType="begin"/>
            </w:r>
            <w:r>
              <w:rPr>
                <w:noProof/>
                <w:webHidden/>
              </w:rPr>
              <w:instrText xml:space="preserve"> PAGEREF _Toc156335881 \h </w:instrText>
            </w:r>
            <w:r>
              <w:rPr>
                <w:noProof/>
                <w:webHidden/>
              </w:rPr>
            </w:r>
            <w:r>
              <w:rPr>
                <w:noProof/>
                <w:webHidden/>
              </w:rPr>
              <w:fldChar w:fldCharType="separate"/>
            </w:r>
            <w:r w:rsidR="00154B53">
              <w:rPr>
                <w:noProof/>
                <w:webHidden/>
              </w:rPr>
              <w:t>95</w:t>
            </w:r>
            <w:r>
              <w:rPr>
                <w:noProof/>
                <w:webHidden/>
              </w:rPr>
              <w:fldChar w:fldCharType="end"/>
            </w:r>
          </w:hyperlink>
        </w:p>
        <w:p w14:paraId="356B09CA" w14:textId="1C0CF273" w:rsidR="00BE1DF6" w:rsidRDefault="00BE1DF6">
          <w:pPr>
            <w:pStyle w:val="TOC2"/>
            <w:tabs>
              <w:tab w:val="right" w:pos="8213"/>
            </w:tabs>
            <w:rPr>
              <w:rFonts w:asciiTheme="minorHAnsi" w:eastAsiaTheme="minorEastAsia" w:hAnsiTheme="minorHAnsi" w:cstheme="minorBidi"/>
              <w:noProof/>
              <w:sz w:val="22"/>
              <w:szCs w:val="22"/>
              <w:lang w:val="en-US"/>
            </w:rPr>
          </w:pPr>
          <w:hyperlink w:anchor="_Toc156335882" w:history="1">
            <w:r w:rsidRPr="005648E9">
              <w:rPr>
                <w:rStyle w:val="Hyperlink"/>
                <w:noProof/>
              </w:rPr>
              <w:t>Lampiran II Dokumentasi dengan Narasumber</w:t>
            </w:r>
            <w:r>
              <w:rPr>
                <w:noProof/>
                <w:webHidden/>
              </w:rPr>
              <w:tab/>
            </w:r>
            <w:r>
              <w:rPr>
                <w:noProof/>
                <w:webHidden/>
              </w:rPr>
              <w:fldChar w:fldCharType="begin"/>
            </w:r>
            <w:r>
              <w:rPr>
                <w:noProof/>
                <w:webHidden/>
              </w:rPr>
              <w:instrText xml:space="preserve"> PAGEREF _Toc156335882 \h </w:instrText>
            </w:r>
            <w:r>
              <w:rPr>
                <w:noProof/>
                <w:webHidden/>
              </w:rPr>
            </w:r>
            <w:r>
              <w:rPr>
                <w:noProof/>
                <w:webHidden/>
              </w:rPr>
              <w:fldChar w:fldCharType="separate"/>
            </w:r>
            <w:r w:rsidR="00154B53">
              <w:rPr>
                <w:noProof/>
                <w:webHidden/>
              </w:rPr>
              <w:t>267</w:t>
            </w:r>
            <w:r>
              <w:rPr>
                <w:noProof/>
                <w:webHidden/>
              </w:rPr>
              <w:fldChar w:fldCharType="end"/>
            </w:r>
          </w:hyperlink>
        </w:p>
        <w:p w14:paraId="66634FB1" w14:textId="0CC53BF0" w:rsidR="00BE1DF6" w:rsidRDefault="00BE1DF6">
          <w:pPr>
            <w:pStyle w:val="TOC2"/>
            <w:tabs>
              <w:tab w:val="right" w:pos="8213"/>
            </w:tabs>
            <w:rPr>
              <w:rFonts w:asciiTheme="minorHAnsi" w:eastAsiaTheme="minorEastAsia" w:hAnsiTheme="minorHAnsi" w:cstheme="minorBidi"/>
              <w:noProof/>
              <w:sz w:val="22"/>
              <w:szCs w:val="22"/>
              <w:lang w:val="en-US"/>
            </w:rPr>
          </w:pPr>
          <w:hyperlink w:anchor="_Toc156335883" w:history="1">
            <w:r w:rsidRPr="005648E9">
              <w:rPr>
                <w:rStyle w:val="Hyperlink"/>
                <w:noProof/>
              </w:rPr>
              <w:t>Lampiran III Software Requirement Specification</w:t>
            </w:r>
            <w:r>
              <w:rPr>
                <w:noProof/>
                <w:webHidden/>
              </w:rPr>
              <w:tab/>
            </w:r>
            <w:r>
              <w:rPr>
                <w:noProof/>
                <w:webHidden/>
              </w:rPr>
              <w:fldChar w:fldCharType="begin"/>
            </w:r>
            <w:r>
              <w:rPr>
                <w:noProof/>
                <w:webHidden/>
              </w:rPr>
              <w:instrText xml:space="preserve"> PAGEREF _Toc156335883 \h </w:instrText>
            </w:r>
            <w:r>
              <w:rPr>
                <w:noProof/>
                <w:webHidden/>
              </w:rPr>
            </w:r>
            <w:r>
              <w:rPr>
                <w:noProof/>
                <w:webHidden/>
              </w:rPr>
              <w:fldChar w:fldCharType="separate"/>
            </w:r>
            <w:r w:rsidR="00154B53">
              <w:rPr>
                <w:noProof/>
                <w:webHidden/>
              </w:rPr>
              <w:t>271</w:t>
            </w:r>
            <w:r>
              <w:rPr>
                <w:noProof/>
                <w:webHidden/>
              </w:rPr>
              <w:fldChar w:fldCharType="end"/>
            </w:r>
          </w:hyperlink>
        </w:p>
        <w:p w14:paraId="0AF513D1" w14:textId="60320122" w:rsidR="00BE1DF6" w:rsidRDefault="00BE1DF6">
          <w:pPr>
            <w:pStyle w:val="TOC2"/>
            <w:tabs>
              <w:tab w:val="right" w:pos="8213"/>
            </w:tabs>
            <w:rPr>
              <w:rFonts w:asciiTheme="minorHAnsi" w:eastAsiaTheme="minorEastAsia" w:hAnsiTheme="minorHAnsi" w:cstheme="minorBidi"/>
              <w:noProof/>
              <w:sz w:val="22"/>
              <w:szCs w:val="22"/>
              <w:lang w:val="en-US"/>
            </w:rPr>
          </w:pPr>
          <w:hyperlink w:anchor="_Toc156335884" w:history="1">
            <w:r w:rsidRPr="005648E9">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6335884 \h </w:instrText>
            </w:r>
            <w:r>
              <w:rPr>
                <w:noProof/>
                <w:webHidden/>
              </w:rPr>
            </w:r>
            <w:r>
              <w:rPr>
                <w:noProof/>
                <w:webHidden/>
              </w:rPr>
              <w:fldChar w:fldCharType="separate"/>
            </w:r>
            <w:r w:rsidR="00154B53">
              <w:rPr>
                <w:noProof/>
                <w:webHidden/>
              </w:rPr>
              <w:t>281</w:t>
            </w:r>
            <w:r>
              <w:rPr>
                <w:noProof/>
                <w:webHidden/>
              </w:rPr>
              <w:fldChar w:fldCharType="end"/>
            </w:r>
          </w:hyperlink>
        </w:p>
        <w:p w14:paraId="33A306F4" w14:textId="7705FC95" w:rsidR="00F52D40" w:rsidRPr="00FD40C3" w:rsidRDefault="00220668" w:rsidP="00C72CDB">
          <w:pPr>
            <w:sectPr w:rsidR="00F52D40" w:rsidRPr="00FD40C3" w:rsidSect="00441F31">
              <w:pgSz w:w="11909" w:h="16834"/>
              <w:pgMar w:top="1701" w:right="1701" w:bottom="1701" w:left="1985" w:header="720" w:footer="720" w:gutter="0"/>
              <w:pgNumType w:fmt="lowerRoman"/>
              <w:cols w:space="720"/>
            </w:sectPr>
          </w:pPr>
          <w:r w:rsidRPr="00FD40C3">
            <w:rPr>
              <w:b/>
              <w:bCs/>
            </w:rPr>
            <w:fldChar w:fldCharType="end"/>
          </w:r>
        </w:p>
      </w:sdtContent>
    </w:sdt>
    <w:p w14:paraId="7F3ADB4F" w14:textId="3962FEFD" w:rsidR="00194686" w:rsidRPr="00FD40C3" w:rsidRDefault="006724C1" w:rsidP="00834241">
      <w:pPr>
        <w:pStyle w:val="Heading1"/>
      </w:pPr>
      <w:bookmarkStart w:id="16" w:name="_4d34og8" w:colFirst="0" w:colLast="0"/>
      <w:bookmarkStart w:id="17" w:name="_Toc156335809"/>
      <w:bookmarkEnd w:id="16"/>
      <w:r w:rsidRPr="00FD40C3">
        <w:lastRenderedPageBreak/>
        <w:t>DAFTAR TABEL</w:t>
      </w:r>
      <w:bookmarkStart w:id="18" w:name="_2s8eyo1" w:colFirst="0" w:colLast="0"/>
      <w:bookmarkEnd w:id="17"/>
      <w:bookmarkEnd w:id="18"/>
      <w:r w:rsidR="000A4B98" w:rsidRPr="00FD40C3">
        <w:fldChar w:fldCharType="begin"/>
      </w:r>
      <w:r w:rsidR="000A4B98" w:rsidRPr="00FD40C3">
        <w:instrText xml:space="preserve"> TOC \h \z \t "Tabel" \c </w:instrText>
      </w:r>
      <w:r w:rsidR="00CD2A06" w:rsidRPr="00FD40C3">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436ED35C"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154B53">
          <w:rPr>
            <w:noProof/>
            <w:webHidden/>
          </w:rPr>
          <w:t>8</w:t>
        </w:r>
        <w:r w:rsidR="00BE1DF6">
          <w:rPr>
            <w:noProof/>
            <w:webHidden/>
          </w:rPr>
          <w:fldChar w:fldCharType="end"/>
        </w:r>
      </w:hyperlink>
    </w:p>
    <w:p w14:paraId="1F27CAAE" w14:textId="17289061"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Pr="007E7AF8">
          <w:rPr>
            <w:rStyle w:val="Hyperlink"/>
            <w:noProof/>
          </w:rPr>
          <w:t xml:space="preserve">Tabel 2.2 Simbol </w:t>
        </w:r>
        <w:r w:rsidRPr="007E7AF8">
          <w:rPr>
            <w:rStyle w:val="Hyperlink"/>
            <w:i/>
            <w:iCs/>
            <w:noProof/>
          </w:rPr>
          <w:t>Use Case Diagram</w:t>
        </w:r>
        <w:r>
          <w:rPr>
            <w:noProof/>
            <w:webHidden/>
          </w:rPr>
          <w:tab/>
        </w:r>
        <w:r>
          <w:rPr>
            <w:noProof/>
            <w:webHidden/>
          </w:rPr>
          <w:fldChar w:fldCharType="begin"/>
        </w:r>
        <w:r>
          <w:rPr>
            <w:noProof/>
            <w:webHidden/>
          </w:rPr>
          <w:instrText xml:space="preserve"> PAGEREF _Toc156335886 \h </w:instrText>
        </w:r>
        <w:r>
          <w:rPr>
            <w:noProof/>
            <w:webHidden/>
          </w:rPr>
        </w:r>
        <w:r>
          <w:rPr>
            <w:noProof/>
            <w:webHidden/>
          </w:rPr>
          <w:fldChar w:fldCharType="separate"/>
        </w:r>
        <w:r w:rsidR="00154B53">
          <w:rPr>
            <w:noProof/>
            <w:webHidden/>
          </w:rPr>
          <w:t>13</w:t>
        </w:r>
        <w:r>
          <w:rPr>
            <w:noProof/>
            <w:webHidden/>
          </w:rPr>
          <w:fldChar w:fldCharType="end"/>
        </w:r>
      </w:hyperlink>
    </w:p>
    <w:p w14:paraId="54973413" w14:textId="11828A1E"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Pr="007E7AF8">
          <w:rPr>
            <w:rStyle w:val="Hyperlink"/>
            <w:noProof/>
          </w:rPr>
          <w:t xml:space="preserve">Tabel 2.3 Simbol </w:t>
        </w:r>
        <w:r w:rsidRPr="007E7AF8">
          <w:rPr>
            <w:rStyle w:val="Hyperlink"/>
            <w:i/>
            <w:iCs/>
            <w:noProof/>
          </w:rPr>
          <w:t>Activity Diagram</w:t>
        </w:r>
        <w:r>
          <w:rPr>
            <w:noProof/>
            <w:webHidden/>
          </w:rPr>
          <w:tab/>
        </w:r>
        <w:r>
          <w:rPr>
            <w:noProof/>
            <w:webHidden/>
          </w:rPr>
          <w:fldChar w:fldCharType="begin"/>
        </w:r>
        <w:r>
          <w:rPr>
            <w:noProof/>
            <w:webHidden/>
          </w:rPr>
          <w:instrText xml:space="preserve"> PAGEREF _Toc156335887 \h </w:instrText>
        </w:r>
        <w:r>
          <w:rPr>
            <w:noProof/>
            <w:webHidden/>
          </w:rPr>
        </w:r>
        <w:r>
          <w:rPr>
            <w:noProof/>
            <w:webHidden/>
          </w:rPr>
          <w:fldChar w:fldCharType="separate"/>
        </w:r>
        <w:r w:rsidR="00154B53">
          <w:rPr>
            <w:noProof/>
            <w:webHidden/>
          </w:rPr>
          <w:t>14</w:t>
        </w:r>
        <w:r>
          <w:rPr>
            <w:noProof/>
            <w:webHidden/>
          </w:rPr>
          <w:fldChar w:fldCharType="end"/>
        </w:r>
      </w:hyperlink>
    </w:p>
    <w:p w14:paraId="47B5A5F4" w14:textId="16FDCC52"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Pr="007E7AF8">
          <w:rPr>
            <w:rStyle w:val="Hyperlink"/>
            <w:noProof/>
          </w:rPr>
          <w:t>Tabel 2.4 Standar Hasil SUS [14]</w:t>
        </w:r>
        <w:r>
          <w:rPr>
            <w:noProof/>
            <w:webHidden/>
          </w:rPr>
          <w:tab/>
        </w:r>
        <w:r>
          <w:rPr>
            <w:noProof/>
            <w:webHidden/>
          </w:rPr>
          <w:fldChar w:fldCharType="begin"/>
        </w:r>
        <w:r>
          <w:rPr>
            <w:noProof/>
            <w:webHidden/>
          </w:rPr>
          <w:instrText xml:space="preserve"> PAGEREF _Toc156335888 \h </w:instrText>
        </w:r>
        <w:r>
          <w:rPr>
            <w:noProof/>
            <w:webHidden/>
          </w:rPr>
        </w:r>
        <w:r>
          <w:rPr>
            <w:noProof/>
            <w:webHidden/>
          </w:rPr>
          <w:fldChar w:fldCharType="separate"/>
        </w:r>
        <w:r w:rsidR="00154B53">
          <w:rPr>
            <w:noProof/>
            <w:webHidden/>
          </w:rPr>
          <w:t>18</w:t>
        </w:r>
        <w:r>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4B0A06D2"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Pr="00FC7020">
          <w:rPr>
            <w:rStyle w:val="Hyperlink"/>
            <w:noProof/>
          </w:rPr>
          <w:t>Tabel 3.1 Data Narasumber</w:t>
        </w:r>
        <w:r>
          <w:rPr>
            <w:noProof/>
            <w:webHidden/>
          </w:rPr>
          <w:tab/>
        </w:r>
        <w:r>
          <w:rPr>
            <w:noProof/>
            <w:webHidden/>
          </w:rPr>
          <w:fldChar w:fldCharType="begin"/>
        </w:r>
        <w:r>
          <w:rPr>
            <w:noProof/>
            <w:webHidden/>
          </w:rPr>
          <w:instrText xml:space="preserve"> PAGEREF _Toc156335889 \h </w:instrText>
        </w:r>
        <w:r>
          <w:rPr>
            <w:noProof/>
            <w:webHidden/>
          </w:rPr>
        </w:r>
        <w:r>
          <w:rPr>
            <w:noProof/>
            <w:webHidden/>
          </w:rPr>
          <w:fldChar w:fldCharType="separate"/>
        </w:r>
        <w:r w:rsidR="00154B53">
          <w:rPr>
            <w:noProof/>
            <w:webHidden/>
          </w:rPr>
          <w:t>27</w:t>
        </w:r>
        <w:r>
          <w:rPr>
            <w:noProof/>
            <w:webHidden/>
          </w:rPr>
          <w:fldChar w:fldCharType="end"/>
        </w:r>
      </w:hyperlink>
    </w:p>
    <w:p w14:paraId="297E668A" w14:textId="5B02F3E2"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Pr="00FC7020">
          <w:rPr>
            <w:rStyle w:val="Hyperlink"/>
            <w:noProof/>
          </w:rPr>
          <w:t>Tabel 3.2 Hasil Wawancara</w:t>
        </w:r>
        <w:r>
          <w:rPr>
            <w:noProof/>
            <w:webHidden/>
          </w:rPr>
          <w:tab/>
        </w:r>
        <w:r>
          <w:rPr>
            <w:noProof/>
            <w:webHidden/>
          </w:rPr>
          <w:fldChar w:fldCharType="begin"/>
        </w:r>
        <w:r>
          <w:rPr>
            <w:noProof/>
            <w:webHidden/>
          </w:rPr>
          <w:instrText xml:space="preserve"> PAGEREF _Toc156335890 \h </w:instrText>
        </w:r>
        <w:r>
          <w:rPr>
            <w:noProof/>
            <w:webHidden/>
          </w:rPr>
        </w:r>
        <w:r>
          <w:rPr>
            <w:noProof/>
            <w:webHidden/>
          </w:rPr>
          <w:fldChar w:fldCharType="separate"/>
        </w:r>
        <w:r w:rsidR="00154B53">
          <w:rPr>
            <w:noProof/>
            <w:webHidden/>
          </w:rPr>
          <w:t>27</w:t>
        </w:r>
        <w:r>
          <w:rPr>
            <w:noProof/>
            <w:webHidden/>
          </w:rPr>
          <w:fldChar w:fldCharType="end"/>
        </w:r>
      </w:hyperlink>
    </w:p>
    <w:p w14:paraId="71307D2B" w14:textId="595EBCFB"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Pr="00FC7020">
          <w:rPr>
            <w:rStyle w:val="Hyperlink"/>
            <w:noProof/>
          </w:rPr>
          <w:t xml:space="preserve">Tabel 3.3 Kumpulan </w:t>
        </w:r>
        <w:r w:rsidRPr="00FC7020">
          <w:rPr>
            <w:rStyle w:val="Hyperlink"/>
            <w:i/>
            <w:iCs/>
            <w:noProof/>
          </w:rPr>
          <w:t>User Story</w:t>
        </w:r>
        <w:r>
          <w:rPr>
            <w:noProof/>
            <w:webHidden/>
          </w:rPr>
          <w:tab/>
        </w:r>
        <w:r>
          <w:rPr>
            <w:noProof/>
            <w:webHidden/>
          </w:rPr>
          <w:fldChar w:fldCharType="begin"/>
        </w:r>
        <w:r>
          <w:rPr>
            <w:noProof/>
            <w:webHidden/>
          </w:rPr>
          <w:instrText xml:space="preserve"> PAGEREF _Toc156335891 \h </w:instrText>
        </w:r>
        <w:r>
          <w:rPr>
            <w:noProof/>
            <w:webHidden/>
          </w:rPr>
        </w:r>
        <w:r>
          <w:rPr>
            <w:noProof/>
            <w:webHidden/>
          </w:rPr>
          <w:fldChar w:fldCharType="separate"/>
        </w:r>
        <w:r w:rsidR="00154B53">
          <w:rPr>
            <w:noProof/>
            <w:webHidden/>
          </w:rPr>
          <w:t>28</w:t>
        </w:r>
        <w:r>
          <w:rPr>
            <w:noProof/>
            <w:webHidden/>
          </w:rPr>
          <w:fldChar w:fldCharType="end"/>
        </w:r>
      </w:hyperlink>
    </w:p>
    <w:p w14:paraId="6C3ECDEF" w14:textId="5CB8B224"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Pr="00FC7020">
          <w:rPr>
            <w:rStyle w:val="Hyperlink"/>
            <w:noProof/>
          </w:rPr>
          <w:t>Tabel 3.4 Kebutuhan Fungsional</w:t>
        </w:r>
        <w:r>
          <w:rPr>
            <w:noProof/>
            <w:webHidden/>
          </w:rPr>
          <w:tab/>
        </w:r>
        <w:r>
          <w:rPr>
            <w:noProof/>
            <w:webHidden/>
          </w:rPr>
          <w:fldChar w:fldCharType="begin"/>
        </w:r>
        <w:r>
          <w:rPr>
            <w:noProof/>
            <w:webHidden/>
          </w:rPr>
          <w:instrText xml:space="preserve"> PAGEREF _Toc156335892 \h </w:instrText>
        </w:r>
        <w:r>
          <w:rPr>
            <w:noProof/>
            <w:webHidden/>
          </w:rPr>
        </w:r>
        <w:r>
          <w:rPr>
            <w:noProof/>
            <w:webHidden/>
          </w:rPr>
          <w:fldChar w:fldCharType="separate"/>
        </w:r>
        <w:r w:rsidR="00154B53">
          <w:rPr>
            <w:noProof/>
            <w:webHidden/>
          </w:rPr>
          <w:t>29</w:t>
        </w:r>
        <w:r>
          <w:rPr>
            <w:noProof/>
            <w:webHidden/>
          </w:rPr>
          <w:fldChar w:fldCharType="end"/>
        </w:r>
      </w:hyperlink>
    </w:p>
    <w:p w14:paraId="406F38A5" w14:textId="1D4147BC"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Pr="00FC7020">
          <w:rPr>
            <w:rStyle w:val="Hyperlink"/>
            <w:noProof/>
          </w:rPr>
          <w:t>Tabel 3.5 Kebutuhan Non-Fungsional</w:t>
        </w:r>
        <w:r>
          <w:rPr>
            <w:noProof/>
            <w:webHidden/>
          </w:rPr>
          <w:tab/>
        </w:r>
        <w:r>
          <w:rPr>
            <w:noProof/>
            <w:webHidden/>
          </w:rPr>
          <w:fldChar w:fldCharType="begin"/>
        </w:r>
        <w:r>
          <w:rPr>
            <w:noProof/>
            <w:webHidden/>
          </w:rPr>
          <w:instrText xml:space="preserve"> PAGEREF _Toc156335893 \h </w:instrText>
        </w:r>
        <w:r>
          <w:rPr>
            <w:noProof/>
            <w:webHidden/>
          </w:rPr>
        </w:r>
        <w:r>
          <w:rPr>
            <w:noProof/>
            <w:webHidden/>
          </w:rPr>
          <w:fldChar w:fldCharType="separate"/>
        </w:r>
        <w:r w:rsidR="00154B53">
          <w:rPr>
            <w:noProof/>
            <w:webHidden/>
          </w:rPr>
          <w:t>30</w:t>
        </w:r>
        <w:r>
          <w:rPr>
            <w:noProof/>
            <w:webHidden/>
          </w:rPr>
          <w:fldChar w:fldCharType="end"/>
        </w:r>
      </w:hyperlink>
    </w:p>
    <w:p w14:paraId="05DCDE4C" w14:textId="2E3EEECA"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Pr="00FC7020">
          <w:rPr>
            <w:rStyle w:val="Hyperlink"/>
            <w:noProof/>
          </w:rPr>
          <w:t>Tabel 3.6 Skenario Uji Coba</w:t>
        </w:r>
        <w:r>
          <w:rPr>
            <w:noProof/>
            <w:webHidden/>
          </w:rPr>
          <w:tab/>
        </w:r>
        <w:r>
          <w:rPr>
            <w:noProof/>
            <w:webHidden/>
          </w:rPr>
          <w:fldChar w:fldCharType="begin"/>
        </w:r>
        <w:r>
          <w:rPr>
            <w:noProof/>
            <w:webHidden/>
          </w:rPr>
          <w:instrText xml:space="preserve"> PAGEREF _Toc156335894 \h </w:instrText>
        </w:r>
        <w:r>
          <w:rPr>
            <w:noProof/>
            <w:webHidden/>
          </w:rPr>
        </w:r>
        <w:r>
          <w:rPr>
            <w:noProof/>
            <w:webHidden/>
          </w:rPr>
          <w:fldChar w:fldCharType="separate"/>
        </w:r>
        <w:r w:rsidR="00154B53">
          <w:rPr>
            <w:noProof/>
            <w:webHidden/>
          </w:rPr>
          <w:t>36</w:t>
        </w:r>
        <w:r>
          <w:rPr>
            <w:noProof/>
            <w:webHidden/>
          </w:rPr>
          <w:fldChar w:fldCharType="end"/>
        </w:r>
      </w:hyperlink>
    </w:p>
    <w:p w14:paraId="0548C09C" w14:textId="379AFBD4"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Pr="00FC7020">
          <w:rPr>
            <w:rStyle w:val="Hyperlink"/>
            <w:noProof/>
          </w:rPr>
          <w:t>Tabel 3.7</w:t>
        </w:r>
        <w:r w:rsidRPr="00FC7020">
          <w:rPr>
            <w:rStyle w:val="Hyperlink"/>
            <w:i/>
            <w:iCs/>
            <w:noProof/>
          </w:rPr>
          <w:t xml:space="preserve"> Integration Testing</w:t>
        </w:r>
        <w:r>
          <w:rPr>
            <w:noProof/>
            <w:webHidden/>
          </w:rPr>
          <w:tab/>
        </w:r>
        <w:r>
          <w:rPr>
            <w:noProof/>
            <w:webHidden/>
          </w:rPr>
          <w:fldChar w:fldCharType="begin"/>
        </w:r>
        <w:r>
          <w:rPr>
            <w:noProof/>
            <w:webHidden/>
          </w:rPr>
          <w:instrText xml:space="preserve"> PAGEREF _Toc156335895 \h </w:instrText>
        </w:r>
        <w:r>
          <w:rPr>
            <w:noProof/>
            <w:webHidden/>
          </w:rPr>
        </w:r>
        <w:r>
          <w:rPr>
            <w:noProof/>
            <w:webHidden/>
          </w:rPr>
          <w:fldChar w:fldCharType="separate"/>
        </w:r>
        <w:r w:rsidR="00154B53">
          <w:rPr>
            <w:noProof/>
            <w:webHidden/>
          </w:rPr>
          <w:t>37</w:t>
        </w:r>
        <w:r>
          <w:rPr>
            <w:noProof/>
            <w:webHidden/>
          </w:rPr>
          <w:fldChar w:fldCharType="end"/>
        </w:r>
      </w:hyperlink>
    </w:p>
    <w:p w14:paraId="5311E096" w14:textId="711A7025"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Pr="00FC7020">
          <w:rPr>
            <w:rStyle w:val="Hyperlink"/>
            <w:noProof/>
          </w:rPr>
          <w:t xml:space="preserve">Tabel 3.8 Kuesioner </w:t>
        </w:r>
        <w:r w:rsidRPr="00FC7020">
          <w:rPr>
            <w:rStyle w:val="Hyperlink"/>
            <w:i/>
            <w:iCs/>
            <w:noProof/>
          </w:rPr>
          <w:t>System Usability Scale</w:t>
        </w:r>
        <w:r>
          <w:rPr>
            <w:noProof/>
            <w:webHidden/>
          </w:rPr>
          <w:tab/>
        </w:r>
        <w:r>
          <w:rPr>
            <w:noProof/>
            <w:webHidden/>
          </w:rPr>
          <w:fldChar w:fldCharType="begin"/>
        </w:r>
        <w:r>
          <w:rPr>
            <w:noProof/>
            <w:webHidden/>
          </w:rPr>
          <w:instrText xml:space="preserve"> PAGEREF _Toc156335896 \h </w:instrText>
        </w:r>
        <w:r>
          <w:rPr>
            <w:noProof/>
            <w:webHidden/>
          </w:rPr>
        </w:r>
        <w:r>
          <w:rPr>
            <w:noProof/>
            <w:webHidden/>
          </w:rPr>
          <w:fldChar w:fldCharType="separate"/>
        </w:r>
        <w:r w:rsidR="00154B53">
          <w:rPr>
            <w:noProof/>
            <w:webHidden/>
          </w:rPr>
          <w:t>39</w:t>
        </w:r>
        <w:r>
          <w:rPr>
            <w:noProof/>
            <w:webHidden/>
          </w:rPr>
          <w:fldChar w:fldCharType="end"/>
        </w:r>
      </w:hyperlink>
    </w:p>
    <w:p w14:paraId="6FE1B201" w14:textId="114419BB"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Pr="00FC7020">
          <w:rPr>
            <w:rStyle w:val="Hyperlink"/>
            <w:noProof/>
          </w:rPr>
          <w:t xml:space="preserve">Tabel 3.9 Daftar Pengujian Fungsional </w:t>
        </w:r>
        <w:r w:rsidRPr="00FC7020">
          <w:rPr>
            <w:rStyle w:val="Hyperlink"/>
            <w:i/>
            <w:iCs/>
            <w:noProof/>
          </w:rPr>
          <w:t>Black Box</w:t>
        </w:r>
        <w:r>
          <w:rPr>
            <w:noProof/>
            <w:webHidden/>
          </w:rPr>
          <w:tab/>
        </w:r>
        <w:r>
          <w:rPr>
            <w:noProof/>
            <w:webHidden/>
          </w:rPr>
          <w:fldChar w:fldCharType="begin"/>
        </w:r>
        <w:r>
          <w:rPr>
            <w:noProof/>
            <w:webHidden/>
          </w:rPr>
          <w:instrText xml:space="preserve"> PAGEREF _Toc156335897 \h </w:instrText>
        </w:r>
        <w:r>
          <w:rPr>
            <w:noProof/>
            <w:webHidden/>
          </w:rPr>
        </w:r>
        <w:r>
          <w:rPr>
            <w:noProof/>
            <w:webHidden/>
          </w:rPr>
          <w:fldChar w:fldCharType="separate"/>
        </w:r>
        <w:r w:rsidR="00154B53">
          <w:rPr>
            <w:noProof/>
            <w:webHidden/>
          </w:rPr>
          <w:t>39</w:t>
        </w:r>
        <w:r>
          <w:rPr>
            <w:noProof/>
            <w:webHidden/>
          </w:rPr>
          <w:fldChar w:fldCharType="end"/>
        </w:r>
      </w:hyperlink>
    </w:p>
    <w:p w14:paraId="4076D68F" w14:textId="0002870E"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Pr="00FC7020">
          <w:rPr>
            <w:rStyle w:val="Hyperlink"/>
            <w:noProof/>
          </w:rPr>
          <w:t xml:space="preserve">Tabel 3.10 Daftar Pengujian Non Fungsional </w:t>
        </w:r>
        <w:r w:rsidRPr="00FC7020">
          <w:rPr>
            <w:rStyle w:val="Hyperlink"/>
            <w:i/>
            <w:iCs/>
            <w:noProof/>
          </w:rPr>
          <w:t>Black Box</w:t>
        </w:r>
        <w:r>
          <w:rPr>
            <w:noProof/>
            <w:webHidden/>
          </w:rPr>
          <w:tab/>
        </w:r>
        <w:r>
          <w:rPr>
            <w:noProof/>
            <w:webHidden/>
          </w:rPr>
          <w:fldChar w:fldCharType="begin"/>
        </w:r>
        <w:r>
          <w:rPr>
            <w:noProof/>
            <w:webHidden/>
          </w:rPr>
          <w:instrText xml:space="preserve"> PAGEREF _Toc156335898 \h </w:instrText>
        </w:r>
        <w:r>
          <w:rPr>
            <w:noProof/>
            <w:webHidden/>
          </w:rPr>
        </w:r>
        <w:r>
          <w:rPr>
            <w:noProof/>
            <w:webHidden/>
          </w:rPr>
          <w:fldChar w:fldCharType="separate"/>
        </w:r>
        <w:r w:rsidR="00154B53">
          <w:rPr>
            <w:noProof/>
            <w:webHidden/>
          </w:rPr>
          <w:t>42</w:t>
        </w:r>
        <w:r>
          <w:rPr>
            <w:noProof/>
            <w:webHidden/>
          </w:rPr>
          <w:fldChar w:fldCharType="end"/>
        </w:r>
      </w:hyperlink>
    </w:p>
    <w:p w14:paraId="2A121214" w14:textId="38945674"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Pr="00FC7020">
          <w:rPr>
            <w:rStyle w:val="Hyperlink"/>
            <w:noProof/>
          </w:rPr>
          <w:t xml:space="preserve">Tabel 3.11 Daftar Pengujian Teks </w:t>
        </w:r>
        <w:r w:rsidRPr="00FC7020">
          <w:rPr>
            <w:rStyle w:val="Hyperlink"/>
            <w:i/>
            <w:iCs/>
            <w:noProof/>
          </w:rPr>
          <w:t>Black Box</w:t>
        </w:r>
        <w:r>
          <w:rPr>
            <w:noProof/>
            <w:webHidden/>
          </w:rPr>
          <w:tab/>
        </w:r>
        <w:r>
          <w:rPr>
            <w:noProof/>
            <w:webHidden/>
          </w:rPr>
          <w:fldChar w:fldCharType="begin"/>
        </w:r>
        <w:r>
          <w:rPr>
            <w:noProof/>
            <w:webHidden/>
          </w:rPr>
          <w:instrText xml:space="preserve"> PAGEREF _Toc156335899 \h </w:instrText>
        </w:r>
        <w:r>
          <w:rPr>
            <w:noProof/>
            <w:webHidden/>
          </w:rPr>
        </w:r>
        <w:r>
          <w:rPr>
            <w:noProof/>
            <w:webHidden/>
          </w:rPr>
          <w:fldChar w:fldCharType="separate"/>
        </w:r>
        <w:r w:rsidR="00154B53">
          <w:rPr>
            <w:noProof/>
            <w:webHidden/>
          </w:rPr>
          <w:t>43</w:t>
        </w:r>
        <w:r>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0CF397B4"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Pr="002015B5">
          <w:rPr>
            <w:rStyle w:val="Hyperlink"/>
            <w:noProof/>
          </w:rPr>
          <w:t>Tabel 4.1</w:t>
        </w:r>
        <w:r>
          <w:rPr>
            <w:rFonts w:asciiTheme="minorHAnsi" w:eastAsiaTheme="minorEastAsia" w:hAnsiTheme="minorHAnsi" w:cstheme="minorBidi"/>
            <w:noProof/>
            <w:sz w:val="22"/>
            <w:szCs w:val="22"/>
            <w:lang w:val="en-US"/>
          </w:rPr>
          <w:tab/>
        </w:r>
        <w:r w:rsidRPr="002015B5">
          <w:rPr>
            <w:rStyle w:val="Hyperlink"/>
            <w:noProof/>
          </w:rPr>
          <w:t>Hasil Scenario Testing</w:t>
        </w:r>
        <w:r>
          <w:rPr>
            <w:noProof/>
            <w:webHidden/>
          </w:rPr>
          <w:tab/>
        </w:r>
        <w:r>
          <w:rPr>
            <w:noProof/>
            <w:webHidden/>
          </w:rPr>
          <w:fldChar w:fldCharType="begin"/>
        </w:r>
        <w:r>
          <w:rPr>
            <w:noProof/>
            <w:webHidden/>
          </w:rPr>
          <w:instrText xml:space="preserve"> PAGEREF _Toc156335900 \h </w:instrText>
        </w:r>
        <w:r>
          <w:rPr>
            <w:noProof/>
            <w:webHidden/>
          </w:rPr>
        </w:r>
        <w:r>
          <w:rPr>
            <w:noProof/>
            <w:webHidden/>
          </w:rPr>
          <w:fldChar w:fldCharType="separate"/>
        </w:r>
        <w:r w:rsidR="00154B53">
          <w:rPr>
            <w:noProof/>
            <w:webHidden/>
          </w:rPr>
          <w:t>59</w:t>
        </w:r>
        <w:r>
          <w:rPr>
            <w:noProof/>
            <w:webHidden/>
          </w:rPr>
          <w:fldChar w:fldCharType="end"/>
        </w:r>
      </w:hyperlink>
    </w:p>
    <w:p w14:paraId="6D051599" w14:textId="063B2891"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Pr="002015B5">
          <w:rPr>
            <w:rStyle w:val="Hyperlink"/>
            <w:noProof/>
          </w:rPr>
          <w:t>Tabel 4.2</w:t>
        </w:r>
        <w:r>
          <w:rPr>
            <w:rFonts w:asciiTheme="minorHAnsi" w:eastAsiaTheme="minorEastAsia" w:hAnsiTheme="minorHAnsi" w:cstheme="minorBidi"/>
            <w:noProof/>
            <w:sz w:val="22"/>
            <w:szCs w:val="22"/>
            <w:lang w:val="en-US"/>
          </w:rPr>
          <w:tab/>
        </w:r>
        <w:r w:rsidRPr="002015B5">
          <w:rPr>
            <w:rStyle w:val="Hyperlink"/>
            <w:noProof/>
          </w:rPr>
          <w:t>Hasil Integration Testing</w:t>
        </w:r>
        <w:r>
          <w:rPr>
            <w:noProof/>
            <w:webHidden/>
          </w:rPr>
          <w:tab/>
        </w:r>
        <w:r>
          <w:rPr>
            <w:noProof/>
            <w:webHidden/>
          </w:rPr>
          <w:fldChar w:fldCharType="begin"/>
        </w:r>
        <w:r>
          <w:rPr>
            <w:noProof/>
            <w:webHidden/>
          </w:rPr>
          <w:instrText xml:space="preserve"> PAGEREF _Toc156335901 \h </w:instrText>
        </w:r>
        <w:r>
          <w:rPr>
            <w:noProof/>
            <w:webHidden/>
          </w:rPr>
        </w:r>
        <w:r>
          <w:rPr>
            <w:noProof/>
            <w:webHidden/>
          </w:rPr>
          <w:fldChar w:fldCharType="separate"/>
        </w:r>
        <w:r w:rsidR="00154B53">
          <w:rPr>
            <w:noProof/>
            <w:webHidden/>
          </w:rPr>
          <w:t>62</w:t>
        </w:r>
        <w:r>
          <w:rPr>
            <w:noProof/>
            <w:webHidden/>
          </w:rPr>
          <w:fldChar w:fldCharType="end"/>
        </w:r>
      </w:hyperlink>
    </w:p>
    <w:p w14:paraId="771A8245" w14:textId="7BEE8752"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Pr="002015B5">
          <w:rPr>
            <w:rStyle w:val="Hyperlink"/>
            <w:noProof/>
          </w:rPr>
          <w:t>Tabel 4.3</w:t>
        </w:r>
        <w:r>
          <w:rPr>
            <w:rFonts w:asciiTheme="minorHAnsi" w:eastAsiaTheme="minorEastAsia" w:hAnsiTheme="minorHAnsi" w:cstheme="minorBidi"/>
            <w:noProof/>
            <w:sz w:val="22"/>
            <w:szCs w:val="22"/>
            <w:lang w:val="en-US"/>
          </w:rPr>
          <w:tab/>
        </w:r>
        <w:r w:rsidRPr="002015B5">
          <w:rPr>
            <w:rStyle w:val="Hyperlink"/>
            <w:noProof/>
          </w:rPr>
          <w:t>Responden SUS</w:t>
        </w:r>
        <w:r>
          <w:rPr>
            <w:noProof/>
            <w:webHidden/>
          </w:rPr>
          <w:tab/>
        </w:r>
        <w:r>
          <w:rPr>
            <w:noProof/>
            <w:webHidden/>
          </w:rPr>
          <w:fldChar w:fldCharType="begin"/>
        </w:r>
        <w:r>
          <w:rPr>
            <w:noProof/>
            <w:webHidden/>
          </w:rPr>
          <w:instrText xml:space="preserve"> PAGEREF _Toc156335902 \h </w:instrText>
        </w:r>
        <w:r>
          <w:rPr>
            <w:noProof/>
            <w:webHidden/>
          </w:rPr>
        </w:r>
        <w:r>
          <w:rPr>
            <w:noProof/>
            <w:webHidden/>
          </w:rPr>
          <w:fldChar w:fldCharType="separate"/>
        </w:r>
        <w:r w:rsidR="00154B53">
          <w:rPr>
            <w:noProof/>
            <w:webHidden/>
          </w:rPr>
          <w:t>66</w:t>
        </w:r>
        <w:r>
          <w:rPr>
            <w:noProof/>
            <w:webHidden/>
          </w:rPr>
          <w:fldChar w:fldCharType="end"/>
        </w:r>
      </w:hyperlink>
    </w:p>
    <w:p w14:paraId="4F047C4A" w14:textId="52A1C33F"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Pr="002015B5">
          <w:rPr>
            <w:rStyle w:val="Hyperlink"/>
            <w:noProof/>
          </w:rPr>
          <w:t>Tabel 4.4</w:t>
        </w:r>
        <w:r>
          <w:rPr>
            <w:rFonts w:asciiTheme="minorHAnsi" w:eastAsiaTheme="minorEastAsia" w:hAnsiTheme="minorHAnsi" w:cstheme="minorBidi"/>
            <w:noProof/>
            <w:sz w:val="22"/>
            <w:szCs w:val="22"/>
            <w:lang w:val="en-US"/>
          </w:rPr>
          <w:tab/>
        </w:r>
        <w:r w:rsidRPr="002015B5">
          <w:rPr>
            <w:rStyle w:val="Hyperlink"/>
            <w:noProof/>
          </w:rPr>
          <w:t>Rata-Rata Skor Tiap Pertanyaan SUS</w:t>
        </w:r>
        <w:r>
          <w:rPr>
            <w:noProof/>
            <w:webHidden/>
          </w:rPr>
          <w:tab/>
        </w:r>
        <w:r>
          <w:rPr>
            <w:noProof/>
            <w:webHidden/>
          </w:rPr>
          <w:fldChar w:fldCharType="begin"/>
        </w:r>
        <w:r>
          <w:rPr>
            <w:noProof/>
            <w:webHidden/>
          </w:rPr>
          <w:instrText xml:space="preserve"> PAGEREF _Toc156335903 \h </w:instrText>
        </w:r>
        <w:r>
          <w:rPr>
            <w:noProof/>
            <w:webHidden/>
          </w:rPr>
        </w:r>
        <w:r>
          <w:rPr>
            <w:noProof/>
            <w:webHidden/>
          </w:rPr>
          <w:fldChar w:fldCharType="separate"/>
        </w:r>
        <w:r w:rsidR="00154B53">
          <w:rPr>
            <w:noProof/>
            <w:webHidden/>
          </w:rPr>
          <w:t>67</w:t>
        </w:r>
        <w:r>
          <w:rPr>
            <w:noProof/>
            <w:webHidden/>
          </w:rPr>
          <w:fldChar w:fldCharType="end"/>
        </w:r>
      </w:hyperlink>
    </w:p>
    <w:p w14:paraId="7A20FA05" w14:textId="0EC8F0A1"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Pr="002015B5">
          <w:rPr>
            <w:rStyle w:val="Hyperlink"/>
            <w:noProof/>
          </w:rPr>
          <w:t>Tabel 4.5</w:t>
        </w:r>
        <w:r>
          <w:rPr>
            <w:rFonts w:asciiTheme="minorHAnsi" w:eastAsiaTheme="minorEastAsia" w:hAnsiTheme="minorHAnsi" w:cstheme="minorBidi"/>
            <w:noProof/>
            <w:sz w:val="22"/>
            <w:szCs w:val="22"/>
            <w:lang w:val="en-US"/>
          </w:rPr>
          <w:tab/>
        </w:r>
        <w:r w:rsidRPr="002015B5">
          <w:rPr>
            <w:rStyle w:val="Hyperlink"/>
            <w:noProof/>
          </w:rPr>
          <w:t>Skor SUS Ganjil dan Genap</w:t>
        </w:r>
        <w:r>
          <w:rPr>
            <w:noProof/>
            <w:webHidden/>
          </w:rPr>
          <w:tab/>
        </w:r>
        <w:r>
          <w:rPr>
            <w:noProof/>
            <w:webHidden/>
          </w:rPr>
          <w:fldChar w:fldCharType="begin"/>
        </w:r>
        <w:r>
          <w:rPr>
            <w:noProof/>
            <w:webHidden/>
          </w:rPr>
          <w:instrText xml:space="preserve"> PAGEREF _Toc156335904 \h </w:instrText>
        </w:r>
        <w:r>
          <w:rPr>
            <w:noProof/>
            <w:webHidden/>
          </w:rPr>
        </w:r>
        <w:r>
          <w:rPr>
            <w:noProof/>
            <w:webHidden/>
          </w:rPr>
          <w:fldChar w:fldCharType="separate"/>
        </w:r>
        <w:r w:rsidR="00154B53">
          <w:rPr>
            <w:noProof/>
            <w:webHidden/>
          </w:rPr>
          <w:t>68</w:t>
        </w:r>
        <w:r>
          <w:rPr>
            <w:noProof/>
            <w:webHidden/>
          </w:rPr>
          <w:fldChar w:fldCharType="end"/>
        </w:r>
      </w:hyperlink>
    </w:p>
    <w:p w14:paraId="5E249B88" w14:textId="7614F2AA"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Pr="002015B5">
          <w:rPr>
            <w:rStyle w:val="Hyperlink"/>
            <w:noProof/>
          </w:rPr>
          <w:t>Tabel 4.6</w:t>
        </w:r>
        <w:r>
          <w:rPr>
            <w:rFonts w:asciiTheme="minorHAnsi" w:eastAsiaTheme="minorEastAsia" w:hAnsiTheme="minorHAnsi" w:cstheme="minorBidi"/>
            <w:noProof/>
            <w:sz w:val="22"/>
            <w:szCs w:val="22"/>
            <w:lang w:val="en-US"/>
          </w:rPr>
          <w:tab/>
        </w:r>
        <w:r w:rsidRPr="002015B5">
          <w:rPr>
            <w:rStyle w:val="Hyperlink"/>
            <w:noProof/>
          </w:rPr>
          <w:t>Total Skor SUS Setiap Responden Dikali 2.5</w:t>
        </w:r>
        <w:r>
          <w:rPr>
            <w:noProof/>
            <w:webHidden/>
          </w:rPr>
          <w:tab/>
        </w:r>
        <w:r>
          <w:rPr>
            <w:noProof/>
            <w:webHidden/>
          </w:rPr>
          <w:fldChar w:fldCharType="begin"/>
        </w:r>
        <w:r>
          <w:rPr>
            <w:noProof/>
            <w:webHidden/>
          </w:rPr>
          <w:instrText xml:space="preserve"> PAGEREF _Toc156335905 \h </w:instrText>
        </w:r>
        <w:r>
          <w:rPr>
            <w:noProof/>
            <w:webHidden/>
          </w:rPr>
        </w:r>
        <w:r>
          <w:rPr>
            <w:noProof/>
            <w:webHidden/>
          </w:rPr>
          <w:fldChar w:fldCharType="separate"/>
        </w:r>
        <w:r w:rsidR="00154B53">
          <w:rPr>
            <w:noProof/>
            <w:webHidden/>
          </w:rPr>
          <w:t>69</w:t>
        </w:r>
        <w:r>
          <w:rPr>
            <w:noProof/>
            <w:webHidden/>
          </w:rPr>
          <w:fldChar w:fldCharType="end"/>
        </w:r>
      </w:hyperlink>
    </w:p>
    <w:p w14:paraId="3D6FAB37" w14:textId="67019FC6"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Pr="002015B5">
          <w:rPr>
            <w:rStyle w:val="Hyperlink"/>
            <w:noProof/>
          </w:rPr>
          <w:t>Tabel 4.7</w:t>
        </w:r>
        <w:r>
          <w:rPr>
            <w:rFonts w:asciiTheme="minorHAnsi" w:eastAsiaTheme="minorEastAsia" w:hAnsiTheme="minorHAnsi" w:cstheme="minorBidi"/>
            <w:noProof/>
            <w:sz w:val="22"/>
            <w:szCs w:val="22"/>
            <w:lang w:val="en-US"/>
          </w:rPr>
          <w:tab/>
        </w:r>
        <w:r w:rsidRPr="002015B5">
          <w:rPr>
            <w:rStyle w:val="Hyperlink"/>
            <w:noProof/>
          </w:rPr>
          <w:t xml:space="preserve">Hasil Pengujian Fungsional </w:t>
        </w:r>
        <w:r w:rsidRPr="002015B5">
          <w:rPr>
            <w:rStyle w:val="Hyperlink"/>
            <w:i/>
            <w:iCs/>
            <w:noProof/>
          </w:rPr>
          <w:t>Black Box</w:t>
        </w:r>
        <w:r>
          <w:rPr>
            <w:noProof/>
            <w:webHidden/>
          </w:rPr>
          <w:tab/>
        </w:r>
        <w:r>
          <w:rPr>
            <w:noProof/>
            <w:webHidden/>
          </w:rPr>
          <w:fldChar w:fldCharType="begin"/>
        </w:r>
        <w:r>
          <w:rPr>
            <w:noProof/>
            <w:webHidden/>
          </w:rPr>
          <w:instrText xml:space="preserve"> PAGEREF _Toc156335906 \h </w:instrText>
        </w:r>
        <w:r>
          <w:rPr>
            <w:noProof/>
            <w:webHidden/>
          </w:rPr>
        </w:r>
        <w:r>
          <w:rPr>
            <w:noProof/>
            <w:webHidden/>
          </w:rPr>
          <w:fldChar w:fldCharType="separate"/>
        </w:r>
        <w:r w:rsidR="00154B53">
          <w:rPr>
            <w:noProof/>
            <w:webHidden/>
          </w:rPr>
          <w:t>70</w:t>
        </w:r>
        <w:r>
          <w:rPr>
            <w:noProof/>
            <w:webHidden/>
          </w:rPr>
          <w:fldChar w:fldCharType="end"/>
        </w:r>
      </w:hyperlink>
    </w:p>
    <w:p w14:paraId="00082BA9" w14:textId="7F1D070D"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Pr="002015B5">
          <w:rPr>
            <w:rStyle w:val="Hyperlink"/>
            <w:noProof/>
          </w:rPr>
          <w:t>Tabel 4.8</w:t>
        </w:r>
        <w:r>
          <w:rPr>
            <w:rFonts w:asciiTheme="minorHAnsi" w:eastAsiaTheme="minorEastAsia" w:hAnsiTheme="minorHAnsi" w:cstheme="minorBidi"/>
            <w:noProof/>
            <w:sz w:val="22"/>
            <w:szCs w:val="22"/>
            <w:lang w:val="en-US"/>
          </w:rPr>
          <w:tab/>
        </w:r>
        <w:r w:rsidRPr="002015B5">
          <w:rPr>
            <w:rStyle w:val="Hyperlink"/>
            <w:noProof/>
          </w:rPr>
          <w:t>Hasil Pengujian Non Fungsional Black Box</w:t>
        </w:r>
        <w:r>
          <w:rPr>
            <w:noProof/>
            <w:webHidden/>
          </w:rPr>
          <w:tab/>
        </w:r>
        <w:r>
          <w:rPr>
            <w:noProof/>
            <w:webHidden/>
          </w:rPr>
          <w:fldChar w:fldCharType="begin"/>
        </w:r>
        <w:r>
          <w:rPr>
            <w:noProof/>
            <w:webHidden/>
          </w:rPr>
          <w:instrText xml:space="preserve"> PAGEREF _Toc156335907 \h </w:instrText>
        </w:r>
        <w:r>
          <w:rPr>
            <w:noProof/>
            <w:webHidden/>
          </w:rPr>
        </w:r>
        <w:r>
          <w:rPr>
            <w:noProof/>
            <w:webHidden/>
          </w:rPr>
          <w:fldChar w:fldCharType="separate"/>
        </w:r>
        <w:r w:rsidR="00154B53">
          <w:rPr>
            <w:noProof/>
            <w:webHidden/>
          </w:rPr>
          <w:t>73</w:t>
        </w:r>
        <w:r>
          <w:rPr>
            <w:noProof/>
            <w:webHidden/>
          </w:rPr>
          <w:fldChar w:fldCharType="end"/>
        </w:r>
      </w:hyperlink>
    </w:p>
    <w:p w14:paraId="547F9B3B" w14:textId="1BED255E" w:rsidR="00BE1DF6" w:rsidRDefault="00BE1DF6">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Pr="002015B5">
          <w:rPr>
            <w:rStyle w:val="Hyperlink"/>
            <w:noProof/>
          </w:rPr>
          <w:t>Tabel 4.9</w:t>
        </w:r>
        <w:r>
          <w:rPr>
            <w:rFonts w:asciiTheme="minorHAnsi" w:eastAsiaTheme="minorEastAsia" w:hAnsiTheme="minorHAnsi" w:cstheme="minorBidi"/>
            <w:noProof/>
            <w:sz w:val="22"/>
            <w:szCs w:val="22"/>
            <w:lang w:val="en-US"/>
          </w:rPr>
          <w:tab/>
        </w:r>
        <w:r w:rsidRPr="002015B5">
          <w:rPr>
            <w:rStyle w:val="Hyperlink"/>
            <w:noProof/>
          </w:rPr>
          <w:t>Hasil Pengujian Teks Black Box</w:t>
        </w:r>
        <w:r>
          <w:rPr>
            <w:noProof/>
            <w:webHidden/>
          </w:rPr>
          <w:tab/>
        </w:r>
        <w:r>
          <w:rPr>
            <w:noProof/>
            <w:webHidden/>
          </w:rPr>
          <w:fldChar w:fldCharType="begin"/>
        </w:r>
        <w:r>
          <w:rPr>
            <w:noProof/>
            <w:webHidden/>
          </w:rPr>
          <w:instrText xml:space="preserve"> PAGEREF _Toc156335908 \h </w:instrText>
        </w:r>
        <w:r>
          <w:rPr>
            <w:noProof/>
            <w:webHidden/>
          </w:rPr>
        </w:r>
        <w:r>
          <w:rPr>
            <w:noProof/>
            <w:webHidden/>
          </w:rPr>
          <w:fldChar w:fldCharType="separate"/>
        </w:r>
        <w:r w:rsidR="00154B53">
          <w:rPr>
            <w:noProof/>
            <w:webHidden/>
          </w:rPr>
          <w:t>77</w:t>
        </w:r>
        <w:r>
          <w:rPr>
            <w:noProof/>
            <w:webHidden/>
          </w:rPr>
          <w:fldChar w:fldCharType="end"/>
        </w:r>
      </w:hyperlink>
    </w:p>
    <w:p w14:paraId="3E73000D" w14:textId="0CE7DEE4"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Pr="002015B5">
          <w:rPr>
            <w:rStyle w:val="Hyperlink"/>
            <w:noProof/>
          </w:rPr>
          <w:t>Tabel 4.10</w:t>
        </w:r>
        <w:r>
          <w:rPr>
            <w:rFonts w:asciiTheme="minorHAnsi" w:eastAsiaTheme="minorEastAsia" w:hAnsiTheme="minorHAnsi" w:cstheme="minorBidi"/>
            <w:noProof/>
            <w:sz w:val="22"/>
            <w:szCs w:val="22"/>
            <w:lang w:val="en-US"/>
          </w:rPr>
          <w:tab/>
        </w:r>
        <w:r w:rsidRPr="002015B5">
          <w:rPr>
            <w:rStyle w:val="Hyperlink"/>
            <w:noProof/>
          </w:rPr>
          <w:t>Penilaian Kata Kunci Teks</w:t>
        </w:r>
        <w:r>
          <w:rPr>
            <w:noProof/>
            <w:webHidden/>
          </w:rPr>
          <w:tab/>
        </w:r>
        <w:r>
          <w:rPr>
            <w:noProof/>
            <w:webHidden/>
          </w:rPr>
          <w:fldChar w:fldCharType="begin"/>
        </w:r>
        <w:r>
          <w:rPr>
            <w:noProof/>
            <w:webHidden/>
          </w:rPr>
          <w:instrText xml:space="preserve"> PAGEREF _Toc156335909 \h </w:instrText>
        </w:r>
        <w:r>
          <w:rPr>
            <w:noProof/>
            <w:webHidden/>
          </w:rPr>
        </w:r>
        <w:r>
          <w:rPr>
            <w:noProof/>
            <w:webHidden/>
          </w:rPr>
          <w:fldChar w:fldCharType="separate"/>
        </w:r>
        <w:r w:rsidR="00154B53">
          <w:rPr>
            <w:noProof/>
            <w:webHidden/>
          </w:rPr>
          <w:t>81</w:t>
        </w:r>
        <w:r>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19" w:name="_Toc156335810"/>
      <w:r w:rsidRPr="00FD40C3">
        <w:lastRenderedPageBreak/>
        <w:t>DAFTAR GAMBAR</w:t>
      </w:r>
      <w:bookmarkEnd w:id="19"/>
    </w:p>
    <w:p w14:paraId="044352B8" w14:textId="64D8210E"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154B53">
          <w:rPr>
            <w:noProof/>
            <w:webHidden/>
          </w:rPr>
          <w:t>11</w:t>
        </w:r>
        <w:r w:rsidR="00BE1DF6">
          <w:rPr>
            <w:noProof/>
            <w:webHidden/>
          </w:rPr>
          <w:fldChar w:fldCharType="end"/>
        </w:r>
      </w:hyperlink>
    </w:p>
    <w:p w14:paraId="25C90F46" w14:textId="07F781FA"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Pr="00941860">
          <w:rPr>
            <w:rStyle w:val="Hyperlink"/>
            <w:noProof/>
          </w:rPr>
          <w:t xml:space="preserve">Gambar 2.2 SUS </w:t>
        </w:r>
        <w:r w:rsidRPr="00941860">
          <w:rPr>
            <w:rStyle w:val="Hyperlink"/>
            <w:i/>
            <w:iCs/>
            <w:noProof/>
          </w:rPr>
          <w:t>Score Percentile Rank</w:t>
        </w:r>
        <w:r w:rsidRPr="00941860">
          <w:rPr>
            <w:rStyle w:val="Hyperlink"/>
            <w:noProof/>
          </w:rPr>
          <w:t xml:space="preserve"> [14]</w:t>
        </w:r>
        <w:r>
          <w:rPr>
            <w:noProof/>
            <w:webHidden/>
          </w:rPr>
          <w:tab/>
        </w:r>
        <w:r>
          <w:rPr>
            <w:noProof/>
            <w:webHidden/>
          </w:rPr>
          <w:fldChar w:fldCharType="begin"/>
        </w:r>
        <w:r>
          <w:rPr>
            <w:noProof/>
            <w:webHidden/>
          </w:rPr>
          <w:instrText xml:space="preserve"> PAGEREF _Toc156335911 \h </w:instrText>
        </w:r>
        <w:r>
          <w:rPr>
            <w:noProof/>
            <w:webHidden/>
          </w:rPr>
        </w:r>
        <w:r>
          <w:rPr>
            <w:noProof/>
            <w:webHidden/>
          </w:rPr>
          <w:fldChar w:fldCharType="separate"/>
        </w:r>
        <w:r w:rsidR="00154B53">
          <w:rPr>
            <w:noProof/>
            <w:webHidden/>
          </w:rPr>
          <w:t>19</w:t>
        </w:r>
        <w:r>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27C01010"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Pr="0027508F">
          <w:rPr>
            <w:rStyle w:val="Hyperlink"/>
            <w:noProof/>
          </w:rPr>
          <w:t>Gambar 3.1</w:t>
        </w:r>
        <w:r w:rsidRPr="0027508F">
          <w:rPr>
            <w:rStyle w:val="Hyperlink"/>
            <w:i/>
            <w:iCs/>
            <w:noProof/>
          </w:rPr>
          <w:t xml:space="preserve"> Flowchart</w:t>
        </w:r>
        <w:r w:rsidRPr="0027508F">
          <w:rPr>
            <w:rStyle w:val="Hyperlink"/>
            <w:noProof/>
          </w:rPr>
          <w:t xml:space="preserve"> Penelitian</w:t>
        </w:r>
        <w:r>
          <w:rPr>
            <w:noProof/>
            <w:webHidden/>
          </w:rPr>
          <w:tab/>
        </w:r>
        <w:r>
          <w:rPr>
            <w:noProof/>
            <w:webHidden/>
          </w:rPr>
          <w:fldChar w:fldCharType="begin"/>
        </w:r>
        <w:r>
          <w:rPr>
            <w:noProof/>
            <w:webHidden/>
          </w:rPr>
          <w:instrText xml:space="preserve"> PAGEREF _Toc156335912 \h </w:instrText>
        </w:r>
        <w:r>
          <w:rPr>
            <w:noProof/>
            <w:webHidden/>
          </w:rPr>
        </w:r>
        <w:r>
          <w:rPr>
            <w:noProof/>
            <w:webHidden/>
          </w:rPr>
          <w:fldChar w:fldCharType="separate"/>
        </w:r>
        <w:r w:rsidR="00154B53">
          <w:rPr>
            <w:noProof/>
            <w:webHidden/>
          </w:rPr>
          <w:t>21</w:t>
        </w:r>
        <w:r>
          <w:rPr>
            <w:noProof/>
            <w:webHidden/>
          </w:rPr>
          <w:fldChar w:fldCharType="end"/>
        </w:r>
      </w:hyperlink>
    </w:p>
    <w:p w14:paraId="6314C478" w14:textId="1F708759"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Pr="0027508F">
          <w:rPr>
            <w:rStyle w:val="Hyperlink"/>
            <w:noProof/>
          </w:rPr>
          <w:t>Gambar 3.2 Alur Integrasi Aplikasi dan Model</w:t>
        </w:r>
        <w:r>
          <w:rPr>
            <w:noProof/>
            <w:webHidden/>
          </w:rPr>
          <w:tab/>
        </w:r>
        <w:r>
          <w:rPr>
            <w:noProof/>
            <w:webHidden/>
          </w:rPr>
          <w:fldChar w:fldCharType="begin"/>
        </w:r>
        <w:r>
          <w:rPr>
            <w:noProof/>
            <w:webHidden/>
          </w:rPr>
          <w:instrText xml:space="preserve"> PAGEREF _Toc156335913 \h </w:instrText>
        </w:r>
        <w:r>
          <w:rPr>
            <w:noProof/>
            <w:webHidden/>
          </w:rPr>
        </w:r>
        <w:r>
          <w:rPr>
            <w:noProof/>
            <w:webHidden/>
          </w:rPr>
          <w:fldChar w:fldCharType="separate"/>
        </w:r>
        <w:r w:rsidR="00154B53">
          <w:rPr>
            <w:noProof/>
            <w:webHidden/>
          </w:rPr>
          <w:t>23</w:t>
        </w:r>
        <w:r>
          <w:rPr>
            <w:noProof/>
            <w:webHidden/>
          </w:rPr>
          <w:fldChar w:fldCharType="end"/>
        </w:r>
      </w:hyperlink>
    </w:p>
    <w:p w14:paraId="2EC21E6A" w14:textId="51C4A3C7"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Pr="0027508F">
          <w:rPr>
            <w:rStyle w:val="Hyperlink"/>
            <w:i/>
            <w:iCs/>
            <w:noProof/>
          </w:rPr>
          <w:t>Gambar 3.3</w:t>
        </w:r>
        <w:r w:rsidRPr="0027508F">
          <w:rPr>
            <w:rStyle w:val="Hyperlink"/>
            <w:noProof/>
          </w:rPr>
          <w:t xml:space="preserve"> Alur Penelitian </w:t>
        </w:r>
        <w:r w:rsidRPr="0027508F">
          <w:rPr>
            <w:rStyle w:val="Hyperlink"/>
            <w:i/>
            <w:iCs/>
            <w:noProof/>
          </w:rPr>
          <w:t>Test-Driven Development</w:t>
        </w:r>
        <w:r>
          <w:rPr>
            <w:noProof/>
            <w:webHidden/>
          </w:rPr>
          <w:tab/>
        </w:r>
        <w:r>
          <w:rPr>
            <w:noProof/>
            <w:webHidden/>
          </w:rPr>
          <w:fldChar w:fldCharType="begin"/>
        </w:r>
        <w:r>
          <w:rPr>
            <w:noProof/>
            <w:webHidden/>
          </w:rPr>
          <w:instrText xml:space="preserve"> PAGEREF _Toc156335914 \h </w:instrText>
        </w:r>
        <w:r>
          <w:rPr>
            <w:noProof/>
            <w:webHidden/>
          </w:rPr>
        </w:r>
        <w:r>
          <w:rPr>
            <w:noProof/>
            <w:webHidden/>
          </w:rPr>
          <w:fldChar w:fldCharType="separate"/>
        </w:r>
        <w:r w:rsidR="00154B53">
          <w:rPr>
            <w:noProof/>
            <w:webHidden/>
          </w:rPr>
          <w:t>26</w:t>
        </w:r>
        <w:r>
          <w:rPr>
            <w:noProof/>
            <w:webHidden/>
          </w:rPr>
          <w:fldChar w:fldCharType="end"/>
        </w:r>
      </w:hyperlink>
    </w:p>
    <w:p w14:paraId="681594C8" w14:textId="4D22D205"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Pr="0027508F">
          <w:rPr>
            <w:rStyle w:val="Hyperlink"/>
            <w:noProof/>
          </w:rPr>
          <w:t>Gambar 3.4</w:t>
        </w:r>
        <w:r w:rsidRPr="0027508F">
          <w:rPr>
            <w:rStyle w:val="Hyperlink"/>
            <w:i/>
            <w:iCs/>
            <w:noProof/>
          </w:rPr>
          <w:t xml:space="preserve"> Use Case Diagram</w:t>
        </w:r>
        <w:r w:rsidRPr="0027508F">
          <w:rPr>
            <w:rStyle w:val="Hyperlink"/>
            <w:noProof/>
          </w:rPr>
          <w:t xml:space="preserve"> Aplikasi</w:t>
        </w:r>
        <w:r>
          <w:rPr>
            <w:noProof/>
            <w:webHidden/>
          </w:rPr>
          <w:tab/>
        </w:r>
        <w:r>
          <w:rPr>
            <w:noProof/>
            <w:webHidden/>
          </w:rPr>
          <w:fldChar w:fldCharType="begin"/>
        </w:r>
        <w:r>
          <w:rPr>
            <w:noProof/>
            <w:webHidden/>
          </w:rPr>
          <w:instrText xml:space="preserve"> PAGEREF _Toc156335915 \h </w:instrText>
        </w:r>
        <w:r>
          <w:rPr>
            <w:noProof/>
            <w:webHidden/>
          </w:rPr>
        </w:r>
        <w:r>
          <w:rPr>
            <w:noProof/>
            <w:webHidden/>
          </w:rPr>
          <w:fldChar w:fldCharType="separate"/>
        </w:r>
        <w:r w:rsidR="00154B53">
          <w:rPr>
            <w:noProof/>
            <w:webHidden/>
          </w:rPr>
          <w:t>30</w:t>
        </w:r>
        <w:r>
          <w:rPr>
            <w:noProof/>
            <w:webHidden/>
          </w:rPr>
          <w:fldChar w:fldCharType="end"/>
        </w:r>
      </w:hyperlink>
    </w:p>
    <w:p w14:paraId="1EF9B96A" w14:textId="6A3B5286"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Pr="0027508F">
          <w:rPr>
            <w:rStyle w:val="Hyperlink"/>
            <w:noProof/>
          </w:rPr>
          <w:t>Gambar 3.5</w:t>
        </w:r>
        <w:r w:rsidRPr="0027508F">
          <w:rPr>
            <w:rStyle w:val="Hyperlink"/>
            <w:i/>
            <w:iCs/>
            <w:noProof/>
          </w:rPr>
          <w:t xml:space="preserve"> Activity Diagram </w:t>
        </w:r>
        <w:r w:rsidRPr="0027508F">
          <w:rPr>
            <w:rStyle w:val="Hyperlink"/>
            <w:noProof/>
          </w:rPr>
          <w:t>Aplikasi</w:t>
        </w:r>
        <w:r>
          <w:rPr>
            <w:noProof/>
            <w:webHidden/>
          </w:rPr>
          <w:tab/>
        </w:r>
        <w:r>
          <w:rPr>
            <w:noProof/>
            <w:webHidden/>
          </w:rPr>
          <w:fldChar w:fldCharType="begin"/>
        </w:r>
        <w:r>
          <w:rPr>
            <w:noProof/>
            <w:webHidden/>
          </w:rPr>
          <w:instrText xml:space="preserve"> PAGEREF _Toc156335916 \h </w:instrText>
        </w:r>
        <w:r>
          <w:rPr>
            <w:noProof/>
            <w:webHidden/>
          </w:rPr>
        </w:r>
        <w:r>
          <w:rPr>
            <w:noProof/>
            <w:webHidden/>
          </w:rPr>
          <w:fldChar w:fldCharType="separate"/>
        </w:r>
        <w:r w:rsidR="00154B53">
          <w:rPr>
            <w:noProof/>
            <w:webHidden/>
          </w:rPr>
          <w:t>31</w:t>
        </w:r>
        <w:r>
          <w:rPr>
            <w:noProof/>
            <w:webHidden/>
          </w:rPr>
          <w:fldChar w:fldCharType="end"/>
        </w:r>
      </w:hyperlink>
    </w:p>
    <w:p w14:paraId="6D4ADB8A" w14:textId="3FF52509"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Pr="0027508F">
          <w:rPr>
            <w:rStyle w:val="Hyperlink"/>
            <w:noProof/>
          </w:rPr>
          <w:t>Gambar 3.6</w:t>
        </w:r>
        <w:r w:rsidRPr="0027508F">
          <w:rPr>
            <w:rStyle w:val="Hyperlink"/>
            <w:i/>
            <w:iCs/>
            <w:noProof/>
          </w:rPr>
          <w:t xml:space="preserve"> Mockup</w:t>
        </w:r>
        <w:r w:rsidRPr="0027508F">
          <w:rPr>
            <w:rStyle w:val="Hyperlink"/>
            <w:noProof/>
          </w:rPr>
          <w:t xml:space="preserve"> Halaman Home</w:t>
        </w:r>
        <w:r>
          <w:rPr>
            <w:noProof/>
            <w:webHidden/>
          </w:rPr>
          <w:tab/>
        </w:r>
        <w:r>
          <w:rPr>
            <w:noProof/>
            <w:webHidden/>
          </w:rPr>
          <w:fldChar w:fldCharType="begin"/>
        </w:r>
        <w:r>
          <w:rPr>
            <w:noProof/>
            <w:webHidden/>
          </w:rPr>
          <w:instrText xml:space="preserve"> PAGEREF _Toc156335917 \h </w:instrText>
        </w:r>
        <w:r>
          <w:rPr>
            <w:noProof/>
            <w:webHidden/>
          </w:rPr>
        </w:r>
        <w:r>
          <w:rPr>
            <w:noProof/>
            <w:webHidden/>
          </w:rPr>
          <w:fldChar w:fldCharType="separate"/>
        </w:r>
        <w:r w:rsidR="00154B53">
          <w:rPr>
            <w:noProof/>
            <w:webHidden/>
          </w:rPr>
          <w:t>32</w:t>
        </w:r>
        <w:r>
          <w:rPr>
            <w:noProof/>
            <w:webHidden/>
          </w:rPr>
          <w:fldChar w:fldCharType="end"/>
        </w:r>
      </w:hyperlink>
    </w:p>
    <w:p w14:paraId="6BD53AA3" w14:textId="57A8398D"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Pr="0027508F">
          <w:rPr>
            <w:rStyle w:val="Hyperlink"/>
            <w:noProof/>
          </w:rPr>
          <w:t>Gambar 3.7</w:t>
        </w:r>
        <w:r w:rsidRPr="0027508F">
          <w:rPr>
            <w:rStyle w:val="Hyperlink"/>
            <w:i/>
            <w:iCs/>
            <w:noProof/>
          </w:rPr>
          <w:t xml:space="preserve"> Mockup</w:t>
        </w:r>
        <w:r w:rsidRPr="0027508F">
          <w:rPr>
            <w:rStyle w:val="Hyperlink"/>
            <w:noProof/>
          </w:rPr>
          <w:t xml:space="preserve"> Metode Penilaian Tunggal</w:t>
        </w:r>
        <w:r>
          <w:rPr>
            <w:noProof/>
            <w:webHidden/>
          </w:rPr>
          <w:tab/>
        </w:r>
        <w:r>
          <w:rPr>
            <w:noProof/>
            <w:webHidden/>
          </w:rPr>
          <w:fldChar w:fldCharType="begin"/>
        </w:r>
        <w:r>
          <w:rPr>
            <w:noProof/>
            <w:webHidden/>
          </w:rPr>
          <w:instrText xml:space="preserve"> PAGEREF _Toc156335918 \h </w:instrText>
        </w:r>
        <w:r>
          <w:rPr>
            <w:noProof/>
            <w:webHidden/>
          </w:rPr>
        </w:r>
        <w:r>
          <w:rPr>
            <w:noProof/>
            <w:webHidden/>
          </w:rPr>
          <w:fldChar w:fldCharType="separate"/>
        </w:r>
        <w:r w:rsidR="00154B53">
          <w:rPr>
            <w:noProof/>
            <w:webHidden/>
          </w:rPr>
          <w:t>33</w:t>
        </w:r>
        <w:r>
          <w:rPr>
            <w:noProof/>
            <w:webHidden/>
          </w:rPr>
          <w:fldChar w:fldCharType="end"/>
        </w:r>
      </w:hyperlink>
    </w:p>
    <w:p w14:paraId="6E3762A4" w14:textId="0F4BB68C"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Pr="0027508F">
          <w:rPr>
            <w:rStyle w:val="Hyperlink"/>
            <w:noProof/>
          </w:rPr>
          <w:t>Gambar 3.8</w:t>
        </w:r>
        <w:r w:rsidRPr="0027508F">
          <w:rPr>
            <w:rStyle w:val="Hyperlink"/>
            <w:i/>
            <w:iCs/>
            <w:noProof/>
          </w:rPr>
          <w:t xml:space="preserve"> Mockup</w:t>
        </w:r>
        <w:r w:rsidRPr="0027508F">
          <w:rPr>
            <w:rStyle w:val="Hyperlink"/>
            <w:noProof/>
          </w:rPr>
          <w:t xml:space="preserve"> Hasil Metode Penilaian Tunggal</w:t>
        </w:r>
        <w:r>
          <w:rPr>
            <w:noProof/>
            <w:webHidden/>
          </w:rPr>
          <w:tab/>
        </w:r>
        <w:r>
          <w:rPr>
            <w:noProof/>
            <w:webHidden/>
          </w:rPr>
          <w:fldChar w:fldCharType="begin"/>
        </w:r>
        <w:r>
          <w:rPr>
            <w:noProof/>
            <w:webHidden/>
          </w:rPr>
          <w:instrText xml:space="preserve"> PAGEREF _Toc156335919 \h </w:instrText>
        </w:r>
        <w:r>
          <w:rPr>
            <w:noProof/>
            <w:webHidden/>
          </w:rPr>
        </w:r>
        <w:r>
          <w:rPr>
            <w:noProof/>
            <w:webHidden/>
          </w:rPr>
          <w:fldChar w:fldCharType="separate"/>
        </w:r>
        <w:r w:rsidR="00154B53">
          <w:rPr>
            <w:noProof/>
            <w:webHidden/>
          </w:rPr>
          <w:t>33</w:t>
        </w:r>
        <w:r>
          <w:rPr>
            <w:noProof/>
            <w:webHidden/>
          </w:rPr>
          <w:fldChar w:fldCharType="end"/>
        </w:r>
      </w:hyperlink>
    </w:p>
    <w:p w14:paraId="5DD02F47" w14:textId="27811659"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Pr="0027508F">
          <w:rPr>
            <w:rStyle w:val="Hyperlink"/>
            <w:noProof/>
          </w:rPr>
          <w:t>Gambar 3.9</w:t>
        </w:r>
        <w:r w:rsidRPr="0027508F">
          <w:rPr>
            <w:rStyle w:val="Hyperlink"/>
            <w:i/>
            <w:iCs/>
            <w:noProof/>
          </w:rPr>
          <w:t xml:space="preserve"> Mockup</w:t>
        </w:r>
        <w:r w:rsidRPr="0027508F">
          <w:rPr>
            <w:rStyle w:val="Hyperlink"/>
            <w:noProof/>
          </w:rPr>
          <w:t xml:space="preserve"> Metode Penilaian Jamak</w:t>
        </w:r>
        <w:r>
          <w:rPr>
            <w:noProof/>
            <w:webHidden/>
          </w:rPr>
          <w:tab/>
        </w:r>
        <w:r>
          <w:rPr>
            <w:noProof/>
            <w:webHidden/>
          </w:rPr>
          <w:fldChar w:fldCharType="begin"/>
        </w:r>
        <w:r>
          <w:rPr>
            <w:noProof/>
            <w:webHidden/>
          </w:rPr>
          <w:instrText xml:space="preserve"> PAGEREF _Toc156335920 \h </w:instrText>
        </w:r>
        <w:r>
          <w:rPr>
            <w:noProof/>
            <w:webHidden/>
          </w:rPr>
        </w:r>
        <w:r>
          <w:rPr>
            <w:noProof/>
            <w:webHidden/>
          </w:rPr>
          <w:fldChar w:fldCharType="separate"/>
        </w:r>
        <w:r w:rsidR="00154B53">
          <w:rPr>
            <w:noProof/>
            <w:webHidden/>
          </w:rPr>
          <w:t>34</w:t>
        </w:r>
        <w:r>
          <w:rPr>
            <w:noProof/>
            <w:webHidden/>
          </w:rPr>
          <w:fldChar w:fldCharType="end"/>
        </w:r>
      </w:hyperlink>
    </w:p>
    <w:p w14:paraId="16B2A0D2" w14:textId="0F6F40C4"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Pr="0027508F">
          <w:rPr>
            <w:rStyle w:val="Hyperlink"/>
            <w:noProof/>
          </w:rPr>
          <w:t>Gambar 3.10</w:t>
        </w:r>
        <w:r w:rsidRPr="0027508F">
          <w:rPr>
            <w:rStyle w:val="Hyperlink"/>
            <w:i/>
            <w:iCs/>
            <w:noProof/>
          </w:rPr>
          <w:t xml:space="preserve"> Mockup</w:t>
        </w:r>
        <w:r w:rsidRPr="0027508F">
          <w:rPr>
            <w:rStyle w:val="Hyperlink"/>
            <w:noProof/>
          </w:rPr>
          <w:t xml:space="preserve"> Hasil Metode Penilaian Jamak</w:t>
        </w:r>
        <w:r>
          <w:rPr>
            <w:noProof/>
            <w:webHidden/>
          </w:rPr>
          <w:tab/>
        </w:r>
        <w:r>
          <w:rPr>
            <w:noProof/>
            <w:webHidden/>
          </w:rPr>
          <w:fldChar w:fldCharType="begin"/>
        </w:r>
        <w:r>
          <w:rPr>
            <w:noProof/>
            <w:webHidden/>
          </w:rPr>
          <w:instrText xml:space="preserve"> PAGEREF _Toc156335921 \h </w:instrText>
        </w:r>
        <w:r>
          <w:rPr>
            <w:noProof/>
            <w:webHidden/>
          </w:rPr>
        </w:r>
        <w:r>
          <w:rPr>
            <w:noProof/>
            <w:webHidden/>
          </w:rPr>
          <w:fldChar w:fldCharType="separate"/>
        </w:r>
        <w:r w:rsidR="00154B53">
          <w:rPr>
            <w:noProof/>
            <w:webHidden/>
          </w:rPr>
          <w:t>35</w:t>
        </w:r>
        <w:r>
          <w:rPr>
            <w:noProof/>
            <w:webHidden/>
          </w:rPr>
          <w:fldChar w:fldCharType="end"/>
        </w:r>
      </w:hyperlink>
    </w:p>
    <w:p w14:paraId="5DD04C96" w14:textId="3B834E8D"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Pr="0027508F">
          <w:rPr>
            <w:rStyle w:val="Hyperlink"/>
            <w:noProof/>
          </w:rPr>
          <w:t>Gambar 3.11</w:t>
        </w:r>
        <w:r w:rsidRPr="0027508F">
          <w:rPr>
            <w:rStyle w:val="Hyperlink"/>
            <w:i/>
            <w:iCs/>
            <w:noProof/>
          </w:rPr>
          <w:t xml:space="preserve"> Mockup</w:t>
        </w:r>
        <w:r w:rsidRPr="0027508F">
          <w:rPr>
            <w:rStyle w:val="Hyperlink"/>
            <w:noProof/>
          </w:rPr>
          <w:t xml:space="preserve"> Halaman Bantuan</w:t>
        </w:r>
        <w:r>
          <w:rPr>
            <w:noProof/>
            <w:webHidden/>
          </w:rPr>
          <w:tab/>
        </w:r>
        <w:r>
          <w:rPr>
            <w:noProof/>
            <w:webHidden/>
          </w:rPr>
          <w:fldChar w:fldCharType="begin"/>
        </w:r>
        <w:r>
          <w:rPr>
            <w:noProof/>
            <w:webHidden/>
          </w:rPr>
          <w:instrText xml:space="preserve"> PAGEREF _Toc156335922 \h </w:instrText>
        </w:r>
        <w:r>
          <w:rPr>
            <w:noProof/>
            <w:webHidden/>
          </w:rPr>
        </w:r>
        <w:r>
          <w:rPr>
            <w:noProof/>
            <w:webHidden/>
          </w:rPr>
          <w:fldChar w:fldCharType="separate"/>
        </w:r>
        <w:r w:rsidR="00154B53">
          <w:rPr>
            <w:noProof/>
            <w:webHidden/>
          </w:rPr>
          <w:t>35</w:t>
        </w:r>
        <w:r>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5F1B1BB0"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Pr="008D6FF1">
          <w:rPr>
            <w:rStyle w:val="Hyperlink"/>
            <w:noProof/>
          </w:rPr>
          <w:t>Gambar 4.1</w:t>
        </w:r>
        <w:r>
          <w:rPr>
            <w:rFonts w:asciiTheme="minorHAnsi" w:eastAsiaTheme="minorEastAsia" w:hAnsiTheme="minorHAnsi" w:cstheme="minorBidi"/>
            <w:noProof/>
            <w:sz w:val="22"/>
            <w:szCs w:val="22"/>
            <w:lang w:val="en-US"/>
          </w:rPr>
          <w:tab/>
        </w:r>
        <w:r w:rsidRPr="008D6FF1">
          <w:rPr>
            <w:rStyle w:val="Hyperlink"/>
            <w:i/>
            <w:iCs/>
            <w:noProof/>
          </w:rPr>
          <w:t>Frontend</w:t>
        </w:r>
        <w:r w:rsidRPr="008D6FF1">
          <w:rPr>
            <w:rStyle w:val="Hyperlink"/>
            <w:noProof/>
          </w:rPr>
          <w:t xml:space="preserve"> Halaman Home</w:t>
        </w:r>
        <w:r>
          <w:rPr>
            <w:noProof/>
            <w:webHidden/>
          </w:rPr>
          <w:tab/>
        </w:r>
        <w:r>
          <w:rPr>
            <w:noProof/>
            <w:webHidden/>
          </w:rPr>
          <w:fldChar w:fldCharType="begin"/>
        </w:r>
        <w:r>
          <w:rPr>
            <w:noProof/>
            <w:webHidden/>
          </w:rPr>
          <w:instrText xml:space="preserve"> PAGEREF _Toc156335923 \h </w:instrText>
        </w:r>
        <w:r>
          <w:rPr>
            <w:noProof/>
            <w:webHidden/>
          </w:rPr>
        </w:r>
        <w:r>
          <w:rPr>
            <w:noProof/>
            <w:webHidden/>
          </w:rPr>
          <w:fldChar w:fldCharType="separate"/>
        </w:r>
        <w:r w:rsidR="00154B53">
          <w:rPr>
            <w:noProof/>
            <w:webHidden/>
          </w:rPr>
          <w:t>48</w:t>
        </w:r>
        <w:r>
          <w:rPr>
            <w:noProof/>
            <w:webHidden/>
          </w:rPr>
          <w:fldChar w:fldCharType="end"/>
        </w:r>
      </w:hyperlink>
    </w:p>
    <w:p w14:paraId="331AF3DC" w14:textId="23059EB4"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Pr="008D6FF1">
          <w:rPr>
            <w:rStyle w:val="Hyperlink"/>
            <w:noProof/>
          </w:rPr>
          <w:t>Gambar 4.2</w:t>
        </w:r>
        <w:r>
          <w:rPr>
            <w:rFonts w:asciiTheme="minorHAnsi" w:eastAsiaTheme="minorEastAsia" w:hAnsiTheme="minorHAnsi" w:cstheme="minorBidi"/>
            <w:noProof/>
            <w:sz w:val="22"/>
            <w:szCs w:val="22"/>
            <w:lang w:val="en-US"/>
          </w:rPr>
          <w:tab/>
        </w:r>
        <w:r w:rsidRPr="008D6FF1">
          <w:rPr>
            <w:rStyle w:val="Hyperlink"/>
            <w:i/>
            <w:iCs/>
            <w:noProof/>
          </w:rPr>
          <w:t>Frontend</w:t>
        </w:r>
        <w:r w:rsidRPr="008D6FF1">
          <w:rPr>
            <w:rStyle w:val="Hyperlink"/>
            <w:noProof/>
          </w:rPr>
          <w:t xml:space="preserve"> Halaman Metode Penilaian Tunggal</w:t>
        </w:r>
        <w:r>
          <w:rPr>
            <w:noProof/>
            <w:webHidden/>
          </w:rPr>
          <w:tab/>
        </w:r>
        <w:r>
          <w:rPr>
            <w:noProof/>
            <w:webHidden/>
          </w:rPr>
          <w:fldChar w:fldCharType="begin"/>
        </w:r>
        <w:r>
          <w:rPr>
            <w:noProof/>
            <w:webHidden/>
          </w:rPr>
          <w:instrText xml:space="preserve"> PAGEREF _Toc156335924 \h </w:instrText>
        </w:r>
        <w:r>
          <w:rPr>
            <w:noProof/>
            <w:webHidden/>
          </w:rPr>
        </w:r>
        <w:r>
          <w:rPr>
            <w:noProof/>
            <w:webHidden/>
          </w:rPr>
          <w:fldChar w:fldCharType="separate"/>
        </w:r>
        <w:r w:rsidR="00154B53">
          <w:rPr>
            <w:noProof/>
            <w:webHidden/>
          </w:rPr>
          <w:t>49</w:t>
        </w:r>
        <w:r>
          <w:rPr>
            <w:noProof/>
            <w:webHidden/>
          </w:rPr>
          <w:fldChar w:fldCharType="end"/>
        </w:r>
      </w:hyperlink>
    </w:p>
    <w:p w14:paraId="2C09FCF7" w14:textId="656D8674"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Pr="008D6FF1">
          <w:rPr>
            <w:rStyle w:val="Hyperlink"/>
            <w:noProof/>
          </w:rPr>
          <w:t>Gambar 4.3</w:t>
        </w:r>
        <w:r>
          <w:rPr>
            <w:rFonts w:asciiTheme="minorHAnsi" w:eastAsiaTheme="minorEastAsia" w:hAnsiTheme="minorHAnsi" w:cstheme="minorBidi"/>
            <w:noProof/>
            <w:sz w:val="22"/>
            <w:szCs w:val="22"/>
            <w:lang w:val="en-US"/>
          </w:rPr>
          <w:tab/>
        </w:r>
        <w:r w:rsidRPr="008D6FF1">
          <w:rPr>
            <w:rStyle w:val="Hyperlink"/>
            <w:i/>
            <w:iCs/>
            <w:noProof/>
          </w:rPr>
          <w:t>Frontend</w:t>
        </w:r>
        <w:r w:rsidRPr="008D6FF1">
          <w:rPr>
            <w:rStyle w:val="Hyperlink"/>
            <w:noProof/>
          </w:rPr>
          <w:t xml:space="preserve"> Halaman Hasil Metode Penilaian Tunggal</w:t>
        </w:r>
        <w:r>
          <w:rPr>
            <w:noProof/>
            <w:webHidden/>
          </w:rPr>
          <w:tab/>
        </w:r>
        <w:r>
          <w:rPr>
            <w:noProof/>
            <w:webHidden/>
          </w:rPr>
          <w:fldChar w:fldCharType="begin"/>
        </w:r>
        <w:r>
          <w:rPr>
            <w:noProof/>
            <w:webHidden/>
          </w:rPr>
          <w:instrText xml:space="preserve"> PAGEREF _Toc156335925 \h </w:instrText>
        </w:r>
        <w:r>
          <w:rPr>
            <w:noProof/>
            <w:webHidden/>
          </w:rPr>
        </w:r>
        <w:r>
          <w:rPr>
            <w:noProof/>
            <w:webHidden/>
          </w:rPr>
          <w:fldChar w:fldCharType="separate"/>
        </w:r>
        <w:r w:rsidR="00154B53">
          <w:rPr>
            <w:noProof/>
            <w:webHidden/>
          </w:rPr>
          <w:t>50</w:t>
        </w:r>
        <w:r>
          <w:rPr>
            <w:noProof/>
            <w:webHidden/>
          </w:rPr>
          <w:fldChar w:fldCharType="end"/>
        </w:r>
      </w:hyperlink>
    </w:p>
    <w:p w14:paraId="163A527F" w14:textId="6DC1B27D"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Pr="008D6FF1">
          <w:rPr>
            <w:rStyle w:val="Hyperlink"/>
            <w:noProof/>
          </w:rPr>
          <w:t>Gambar 4.4</w:t>
        </w:r>
        <w:r>
          <w:rPr>
            <w:rFonts w:asciiTheme="minorHAnsi" w:eastAsiaTheme="minorEastAsia" w:hAnsiTheme="minorHAnsi" w:cstheme="minorBidi"/>
            <w:noProof/>
            <w:sz w:val="22"/>
            <w:szCs w:val="22"/>
            <w:lang w:val="en-US"/>
          </w:rPr>
          <w:tab/>
        </w:r>
        <w:r w:rsidRPr="008D6FF1">
          <w:rPr>
            <w:rStyle w:val="Hyperlink"/>
            <w:i/>
            <w:iCs/>
            <w:noProof/>
          </w:rPr>
          <w:t>Frontend</w:t>
        </w:r>
        <w:r w:rsidRPr="008D6FF1">
          <w:rPr>
            <w:rStyle w:val="Hyperlink"/>
            <w:noProof/>
          </w:rPr>
          <w:t xml:space="preserve"> Halaman Metode Penilaian Jamak</w:t>
        </w:r>
        <w:r>
          <w:rPr>
            <w:noProof/>
            <w:webHidden/>
          </w:rPr>
          <w:tab/>
        </w:r>
        <w:r>
          <w:rPr>
            <w:noProof/>
            <w:webHidden/>
          </w:rPr>
          <w:fldChar w:fldCharType="begin"/>
        </w:r>
        <w:r>
          <w:rPr>
            <w:noProof/>
            <w:webHidden/>
          </w:rPr>
          <w:instrText xml:space="preserve"> PAGEREF _Toc156335926 \h </w:instrText>
        </w:r>
        <w:r>
          <w:rPr>
            <w:noProof/>
            <w:webHidden/>
          </w:rPr>
        </w:r>
        <w:r>
          <w:rPr>
            <w:noProof/>
            <w:webHidden/>
          </w:rPr>
          <w:fldChar w:fldCharType="separate"/>
        </w:r>
        <w:r w:rsidR="00154B53">
          <w:rPr>
            <w:noProof/>
            <w:webHidden/>
          </w:rPr>
          <w:t>50</w:t>
        </w:r>
        <w:r>
          <w:rPr>
            <w:noProof/>
            <w:webHidden/>
          </w:rPr>
          <w:fldChar w:fldCharType="end"/>
        </w:r>
      </w:hyperlink>
    </w:p>
    <w:p w14:paraId="567B7F8B" w14:textId="22BEB9E5"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Pr="008D6FF1">
          <w:rPr>
            <w:rStyle w:val="Hyperlink"/>
            <w:noProof/>
          </w:rPr>
          <w:t>Gambar 4.5</w:t>
        </w:r>
        <w:r>
          <w:rPr>
            <w:rFonts w:asciiTheme="minorHAnsi" w:eastAsiaTheme="minorEastAsia" w:hAnsiTheme="minorHAnsi" w:cstheme="minorBidi"/>
            <w:noProof/>
            <w:sz w:val="22"/>
            <w:szCs w:val="22"/>
            <w:lang w:val="en-US"/>
          </w:rPr>
          <w:tab/>
        </w:r>
        <w:r w:rsidRPr="008D6FF1">
          <w:rPr>
            <w:rStyle w:val="Hyperlink"/>
            <w:i/>
            <w:iCs/>
            <w:noProof/>
          </w:rPr>
          <w:t>Frontend</w:t>
        </w:r>
        <w:r w:rsidRPr="008D6FF1">
          <w:rPr>
            <w:rStyle w:val="Hyperlink"/>
            <w:noProof/>
          </w:rPr>
          <w:t xml:space="preserve"> Halaman Hasil Metode Penilaian Jamak</w:t>
        </w:r>
        <w:r>
          <w:rPr>
            <w:noProof/>
            <w:webHidden/>
          </w:rPr>
          <w:tab/>
        </w:r>
        <w:r>
          <w:rPr>
            <w:noProof/>
            <w:webHidden/>
          </w:rPr>
          <w:fldChar w:fldCharType="begin"/>
        </w:r>
        <w:r>
          <w:rPr>
            <w:noProof/>
            <w:webHidden/>
          </w:rPr>
          <w:instrText xml:space="preserve"> PAGEREF _Toc156335927 \h </w:instrText>
        </w:r>
        <w:r>
          <w:rPr>
            <w:noProof/>
            <w:webHidden/>
          </w:rPr>
        </w:r>
        <w:r>
          <w:rPr>
            <w:noProof/>
            <w:webHidden/>
          </w:rPr>
          <w:fldChar w:fldCharType="separate"/>
        </w:r>
        <w:r w:rsidR="00154B53">
          <w:rPr>
            <w:noProof/>
            <w:webHidden/>
          </w:rPr>
          <w:t>51</w:t>
        </w:r>
        <w:r>
          <w:rPr>
            <w:noProof/>
            <w:webHidden/>
          </w:rPr>
          <w:fldChar w:fldCharType="end"/>
        </w:r>
      </w:hyperlink>
    </w:p>
    <w:p w14:paraId="5AD8D42E" w14:textId="13E7BE22"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Pr="008D6FF1">
          <w:rPr>
            <w:rStyle w:val="Hyperlink"/>
            <w:noProof/>
          </w:rPr>
          <w:t>Gambar 4.6</w:t>
        </w:r>
        <w:r>
          <w:rPr>
            <w:rFonts w:asciiTheme="minorHAnsi" w:eastAsiaTheme="minorEastAsia" w:hAnsiTheme="minorHAnsi" w:cstheme="minorBidi"/>
            <w:noProof/>
            <w:sz w:val="22"/>
            <w:szCs w:val="22"/>
            <w:lang w:val="en-US"/>
          </w:rPr>
          <w:tab/>
        </w:r>
        <w:r w:rsidRPr="008D6FF1">
          <w:rPr>
            <w:rStyle w:val="Hyperlink"/>
            <w:i/>
            <w:iCs/>
            <w:noProof/>
          </w:rPr>
          <w:t>Frontend</w:t>
        </w:r>
        <w:r w:rsidRPr="008D6FF1">
          <w:rPr>
            <w:rStyle w:val="Hyperlink"/>
            <w:noProof/>
          </w:rPr>
          <w:t xml:space="preserve"> Halaman Bantuan</w:t>
        </w:r>
        <w:r>
          <w:rPr>
            <w:noProof/>
            <w:webHidden/>
          </w:rPr>
          <w:tab/>
        </w:r>
        <w:r>
          <w:rPr>
            <w:noProof/>
            <w:webHidden/>
          </w:rPr>
          <w:fldChar w:fldCharType="begin"/>
        </w:r>
        <w:r>
          <w:rPr>
            <w:noProof/>
            <w:webHidden/>
          </w:rPr>
          <w:instrText xml:space="preserve"> PAGEREF _Toc156335928 \h </w:instrText>
        </w:r>
        <w:r>
          <w:rPr>
            <w:noProof/>
            <w:webHidden/>
          </w:rPr>
        </w:r>
        <w:r>
          <w:rPr>
            <w:noProof/>
            <w:webHidden/>
          </w:rPr>
          <w:fldChar w:fldCharType="separate"/>
        </w:r>
        <w:r w:rsidR="00154B53">
          <w:rPr>
            <w:noProof/>
            <w:webHidden/>
          </w:rPr>
          <w:t>52</w:t>
        </w:r>
        <w:r>
          <w:rPr>
            <w:noProof/>
            <w:webHidden/>
          </w:rPr>
          <w:fldChar w:fldCharType="end"/>
        </w:r>
      </w:hyperlink>
    </w:p>
    <w:p w14:paraId="4B50DD00" w14:textId="0DCBF187"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Pr="008D6FF1">
          <w:rPr>
            <w:rStyle w:val="Hyperlink"/>
            <w:noProof/>
          </w:rPr>
          <w:t>Gambar 4.7</w:t>
        </w:r>
        <w:r>
          <w:rPr>
            <w:rFonts w:asciiTheme="minorHAnsi" w:eastAsiaTheme="minorEastAsia" w:hAnsiTheme="minorHAnsi" w:cstheme="minorBidi"/>
            <w:noProof/>
            <w:sz w:val="22"/>
            <w:szCs w:val="22"/>
            <w:lang w:val="en-US"/>
          </w:rPr>
          <w:tab/>
        </w:r>
        <w:r w:rsidRPr="008D6FF1">
          <w:rPr>
            <w:rStyle w:val="Hyperlink"/>
            <w:noProof/>
          </w:rPr>
          <w:t>Hasil IT1</w:t>
        </w:r>
        <w:r>
          <w:rPr>
            <w:noProof/>
            <w:webHidden/>
          </w:rPr>
          <w:tab/>
        </w:r>
        <w:r>
          <w:rPr>
            <w:noProof/>
            <w:webHidden/>
          </w:rPr>
          <w:fldChar w:fldCharType="begin"/>
        </w:r>
        <w:r>
          <w:rPr>
            <w:noProof/>
            <w:webHidden/>
          </w:rPr>
          <w:instrText xml:space="preserve"> PAGEREF _Toc156335929 \h </w:instrText>
        </w:r>
        <w:r>
          <w:rPr>
            <w:noProof/>
            <w:webHidden/>
          </w:rPr>
        </w:r>
        <w:r>
          <w:rPr>
            <w:noProof/>
            <w:webHidden/>
          </w:rPr>
          <w:fldChar w:fldCharType="separate"/>
        </w:r>
        <w:r w:rsidR="00154B53">
          <w:rPr>
            <w:noProof/>
            <w:webHidden/>
          </w:rPr>
          <w:t>63</w:t>
        </w:r>
        <w:r>
          <w:rPr>
            <w:noProof/>
            <w:webHidden/>
          </w:rPr>
          <w:fldChar w:fldCharType="end"/>
        </w:r>
      </w:hyperlink>
    </w:p>
    <w:p w14:paraId="783B1F3D" w14:textId="113E6F0C"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Pr="008D6FF1">
          <w:rPr>
            <w:rStyle w:val="Hyperlink"/>
            <w:noProof/>
          </w:rPr>
          <w:t>Gambar 4.8</w:t>
        </w:r>
        <w:r>
          <w:rPr>
            <w:rFonts w:asciiTheme="minorHAnsi" w:eastAsiaTheme="minorEastAsia" w:hAnsiTheme="minorHAnsi" w:cstheme="minorBidi"/>
            <w:noProof/>
            <w:sz w:val="22"/>
            <w:szCs w:val="22"/>
            <w:lang w:val="en-US"/>
          </w:rPr>
          <w:tab/>
        </w:r>
        <w:r w:rsidRPr="008D6FF1">
          <w:rPr>
            <w:rStyle w:val="Hyperlink"/>
            <w:noProof/>
          </w:rPr>
          <w:t>Hasil IT2</w:t>
        </w:r>
        <w:r>
          <w:rPr>
            <w:noProof/>
            <w:webHidden/>
          </w:rPr>
          <w:tab/>
        </w:r>
        <w:r>
          <w:rPr>
            <w:noProof/>
            <w:webHidden/>
          </w:rPr>
          <w:fldChar w:fldCharType="begin"/>
        </w:r>
        <w:r>
          <w:rPr>
            <w:noProof/>
            <w:webHidden/>
          </w:rPr>
          <w:instrText xml:space="preserve"> PAGEREF _Toc156335930 \h </w:instrText>
        </w:r>
        <w:r>
          <w:rPr>
            <w:noProof/>
            <w:webHidden/>
          </w:rPr>
        </w:r>
        <w:r>
          <w:rPr>
            <w:noProof/>
            <w:webHidden/>
          </w:rPr>
          <w:fldChar w:fldCharType="separate"/>
        </w:r>
        <w:r w:rsidR="00154B53">
          <w:rPr>
            <w:noProof/>
            <w:webHidden/>
          </w:rPr>
          <w:t>64</w:t>
        </w:r>
        <w:r>
          <w:rPr>
            <w:noProof/>
            <w:webHidden/>
          </w:rPr>
          <w:fldChar w:fldCharType="end"/>
        </w:r>
      </w:hyperlink>
    </w:p>
    <w:p w14:paraId="0F2A69FD" w14:textId="0BE0EF49" w:rsidR="00BE1DF6" w:rsidRDefault="00BE1DF6">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Pr="008D6FF1">
          <w:rPr>
            <w:rStyle w:val="Hyperlink"/>
            <w:noProof/>
          </w:rPr>
          <w:t>Gambar 4.9</w:t>
        </w:r>
        <w:r>
          <w:rPr>
            <w:rFonts w:asciiTheme="minorHAnsi" w:eastAsiaTheme="minorEastAsia" w:hAnsiTheme="minorHAnsi" w:cstheme="minorBidi"/>
            <w:noProof/>
            <w:sz w:val="22"/>
            <w:szCs w:val="22"/>
            <w:lang w:val="en-US"/>
          </w:rPr>
          <w:tab/>
        </w:r>
        <w:r w:rsidRPr="008D6FF1">
          <w:rPr>
            <w:rStyle w:val="Hyperlink"/>
            <w:noProof/>
          </w:rPr>
          <w:t>Hasil IT3</w:t>
        </w:r>
        <w:r>
          <w:rPr>
            <w:noProof/>
            <w:webHidden/>
          </w:rPr>
          <w:tab/>
        </w:r>
        <w:r>
          <w:rPr>
            <w:noProof/>
            <w:webHidden/>
          </w:rPr>
          <w:fldChar w:fldCharType="begin"/>
        </w:r>
        <w:r>
          <w:rPr>
            <w:noProof/>
            <w:webHidden/>
          </w:rPr>
          <w:instrText xml:space="preserve"> PAGEREF _Toc156335931 \h </w:instrText>
        </w:r>
        <w:r>
          <w:rPr>
            <w:noProof/>
            <w:webHidden/>
          </w:rPr>
        </w:r>
        <w:r>
          <w:rPr>
            <w:noProof/>
            <w:webHidden/>
          </w:rPr>
          <w:fldChar w:fldCharType="separate"/>
        </w:r>
        <w:r w:rsidR="00154B53">
          <w:rPr>
            <w:noProof/>
            <w:webHidden/>
          </w:rPr>
          <w:t>64</w:t>
        </w:r>
        <w:r>
          <w:rPr>
            <w:noProof/>
            <w:webHidden/>
          </w:rPr>
          <w:fldChar w:fldCharType="end"/>
        </w:r>
      </w:hyperlink>
    </w:p>
    <w:p w14:paraId="6930C814" w14:textId="29CD8907"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Pr="008D6FF1">
          <w:rPr>
            <w:rStyle w:val="Hyperlink"/>
            <w:noProof/>
          </w:rPr>
          <w:t>Gambar 4.10</w:t>
        </w:r>
        <w:r>
          <w:rPr>
            <w:rFonts w:asciiTheme="minorHAnsi" w:eastAsiaTheme="minorEastAsia" w:hAnsiTheme="minorHAnsi" w:cstheme="minorBidi"/>
            <w:noProof/>
            <w:sz w:val="22"/>
            <w:szCs w:val="22"/>
            <w:lang w:val="en-US"/>
          </w:rPr>
          <w:tab/>
        </w:r>
        <w:r w:rsidRPr="008D6FF1">
          <w:rPr>
            <w:rStyle w:val="Hyperlink"/>
            <w:noProof/>
          </w:rPr>
          <w:t>Sampel Google Form SUS</w:t>
        </w:r>
        <w:r>
          <w:rPr>
            <w:noProof/>
            <w:webHidden/>
          </w:rPr>
          <w:tab/>
        </w:r>
        <w:r>
          <w:rPr>
            <w:noProof/>
            <w:webHidden/>
          </w:rPr>
          <w:fldChar w:fldCharType="begin"/>
        </w:r>
        <w:r>
          <w:rPr>
            <w:noProof/>
            <w:webHidden/>
          </w:rPr>
          <w:instrText xml:space="preserve"> PAGEREF _Toc156335932 \h </w:instrText>
        </w:r>
        <w:r>
          <w:rPr>
            <w:noProof/>
            <w:webHidden/>
          </w:rPr>
        </w:r>
        <w:r>
          <w:rPr>
            <w:noProof/>
            <w:webHidden/>
          </w:rPr>
          <w:fldChar w:fldCharType="separate"/>
        </w:r>
        <w:r w:rsidR="00154B53">
          <w:rPr>
            <w:noProof/>
            <w:webHidden/>
          </w:rPr>
          <w:t>66</w:t>
        </w:r>
        <w:r>
          <w:rPr>
            <w:noProof/>
            <w:webHidden/>
          </w:rPr>
          <w:fldChar w:fldCharType="end"/>
        </w:r>
      </w:hyperlink>
    </w:p>
    <w:p w14:paraId="0F7897D0" w14:textId="42793253"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Pr="008D6FF1">
          <w:rPr>
            <w:rStyle w:val="Hyperlink"/>
            <w:noProof/>
          </w:rPr>
          <w:t>Gambar 4.11</w:t>
        </w:r>
        <w:r>
          <w:rPr>
            <w:rFonts w:asciiTheme="minorHAnsi" w:eastAsiaTheme="minorEastAsia" w:hAnsiTheme="minorHAnsi" w:cstheme="minorBidi"/>
            <w:noProof/>
            <w:sz w:val="22"/>
            <w:szCs w:val="22"/>
            <w:lang w:val="en-US"/>
          </w:rPr>
          <w:tab/>
        </w:r>
        <w:r w:rsidRPr="008D6FF1">
          <w:rPr>
            <w:rStyle w:val="Hyperlink"/>
            <w:noProof/>
          </w:rPr>
          <w:t xml:space="preserve">Aplikasi pada </w:t>
        </w:r>
        <w:r w:rsidRPr="008D6FF1">
          <w:rPr>
            <w:rStyle w:val="Hyperlink"/>
            <w:i/>
            <w:iCs/>
            <w:noProof/>
          </w:rPr>
          <w:t>Microsoft Edge</w:t>
        </w:r>
        <w:r>
          <w:rPr>
            <w:noProof/>
            <w:webHidden/>
          </w:rPr>
          <w:tab/>
        </w:r>
        <w:r>
          <w:rPr>
            <w:noProof/>
            <w:webHidden/>
          </w:rPr>
          <w:fldChar w:fldCharType="begin"/>
        </w:r>
        <w:r>
          <w:rPr>
            <w:noProof/>
            <w:webHidden/>
          </w:rPr>
          <w:instrText xml:space="preserve"> PAGEREF _Toc156335933 \h </w:instrText>
        </w:r>
        <w:r>
          <w:rPr>
            <w:noProof/>
            <w:webHidden/>
          </w:rPr>
        </w:r>
        <w:r>
          <w:rPr>
            <w:noProof/>
            <w:webHidden/>
          </w:rPr>
          <w:fldChar w:fldCharType="separate"/>
        </w:r>
        <w:r w:rsidR="00154B53">
          <w:rPr>
            <w:noProof/>
            <w:webHidden/>
          </w:rPr>
          <w:t>75</w:t>
        </w:r>
        <w:r>
          <w:rPr>
            <w:noProof/>
            <w:webHidden/>
          </w:rPr>
          <w:fldChar w:fldCharType="end"/>
        </w:r>
      </w:hyperlink>
    </w:p>
    <w:p w14:paraId="2064B34C" w14:textId="2AC3E60C"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Pr="008D6FF1">
          <w:rPr>
            <w:rStyle w:val="Hyperlink"/>
            <w:noProof/>
          </w:rPr>
          <w:t>Gambar 4.12</w:t>
        </w:r>
        <w:r>
          <w:rPr>
            <w:rFonts w:asciiTheme="minorHAnsi" w:eastAsiaTheme="minorEastAsia" w:hAnsiTheme="minorHAnsi" w:cstheme="minorBidi"/>
            <w:noProof/>
            <w:sz w:val="22"/>
            <w:szCs w:val="22"/>
            <w:lang w:val="en-US"/>
          </w:rPr>
          <w:tab/>
        </w:r>
        <w:r w:rsidRPr="008D6FF1">
          <w:rPr>
            <w:rStyle w:val="Hyperlink"/>
            <w:noProof/>
          </w:rPr>
          <w:t xml:space="preserve">Aplikasi pada </w:t>
        </w:r>
        <w:r w:rsidRPr="008D6FF1">
          <w:rPr>
            <w:rStyle w:val="Hyperlink"/>
            <w:i/>
            <w:iCs/>
            <w:noProof/>
          </w:rPr>
          <w:t>Google Chrome</w:t>
        </w:r>
        <w:r>
          <w:rPr>
            <w:noProof/>
            <w:webHidden/>
          </w:rPr>
          <w:tab/>
        </w:r>
        <w:r>
          <w:rPr>
            <w:noProof/>
            <w:webHidden/>
          </w:rPr>
          <w:fldChar w:fldCharType="begin"/>
        </w:r>
        <w:r>
          <w:rPr>
            <w:noProof/>
            <w:webHidden/>
          </w:rPr>
          <w:instrText xml:space="preserve"> PAGEREF _Toc156335934 \h </w:instrText>
        </w:r>
        <w:r>
          <w:rPr>
            <w:noProof/>
            <w:webHidden/>
          </w:rPr>
        </w:r>
        <w:r>
          <w:rPr>
            <w:noProof/>
            <w:webHidden/>
          </w:rPr>
          <w:fldChar w:fldCharType="separate"/>
        </w:r>
        <w:r w:rsidR="00154B53">
          <w:rPr>
            <w:noProof/>
            <w:webHidden/>
          </w:rPr>
          <w:t>75</w:t>
        </w:r>
        <w:r>
          <w:rPr>
            <w:noProof/>
            <w:webHidden/>
          </w:rPr>
          <w:fldChar w:fldCharType="end"/>
        </w:r>
      </w:hyperlink>
    </w:p>
    <w:p w14:paraId="523F2EF1" w14:textId="65D171F0"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Pr="008D6FF1">
          <w:rPr>
            <w:rStyle w:val="Hyperlink"/>
            <w:noProof/>
          </w:rPr>
          <w:t>Gambar 4.13</w:t>
        </w:r>
        <w:r>
          <w:rPr>
            <w:rFonts w:asciiTheme="minorHAnsi" w:eastAsiaTheme="minorEastAsia" w:hAnsiTheme="minorHAnsi" w:cstheme="minorBidi"/>
            <w:noProof/>
            <w:sz w:val="22"/>
            <w:szCs w:val="22"/>
            <w:lang w:val="en-US"/>
          </w:rPr>
          <w:tab/>
        </w:r>
        <w:r w:rsidRPr="008D6FF1">
          <w:rPr>
            <w:rStyle w:val="Hyperlink"/>
            <w:noProof/>
          </w:rPr>
          <w:t xml:space="preserve">Aplikasi pada </w:t>
        </w:r>
        <w:r w:rsidRPr="008D6FF1">
          <w:rPr>
            <w:rStyle w:val="Hyperlink"/>
            <w:i/>
            <w:iCs/>
            <w:noProof/>
          </w:rPr>
          <w:t>Opera GX</w:t>
        </w:r>
        <w:r>
          <w:rPr>
            <w:noProof/>
            <w:webHidden/>
          </w:rPr>
          <w:tab/>
        </w:r>
        <w:r>
          <w:rPr>
            <w:noProof/>
            <w:webHidden/>
          </w:rPr>
          <w:fldChar w:fldCharType="begin"/>
        </w:r>
        <w:r>
          <w:rPr>
            <w:noProof/>
            <w:webHidden/>
          </w:rPr>
          <w:instrText xml:space="preserve"> PAGEREF _Toc156335935 \h </w:instrText>
        </w:r>
        <w:r>
          <w:rPr>
            <w:noProof/>
            <w:webHidden/>
          </w:rPr>
        </w:r>
        <w:r>
          <w:rPr>
            <w:noProof/>
            <w:webHidden/>
          </w:rPr>
          <w:fldChar w:fldCharType="separate"/>
        </w:r>
        <w:r w:rsidR="00154B53">
          <w:rPr>
            <w:noProof/>
            <w:webHidden/>
          </w:rPr>
          <w:t>76</w:t>
        </w:r>
        <w:r>
          <w:rPr>
            <w:noProof/>
            <w:webHidden/>
          </w:rPr>
          <w:fldChar w:fldCharType="end"/>
        </w:r>
      </w:hyperlink>
    </w:p>
    <w:p w14:paraId="5CF8C690" w14:textId="1D551135"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Pr="008D6FF1">
          <w:rPr>
            <w:rStyle w:val="Hyperlink"/>
            <w:noProof/>
          </w:rPr>
          <w:t>Gambar 4.14</w:t>
        </w:r>
        <w:r>
          <w:rPr>
            <w:rFonts w:asciiTheme="minorHAnsi" w:eastAsiaTheme="minorEastAsia" w:hAnsiTheme="minorHAnsi" w:cstheme="minorBidi"/>
            <w:noProof/>
            <w:sz w:val="22"/>
            <w:szCs w:val="22"/>
            <w:lang w:val="en-US"/>
          </w:rPr>
          <w:tab/>
        </w:r>
        <w:r w:rsidRPr="008D6FF1">
          <w:rPr>
            <w:rStyle w:val="Hyperlink"/>
            <w:noProof/>
          </w:rPr>
          <w:t xml:space="preserve">Aplikasi pada </w:t>
        </w:r>
        <w:r w:rsidRPr="008D6FF1">
          <w:rPr>
            <w:rStyle w:val="Hyperlink"/>
            <w:i/>
            <w:iCs/>
            <w:noProof/>
          </w:rPr>
          <w:t>Internet Explorer</w:t>
        </w:r>
        <w:r w:rsidRPr="008D6FF1">
          <w:rPr>
            <w:rStyle w:val="Hyperlink"/>
            <w:noProof/>
          </w:rPr>
          <w:t xml:space="preserve"> (ekspor ke PDF)</w:t>
        </w:r>
        <w:r>
          <w:rPr>
            <w:noProof/>
            <w:webHidden/>
          </w:rPr>
          <w:tab/>
        </w:r>
        <w:r>
          <w:rPr>
            <w:noProof/>
            <w:webHidden/>
          </w:rPr>
          <w:fldChar w:fldCharType="begin"/>
        </w:r>
        <w:r>
          <w:rPr>
            <w:noProof/>
            <w:webHidden/>
          </w:rPr>
          <w:instrText xml:space="preserve"> PAGEREF _Toc156335936 \h </w:instrText>
        </w:r>
        <w:r>
          <w:rPr>
            <w:noProof/>
            <w:webHidden/>
          </w:rPr>
        </w:r>
        <w:r>
          <w:rPr>
            <w:noProof/>
            <w:webHidden/>
          </w:rPr>
          <w:fldChar w:fldCharType="separate"/>
        </w:r>
        <w:r w:rsidR="00154B53">
          <w:rPr>
            <w:noProof/>
            <w:webHidden/>
          </w:rPr>
          <w:t>76</w:t>
        </w:r>
        <w:r>
          <w:rPr>
            <w:noProof/>
            <w:webHidden/>
          </w:rPr>
          <w:fldChar w:fldCharType="end"/>
        </w:r>
      </w:hyperlink>
    </w:p>
    <w:p w14:paraId="4EE67B8C" w14:textId="077A178C"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Pr="008D6FF1">
          <w:rPr>
            <w:rStyle w:val="Hyperlink"/>
            <w:noProof/>
          </w:rPr>
          <w:t>Gambar 4.15</w:t>
        </w:r>
        <w:r>
          <w:rPr>
            <w:rFonts w:asciiTheme="minorHAnsi" w:eastAsiaTheme="minorEastAsia" w:hAnsiTheme="minorHAnsi" w:cstheme="minorBidi"/>
            <w:noProof/>
            <w:sz w:val="22"/>
            <w:szCs w:val="22"/>
            <w:lang w:val="en-US"/>
          </w:rPr>
          <w:tab/>
        </w:r>
        <w:r w:rsidRPr="008D6FF1">
          <w:rPr>
            <w:rStyle w:val="Hyperlink"/>
            <w:noProof/>
          </w:rPr>
          <w:t xml:space="preserve">Aplikasi pada </w:t>
        </w:r>
        <w:r w:rsidRPr="008D6FF1">
          <w:rPr>
            <w:rStyle w:val="Hyperlink"/>
            <w:i/>
            <w:iCs/>
            <w:noProof/>
          </w:rPr>
          <w:t>Internet Explorer</w:t>
        </w:r>
        <w:r w:rsidRPr="008D6FF1">
          <w:rPr>
            <w:rStyle w:val="Hyperlink"/>
            <w:noProof/>
          </w:rPr>
          <w:t xml:space="preserve"> (bantuan)</w:t>
        </w:r>
        <w:r>
          <w:rPr>
            <w:noProof/>
            <w:webHidden/>
          </w:rPr>
          <w:tab/>
        </w:r>
        <w:r>
          <w:rPr>
            <w:noProof/>
            <w:webHidden/>
          </w:rPr>
          <w:fldChar w:fldCharType="begin"/>
        </w:r>
        <w:r>
          <w:rPr>
            <w:noProof/>
            <w:webHidden/>
          </w:rPr>
          <w:instrText xml:space="preserve"> PAGEREF _Toc156335937 \h </w:instrText>
        </w:r>
        <w:r>
          <w:rPr>
            <w:noProof/>
            <w:webHidden/>
          </w:rPr>
        </w:r>
        <w:r>
          <w:rPr>
            <w:noProof/>
            <w:webHidden/>
          </w:rPr>
          <w:fldChar w:fldCharType="separate"/>
        </w:r>
        <w:r w:rsidR="00154B53">
          <w:rPr>
            <w:noProof/>
            <w:webHidden/>
          </w:rPr>
          <w:t>77</w:t>
        </w:r>
        <w:r>
          <w:rPr>
            <w:noProof/>
            <w:webHidden/>
          </w:rPr>
          <w:fldChar w:fldCharType="end"/>
        </w:r>
      </w:hyperlink>
    </w:p>
    <w:p w14:paraId="7B1E7FA6" w14:textId="21CD10BC"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Pr="008D6FF1">
          <w:rPr>
            <w:rStyle w:val="Hyperlink"/>
            <w:noProof/>
          </w:rPr>
          <w:t>Gambar 4.16</w:t>
        </w:r>
        <w:r>
          <w:rPr>
            <w:rFonts w:asciiTheme="minorHAnsi" w:eastAsiaTheme="minorEastAsia" w:hAnsiTheme="minorHAnsi" w:cstheme="minorBidi"/>
            <w:noProof/>
            <w:sz w:val="22"/>
            <w:szCs w:val="22"/>
            <w:lang w:val="en-US"/>
          </w:rPr>
          <w:tab/>
        </w:r>
        <w:r w:rsidRPr="008D6FF1">
          <w:rPr>
            <w:rStyle w:val="Hyperlink"/>
            <w:noProof/>
          </w:rPr>
          <w:t xml:space="preserve">Cara Penilaian Model </w:t>
        </w:r>
        <w:r w:rsidRPr="008D6FF1">
          <w:rPr>
            <w:rStyle w:val="Hyperlink"/>
            <w:i/>
            <w:iCs/>
            <w:noProof/>
          </w:rPr>
          <w:t>Machine Learning</w:t>
        </w:r>
        <w:r w:rsidRPr="008D6FF1">
          <w:rPr>
            <w:rStyle w:val="Hyperlink"/>
            <w:noProof/>
          </w:rPr>
          <w:t xml:space="preserve"> Bahasa Inggris</w:t>
        </w:r>
        <w:r>
          <w:rPr>
            <w:noProof/>
            <w:webHidden/>
          </w:rPr>
          <w:tab/>
        </w:r>
        <w:r>
          <w:rPr>
            <w:noProof/>
            <w:webHidden/>
          </w:rPr>
          <w:fldChar w:fldCharType="begin"/>
        </w:r>
        <w:r>
          <w:rPr>
            <w:noProof/>
            <w:webHidden/>
          </w:rPr>
          <w:instrText xml:space="preserve"> PAGEREF _Toc156335938 \h </w:instrText>
        </w:r>
        <w:r>
          <w:rPr>
            <w:noProof/>
            <w:webHidden/>
          </w:rPr>
        </w:r>
        <w:r>
          <w:rPr>
            <w:noProof/>
            <w:webHidden/>
          </w:rPr>
          <w:fldChar w:fldCharType="separate"/>
        </w:r>
        <w:r w:rsidR="00154B53">
          <w:rPr>
            <w:noProof/>
            <w:webHidden/>
          </w:rPr>
          <w:t>85</w:t>
        </w:r>
        <w:r>
          <w:rPr>
            <w:noProof/>
            <w:webHidden/>
          </w:rPr>
          <w:fldChar w:fldCharType="end"/>
        </w:r>
      </w:hyperlink>
    </w:p>
    <w:p w14:paraId="5C1402AE" w14:textId="6B05B88B" w:rsidR="00BE1DF6" w:rsidRDefault="00BE1DF6">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Pr="008D6FF1">
          <w:rPr>
            <w:rStyle w:val="Hyperlink"/>
            <w:noProof/>
          </w:rPr>
          <w:t>Gambar 4.17</w:t>
        </w:r>
        <w:r>
          <w:rPr>
            <w:rFonts w:asciiTheme="minorHAnsi" w:eastAsiaTheme="minorEastAsia" w:hAnsiTheme="minorHAnsi" w:cstheme="minorBidi"/>
            <w:noProof/>
            <w:sz w:val="22"/>
            <w:szCs w:val="22"/>
            <w:lang w:val="en-US"/>
          </w:rPr>
          <w:tab/>
        </w:r>
        <w:r w:rsidRPr="008D6FF1">
          <w:rPr>
            <w:rStyle w:val="Hyperlink"/>
            <w:noProof/>
          </w:rPr>
          <w:t xml:space="preserve">Cara Penilaian Model </w:t>
        </w:r>
        <w:r w:rsidRPr="008D6FF1">
          <w:rPr>
            <w:rStyle w:val="Hyperlink"/>
            <w:i/>
            <w:iCs/>
            <w:noProof/>
          </w:rPr>
          <w:t>Machine Learning</w:t>
        </w:r>
        <w:r w:rsidRPr="008D6FF1">
          <w:rPr>
            <w:rStyle w:val="Hyperlink"/>
            <w:noProof/>
          </w:rPr>
          <w:t xml:space="preserve"> Bahasa Indonesia</w:t>
        </w:r>
        <w:r>
          <w:rPr>
            <w:noProof/>
            <w:webHidden/>
          </w:rPr>
          <w:tab/>
        </w:r>
        <w:r>
          <w:rPr>
            <w:noProof/>
            <w:webHidden/>
          </w:rPr>
          <w:fldChar w:fldCharType="begin"/>
        </w:r>
        <w:r>
          <w:rPr>
            <w:noProof/>
            <w:webHidden/>
          </w:rPr>
          <w:instrText xml:space="preserve"> PAGEREF _Toc156335939 \h </w:instrText>
        </w:r>
        <w:r>
          <w:rPr>
            <w:noProof/>
            <w:webHidden/>
          </w:rPr>
        </w:r>
        <w:r>
          <w:rPr>
            <w:noProof/>
            <w:webHidden/>
          </w:rPr>
          <w:fldChar w:fldCharType="separate"/>
        </w:r>
        <w:r w:rsidR="00154B53">
          <w:rPr>
            <w:noProof/>
            <w:webHidden/>
          </w:rPr>
          <w:t>86</w:t>
        </w:r>
        <w:r>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20" w:name="_17dp8vu" w:colFirst="0" w:colLast="0"/>
      <w:bookmarkStart w:id="21" w:name="_Toc156335811"/>
      <w:bookmarkEnd w:id="20"/>
      <w:r w:rsidRPr="00FD40C3">
        <w:lastRenderedPageBreak/>
        <w:t>DAFTAR RUMUS</w:t>
      </w:r>
      <w:bookmarkEnd w:id="21"/>
    </w:p>
    <w:p w14:paraId="1B791DD8" w14:textId="044AA043"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154B53">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22" w:name="_Toc156335812"/>
      <w:r w:rsidRPr="00FD40C3">
        <w:t>DAFTAR LAMPIRAN</w:t>
      </w:r>
      <w:bookmarkEnd w:id="22"/>
    </w:p>
    <w:p w14:paraId="429377E4" w14:textId="27B61DCD"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154B53">
          <w:rPr>
            <w:noProof/>
            <w:webHidden/>
          </w:rPr>
          <w:t>95</w:t>
        </w:r>
        <w:r w:rsidR="00BE1DF6">
          <w:rPr>
            <w:noProof/>
            <w:webHidden/>
          </w:rPr>
          <w:fldChar w:fldCharType="end"/>
        </w:r>
      </w:hyperlink>
    </w:p>
    <w:p w14:paraId="2E6B3926" w14:textId="31D42DB7"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Pr="00F66ADF">
          <w:rPr>
            <w:rStyle w:val="Hyperlink"/>
            <w:noProof/>
          </w:rPr>
          <w:t>Lampiran II Dokumentasi dengan Narasumber</w:t>
        </w:r>
        <w:r>
          <w:rPr>
            <w:noProof/>
            <w:webHidden/>
          </w:rPr>
          <w:tab/>
        </w:r>
        <w:r>
          <w:rPr>
            <w:noProof/>
            <w:webHidden/>
          </w:rPr>
          <w:fldChar w:fldCharType="begin"/>
        </w:r>
        <w:r>
          <w:rPr>
            <w:noProof/>
            <w:webHidden/>
          </w:rPr>
          <w:instrText xml:space="preserve"> PAGEREF _Toc156335727 \h </w:instrText>
        </w:r>
        <w:r>
          <w:rPr>
            <w:noProof/>
            <w:webHidden/>
          </w:rPr>
        </w:r>
        <w:r>
          <w:rPr>
            <w:noProof/>
            <w:webHidden/>
          </w:rPr>
          <w:fldChar w:fldCharType="separate"/>
        </w:r>
        <w:r w:rsidR="00154B53">
          <w:rPr>
            <w:noProof/>
            <w:webHidden/>
          </w:rPr>
          <w:t>267</w:t>
        </w:r>
        <w:r>
          <w:rPr>
            <w:noProof/>
            <w:webHidden/>
          </w:rPr>
          <w:fldChar w:fldCharType="end"/>
        </w:r>
      </w:hyperlink>
    </w:p>
    <w:p w14:paraId="627C400B" w14:textId="4A0608F0"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Pr="00F66ADF">
          <w:rPr>
            <w:rStyle w:val="Hyperlink"/>
            <w:noProof/>
          </w:rPr>
          <w:t>Lampiran III Software Requirement Specification</w:t>
        </w:r>
        <w:r>
          <w:rPr>
            <w:noProof/>
            <w:webHidden/>
          </w:rPr>
          <w:tab/>
        </w:r>
        <w:r>
          <w:rPr>
            <w:noProof/>
            <w:webHidden/>
          </w:rPr>
          <w:fldChar w:fldCharType="begin"/>
        </w:r>
        <w:r>
          <w:rPr>
            <w:noProof/>
            <w:webHidden/>
          </w:rPr>
          <w:instrText xml:space="preserve"> PAGEREF _Toc156335728 \h </w:instrText>
        </w:r>
        <w:r>
          <w:rPr>
            <w:noProof/>
            <w:webHidden/>
          </w:rPr>
        </w:r>
        <w:r>
          <w:rPr>
            <w:noProof/>
            <w:webHidden/>
          </w:rPr>
          <w:fldChar w:fldCharType="separate"/>
        </w:r>
        <w:r w:rsidR="00154B53">
          <w:rPr>
            <w:noProof/>
            <w:webHidden/>
          </w:rPr>
          <w:t>271</w:t>
        </w:r>
        <w:r>
          <w:rPr>
            <w:noProof/>
            <w:webHidden/>
          </w:rPr>
          <w:fldChar w:fldCharType="end"/>
        </w:r>
      </w:hyperlink>
    </w:p>
    <w:p w14:paraId="53B1CCA6" w14:textId="43AB07C7"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Pr="00F66ADF">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6335729 \h </w:instrText>
        </w:r>
        <w:r>
          <w:rPr>
            <w:noProof/>
            <w:webHidden/>
          </w:rPr>
        </w:r>
        <w:r>
          <w:rPr>
            <w:noProof/>
            <w:webHidden/>
          </w:rPr>
          <w:fldChar w:fldCharType="separate"/>
        </w:r>
        <w:r w:rsidR="00154B53">
          <w:rPr>
            <w:noProof/>
            <w:webHidden/>
          </w:rPr>
          <w:t>281</w:t>
        </w:r>
        <w:r>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23" w:name="_Toc156335813"/>
      <w:r w:rsidRPr="00FD40C3">
        <w:lastRenderedPageBreak/>
        <w:t>DAFTAR KODE</w:t>
      </w:r>
      <w:bookmarkEnd w:id="23"/>
    </w:p>
    <w:p w14:paraId="0B2CA8B4" w14:textId="6DF2807F"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154B53">
          <w:rPr>
            <w:noProof/>
            <w:webHidden/>
          </w:rPr>
          <w:t>52</w:t>
        </w:r>
        <w:r w:rsidR="00BE1DF6">
          <w:rPr>
            <w:noProof/>
            <w:webHidden/>
          </w:rPr>
          <w:fldChar w:fldCharType="end"/>
        </w:r>
      </w:hyperlink>
    </w:p>
    <w:p w14:paraId="4B50B398" w14:textId="0E63D65D"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Pr="00091F2F">
          <w:rPr>
            <w:rStyle w:val="Hyperlink"/>
            <w:noProof/>
          </w:rPr>
          <w:t>Kode 4.2 Kode Program Rute /help</w:t>
        </w:r>
        <w:r>
          <w:rPr>
            <w:noProof/>
            <w:webHidden/>
          </w:rPr>
          <w:tab/>
        </w:r>
        <w:r>
          <w:rPr>
            <w:noProof/>
            <w:webHidden/>
          </w:rPr>
          <w:fldChar w:fldCharType="begin"/>
        </w:r>
        <w:r>
          <w:rPr>
            <w:noProof/>
            <w:webHidden/>
          </w:rPr>
          <w:instrText xml:space="preserve"> PAGEREF _Toc156335941 \h </w:instrText>
        </w:r>
        <w:r>
          <w:rPr>
            <w:noProof/>
            <w:webHidden/>
          </w:rPr>
        </w:r>
        <w:r>
          <w:rPr>
            <w:noProof/>
            <w:webHidden/>
          </w:rPr>
          <w:fldChar w:fldCharType="separate"/>
        </w:r>
        <w:r w:rsidR="00154B53">
          <w:rPr>
            <w:noProof/>
            <w:webHidden/>
          </w:rPr>
          <w:t>53</w:t>
        </w:r>
        <w:r>
          <w:rPr>
            <w:noProof/>
            <w:webHidden/>
          </w:rPr>
          <w:fldChar w:fldCharType="end"/>
        </w:r>
      </w:hyperlink>
    </w:p>
    <w:p w14:paraId="72069C84" w14:textId="15C11D36"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Pr="00091F2F">
          <w:rPr>
            <w:rStyle w:val="Hyperlink"/>
            <w:noProof/>
          </w:rPr>
          <w:t>Kode 4.3 Kode Program Rute /option</w:t>
        </w:r>
        <w:r>
          <w:rPr>
            <w:noProof/>
            <w:webHidden/>
          </w:rPr>
          <w:tab/>
        </w:r>
        <w:r>
          <w:rPr>
            <w:noProof/>
            <w:webHidden/>
          </w:rPr>
          <w:fldChar w:fldCharType="begin"/>
        </w:r>
        <w:r>
          <w:rPr>
            <w:noProof/>
            <w:webHidden/>
          </w:rPr>
          <w:instrText xml:space="preserve"> PAGEREF _Toc156335942 \h </w:instrText>
        </w:r>
        <w:r>
          <w:rPr>
            <w:noProof/>
            <w:webHidden/>
          </w:rPr>
        </w:r>
        <w:r>
          <w:rPr>
            <w:noProof/>
            <w:webHidden/>
          </w:rPr>
          <w:fldChar w:fldCharType="separate"/>
        </w:r>
        <w:r w:rsidR="00154B53">
          <w:rPr>
            <w:noProof/>
            <w:webHidden/>
          </w:rPr>
          <w:t>53</w:t>
        </w:r>
        <w:r>
          <w:rPr>
            <w:noProof/>
            <w:webHidden/>
          </w:rPr>
          <w:fldChar w:fldCharType="end"/>
        </w:r>
      </w:hyperlink>
    </w:p>
    <w:p w14:paraId="02AF6D0B" w14:textId="512AD581"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Pr="00091F2F">
          <w:rPr>
            <w:rStyle w:val="Hyperlink"/>
            <w:noProof/>
          </w:rPr>
          <w:t>Kode 4.4 Kode Program Rute /ens</w:t>
        </w:r>
        <w:r>
          <w:rPr>
            <w:noProof/>
            <w:webHidden/>
          </w:rPr>
          <w:tab/>
        </w:r>
        <w:r>
          <w:rPr>
            <w:noProof/>
            <w:webHidden/>
          </w:rPr>
          <w:fldChar w:fldCharType="begin"/>
        </w:r>
        <w:r>
          <w:rPr>
            <w:noProof/>
            <w:webHidden/>
          </w:rPr>
          <w:instrText xml:space="preserve"> PAGEREF _Toc156335943 \h </w:instrText>
        </w:r>
        <w:r>
          <w:rPr>
            <w:noProof/>
            <w:webHidden/>
          </w:rPr>
        </w:r>
        <w:r>
          <w:rPr>
            <w:noProof/>
            <w:webHidden/>
          </w:rPr>
          <w:fldChar w:fldCharType="separate"/>
        </w:r>
        <w:r w:rsidR="00154B53">
          <w:rPr>
            <w:noProof/>
            <w:webHidden/>
          </w:rPr>
          <w:t>54</w:t>
        </w:r>
        <w:r>
          <w:rPr>
            <w:noProof/>
            <w:webHidden/>
          </w:rPr>
          <w:fldChar w:fldCharType="end"/>
        </w:r>
      </w:hyperlink>
    </w:p>
    <w:p w14:paraId="1EF6E07E" w14:textId="00F664EC"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Pr="00091F2F">
          <w:rPr>
            <w:rStyle w:val="Hyperlink"/>
            <w:noProof/>
          </w:rPr>
          <w:t>Kode 4.5 Kode Program Rute /enb</w:t>
        </w:r>
        <w:r>
          <w:rPr>
            <w:noProof/>
            <w:webHidden/>
          </w:rPr>
          <w:tab/>
        </w:r>
        <w:r>
          <w:rPr>
            <w:noProof/>
            <w:webHidden/>
          </w:rPr>
          <w:fldChar w:fldCharType="begin"/>
        </w:r>
        <w:r>
          <w:rPr>
            <w:noProof/>
            <w:webHidden/>
          </w:rPr>
          <w:instrText xml:space="preserve"> PAGEREF _Toc156335944 \h </w:instrText>
        </w:r>
        <w:r>
          <w:rPr>
            <w:noProof/>
            <w:webHidden/>
          </w:rPr>
        </w:r>
        <w:r>
          <w:rPr>
            <w:noProof/>
            <w:webHidden/>
          </w:rPr>
          <w:fldChar w:fldCharType="separate"/>
        </w:r>
        <w:r w:rsidR="00154B53">
          <w:rPr>
            <w:noProof/>
            <w:webHidden/>
          </w:rPr>
          <w:t>54</w:t>
        </w:r>
        <w:r>
          <w:rPr>
            <w:noProof/>
            <w:webHidden/>
          </w:rPr>
          <w:fldChar w:fldCharType="end"/>
        </w:r>
      </w:hyperlink>
    </w:p>
    <w:p w14:paraId="000EFCAC" w14:textId="6187EF3D"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Pr="00091F2F">
          <w:rPr>
            <w:rStyle w:val="Hyperlink"/>
            <w:noProof/>
          </w:rPr>
          <w:t>Kode 4.6 Kode Program Rute /ids</w:t>
        </w:r>
        <w:r>
          <w:rPr>
            <w:noProof/>
            <w:webHidden/>
          </w:rPr>
          <w:tab/>
        </w:r>
        <w:r>
          <w:rPr>
            <w:noProof/>
            <w:webHidden/>
          </w:rPr>
          <w:fldChar w:fldCharType="begin"/>
        </w:r>
        <w:r>
          <w:rPr>
            <w:noProof/>
            <w:webHidden/>
          </w:rPr>
          <w:instrText xml:space="preserve"> PAGEREF _Toc156335945 \h </w:instrText>
        </w:r>
        <w:r>
          <w:rPr>
            <w:noProof/>
            <w:webHidden/>
          </w:rPr>
        </w:r>
        <w:r>
          <w:rPr>
            <w:noProof/>
            <w:webHidden/>
          </w:rPr>
          <w:fldChar w:fldCharType="separate"/>
        </w:r>
        <w:r w:rsidR="00154B53">
          <w:rPr>
            <w:noProof/>
            <w:webHidden/>
          </w:rPr>
          <w:t>55</w:t>
        </w:r>
        <w:r>
          <w:rPr>
            <w:noProof/>
            <w:webHidden/>
          </w:rPr>
          <w:fldChar w:fldCharType="end"/>
        </w:r>
      </w:hyperlink>
    </w:p>
    <w:p w14:paraId="5A00141F" w14:textId="79E3E0FD"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Pr="00091F2F">
          <w:rPr>
            <w:rStyle w:val="Hyperlink"/>
            <w:noProof/>
          </w:rPr>
          <w:t>Kode 4.7 Kode Program Rute /idbulk</w:t>
        </w:r>
        <w:r>
          <w:rPr>
            <w:noProof/>
            <w:webHidden/>
          </w:rPr>
          <w:tab/>
        </w:r>
        <w:r>
          <w:rPr>
            <w:noProof/>
            <w:webHidden/>
          </w:rPr>
          <w:fldChar w:fldCharType="begin"/>
        </w:r>
        <w:r>
          <w:rPr>
            <w:noProof/>
            <w:webHidden/>
          </w:rPr>
          <w:instrText xml:space="preserve"> PAGEREF _Toc156335946 \h </w:instrText>
        </w:r>
        <w:r>
          <w:rPr>
            <w:noProof/>
            <w:webHidden/>
          </w:rPr>
        </w:r>
        <w:r>
          <w:rPr>
            <w:noProof/>
            <w:webHidden/>
          </w:rPr>
          <w:fldChar w:fldCharType="separate"/>
        </w:r>
        <w:r w:rsidR="00154B53">
          <w:rPr>
            <w:noProof/>
            <w:webHidden/>
          </w:rPr>
          <w:t>56</w:t>
        </w:r>
        <w:r>
          <w:rPr>
            <w:noProof/>
            <w:webHidden/>
          </w:rPr>
          <w:fldChar w:fldCharType="end"/>
        </w:r>
      </w:hyperlink>
    </w:p>
    <w:p w14:paraId="5010C799" w14:textId="1C32454D"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Pr="00091F2F">
          <w:rPr>
            <w:rStyle w:val="Hyperlink"/>
            <w:noProof/>
          </w:rPr>
          <w:t>Kode 4.8 Kode Konversi Hasil Penilaian Menjadi PDF</w:t>
        </w:r>
        <w:r>
          <w:rPr>
            <w:noProof/>
            <w:webHidden/>
          </w:rPr>
          <w:tab/>
        </w:r>
        <w:r>
          <w:rPr>
            <w:noProof/>
            <w:webHidden/>
          </w:rPr>
          <w:fldChar w:fldCharType="begin"/>
        </w:r>
        <w:r>
          <w:rPr>
            <w:noProof/>
            <w:webHidden/>
          </w:rPr>
          <w:instrText xml:space="preserve"> PAGEREF _Toc156335947 \h </w:instrText>
        </w:r>
        <w:r>
          <w:rPr>
            <w:noProof/>
            <w:webHidden/>
          </w:rPr>
        </w:r>
        <w:r>
          <w:rPr>
            <w:noProof/>
            <w:webHidden/>
          </w:rPr>
          <w:fldChar w:fldCharType="separate"/>
        </w:r>
        <w:r w:rsidR="00154B53">
          <w:rPr>
            <w:noProof/>
            <w:webHidden/>
          </w:rPr>
          <w:t>56</w:t>
        </w:r>
        <w:r>
          <w:rPr>
            <w:noProof/>
            <w:webHidden/>
          </w:rPr>
          <w:fldChar w:fldCharType="end"/>
        </w:r>
      </w:hyperlink>
    </w:p>
    <w:p w14:paraId="2EC613FF" w14:textId="4982AB02"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Pr="00091F2F">
          <w:rPr>
            <w:rStyle w:val="Hyperlink"/>
            <w:noProof/>
          </w:rPr>
          <w:t>Kode 4.9 Kode Konversi Berkas CSV ke JSON</w:t>
        </w:r>
        <w:r>
          <w:rPr>
            <w:noProof/>
            <w:webHidden/>
          </w:rPr>
          <w:tab/>
        </w:r>
        <w:r>
          <w:rPr>
            <w:noProof/>
            <w:webHidden/>
          </w:rPr>
          <w:fldChar w:fldCharType="begin"/>
        </w:r>
        <w:r>
          <w:rPr>
            <w:noProof/>
            <w:webHidden/>
          </w:rPr>
          <w:instrText xml:space="preserve"> PAGEREF _Toc156335948 \h </w:instrText>
        </w:r>
        <w:r>
          <w:rPr>
            <w:noProof/>
            <w:webHidden/>
          </w:rPr>
        </w:r>
        <w:r>
          <w:rPr>
            <w:noProof/>
            <w:webHidden/>
          </w:rPr>
          <w:fldChar w:fldCharType="separate"/>
        </w:r>
        <w:r w:rsidR="00154B53">
          <w:rPr>
            <w:noProof/>
            <w:webHidden/>
          </w:rPr>
          <w:t>57</w:t>
        </w:r>
        <w:r>
          <w:rPr>
            <w:noProof/>
            <w:webHidden/>
          </w:rPr>
          <w:fldChar w:fldCharType="end"/>
        </w:r>
      </w:hyperlink>
    </w:p>
    <w:p w14:paraId="7FF9E830" w14:textId="2595D22C"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Pr="00091F2F">
          <w:rPr>
            <w:rStyle w:val="Hyperlink"/>
            <w:noProof/>
          </w:rPr>
          <w:t>Kode 4.10 Model Bahasa Inggris Menerima Nama Berkas CSV</w:t>
        </w:r>
        <w:r>
          <w:rPr>
            <w:noProof/>
            <w:webHidden/>
          </w:rPr>
          <w:tab/>
        </w:r>
        <w:r>
          <w:rPr>
            <w:noProof/>
            <w:webHidden/>
          </w:rPr>
          <w:fldChar w:fldCharType="begin"/>
        </w:r>
        <w:r>
          <w:rPr>
            <w:noProof/>
            <w:webHidden/>
          </w:rPr>
          <w:instrText xml:space="preserve"> PAGEREF _Toc156335949 \h </w:instrText>
        </w:r>
        <w:r>
          <w:rPr>
            <w:noProof/>
            <w:webHidden/>
          </w:rPr>
        </w:r>
        <w:r>
          <w:rPr>
            <w:noProof/>
            <w:webHidden/>
          </w:rPr>
          <w:fldChar w:fldCharType="separate"/>
        </w:r>
        <w:r w:rsidR="00154B53">
          <w:rPr>
            <w:noProof/>
            <w:webHidden/>
          </w:rPr>
          <w:t>57</w:t>
        </w:r>
        <w:r>
          <w:rPr>
            <w:noProof/>
            <w:webHidden/>
          </w:rPr>
          <w:fldChar w:fldCharType="end"/>
        </w:r>
      </w:hyperlink>
    </w:p>
    <w:p w14:paraId="314D6F60" w14:textId="1C8F6ECA"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Pr="00091F2F">
          <w:rPr>
            <w:rStyle w:val="Hyperlink"/>
            <w:noProof/>
          </w:rPr>
          <w:t>Kode 4.11 Model Bahasa Inggris Mengirim Hasil Penilaian</w:t>
        </w:r>
        <w:r>
          <w:rPr>
            <w:noProof/>
            <w:webHidden/>
          </w:rPr>
          <w:tab/>
        </w:r>
        <w:r>
          <w:rPr>
            <w:noProof/>
            <w:webHidden/>
          </w:rPr>
          <w:fldChar w:fldCharType="begin"/>
        </w:r>
        <w:r>
          <w:rPr>
            <w:noProof/>
            <w:webHidden/>
          </w:rPr>
          <w:instrText xml:space="preserve"> PAGEREF _Toc156335950 \h </w:instrText>
        </w:r>
        <w:r>
          <w:rPr>
            <w:noProof/>
            <w:webHidden/>
          </w:rPr>
        </w:r>
        <w:r>
          <w:rPr>
            <w:noProof/>
            <w:webHidden/>
          </w:rPr>
          <w:fldChar w:fldCharType="separate"/>
        </w:r>
        <w:r w:rsidR="00154B53">
          <w:rPr>
            <w:noProof/>
            <w:webHidden/>
          </w:rPr>
          <w:t>58</w:t>
        </w:r>
        <w:r>
          <w:rPr>
            <w:noProof/>
            <w:webHidden/>
          </w:rPr>
          <w:fldChar w:fldCharType="end"/>
        </w:r>
      </w:hyperlink>
    </w:p>
    <w:p w14:paraId="02B68C1F" w14:textId="3FCEA42D"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Pr="00091F2F">
          <w:rPr>
            <w:rStyle w:val="Hyperlink"/>
            <w:noProof/>
          </w:rPr>
          <w:t>Kode 4.12 Model Bahasa Indonesia Menerima Teks Jawaban</w:t>
        </w:r>
        <w:r>
          <w:rPr>
            <w:noProof/>
            <w:webHidden/>
          </w:rPr>
          <w:tab/>
        </w:r>
        <w:r>
          <w:rPr>
            <w:noProof/>
            <w:webHidden/>
          </w:rPr>
          <w:fldChar w:fldCharType="begin"/>
        </w:r>
        <w:r>
          <w:rPr>
            <w:noProof/>
            <w:webHidden/>
          </w:rPr>
          <w:instrText xml:space="preserve"> PAGEREF _Toc156335951 \h </w:instrText>
        </w:r>
        <w:r>
          <w:rPr>
            <w:noProof/>
            <w:webHidden/>
          </w:rPr>
        </w:r>
        <w:r>
          <w:rPr>
            <w:noProof/>
            <w:webHidden/>
          </w:rPr>
          <w:fldChar w:fldCharType="separate"/>
        </w:r>
        <w:r w:rsidR="00154B53">
          <w:rPr>
            <w:noProof/>
            <w:webHidden/>
          </w:rPr>
          <w:t>58</w:t>
        </w:r>
        <w:r>
          <w:rPr>
            <w:noProof/>
            <w:webHidden/>
          </w:rPr>
          <w:fldChar w:fldCharType="end"/>
        </w:r>
      </w:hyperlink>
    </w:p>
    <w:p w14:paraId="302A375C" w14:textId="5F5130E2" w:rsidR="00BE1DF6" w:rsidRDefault="00BE1DF6">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Pr="00091F2F">
          <w:rPr>
            <w:rStyle w:val="Hyperlink"/>
            <w:noProof/>
          </w:rPr>
          <w:t>Kode 4.13 Model Bahasa Indonesia Selesai Melakukan Penilaian</w:t>
        </w:r>
        <w:r>
          <w:rPr>
            <w:noProof/>
            <w:webHidden/>
          </w:rPr>
          <w:tab/>
        </w:r>
        <w:r>
          <w:rPr>
            <w:noProof/>
            <w:webHidden/>
          </w:rPr>
          <w:fldChar w:fldCharType="begin"/>
        </w:r>
        <w:r>
          <w:rPr>
            <w:noProof/>
            <w:webHidden/>
          </w:rPr>
          <w:instrText xml:space="preserve"> PAGEREF _Toc156335952 \h </w:instrText>
        </w:r>
        <w:r>
          <w:rPr>
            <w:noProof/>
            <w:webHidden/>
          </w:rPr>
        </w:r>
        <w:r>
          <w:rPr>
            <w:noProof/>
            <w:webHidden/>
          </w:rPr>
          <w:fldChar w:fldCharType="separate"/>
        </w:r>
        <w:r w:rsidR="00154B53">
          <w:rPr>
            <w:noProof/>
            <w:webHidden/>
          </w:rPr>
          <w:t>58</w:t>
        </w:r>
        <w:r>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24" w:name="_26in1rg" w:colFirst="0" w:colLast="0"/>
      <w:bookmarkStart w:id="25" w:name="_Toc156335814"/>
      <w:bookmarkEnd w:id="24"/>
      <w:r w:rsidRPr="00FD40C3">
        <w:lastRenderedPageBreak/>
        <w:t>BAB I</w:t>
      </w:r>
      <w:r w:rsidRPr="00FD40C3">
        <w:br/>
        <w:t>PENDAHULUAN</w:t>
      </w:r>
      <w:bookmarkEnd w:id="25"/>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26" w:name="_lnxbz9" w:colFirst="0" w:colLast="0"/>
      <w:bookmarkStart w:id="27" w:name="_Toc156335815"/>
      <w:bookmarkEnd w:id="26"/>
      <w:r w:rsidRPr="00FD40C3">
        <w:t>Latar Belakang Masalah</w:t>
      </w:r>
      <w:bookmarkEnd w:id="27"/>
    </w:p>
    <w:p w14:paraId="3CCE74E6" w14:textId="21149565" w:rsidR="00636C0E" w:rsidRPr="00FD40C3" w:rsidRDefault="00D666C4">
      <w:pPr>
        <w:ind w:firstLine="0"/>
      </w:pPr>
      <w:bookmarkStart w:id="28" w:name="_1ksv4uv" w:colFirst="0" w:colLast="0"/>
      <w:bookmarkEnd w:id="28"/>
      <w:r w:rsidRPr="00FD40C3">
        <w:t>Berdasarkan data statistik dari Perserikatan Bangsa-Bangsa (</w:t>
      </w:r>
      <w:r w:rsidRPr="00FD40C3">
        <w:rPr>
          <w:i/>
          <w:iCs/>
        </w:rPr>
        <w:t>United Nations</w:t>
      </w:r>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r w:rsidRPr="00FD40C3">
        <w:t xml:space="preserve">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r w:rsidRPr="00FD40C3">
        <w:rPr>
          <w:i/>
          <w:iCs/>
        </w:rPr>
        <w:t>mobile</w:t>
      </w:r>
      <w:r w:rsidRPr="00FD40C3">
        <w:t xml:space="preserve"> atau </w:t>
      </w:r>
      <w:r w:rsidRPr="00FD40C3">
        <w:rPr>
          <w:i/>
          <w:iCs/>
        </w:rPr>
        <w:t>desktop</w:t>
      </w:r>
      <w:r w:rsidRPr="00FD40C3">
        <w:t xml:space="preserve">) atau berupa aplikasi </w:t>
      </w:r>
      <w:r w:rsidRPr="00FD40C3">
        <w:rPr>
          <w:i/>
          <w:iCs/>
        </w:rPr>
        <w:t>online</w:t>
      </w:r>
      <w:r w:rsidRPr="00FD40C3">
        <w:t xml:space="preserve"> yang dapat diakses melalui internet (</w:t>
      </w:r>
      <w:r w:rsidRPr="00FD40C3">
        <w:rPr>
          <w:i/>
          <w:iCs/>
        </w:rPr>
        <w:t>website</w:t>
      </w:r>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dimanapun dan kapanpun agar penggunaan aplikasi tidak terbatas di satu perangkat saja. Namun, pengembangan aplikasi </w:t>
      </w:r>
      <w:r w:rsidRPr="00FD40C3">
        <w:rPr>
          <w:i/>
          <w:iCs/>
        </w:rPr>
        <w:t>mobile</w:t>
      </w:r>
      <w:r w:rsidRPr="00FD40C3">
        <w:t xml:space="preserve"> perlu disesuaikan untuk setiap </w:t>
      </w:r>
      <w:r w:rsidRPr="00FD40C3">
        <w:rPr>
          <w:i/>
          <w:iCs/>
        </w:rPr>
        <w:t>platform</w:t>
      </w:r>
      <w:r w:rsidRPr="00FD40C3">
        <w:t xml:space="preserve"> yang akan semakin membatasi dimana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r w:rsidRPr="00FD40C3">
        <w:rPr>
          <w:i/>
          <w:iCs/>
        </w:rPr>
        <w:t>website</w:t>
      </w:r>
      <w:r w:rsidRPr="00FD40C3">
        <w:t xml:space="preserve"> adalah solusi terbaik untuk permasalahan ini</w:t>
      </w:r>
      <w:r w:rsidR="0040495A" w:rsidRPr="00FD40C3">
        <w:t xml:space="preserve"> karena aplikasi akan dapat digunakan kapan saja dan dimana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r w:rsidRPr="00FD40C3">
        <w:rPr>
          <w:i/>
          <w:iCs/>
        </w:rPr>
        <w:t>Test-Driven Development</w:t>
      </w:r>
      <w:r w:rsidR="001E2E07" w:rsidRPr="00FD40C3">
        <w:t xml:space="preserve"> (TDD)</w:t>
      </w:r>
      <w:r w:rsidRPr="00FD40C3">
        <w:t xml:space="preserve"> yang merupakan salah satu </w:t>
      </w:r>
      <w:r w:rsidRPr="00FD40C3">
        <w:rPr>
          <w:i/>
          <w:iCs/>
        </w:rPr>
        <w:t>Software Development Life-Cycle</w:t>
      </w:r>
      <w:r w:rsidRPr="00FD40C3">
        <w:t xml:space="preserve"> (SDLC) </w:t>
      </w:r>
      <w:r w:rsidRPr="00FD40C3">
        <w:rPr>
          <w:i/>
          <w:iCs/>
        </w:rPr>
        <w:t>Agile</w:t>
      </w:r>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Praktik TDD dimulai dengan memikirkan cara menguji sebuah fungsi. Programmer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r w:rsidRPr="00FD40C3">
        <w:rPr>
          <w:i/>
          <w:iCs/>
        </w:rPr>
        <w:t>eXtreme Programming</w:t>
      </w:r>
      <w:r w:rsidR="001E2E07" w:rsidRPr="00FD40C3">
        <w:t xml:space="preserve"> (XP)</w:t>
      </w:r>
      <w:r w:rsidRPr="00FD40C3">
        <w:t xml:space="preserve">, dan </w:t>
      </w:r>
      <w:r w:rsidRPr="00FD40C3">
        <w:rPr>
          <w:i/>
          <w:iCs/>
        </w:rPr>
        <w:t>Personal eXtreme Programming</w:t>
      </w:r>
      <w:r w:rsidR="001E2E07" w:rsidRPr="00FD40C3">
        <w:rPr>
          <w:i/>
          <w:iCs/>
        </w:rPr>
        <w:t xml:space="preserve"> </w:t>
      </w:r>
      <w:r w:rsidR="001E2E07" w:rsidRPr="00FD40C3">
        <w:t>(PXP)</w:t>
      </w:r>
      <w:r w:rsidRPr="00FD40C3">
        <w:t xml:space="preserve">, yang juga termasuk dalam SDLC </w:t>
      </w:r>
      <w:r w:rsidRPr="00FD40C3">
        <w:rPr>
          <w:i/>
          <w:iCs/>
        </w:rPr>
        <w:t>Agile</w:t>
      </w:r>
      <w:r w:rsidRPr="00FD40C3">
        <w:t xml:space="preserve">, TDD terbukti dapat menghasilkan aplikasi yang sangat kecil kemungkinannya untuk memiliki </w:t>
      </w:r>
      <w:r w:rsidRPr="00FD40C3">
        <w:rPr>
          <w:i/>
          <w:iCs/>
        </w:rPr>
        <w:t>bug</w:t>
      </w:r>
      <w:r w:rsidRPr="00FD40C3">
        <w:t xml:space="preserve"> dan </w:t>
      </w:r>
      <w:r w:rsidRPr="00FD40C3">
        <w:rPr>
          <w:i/>
          <w:iCs/>
        </w:rPr>
        <w:t>error</w:t>
      </w:r>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r w:rsidR="00D118BB" w:rsidRPr="00FD40C3">
        <w:rPr>
          <w:i/>
          <w:iCs/>
        </w:rPr>
        <w:t>Integration</w:t>
      </w:r>
      <w:r w:rsidR="00926EE3" w:rsidRPr="00FD40C3">
        <w:rPr>
          <w:i/>
          <w:iCs/>
        </w:rPr>
        <w:t xml:space="preserve"> Testing</w:t>
      </w:r>
      <w:r w:rsidR="00926EE3" w:rsidRPr="00FD40C3">
        <w:t>,</w:t>
      </w:r>
      <w:r w:rsidR="00B5702A" w:rsidRPr="00FD40C3">
        <w:t xml:space="preserve"> </w:t>
      </w:r>
      <w:r w:rsidR="00B5702A" w:rsidRPr="00FD40C3">
        <w:rPr>
          <w:i/>
          <w:iCs/>
        </w:rPr>
        <w:t>System Usability Scale</w:t>
      </w:r>
      <w:r w:rsidR="00B5702A" w:rsidRPr="00FD40C3">
        <w:t xml:space="preserve"> (SUS) dan </w:t>
      </w:r>
      <w:r w:rsidR="00B5702A" w:rsidRPr="00FD40C3">
        <w:rPr>
          <w:i/>
          <w:iCs/>
        </w:rPr>
        <w:t>Black Box</w:t>
      </w:r>
      <w:r w:rsidR="00B5702A" w:rsidRPr="00FD40C3">
        <w:t>.</w:t>
      </w:r>
      <w:r w:rsidR="00926EE3" w:rsidRPr="00FD40C3">
        <w:t xml:space="preserve"> </w:t>
      </w:r>
      <w:r w:rsidR="00D118BB" w:rsidRPr="00FD40C3">
        <w:rPr>
          <w:i/>
          <w:iCs/>
        </w:rPr>
        <w:t>Integration</w:t>
      </w:r>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r w:rsidR="00434719" w:rsidRPr="00FD40C3">
        <w:rPr>
          <w:i/>
          <w:iCs/>
        </w:rPr>
        <w:t>Post-Study System Usability Questionaire</w:t>
      </w:r>
      <w:r w:rsidR="00434719" w:rsidRPr="00FD40C3">
        <w:t xml:space="preserve"> (PSSUQ) yang lebih terfokus untuk menilai kenyamanan yang dirasakan pengguna saat menggunuakan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r w:rsidR="00AA2DBA" w:rsidRPr="00FD40C3">
        <w:rPr>
          <w:i/>
          <w:iCs/>
        </w:rPr>
        <w:t xml:space="preserve">Heuristic Evaluation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r w:rsidRPr="00FD40C3">
        <w:rPr>
          <w:i/>
          <w:iCs/>
        </w:rPr>
        <w:t>website</w:t>
      </w:r>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29" w:name="_Toc156335816"/>
      <w:r w:rsidRPr="00FD40C3">
        <w:t>Rumusan Masalah</w:t>
      </w:r>
      <w:bookmarkEnd w:id="29"/>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r w:rsidR="00AC3266" w:rsidRPr="00FD40C3">
        <w:rPr>
          <w:i/>
          <w:iCs/>
        </w:rPr>
        <w:t>test-driven development</w:t>
      </w:r>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r w:rsidRPr="00FD40C3">
        <w:rPr>
          <w:i/>
          <w:iCs/>
        </w:rPr>
        <w:t>pre-trained machine learning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r w:rsidRPr="00FD40C3">
        <w:rPr>
          <w:i/>
          <w:iCs/>
        </w:rPr>
        <w:t>machine learning</w:t>
      </w:r>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30" w:name="_Toc156335817"/>
      <w:r w:rsidRPr="00FD40C3">
        <w:t>Tujuan Penelitian</w:t>
      </w:r>
      <w:bookmarkEnd w:id="30"/>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r w:rsidR="00AC3266" w:rsidRPr="00FD40C3">
        <w:rPr>
          <w:i/>
          <w:iCs/>
        </w:rPr>
        <w:t>test-driven development</w:t>
      </w:r>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r w:rsidRPr="00FD40C3">
        <w:rPr>
          <w:i/>
          <w:iCs/>
        </w:rPr>
        <w:t>pre-trained machine learning model</w:t>
      </w:r>
      <w:r w:rsidR="00CF2B47" w:rsidRPr="00FD40C3">
        <w:rPr>
          <w:i/>
          <w:iCs/>
        </w:rPr>
        <w:t xml:space="preserve"> </w:t>
      </w:r>
      <w:r w:rsidR="00CF2B47" w:rsidRPr="00B407BE">
        <w:rPr>
          <w:i/>
          <w:iCs/>
        </w:rPr>
        <w:t>python</w:t>
      </w:r>
      <w:r w:rsidR="00CF2B47" w:rsidRPr="00FD40C3">
        <w:t xml:space="preserve"> pada </w:t>
      </w:r>
      <w:r w:rsidR="00D72F15" w:rsidRPr="00FD40C3">
        <w:t>aplikasi</w:t>
      </w:r>
      <w:r w:rsidR="00CF2B47" w:rsidRPr="00FD40C3">
        <w:t xml:space="preserve"> berbasis JavaScript</w:t>
      </w:r>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r w:rsidRPr="00FD40C3">
        <w:rPr>
          <w:i/>
          <w:iCs/>
        </w:rPr>
        <w:t>machine learning</w:t>
      </w:r>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Mengetahui penggunan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31" w:name="_2jxsxqh" w:colFirst="0" w:colLast="0"/>
      <w:bookmarkStart w:id="32" w:name="_Toc156335818"/>
      <w:bookmarkEnd w:id="31"/>
      <w:r w:rsidRPr="00FD40C3">
        <w:t>Batasan Masalah</w:t>
      </w:r>
      <w:bookmarkEnd w:id="32"/>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33"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r w:rsidR="00AC4216" w:rsidRPr="00FD40C3">
        <w:rPr>
          <w:i/>
          <w:iCs/>
        </w:rPr>
        <w:t xml:space="preserve">comma-separated values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r w:rsidRPr="00FD40C3">
        <w:rPr>
          <w:i/>
          <w:iCs/>
        </w:rPr>
        <w:t>machine learning</w:t>
      </w:r>
      <w:r w:rsidRPr="00FD40C3">
        <w:t xml:space="preserve"> penilaian esai bahasa Indonesia dan bahasa Inggris yang sudah ada.</w:t>
      </w:r>
    </w:p>
    <w:bookmarkEnd w:id="33"/>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34" w:name="_z337ya" w:colFirst="0" w:colLast="0"/>
      <w:bookmarkStart w:id="35" w:name="_Toc156335819"/>
      <w:bookmarkEnd w:id="34"/>
      <w:r w:rsidRPr="00FD40C3">
        <w:t>Manfaat Penelitian</w:t>
      </w:r>
      <w:bookmarkEnd w:id="35"/>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36" w:name="_3j2qqm3" w:colFirst="0" w:colLast="0"/>
      <w:bookmarkStart w:id="37" w:name="_Toc156335820"/>
      <w:bookmarkEnd w:id="36"/>
      <w:r w:rsidRPr="00FD40C3">
        <w:lastRenderedPageBreak/>
        <w:t>Sistematika Penulisan</w:t>
      </w:r>
      <w:bookmarkEnd w:id="37"/>
    </w:p>
    <w:p w14:paraId="15914248" w14:textId="0AF0CA47" w:rsidR="00F52D40" w:rsidRPr="00FD40C3" w:rsidRDefault="00F637CC" w:rsidP="00220668">
      <w:pPr>
        <w:pStyle w:val="Heading3"/>
        <w:numPr>
          <w:ilvl w:val="2"/>
          <w:numId w:val="13"/>
        </w:numPr>
      </w:pPr>
      <w:bookmarkStart w:id="38" w:name="_1y810tw" w:colFirst="0" w:colLast="0"/>
      <w:bookmarkStart w:id="39" w:name="_Toc156335821"/>
      <w:bookmarkEnd w:id="38"/>
      <w:r w:rsidRPr="00FD40C3">
        <w:t>BAB I PENDAHULUAN</w:t>
      </w:r>
      <w:bookmarkEnd w:id="39"/>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40" w:name="_4i7ojhp" w:colFirst="0" w:colLast="0"/>
      <w:bookmarkStart w:id="41" w:name="_Toc156335822"/>
      <w:bookmarkEnd w:id="40"/>
      <w:r w:rsidRPr="00FD40C3">
        <w:t>BAB II TINJAUAN PUSTAKA</w:t>
      </w:r>
      <w:bookmarkEnd w:id="41"/>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42" w:name="_Toc156335823"/>
      <w:r w:rsidRPr="00FD40C3">
        <w:t>BAB III METODE PENELITIAN</w:t>
      </w:r>
      <w:bookmarkEnd w:id="42"/>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43" w:name="_Toc156335824"/>
      <w:r w:rsidRPr="00FD40C3">
        <w:t>BAB IV HASIL DAN PEMBAHASAN</w:t>
      </w:r>
      <w:bookmarkEnd w:id="43"/>
    </w:p>
    <w:p w14:paraId="147783C3" w14:textId="64A9B655" w:rsidR="004264B0" w:rsidRPr="00FD40C3" w:rsidRDefault="004264B0" w:rsidP="004264B0">
      <w:pPr>
        <w:ind w:left="720" w:firstLine="0"/>
      </w:pPr>
      <w:r w:rsidRPr="00FD40C3">
        <w:t>Pada bab ini menjelaskan hasil dan pembahasan penelitian berdasarkan metode penelian sebelumnya.</w:t>
      </w:r>
    </w:p>
    <w:p w14:paraId="3AFF0BE2" w14:textId="1403DC9E" w:rsidR="004264B0" w:rsidRPr="00FD40C3" w:rsidRDefault="004264B0" w:rsidP="00220668">
      <w:pPr>
        <w:pStyle w:val="Heading3"/>
        <w:numPr>
          <w:ilvl w:val="2"/>
          <w:numId w:val="13"/>
        </w:numPr>
      </w:pPr>
      <w:bookmarkStart w:id="44" w:name="_Toc156335825"/>
      <w:r w:rsidRPr="00FD40C3">
        <w:t>BAB V KESIMPULAN DAN SARAN</w:t>
      </w:r>
      <w:bookmarkEnd w:id="44"/>
    </w:p>
    <w:p w14:paraId="3277A9BF" w14:textId="591E5568" w:rsidR="004264B0" w:rsidRPr="00FD40C3" w:rsidRDefault="004264B0" w:rsidP="00220668">
      <w:pPr>
        <w:ind w:left="720" w:firstLine="0"/>
      </w:pPr>
      <w:r w:rsidRPr="00FD40C3">
        <w:t>Pada bab ini menjelaskan kesimpulan penelitian dari hasil dan pembahasan sebelumnya dan saran penelitian dari aspek hasil maupun kelanjutan penelitian kedepannya.</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45" w:name="_2xcytpi" w:colFirst="0" w:colLast="0"/>
      <w:bookmarkStart w:id="46" w:name="_Toc156335826"/>
      <w:bookmarkEnd w:id="45"/>
      <w:r w:rsidRPr="00FD40C3">
        <w:lastRenderedPageBreak/>
        <w:t>BAB II</w:t>
      </w:r>
      <w:r w:rsidRPr="00FD40C3">
        <w:br/>
        <w:t>TINJAUAN PUSTAKA</w:t>
      </w:r>
      <w:bookmarkEnd w:id="46"/>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47" w:name="_1ci93xb" w:colFirst="0" w:colLast="0"/>
      <w:bookmarkStart w:id="48" w:name="_Toc156335827"/>
      <w:bookmarkEnd w:id="47"/>
      <w:r w:rsidRPr="00FD40C3">
        <w:t>Tinjauan Pustaka</w:t>
      </w:r>
      <w:bookmarkEnd w:id="48"/>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r w:rsidRPr="00FD40C3">
        <w:rPr>
          <w:i/>
          <w:iCs/>
        </w:rPr>
        <w:t>website</w:t>
      </w:r>
      <w:r w:rsidRPr="00FD40C3">
        <w:t xml:space="preserve"> menggunakan metode siklus hidup pengembangan perangkat lunak (SDLC) </w:t>
      </w:r>
      <w:r w:rsidRPr="00FD40C3">
        <w:rPr>
          <w:i/>
          <w:iCs/>
        </w:rPr>
        <w:t>Test- Driven Development</w:t>
      </w:r>
      <w:r w:rsidRPr="00FD40C3">
        <w:t xml:space="preserve"> (TDD) yang merupakan salah satu bentuk SDLC </w:t>
      </w:r>
      <w:r w:rsidRPr="00FD40C3">
        <w:rPr>
          <w:i/>
          <w:iCs/>
        </w:rPr>
        <w:t>Agile</w:t>
      </w:r>
      <w:r w:rsidRPr="00FD40C3">
        <w:t xml:space="preserve"> seperti yang sudah dilakukan pada penelitian sebelumnya dengan judul Comparative Study of Test-Driven Development (TDD), Behavior-Driven Development (BDD) and Acceptance Test–Driven Development (ATDD)</w:t>
      </w:r>
      <w:r w:rsidR="007A4647" w:rsidRPr="00FD40C3">
        <w:t xml:space="preserve"> </w:t>
      </w:r>
      <w:r w:rsidRPr="00FD40C3">
        <w:t>yang dilakukan oleh Myint Myint Moe</w:t>
      </w:r>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Pada penelitian yang dilakukannnya, didapatkan bahwa TDD digunakan saat pengembang melakukan pengujian, hal ini berlaku untuk memastikan seluruh fitur dan fungsi yang dikembangkan pada aplikasi ini terbebas dari error dan bug.</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Xinyu Chang dan Jing Li dengan judul Improvement of excel data processing function based on Spring MVC Framework dijelaskan bahwa penggunaan </w:t>
      </w:r>
      <w:r w:rsidRPr="00B407BE">
        <w:rPr>
          <w:i/>
          <w:iCs/>
        </w:rPr>
        <w:t>JavaScript Object Notation</w:t>
      </w:r>
      <w:r w:rsidRPr="00FD40C3">
        <w:t xml:space="preserve"> (JSON) untuk memproses data dari </w:t>
      </w:r>
      <w:r w:rsidRPr="00B407BE">
        <w:rPr>
          <w:i/>
          <w:iCs/>
        </w:rPr>
        <w:t>excel</w:t>
      </w:r>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r w:rsidRPr="00B407BE">
        <w:rPr>
          <w:i/>
          <w:iCs/>
        </w:rPr>
        <w:t>Ktor</w:t>
      </w:r>
      <w:r w:rsidRPr="00FD40C3">
        <w:t xml:space="preserve"> sebagaimana yang telah diteliti pada penelitian sebelumnya dengan judul Express.js and Ktor web server performance A comparative study yang dilakukan oleh Isac Glantz dan Hampus Hurtig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r w:rsidRPr="00B407BE">
        <w:rPr>
          <w:i/>
          <w:iCs/>
        </w:rPr>
        <w:t>Python</w:t>
      </w:r>
      <w:r w:rsidRPr="00FD40C3">
        <w:t xml:space="preserve"> dalam bahasa Inggris dan Indonesia. Diperlukan penelitian pendukung yang dapat menjembatani antara bahasa </w:t>
      </w:r>
      <w:r w:rsidRPr="00B407BE">
        <w:rPr>
          <w:i/>
          <w:iCs/>
        </w:rPr>
        <w:t>JavaScript</w:t>
      </w:r>
      <w:r w:rsidRPr="00FD40C3">
        <w:t xml:space="preserve"> yang akan digunakan pada </w:t>
      </w:r>
      <w:r w:rsidRPr="00B407BE">
        <w:rPr>
          <w:i/>
          <w:iCs/>
        </w:rPr>
        <w:t>website</w:t>
      </w:r>
      <w:r w:rsidRPr="00FD40C3">
        <w:t xml:space="preserve"> dan </w:t>
      </w:r>
      <w:r w:rsidRPr="00B407BE">
        <w:rPr>
          <w:i/>
          <w:iCs/>
        </w:rPr>
        <w:t>Python</w:t>
      </w:r>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r w:rsidRPr="00FD40C3">
        <w:rPr>
          <w:i/>
          <w:iCs/>
        </w:rPr>
        <w:t>JavaScript</w:t>
      </w:r>
      <w:r w:rsidRPr="00FD40C3">
        <w:t xml:space="preserve"> dan </w:t>
      </w:r>
      <w:r w:rsidRPr="00FD40C3">
        <w:rPr>
          <w:i/>
          <w:iCs/>
        </w:rPr>
        <w:t>Python</w:t>
      </w:r>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Svanhvít Ingólfsdóttir tentang </w:t>
      </w:r>
      <w:r w:rsidRPr="00FD40C3">
        <w:rPr>
          <w:i/>
          <w:iCs/>
        </w:rPr>
        <w:t>lemmatization</w:t>
      </w:r>
      <w:r w:rsidRPr="00FD40C3">
        <w:t xml:space="preserve"> untuk bahasa Islandia dengan judul Nefnir: A high accuracy lemmatizer for Icelandic</w:t>
      </w:r>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49" w:name="_Toc153476856"/>
      <w:bookmarkStart w:id="50" w:name="_Toc156335885"/>
      <w:r w:rsidRPr="00FD40C3">
        <w:rPr>
          <w:lang w:val="id-ID"/>
        </w:rPr>
        <w:lastRenderedPageBreak/>
        <w:t>Perbandingan Refrensi</w:t>
      </w:r>
      <w:bookmarkEnd w:id="49"/>
      <w:bookmarkEnd w:id="50"/>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r w:rsidRPr="00FD40C3">
              <w:rPr>
                <w:b/>
                <w:bCs/>
              </w:rPr>
              <w:t>No</w:t>
            </w:r>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r w:rsidRPr="00FD40C3">
              <w:rPr>
                <w:i/>
                <w:iCs/>
              </w:rPr>
              <w:t>Library</w:t>
            </w:r>
            <w:r w:rsidRPr="00FD40C3">
              <w:t xml:space="preserve"> pembelajaran mesin biasanya ditulis dalam bahasa </w:t>
            </w:r>
            <w:r w:rsidRPr="00FD40C3">
              <w:rPr>
                <w:i/>
                <w:iCs/>
              </w:rPr>
              <w:t>Python</w:t>
            </w:r>
            <w:r w:rsidRPr="00FD40C3">
              <w:t xml:space="preserve"> atau C++. Namun, jumlah pengguna </w:t>
            </w:r>
            <w:r w:rsidRPr="00FD40C3">
              <w:rPr>
                <w:i/>
                <w:iCs/>
              </w:rPr>
              <w:t>JavaScript</w:t>
            </w:r>
            <w:r w:rsidRPr="00FD40C3">
              <w:t xml:space="preserve"> untuk </w:t>
            </w:r>
            <w:r w:rsidRPr="00B407BE">
              <w:rPr>
                <w:i/>
                <w:iCs/>
              </w:rPr>
              <w:t>frontend</w:t>
            </w:r>
            <w:r w:rsidRPr="00FD40C3">
              <w:t xml:space="preserve"> dan </w:t>
            </w:r>
            <w:r w:rsidRPr="00B407BE">
              <w:rPr>
                <w:i/>
                <w:iCs/>
              </w:rPr>
              <w:t>backend</w:t>
            </w:r>
            <w:r w:rsidRPr="00FD40C3">
              <w:t xml:space="preserve"> semakin bertambah. Jurnal ini berisi panduan untuk menjembatani </w:t>
            </w:r>
            <w:r w:rsidRPr="00FD40C3">
              <w:rPr>
                <w:i/>
                <w:iCs/>
              </w:rPr>
              <w:t>Python</w:t>
            </w:r>
            <w:r w:rsidRPr="00FD40C3">
              <w:t xml:space="preserve"> dengan </w:t>
            </w:r>
            <w:r w:rsidRPr="00FD40C3">
              <w:rPr>
                <w:i/>
                <w:iCs/>
              </w:rPr>
              <w:t>JavaScript</w:t>
            </w:r>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r w:rsidRPr="00FD40C3">
              <w:rPr>
                <w:i/>
                <w:iCs/>
              </w:rPr>
              <w:t>Application Programming Interface</w:t>
            </w:r>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r w:rsidRPr="00FD40C3">
              <w:rPr>
                <w:i/>
                <w:iCs/>
              </w:rPr>
              <w:t>Layers API</w:t>
            </w:r>
            <w:r w:rsidRPr="00FD40C3">
              <w:t>, didapatkan performa waktu sebesar</w:t>
            </w:r>
          </w:p>
          <w:p w14:paraId="004C4BA1" w14:textId="067EEC87" w:rsidR="00437523" w:rsidRPr="00FD40C3" w:rsidRDefault="00437523" w:rsidP="00492FCB">
            <w:pPr>
              <w:ind w:firstLine="0"/>
              <w:jc w:val="left"/>
            </w:pPr>
            <w:r w:rsidRPr="00FD40C3">
              <w:t xml:space="preserve">- 3426 ms dengan </w:t>
            </w:r>
            <w:r w:rsidRPr="00FD40C3">
              <w:rPr>
                <w:i/>
                <w:iCs/>
              </w:rPr>
              <w:t>JavaScript</w:t>
            </w:r>
            <w:r w:rsidRPr="00FD40C3">
              <w:t xml:space="preserve"> biasa dengan 1x percepatan,</w:t>
            </w:r>
          </w:p>
          <w:p w14:paraId="4A7FB124" w14:textId="785F9909" w:rsidR="00437523" w:rsidRPr="00FD40C3" w:rsidRDefault="00437523" w:rsidP="00492FCB">
            <w:pPr>
              <w:ind w:firstLine="0"/>
              <w:jc w:val="left"/>
            </w:pPr>
            <w:r w:rsidRPr="00FD40C3">
              <w:t xml:space="preserve">- 10 ms dengan </w:t>
            </w:r>
            <w:r w:rsidRPr="00FD40C3">
              <w:rPr>
                <w:i/>
                <w:iCs/>
              </w:rPr>
              <w:t>WebGL</w:t>
            </w:r>
            <w:r w:rsidRPr="00FD40C3">
              <w:t xml:space="preserve"> dengan 342x percepatan,</w:t>
            </w:r>
          </w:p>
          <w:p w14:paraId="32F5391B" w14:textId="3AAC204A" w:rsidR="00437523" w:rsidRPr="00FD40C3" w:rsidRDefault="00437523" w:rsidP="00492FCB">
            <w:pPr>
              <w:ind w:firstLine="0"/>
              <w:jc w:val="left"/>
            </w:pPr>
            <w:r w:rsidRPr="00FD40C3">
              <w:t xml:space="preserve">- 3 ms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r w:rsidRPr="00FD40C3">
              <w:rPr>
                <w:i/>
                <w:iCs/>
              </w:rPr>
              <w:t>TensorFlow</w:t>
            </w:r>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r w:rsidRPr="00FD40C3">
              <w:t xml:space="preserve">Improvement of excel data processing function based on Spring MVC </w:t>
            </w:r>
          </w:p>
          <w:p w14:paraId="36E40360" w14:textId="2C68D730" w:rsidR="00437523" w:rsidRPr="00FD40C3" w:rsidRDefault="00437523" w:rsidP="00FF491E">
            <w:pPr>
              <w:ind w:firstLine="0"/>
              <w:jc w:val="left"/>
            </w:pPr>
            <w:r w:rsidRPr="00FD40C3">
              <w:t>Framework</w:t>
            </w:r>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r w:rsidRPr="00FD40C3">
              <w:rPr>
                <w:i/>
                <w:iCs/>
              </w:rPr>
              <w:t>JavaScript Object Notation</w:t>
            </w:r>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Spring MVC + EasyUI</w:t>
            </w:r>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menkonversi </w:t>
            </w:r>
            <w:r w:rsidRPr="00FD40C3">
              <w:rPr>
                <w:i/>
                <w:iCs/>
              </w:rPr>
              <w:t>excel</w:t>
            </w:r>
            <w:r w:rsidRPr="00FD40C3">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r w:rsidR="00437523" w:rsidRPr="00FD40C3">
              <w:rPr>
                <w:i/>
                <w:iCs/>
              </w:rPr>
              <w:t>spawn</w:t>
            </w:r>
            <w:r w:rsidR="00437523" w:rsidRPr="00FD40C3">
              <w:t xml:space="preserve"> </w:t>
            </w:r>
            <w:r w:rsidR="00437523" w:rsidRPr="00FD40C3">
              <w:rPr>
                <w:i/>
                <w:iCs/>
              </w:rPr>
              <w:t>JavaScript</w:t>
            </w:r>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r w:rsidRPr="00FD40C3">
              <w:t>Nefnir: A high accuracy lemmatizer for Icelandic</w:t>
            </w:r>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r w:rsidRPr="00FD40C3">
              <w:rPr>
                <w:i/>
                <w:iCs/>
              </w:rPr>
              <w:t>Nefnir</w:t>
            </w:r>
          </w:p>
          <w:p w14:paraId="759112F0" w14:textId="7AC6B509" w:rsidR="00437523" w:rsidRPr="00FD40C3" w:rsidRDefault="00437523" w:rsidP="00AD1B20">
            <w:pPr>
              <w:ind w:firstLine="0"/>
              <w:jc w:val="left"/>
            </w:pPr>
            <w:r w:rsidRPr="00FD40C3">
              <w:t>-</w:t>
            </w:r>
            <w:r w:rsidRPr="00FD40C3">
              <w:rPr>
                <w:i/>
                <w:iCs/>
              </w:rPr>
              <w:t>part-of-speech</w:t>
            </w:r>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r w:rsidRPr="00FD40C3">
              <w:rPr>
                <w:i/>
                <w:iCs/>
              </w:rPr>
              <w:t>Nefnir</w:t>
            </w:r>
            <w:r w:rsidRPr="00FD40C3">
              <w:t xml:space="preserve"> meraih akurasi sebesari 99.55% untuk teks yang ditandai dengan benar. </w:t>
            </w:r>
            <w:r w:rsidRPr="00FD40C3">
              <w:rPr>
                <w:i/>
                <w:iCs/>
              </w:rPr>
              <w:t>Part-of-speech</w:t>
            </w:r>
            <w:r w:rsidRPr="00FD40C3">
              <w:t xml:space="preserve"> (PoS) mendapat akurasi sebesar 96.88% dengan teks yang ditandai dengan </w:t>
            </w:r>
            <w:r w:rsidRPr="00FD40C3">
              <w:rPr>
                <w:i/>
                <w:iCs/>
              </w:rPr>
              <w:t>PoS tagger</w:t>
            </w:r>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r w:rsidRPr="00FD40C3">
              <w:rPr>
                <w:i/>
                <w:iCs/>
              </w:rPr>
              <w:t>stemming</w:t>
            </w:r>
            <w:r w:rsidRPr="00FD40C3">
              <w:t xml:space="preserve"> dan </w:t>
            </w:r>
            <w:r w:rsidRPr="00FD40C3">
              <w:rPr>
                <w:i/>
                <w:iCs/>
              </w:rPr>
              <w:t>lemmatization</w:t>
            </w:r>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Express.js and Ktor web server performance A comparati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r w:rsidRPr="00FD40C3">
              <w:rPr>
                <w:i/>
                <w:iCs/>
              </w:rPr>
              <w:t xml:space="preserve">framework </w:t>
            </w:r>
            <w:r w:rsidRPr="00FD40C3">
              <w:t xml:space="preserve">web berdasarkan waktu merespon untuk membantu </w:t>
            </w:r>
            <w:r w:rsidRPr="00FD40C3">
              <w:rPr>
                <w:i/>
                <w:iCs/>
              </w:rPr>
              <w:t>developer</w:t>
            </w:r>
            <w:r w:rsidRPr="00FD40C3">
              <w:t xml:space="preserve"> memilih antara </w:t>
            </w:r>
            <w:r w:rsidRPr="00FD40C3">
              <w:rPr>
                <w:i/>
                <w:iCs/>
              </w:rPr>
              <w:t>Express.js</w:t>
            </w:r>
            <w:r w:rsidRPr="00FD40C3">
              <w:t xml:space="preserve"> dan </w:t>
            </w:r>
            <w:r w:rsidRPr="00FD40C3">
              <w:rPr>
                <w:i/>
                <w:iCs/>
              </w:rPr>
              <w:t>Ktor</w:t>
            </w:r>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test terhadap waktu respon menggunakan database melalui </w:t>
            </w:r>
            <w:r w:rsidRPr="00FD40C3">
              <w:rPr>
                <w:i/>
                <w:iCs/>
              </w:rPr>
              <w:t>Object Relational Mapper</w:t>
            </w:r>
            <w:r w:rsidRPr="00FD40C3">
              <w:t xml:space="preserve"> (ORM) </w:t>
            </w:r>
            <w:r w:rsidRPr="00FD40C3">
              <w:rPr>
                <w:i/>
                <w:iCs/>
              </w:rPr>
              <w:t>Sequelize</w:t>
            </w:r>
            <w:r w:rsidRPr="00FD40C3">
              <w:t xml:space="preserve"> untuk </w:t>
            </w:r>
            <w:r w:rsidRPr="00FD40C3">
              <w:rPr>
                <w:i/>
                <w:iCs/>
              </w:rPr>
              <w:t>Express.js</w:t>
            </w:r>
            <w:r w:rsidRPr="00FD40C3">
              <w:t xml:space="preserve">, dan </w:t>
            </w:r>
            <w:r w:rsidRPr="00FD40C3">
              <w:rPr>
                <w:i/>
                <w:iCs/>
              </w:rPr>
              <w:t>Exposed</w:t>
            </w:r>
            <w:r w:rsidRPr="00FD40C3">
              <w:t xml:space="preserve"> untuk </w:t>
            </w:r>
            <w:r w:rsidRPr="00FD40C3">
              <w:rPr>
                <w:i/>
                <w:iCs/>
              </w:rPr>
              <w:t>Ktor</w:t>
            </w:r>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respon yang lebih baik (3 ms) secara keseluruhan daripada </w:t>
            </w:r>
            <w:r w:rsidRPr="00FD40C3">
              <w:rPr>
                <w:i/>
                <w:iCs/>
              </w:rPr>
              <w:t>Ktor</w:t>
            </w:r>
            <w:r w:rsidRPr="00FD40C3">
              <w:t xml:space="preserve"> (106 ms). Namun penggunaan </w:t>
            </w:r>
            <w:r w:rsidRPr="00FD40C3">
              <w:rPr>
                <w:i/>
                <w:iCs/>
              </w:rPr>
              <w:t>Object Relational Mapper</w:t>
            </w:r>
            <w:r w:rsidRPr="00FD40C3">
              <w:t xml:space="preserve"> pada </w:t>
            </w:r>
            <w:r w:rsidRPr="00FD40C3">
              <w:rPr>
                <w:i/>
                <w:iCs/>
              </w:rPr>
              <w:t>Ktor</w:t>
            </w:r>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r w:rsidRPr="00B407BE">
              <w:rPr>
                <w:i/>
                <w:iCs/>
              </w:rPr>
              <w:t>framework</w:t>
            </w:r>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r w:rsidRPr="00FD40C3">
              <w:t>Comparative Study of Test-Driven Development (TDD), Behavior-Driven Development (BDD) and Acceptance Test–Driven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r w:rsidRPr="00FD40C3">
              <w:rPr>
                <w:i/>
                <w:iCs/>
              </w:rPr>
              <w:t>Test-Driven Development</w:t>
            </w:r>
            <w:r w:rsidRPr="00FD40C3">
              <w:t xml:space="preserve"> (TDD), </w:t>
            </w:r>
            <w:r w:rsidRPr="00FD40C3">
              <w:rPr>
                <w:i/>
                <w:iCs/>
              </w:rPr>
              <w:t>Behavior-Driven Development</w:t>
            </w:r>
            <w:r w:rsidRPr="00FD40C3">
              <w:t xml:space="preserve"> (BDD), dan </w:t>
            </w:r>
            <w:r w:rsidRPr="00FD40C3">
              <w:rPr>
                <w:i/>
                <w:iCs/>
              </w:rPr>
              <w:t>Acceptance Test-Driven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meminimalisir kemungkinan adanya </w:t>
            </w:r>
            <w:r w:rsidRPr="00FD40C3">
              <w:rPr>
                <w:i/>
                <w:iCs/>
              </w:rPr>
              <w:t>bug</w:t>
            </w:r>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51" w:name="_3whwml4" w:colFirst="0" w:colLast="0"/>
      <w:bookmarkEnd w:id="51"/>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52" w:name="_Toc156335828"/>
      <w:r w:rsidRPr="00FD40C3">
        <w:t>Dasar Teori</w:t>
      </w:r>
      <w:bookmarkEnd w:id="52"/>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53" w:name="_2bn6wsx" w:colFirst="0" w:colLast="0"/>
      <w:bookmarkStart w:id="54" w:name="_Toc156335829"/>
      <w:bookmarkEnd w:id="53"/>
      <w:r w:rsidRPr="00FD40C3">
        <w:t>Test-Driven Development</w:t>
      </w:r>
      <w:bookmarkEnd w:id="54"/>
      <w:r w:rsidRPr="00FD40C3">
        <w:t xml:space="preserve"> </w:t>
      </w:r>
    </w:p>
    <w:p w14:paraId="6DE8577C" w14:textId="42E46015" w:rsidR="00F52D40" w:rsidRPr="00FD40C3" w:rsidRDefault="002F05DC" w:rsidP="002F05DC">
      <w:pPr>
        <w:ind w:firstLine="0"/>
      </w:pPr>
      <w:r w:rsidRPr="00FD40C3">
        <w:rPr>
          <w:i/>
          <w:iCs/>
        </w:rPr>
        <w:t>Test-Driven Development</w:t>
      </w:r>
      <w:r w:rsidRPr="00FD40C3">
        <w:t xml:space="preserve"> (TDD) merupakan metode </w:t>
      </w:r>
      <w:r w:rsidR="00492095" w:rsidRPr="00FD40C3">
        <w:t>pengembangan</w:t>
      </w:r>
      <w:r w:rsidRPr="00FD40C3">
        <w:t xml:space="preserve"> perangkat lunak </w:t>
      </w:r>
      <w:r w:rsidRPr="00FD40C3">
        <w:rPr>
          <w:i/>
          <w:iCs/>
        </w:rPr>
        <w:t>agile</w:t>
      </w:r>
      <w:r w:rsidRPr="00FD40C3">
        <w:t xml:space="preserve"> yang dikenalkan oleh </w:t>
      </w:r>
      <w:r w:rsidRPr="00FD40C3">
        <w:rPr>
          <w:i/>
          <w:iCs/>
        </w:rPr>
        <w:t>Extreme Programming</w:t>
      </w:r>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r w:rsidR="00D118BB" w:rsidRPr="00FD40C3">
        <w:rPr>
          <w:i/>
          <w:iCs/>
        </w:rPr>
        <w:t>integration</w:t>
      </w:r>
      <w:r w:rsidR="00220668" w:rsidRPr="00FD40C3">
        <w:rPr>
          <w:i/>
          <w:iCs/>
        </w:rPr>
        <w:t xml:space="preserve"> testing</w:t>
      </w:r>
      <w:r w:rsidR="00220668" w:rsidRPr="00FD40C3">
        <w:t xml:space="preserve"> atau </w:t>
      </w:r>
      <w:r w:rsidR="00220668" w:rsidRPr="00FD40C3">
        <w:rPr>
          <w:i/>
          <w:iCs/>
        </w:rPr>
        <w:t>scenario testing</w:t>
      </w:r>
      <w:r w:rsidR="00517F43" w:rsidRPr="00FD40C3">
        <w:t xml:space="preserve">. </w:t>
      </w:r>
      <w:r w:rsidR="00D118BB" w:rsidRPr="00FD40C3">
        <w:rPr>
          <w:i/>
          <w:iCs/>
        </w:rPr>
        <w:t>Scenario</w:t>
      </w:r>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r w:rsidR="00D118BB" w:rsidRPr="00FD40C3">
        <w:rPr>
          <w:i/>
          <w:iCs/>
        </w:rPr>
        <w:t>integration</w:t>
      </w:r>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Metode ini meningkatkan kualitas produk perangkat lunak yang dikembangkan dan produktifitas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Membantu programmer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r w:rsidR="0001652D" w:rsidRPr="00FD40C3">
        <w:t>refaktor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r w:rsidRPr="00FD40C3">
        <w:t xml:space="preserve">Programmer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r w:rsidRPr="00FD40C3">
        <w:rPr>
          <w:i/>
          <w:iCs/>
        </w:rPr>
        <w:t>legacy code</w:t>
      </w:r>
      <w:r w:rsidRPr="00FD40C3">
        <w:t>)</w:t>
      </w:r>
    </w:p>
    <w:p w14:paraId="7B769C13" w14:textId="328D0196" w:rsidR="007B1CC3" w:rsidRPr="00FD40C3" w:rsidRDefault="007B1CC3" w:rsidP="00517F43">
      <w:pPr>
        <w:pStyle w:val="ListParagraph"/>
        <w:numPr>
          <w:ilvl w:val="0"/>
          <w:numId w:val="20"/>
        </w:numPr>
        <w:ind w:left="360"/>
      </w:pPr>
      <w:r w:rsidRPr="00FD40C3">
        <w:t>Banyak kesalahpahaman yang mempersulit programmer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r w:rsidRPr="00FD40C3">
        <w:rPr>
          <w:i/>
          <w:iCs/>
        </w:rPr>
        <w:t>Test-Driven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55" w:name="_Toc156335910"/>
      <w:r w:rsidRPr="00FD40C3">
        <w:rPr>
          <w:lang w:val="id-ID"/>
        </w:rPr>
        <w:t xml:space="preserve">SDLC </w:t>
      </w:r>
      <w:r w:rsidRPr="00B407BE">
        <w:rPr>
          <w:i/>
          <w:iCs/>
          <w:lang w:val="id-ID"/>
        </w:rPr>
        <w:t>Test-Driven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55"/>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Langkah pertama yaitu membaca, memahami, dan memproses fitur atau bug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r w:rsidRPr="00FD40C3">
        <w:rPr>
          <w:i/>
          <w:iCs/>
        </w:rPr>
        <w:t>refactoring</w:t>
      </w:r>
      <w:r w:rsidRPr="00FD40C3">
        <w:t>).</w:t>
      </w:r>
    </w:p>
    <w:p w14:paraId="6E3B0E75" w14:textId="77777777" w:rsidR="00ED4D30" w:rsidRPr="00FD40C3" w:rsidRDefault="00ED4D30" w:rsidP="00517F43">
      <w:pPr>
        <w:pStyle w:val="ListParagraph"/>
        <w:numPr>
          <w:ilvl w:val="0"/>
          <w:numId w:val="21"/>
        </w:numPr>
        <w:ind w:left="360"/>
      </w:pPr>
      <w:r w:rsidRPr="00FD40C3">
        <w:t>Ulang dari langkah 1 dengan permintaan fitur atau bug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r w:rsidRPr="00FD40C3">
        <w:rPr>
          <w:i/>
          <w:iCs/>
        </w:rPr>
        <w:t>Test-Driven Development</w:t>
      </w:r>
      <w:r w:rsidRPr="00FD40C3">
        <w:t xml:space="preserve"> (TDD) sebagaimana dilihat pada Gambar 2.1 disebut juga sebagai  </w:t>
      </w:r>
      <w:r w:rsidRPr="00FD40C3">
        <w:rPr>
          <w:i/>
          <w:iCs/>
        </w:rPr>
        <w:t>Red-Green-Refactoring</w:t>
      </w:r>
      <w:r w:rsidRPr="00FD40C3">
        <w:t xml:space="preserve"> (Merah-</w:t>
      </w:r>
      <w:r w:rsidR="00DD64E9" w:rsidRPr="00FD40C3">
        <w:t>Hijau</w:t>
      </w:r>
      <w:r w:rsidRPr="00FD40C3">
        <w:t>-Refaktor),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r w:rsidR="00E76C5B" w:rsidRPr="00FD40C3">
        <w:rPr>
          <w:i/>
          <w:iCs/>
        </w:rPr>
        <w:t>Test-Driven Development</w:t>
      </w:r>
      <w:r w:rsidR="00E76C5B" w:rsidRPr="00FD40C3">
        <w:t xml:space="preserve"> (TDD) karena kebutuhan yang dapat bervariasi dari aplikasi yang akan dikembangkan baik dari fitur maupun kebutuhan utama. Dengan menggunakan TDD, aplikasi yang dikembangkan dapat diminimalisir adanya </w:t>
      </w:r>
      <w:r w:rsidR="00E76C5B" w:rsidRPr="00FD40C3">
        <w:rPr>
          <w:i/>
          <w:iCs/>
        </w:rPr>
        <w:t>error</w:t>
      </w:r>
      <w:r w:rsidR="00E76C5B" w:rsidRPr="00FD40C3">
        <w:t xml:space="preserve"> atau </w:t>
      </w:r>
      <w:r w:rsidR="00E76C5B" w:rsidRPr="00FD40C3">
        <w:rPr>
          <w:i/>
          <w:iCs/>
        </w:rPr>
        <w:t>bug</w:t>
      </w:r>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r w:rsidR="00911942" w:rsidRPr="00FD40C3">
        <w:rPr>
          <w:i/>
          <w:iCs/>
        </w:rPr>
        <w:t>legacy code</w:t>
      </w:r>
      <w:r w:rsidR="00911942" w:rsidRPr="00FD40C3">
        <w:t xml:space="preserve"> pada sisi yang dikerjakan oleh penulis, sehingga tidak perlu khawatir dengan kekurangan pada penerapan TDD yang telah disebutkan sebelumnya tentang kesulitan penerapan TDD pada </w:t>
      </w:r>
      <w:r w:rsidR="00911942" w:rsidRPr="00FD40C3">
        <w:rPr>
          <w:i/>
          <w:iCs/>
        </w:rPr>
        <w:t>legacy code</w:t>
      </w:r>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56" w:name="_qsh70q" w:colFirst="0" w:colLast="0"/>
      <w:bookmarkStart w:id="57" w:name="_Toc156335830"/>
      <w:bookmarkEnd w:id="56"/>
      <w:r w:rsidRPr="00FD40C3">
        <w:t>Use Case Diagram</w:t>
      </w:r>
      <w:bookmarkEnd w:id="57"/>
    </w:p>
    <w:p w14:paraId="2BF8ABA2" w14:textId="7DE04423" w:rsidR="005B49D7" w:rsidRPr="00FD40C3" w:rsidRDefault="005B49D7" w:rsidP="005B49D7">
      <w:pPr>
        <w:ind w:firstLine="0"/>
      </w:pPr>
      <w:r w:rsidRPr="00FD40C3">
        <w:rPr>
          <w:i/>
          <w:iCs/>
        </w:rPr>
        <w:t>Use Case Diagram</w:t>
      </w:r>
      <w:r w:rsidRPr="00FD40C3">
        <w:t xml:space="preserve"> adalah salah satu diagram dalam </w:t>
      </w:r>
      <w:r w:rsidRPr="00FD40C3">
        <w:rPr>
          <w:i/>
          <w:iCs/>
        </w:rPr>
        <w:t xml:space="preserve">Unified Modeling </w:t>
      </w:r>
      <w:r w:rsidRPr="00FD40C3">
        <w:t xml:space="preserve">Language. </w:t>
      </w:r>
      <w:r w:rsidRPr="00FD40C3">
        <w:rPr>
          <w:i/>
          <w:iCs/>
        </w:rPr>
        <w:t xml:space="preserve">Use Cas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Use Cas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dibawah ini, dapat diperhatikan nama dan deskripsi dari simbol yang akan digunakan dalam sebuah </w:t>
      </w:r>
      <w:r w:rsidRPr="00FD40C3">
        <w:rPr>
          <w:i/>
          <w:iCs/>
        </w:rPr>
        <w:t>Use Cas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58" w:name="_Toc153476857"/>
      <w:bookmarkStart w:id="59" w:name="_Toc156335886"/>
      <w:r w:rsidRPr="00FD40C3">
        <w:rPr>
          <w:lang w:val="id-ID"/>
        </w:rPr>
        <w:t xml:space="preserve">Simbol </w:t>
      </w:r>
      <w:r w:rsidRPr="00FD40C3">
        <w:rPr>
          <w:i/>
          <w:iCs/>
          <w:lang w:val="id-ID"/>
        </w:rPr>
        <w:t>Use Case Diagram</w:t>
      </w:r>
      <w:bookmarkEnd w:id="58"/>
      <w:bookmarkEnd w:id="5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Use Case</w:t>
            </w:r>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r w:rsidRPr="00FD40C3">
              <w:t xml:space="preserve">Merepresentasiskan hubungan antara aktor dengan aktor, maupun </w:t>
            </w:r>
            <w:r w:rsidRPr="00FD40C3">
              <w:rPr>
                <w:i/>
                <w:iCs/>
              </w:rPr>
              <w:t>use case</w:t>
            </w:r>
            <w:r w:rsidRPr="00FD40C3">
              <w:t xml:space="preserve"> dengan </w:t>
            </w:r>
            <w:r w:rsidRPr="00FD40C3">
              <w:rPr>
                <w:i/>
                <w:iCs/>
              </w:rPr>
              <w:t>use case</w:t>
            </w:r>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r w:rsidRPr="00FD40C3">
              <w:rPr>
                <w:i/>
                <w:iCs/>
              </w:rPr>
              <w:t>use case</w:t>
            </w:r>
            <w:r w:rsidRPr="00FD40C3">
              <w:t xml:space="preserve">, setiap kasus dimulai dengan aktor utama yang harus mendapatkan respon dari </w:t>
            </w:r>
            <w:r w:rsidRPr="00FD40C3">
              <w:rPr>
                <w:i/>
                <w:iCs/>
              </w:rPr>
              <w:t>use case</w:t>
            </w:r>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r w:rsidRPr="00B407BE">
              <w:rPr>
                <w:i/>
                <w:iCs/>
              </w:rPr>
              <w:t>Include</w:t>
            </w:r>
          </w:p>
        </w:tc>
        <w:tc>
          <w:tcPr>
            <w:tcW w:w="4101" w:type="dxa"/>
          </w:tcPr>
          <w:p w14:paraId="49BFD76F"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 xml:space="preserve">use case </w:t>
            </w:r>
            <w:r w:rsidRPr="00FD40C3">
              <w:t xml:space="preserve">A membutuhkan </w:t>
            </w:r>
            <w:r w:rsidRPr="00FD40C3">
              <w:rPr>
                <w:i/>
                <w:iCs/>
              </w:rPr>
              <w:t xml:space="preserve">use case </w:t>
            </w:r>
            <w:r w:rsidRPr="00FD40C3">
              <w:t xml:space="preserve">B untuk menyelesaikan tugasnya, walau </w:t>
            </w:r>
            <w:r w:rsidRPr="00FD40C3">
              <w:rPr>
                <w:i/>
                <w:iCs/>
              </w:rPr>
              <w:t xml:space="preserve">use cas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r w:rsidRPr="00B407BE">
              <w:rPr>
                <w:i/>
                <w:iCs/>
              </w:rPr>
              <w:t>Extend</w:t>
            </w:r>
          </w:p>
        </w:tc>
        <w:tc>
          <w:tcPr>
            <w:tcW w:w="4101" w:type="dxa"/>
          </w:tcPr>
          <w:p w14:paraId="37BD4ACB"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use case</w:t>
            </w:r>
            <w:r w:rsidRPr="00FD40C3">
              <w:t xml:space="preserve"> A mungkin memerlukan </w:t>
            </w:r>
            <w:r w:rsidRPr="00FD40C3">
              <w:rPr>
                <w:i/>
                <w:iCs/>
              </w:rPr>
              <w:t xml:space="preserve">use case </w:t>
            </w:r>
            <w:r w:rsidRPr="00FD40C3">
              <w:t xml:space="preserve">B untuk menyelesaikan tugasnya, namun </w:t>
            </w:r>
            <w:r w:rsidRPr="00FD40C3">
              <w:rPr>
                <w:i/>
                <w:iCs/>
              </w:rPr>
              <w:t xml:space="preserve">use cas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Use Cas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60" w:name="_Toc156335831"/>
      <w:r w:rsidRPr="00FD40C3">
        <w:t>Activity Diagram</w:t>
      </w:r>
      <w:bookmarkEnd w:id="60"/>
    </w:p>
    <w:p w14:paraId="2236FFC2" w14:textId="3BB336A6" w:rsidR="000930E0" w:rsidRPr="00FD40C3" w:rsidRDefault="005B49D7" w:rsidP="005B49D7">
      <w:pPr>
        <w:ind w:firstLine="0"/>
      </w:pPr>
      <w:r w:rsidRPr="00FD40C3">
        <w:t xml:space="preserve">Sama seperti </w:t>
      </w:r>
      <w:r w:rsidRPr="00FD40C3">
        <w:rPr>
          <w:i/>
          <w:iCs/>
        </w:rPr>
        <w:t>Use Case Diagram</w:t>
      </w:r>
      <w:r w:rsidRPr="00FD40C3">
        <w:t xml:space="preserve">, </w:t>
      </w:r>
      <w:r w:rsidRPr="00FD40C3">
        <w:rPr>
          <w:i/>
          <w:iCs/>
        </w:rPr>
        <w:t>Activity Diagram</w:t>
      </w:r>
      <w:r w:rsidRPr="00FD40C3">
        <w:t xml:space="preserve"> merupakan salah satu </w:t>
      </w:r>
      <w:r w:rsidR="00F0493E" w:rsidRPr="00FD40C3">
        <w:t xml:space="preserve">diagram dalam </w:t>
      </w:r>
      <w:r w:rsidR="00F0493E" w:rsidRPr="00FD40C3">
        <w:rPr>
          <w:i/>
          <w:iCs/>
        </w:rPr>
        <w:t>Unified Modeling Language</w:t>
      </w:r>
      <w:r w:rsidR="00F0493E" w:rsidRPr="00FD40C3">
        <w:t xml:space="preserve">. </w:t>
      </w:r>
      <w:r w:rsidR="00F0493E" w:rsidRPr="00FD40C3">
        <w:rPr>
          <w:i/>
          <w:iCs/>
        </w:rPr>
        <w:t>Activity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r w:rsidR="00BF5CC7" w:rsidRPr="00FD40C3">
        <w:rPr>
          <w:i/>
          <w:iCs/>
        </w:rPr>
        <w:t>Activity Diagram</w:t>
      </w:r>
      <w:r w:rsidR="00BF5CC7" w:rsidRPr="00FD40C3">
        <w:t xml:space="preserve"> biasanya berisi aktifitas, transaksi, keputusan, swimlane, dan aktifitas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r w:rsidR="00D94643" w:rsidRPr="00FD40C3">
        <w:rPr>
          <w:i/>
          <w:iCs/>
        </w:rPr>
        <w:t>Activity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61" w:name="_Toc153476858"/>
      <w:bookmarkStart w:id="62" w:name="_Toc156335887"/>
      <w:r w:rsidRPr="00FD40C3">
        <w:rPr>
          <w:lang w:val="id-ID"/>
        </w:rPr>
        <w:t xml:space="preserve">Simbol </w:t>
      </w:r>
      <w:r w:rsidRPr="00FD40C3">
        <w:rPr>
          <w:i/>
          <w:iCs/>
          <w:lang w:val="id-ID"/>
        </w:rPr>
        <w:t>Activity Diagram</w:t>
      </w:r>
      <w:bookmarkEnd w:id="61"/>
      <w:bookmarkEnd w:id="62"/>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Menunjukkan kondisi awal / dimulainya sebuah aktifitas</w:t>
            </w:r>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r w:rsidRPr="00B407BE">
              <w:rPr>
                <w:i/>
                <w:iCs/>
              </w:rPr>
              <w:t>End</w:t>
            </w:r>
          </w:p>
        </w:tc>
        <w:tc>
          <w:tcPr>
            <w:tcW w:w="3741" w:type="dxa"/>
          </w:tcPr>
          <w:p w14:paraId="4E927F78" w14:textId="6D3049EF" w:rsidR="00D94643" w:rsidRPr="00FD40C3" w:rsidRDefault="00803697" w:rsidP="00D94643">
            <w:pPr>
              <w:ind w:firstLine="0"/>
              <w:jc w:val="left"/>
            </w:pPr>
            <w:r w:rsidRPr="00FD40C3">
              <w:t>Menunjukkan berakhirnya semua kondisi dari sebuah aktifitas</w:t>
            </w:r>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r w:rsidRPr="00FD40C3">
              <w:t>Aktifitas</w:t>
            </w:r>
          </w:p>
        </w:tc>
        <w:tc>
          <w:tcPr>
            <w:tcW w:w="3741" w:type="dxa"/>
          </w:tcPr>
          <w:p w14:paraId="22816E40" w14:textId="31F8BC29" w:rsidR="00D94643" w:rsidRPr="00FD40C3" w:rsidRDefault="00803697" w:rsidP="00D94643">
            <w:pPr>
              <w:ind w:firstLine="0"/>
              <w:jc w:val="left"/>
            </w:pPr>
            <w:r w:rsidRPr="00FD40C3">
              <w:t>Menunjukkan aktifitas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r w:rsidRPr="00B407BE">
              <w:rPr>
                <w:i/>
                <w:iCs/>
              </w:rPr>
              <w:t>Swimlane</w:t>
            </w:r>
          </w:p>
        </w:tc>
        <w:tc>
          <w:tcPr>
            <w:tcW w:w="3741" w:type="dxa"/>
          </w:tcPr>
          <w:p w14:paraId="21A0BCA7" w14:textId="79486450" w:rsidR="00D94643" w:rsidRPr="00FD40C3" w:rsidRDefault="000930E0" w:rsidP="00D94643">
            <w:pPr>
              <w:ind w:firstLine="0"/>
              <w:jc w:val="left"/>
            </w:pPr>
            <w:r w:rsidRPr="00FD40C3">
              <w:t>Mengorganisir aktifitas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r w:rsidRPr="00FD40C3">
              <w:t>Aktifitas Paralel</w:t>
            </w:r>
          </w:p>
        </w:tc>
        <w:tc>
          <w:tcPr>
            <w:tcW w:w="3741" w:type="dxa"/>
          </w:tcPr>
          <w:p w14:paraId="57995D1B" w14:textId="5CC7CCC4" w:rsidR="00D94643" w:rsidRPr="00FD40C3" w:rsidRDefault="000930E0" w:rsidP="00D94643">
            <w:pPr>
              <w:ind w:firstLine="0"/>
              <w:jc w:val="left"/>
            </w:pPr>
            <w:r w:rsidRPr="00FD40C3">
              <w:t>Menunjukkan proses yang berjalan secara paralel, biasanya terdiri dari dua aktifitas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r w:rsidRPr="00FD40C3">
        <w:rPr>
          <w:i/>
          <w:iCs/>
        </w:rPr>
        <w:t>Activity Diagram</w:t>
      </w:r>
      <w:r w:rsidRPr="00FD40C3">
        <w:t xml:space="preserve"> untuk menggambarkan alur aktifitas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63" w:name="_Toc156335832"/>
      <w:r w:rsidRPr="00FD40C3">
        <w:lastRenderedPageBreak/>
        <w:t>Website</w:t>
      </w:r>
      <w:bookmarkEnd w:id="63"/>
    </w:p>
    <w:p w14:paraId="45756760" w14:textId="49595300" w:rsidR="00251AC9" w:rsidRPr="00FD40C3" w:rsidRDefault="000D7E90" w:rsidP="000D7E90">
      <w:pPr>
        <w:ind w:firstLine="0"/>
      </w:pPr>
      <w:r w:rsidRPr="00FD40C3">
        <w:rPr>
          <w:i/>
          <w:iCs/>
        </w:rPr>
        <w:t>Website</w:t>
      </w:r>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r w:rsidRPr="00FD40C3">
        <w:rPr>
          <w:i/>
          <w:iCs/>
        </w:rPr>
        <w:t>website</w:t>
      </w:r>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64" w:name="_Toc156335833"/>
      <w:r w:rsidRPr="00FD40C3">
        <w:t>JavaScript</w:t>
      </w:r>
      <w:bookmarkEnd w:id="64"/>
    </w:p>
    <w:p w14:paraId="5A801B5B" w14:textId="49F55470" w:rsidR="00DF49B3" w:rsidRPr="00FD40C3" w:rsidRDefault="00DF49B3" w:rsidP="00DF49B3">
      <w:pPr>
        <w:ind w:firstLine="0"/>
      </w:pPr>
      <w:r w:rsidRPr="00FD40C3">
        <w:rPr>
          <w:i/>
          <w:iCs/>
        </w:rPr>
        <w:t>JavaScript</w:t>
      </w:r>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r w:rsidR="006C4FCF" w:rsidRPr="00FD40C3">
        <w:rPr>
          <w:i/>
          <w:iCs/>
        </w:rPr>
        <w:t>JavaScript</w:t>
      </w:r>
      <w:r w:rsidR="006C4FCF" w:rsidRPr="00FD40C3">
        <w:t xml:space="preserve"> juga memiliki tipe dinamis, yang artinya pembangun tidak perlu menspesifikasikan tipe dalam kodenya. Hal ini yang membuat IDE </w:t>
      </w:r>
      <w:r w:rsidR="006C4FCF" w:rsidRPr="00FD40C3">
        <w:rPr>
          <w:i/>
          <w:iCs/>
        </w:rPr>
        <w:t>JavaScript</w:t>
      </w:r>
      <w:r w:rsidR="006C4FCF" w:rsidRPr="00FD40C3">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r w:rsidRPr="00FD40C3">
        <w:rPr>
          <w:i/>
          <w:iCs/>
        </w:rPr>
        <w:t>JavaScript</w:t>
      </w:r>
      <w:r w:rsidRPr="00FD40C3">
        <w:t xml:space="preserve"> akan digunakan untuk membangun aplikasi berbasis websit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65" w:name="_Toc156335834"/>
      <w:r w:rsidRPr="00FD40C3">
        <w:t>Node</w:t>
      </w:r>
      <w:r w:rsidR="00DE5F56" w:rsidRPr="00FD40C3">
        <w:t>.js</w:t>
      </w:r>
      <w:bookmarkEnd w:id="65"/>
    </w:p>
    <w:p w14:paraId="6A9EAA5A" w14:textId="71958F72" w:rsidR="005833D7" w:rsidRPr="00FD40C3" w:rsidRDefault="00173FD4" w:rsidP="00173FD4">
      <w:pPr>
        <w:ind w:firstLine="0"/>
      </w:pPr>
      <w:r w:rsidRPr="00FD40C3">
        <w:rPr>
          <w:i/>
          <w:iCs/>
        </w:rPr>
        <w:t>Node.js</w:t>
      </w:r>
      <w:r w:rsidRPr="00FD40C3">
        <w:t xml:space="preserve"> adalah </w:t>
      </w:r>
      <w:r w:rsidRPr="00FD40C3">
        <w:rPr>
          <w:i/>
          <w:iCs/>
        </w:rPr>
        <w:t>run timer</w:t>
      </w:r>
      <w:r w:rsidR="005833D7" w:rsidRPr="00FD40C3">
        <w:t xml:space="preserve"> sisi server</w:t>
      </w:r>
      <w:r w:rsidRPr="00FD40C3">
        <w:t xml:space="preserve"> </w:t>
      </w:r>
      <w:r w:rsidRPr="00FD40C3">
        <w:rPr>
          <w:i/>
          <w:iCs/>
        </w:rPr>
        <w:t>JavaScript</w:t>
      </w:r>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r w:rsidRPr="00FD40C3">
        <w:rPr>
          <w:i/>
          <w:iCs/>
        </w:rPr>
        <w:t>backend</w:t>
      </w:r>
      <w:r w:rsidRPr="00FD40C3">
        <w:t xml:space="preserve"> dari sebuah </w:t>
      </w:r>
      <w:r w:rsidRPr="00FD40C3">
        <w:rPr>
          <w:i/>
          <w:iCs/>
        </w:rPr>
        <w:t>website</w:t>
      </w:r>
      <w:r w:rsidRPr="00FD40C3">
        <w:t xml:space="preserve"> yang dapat menerima </w:t>
      </w:r>
      <w:r w:rsidRPr="00FD40C3">
        <w:rPr>
          <w:i/>
          <w:iCs/>
        </w:rPr>
        <w:t>request GET</w:t>
      </w:r>
      <w:r w:rsidRPr="00FD40C3">
        <w:t xml:space="preserve"> dan </w:t>
      </w:r>
      <w:r w:rsidRPr="00FD40C3">
        <w:rPr>
          <w:i/>
          <w:iCs/>
        </w:rPr>
        <w:t>POST</w:t>
      </w:r>
      <w:r w:rsidRPr="00FD40C3">
        <w:t xml:space="preserve"> menggunakan bahasa pemrograman </w:t>
      </w:r>
      <w:r w:rsidRPr="00FD40C3">
        <w:rPr>
          <w:i/>
          <w:iCs/>
        </w:rPr>
        <w:t>JavaScript</w:t>
      </w:r>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r w:rsidR="005833D7" w:rsidRPr="00FD40C3">
        <w:rPr>
          <w:i/>
          <w:iCs/>
        </w:rPr>
        <w:t>package manager</w:t>
      </w:r>
      <w:r w:rsidR="005833D7" w:rsidRPr="00FD40C3">
        <w:t xml:space="preserve"> yaitu NPM, gudang perangkat lunak terbesar di dunia dengan jutaan paket yang dapat digunakan pada perangkat lunak siapapun menjadi bantuan (</w:t>
      </w:r>
      <w:r w:rsidR="005833D7" w:rsidRPr="00FD40C3">
        <w:rPr>
          <w:i/>
          <w:iCs/>
        </w:rPr>
        <w:t>dependencies</w:t>
      </w:r>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r w:rsidRPr="00FD40C3">
        <w:rPr>
          <w:i/>
          <w:iCs/>
        </w:rPr>
        <w:t>run timer</w:t>
      </w:r>
      <w:r w:rsidRPr="00FD40C3">
        <w:t xml:space="preserve"> sisi </w:t>
      </w:r>
      <w:r w:rsidRPr="00FD40C3">
        <w:rPr>
          <w:i/>
          <w:iCs/>
        </w:rPr>
        <w:t>server</w:t>
      </w:r>
      <w:r w:rsidRPr="00FD40C3">
        <w:t xml:space="preserve"> untuk aplikasi berbasis </w:t>
      </w:r>
      <w:r w:rsidRPr="00FD40C3">
        <w:rPr>
          <w:i/>
          <w:iCs/>
        </w:rPr>
        <w:t>website</w:t>
      </w:r>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r w:rsidRPr="00FD40C3">
        <w:rPr>
          <w:i/>
          <w:iCs/>
        </w:rPr>
        <w:t>website</w:t>
      </w:r>
      <w:r w:rsidRPr="00FD40C3">
        <w:t xml:space="preserve"> dengan masukkan dan keluaran yang intens. Selain itu, </w:t>
      </w:r>
      <w:r w:rsidRPr="00FD40C3">
        <w:rPr>
          <w:i/>
          <w:iCs/>
        </w:rPr>
        <w:t>Node.js</w:t>
      </w:r>
      <w:r w:rsidRPr="00FD40C3">
        <w:t xml:space="preserve"> juga </w:t>
      </w:r>
      <w:r w:rsidRPr="00FD40C3">
        <w:rPr>
          <w:i/>
          <w:iCs/>
        </w:rPr>
        <w:t>developer friendly</w:t>
      </w:r>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66" w:name="_Toc156335835"/>
      <w:r w:rsidRPr="00FD40C3">
        <w:lastRenderedPageBreak/>
        <w:t>Express.js</w:t>
      </w:r>
      <w:bookmarkEnd w:id="6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r w:rsidRPr="00FD40C3">
        <w:rPr>
          <w:i/>
          <w:iCs/>
        </w:rPr>
        <w:t>run</w:t>
      </w:r>
      <w:r w:rsidRPr="00FD40C3">
        <w:t xml:space="preserve"> </w:t>
      </w:r>
      <w:r w:rsidRPr="00FD40C3">
        <w:rPr>
          <w:i/>
          <w:iCs/>
        </w:rPr>
        <w:t>timer</w:t>
      </w:r>
      <w:r w:rsidRPr="00FD40C3">
        <w:t xml:space="preserve"> </w:t>
      </w:r>
      <w:r w:rsidRPr="00FD40C3">
        <w:rPr>
          <w:i/>
          <w:iCs/>
        </w:rPr>
        <w:t>JavaScript</w:t>
      </w:r>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r w:rsidRPr="00FD40C3">
        <w:rPr>
          <w:i/>
          <w:iCs/>
        </w:rPr>
        <w:t>framework</w:t>
      </w:r>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r w:rsidRPr="00FD40C3">
        <w:rPr>
          <w:i/>
          <w:iCs/>
        </w:rPr>
        <w:t>framework</w:t>
      </w:r>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ms untuk memproses permintaan </w:t>
      </w:r>
      <w:r w:rsidRPr="00FD40C3">
        <w:rPr>
          <w:i/>
          <w:iCs/>
        </w:rPr>
        <w:t>Object Relational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r w:rsidR="005C3A6E" w:rsidRPr="00FD40C3">
        <w:rPr>
          <w:i/>
          <w:iCs/>
        </w:rPr>
        <w:t>ms</w:t>
      </w:r>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r w:rsidRPr="00FD40C3">
        <w:rPr>
          <w:i/>
          <w:iCs/>
        </w:rPr>
        <w:t>framework</w:t>
      </w:r>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r w:rsidRPr="00B407BE">
        <w:rPr>
          <w:i/>
          <w:iCs/>
        </w:rPr>
        <w:t>website</w:t>
      </w:r>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67" w:name="_Toc156335836"/>
      <w:r w:rsidRPr="00FD40C3">
        <w:t>JavaScript Object Notation</w:t>
      </w:r>
      <w:bookmarkEnd w:id="67"/>
    </w:p>
    <w:p w14:paraId="717BE8C0" w14:textId="2D25243C" w:rsidR="00A8486F" w:rsidRPr="00FD40C3" w:rsidRDefault="00364BD8" w:rsidP="00364BD8">
      <w:pPr>
        <w:ind w:firstLine="0"/>
      </w:pPr>
      <w:r w:rsidRPr="00FD40C3">
        <w:rPr>
          <w:i/>
          <w:iCs/>
        </w:rPr>
        <w:t>JavaScript Object Notation</w:t>
      </w:r>
      <w:r w:rsidRPr="00FD40C3">
        <w:t xml:space="preserve"> (JSON) adalah format data dengan penulisan seperti tipe data objek pada bahasa pemrograman </w:t>
      </w:r>
      <w:r w:rsidRPr="00FD40C3">
        <w:rPr>
          <w:i/>
          <w:iCs/>
        </w:rPr>
        <w:t>JavaScript</w:t>
      </w:r>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r w:rsidRPr="00FD40C3">
        <w:rPr>
          <w:i/>
          <w:iCs/>
        </w:rPr>
        <w:t>JavaScript</w:t>
      </w:r>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r w:rsidR="00A8486F" w:rsidRPr="00B407BE">
        <w:rPr>
          <w:i/>
          <w:iCs/>
        </w:rPr>
        <w:t>website</w:t>
      </w:r>
      <w:r w:rsidR="00A8486F" w:rsidRPr="00FD40C3">
        <w:t xml:space="preserve"> khususnya yang menggunakan </w:t>
      </w:r>
      <w:r w:rsidR="00A8486F" w:rsidRPr="00B407BE">
        <w:rPr>
          <w:i/>
          <w:iCs/>
        </w:rPr>
        <w:t>JavaScript</w:t>
      </w:r>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ebsite </w:t>
      </w:r>
      <w:r w:rsidRPr="00FD40C3">
        <w:lastRenderedPageBreak/>
        <w:t xml:space="preserve">penilaian </w:t>
      </w:r>
      <w:r w:rsidR="001D1CE4" w:rsidRPr="00FD40C3">
        <w:t>esai</w:t>
      </w:r>
      <w:r w:rsidRPr="00FD40C3">
        <w:t xml:space="preserve">. </w:t>
      </w:r>
      <w:r w:rsidR="001422CC" w:rsidRPr="00FD40C3">
        <w:t xml:space="preserve">Berkas CSV </w:t>
      </w:r>
      <w:r w:rsidRPr="00FD40C3">
        <w:t>kemudian akan diubah menjadi bentuk JSON untuk selanjutnya diproses kedalam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68" w:name="_Toc156335837"/>
      <w:r w:rsidRPr="00FD40C3">
        <w:t>Esai Singkat</w:t>
      </w:r>
      <w:bookmarkEnd w:id="68"/>
    </w:p>
    <w:p w14:paraId="26E547B4" w14:textId="198B47EF" w:rsidR="006B48DB" w:rsidRPr="00FD40C3" w:rsidRDefault="002266A7" w:rsidP="003C7F47">
      <w:pPr>
        <w:ind w:firstLine="0"/>
      </w:pPr>
      <w:r w:rsidRPr="00FD40C3">
        <w:t>Esai merupakan karangan yang membahas suatu masalaah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Esai singkat menurut Steven Burrows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69" w:name="_Toc156335838"/>
      <w:r w:rsidRPr="00FD40C3">
        <w:t>Python</w:t>
      </w:r>
      <w:bookmarkEnd w:id="69"/>
    </w:p>
    <w:p w14:paraId="48EB628D" w14:textId="6322DE86" w:rsidR="00FD3A23" w:rsidRPr="00FD40C3" w:rsidRDefault="009E5ECE" w:rsidP="009E5ECE">
      <w:pPr>
        <w:ind w:firstLine="0"/>
      </w:pPr>
      <w:r w:rsidRPr="00FD40C3">
        <w:rPr>
          <w:i/>
          <w:iCs/>
        </w:rPr>
        <w:t>Python</w:t>
      </w:r>
      <w:r w:rsidRPr="00FD40C3">
        <w:t xml:space="preserve">, seperti </w:t>
      </w:r>
      <w:r w:rsidRPr="00FD40C3">
        <w:rPr>
          <w:i/>
          <w:iCs/>
        </w:rPr>
        <w:t>JavaScript</w:t>
      </w:r>
      <w:r w:rsidRPr="00FD40C3">
        <w:t xml:space="preserve">, merupakan salah satu bahasa pemrograman yang banyak digunakan oleh pembangun perangkat lunak di bidang teknologi. Bedanya, </w:t>
      </w:r>
      <w:r w:rsidRPr="00FD40C3">
        <w:rPr>
          <w:i/>
          <w:iCs/>
        </w:rPr>
        <w:t>Python</w:t>
      </w:r>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r w:rsidR="00FD3A23" w:rsidRPr="00FD40C3">
        <w:rPr>
          <w:i/>
          <w:iCs/>
        </w:rPr>
        <w:t>Python</w:t>
      </w:r>
      <w:r w:rsidR="00FD3A23" w:rsidRPr="00FD40C3">
        <w:t xml:space="preserve"> merupakan bahasa pemrograman yang banyak dipilih bagi praktisi pemrosesan bahasa alami</w:t>
      </w:r>
      <w:r w:rsidR="002236AA" w:rsidRPr="00FD40C3">
        <w:t xml:space="preserve">, yang merupakan cabang dari kecerdasan buatan. </w:t>
      </w:r>
      <w:r w:rsidR="002236AA" w:rsidRPr="00FD40C3">
        <w:rPr>
          <w:i/>
          <w:iCs/>
        </w:rPr>
        <w:t>Python</w:t>
      </w:r>
      <w:r w:rsidR="002236AA" w:rsidRPr="00FD40C3">
        <w:t xml:space="preserve"> memiliki </w:t>
      </w:r>
      <w:r w:rsidR="002236AA" w:rsidRPr="00FD40C3">
        <w:rPr>
          <w:i/>
          <w:iCs/>
        </w:rPr>
        <w:t>library</w:t>
      </w:r>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r w:rsidRPr="00FD40C3">
        <w:rPr>
          <w:i/>
          <w:iCs/>
        </w:rPr>
        <w:t>Python</w:t>
      </w:r>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70" w:name="_Toc156335839"/>
      <w:r w:rsidRPr="00FD40C3">
        <w:t>System Usability Scale</w:t>
      </w:r>
      <w:bookmarkEnd w:id="70"/>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Usability Scal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SUS adalah alat psikometrik gratis yang digunakan diseluruh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71" w:name="_Hlk128137828"/>
    </w:p>
    <w:p w14:paraId="56CD8856" w14:textId="77777777" w:rsidR="00C01DD2" w:rsidRPr="00FD40C3" w:rsidRDefault="00C01DD2" w:rsidP="007F1BFB">
      <w:pPr>
        <w:ind w:firstLine="0"/>
      </w:pPr>
    </w:p>
    <w:p w14:paraId="60CF099D" w14:textId="78D77475" w:rsidR="00C01DD2" w:rsidRPr="00FD40C3" w:rsidRDefault="00CD2A06"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7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72" w:name="_Hlk134119530"/>
                      <m:r>
                        <w:rPr>
                          <w:rFonts w:ascii="Cambria Math" w:hAnsi="Cambria Math"/>
                          <w:sz w:val="36"/>
                          <w:szCs w:val="36"/>
                          <w:bdr w:val="single" w:sz="4" w:space="0" w:color="auto"/>
                        </w:rPr>
                        <m:t>a</m:t>
                      </m:r>
                      <w:bookmarkEnd w:id="7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73" w:name="_Hlk134119512"/>
                      <m:r>
                        <w:rPr>
                          <w:rFonts w:ascii="Cambria Math" w:hAnsi="Cambria Math"/>
                          <w:sz w:val="36"/>
                          <w:szCs w:val="36"/>
                          <w:bdr w:val="single" w:sz="4" w:space="0" w:color="auto"/>
                        </w:rPr>
                        <m:t>b</m:t>
                      </m:r>
                      <w:bookmarkEnd w:id="7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74"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74"/>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CD2A06"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75" w:name="_Toc153476859"/>
      <w:bookmarkStart w:id="76"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75"/>
      <w:bookmarkEnd w:id="76"/>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77" w:name="_Toc156335911"/>
      <w:r w:rsidRPr="00FD40C3">
        <w:rPr>
          <w:lang w:val="id-ID"/>
        </w:rPr>
        <w:t xml:space="preserve">SUS </w:t>
      </w:r>
      <w:r w:rsidRPr="00FD40C3">
        <w:rPr>
          <w:i/>
          <w:iCs/>
          <w:lang w:val="id-ID"/>
        </w:rPr>
        <w:t>Score Percentile Rank</w:t>
      </w:r>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77"/>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78" w:name="_Toc156335840"/>
      <w:r w:rsidRPr="00FD40C3">
        <w:t>Black Box Testing</w:t>
      </w:r>
      <w:bookmarkEnd w:id="7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79" w:name="_Toc156335841"/>
      <w:r w:rsidRPr="00FD40C3">
        <w:t>Integration Testing</w:t>
      </w:r>
      <w:bookmarkEnd w:id="79"/>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r w:rsidR="00543358" w:rsidRPr="00B407BE">
        <w:rPr>
          <w:i/>
          <w:iCs/>
        </w:rPr>
        <w:t>Integration</w:t>
      </w:r>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r w:rsidR="00F6699F" w:rsidRPr="00B407BE">
        <w:rPr>
          <w:i/>
          <w:iCs/>
        </w:rPr>
        <w:t>Integration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80" w:name="_Toc156335842"/>
      <w:r w:rsidRPr="00FD40C3">
        <w:t>Peramban Web</w:t>
      </w:r>
      <w:bookmarkEnd w:id="80"/>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r w:rsidRPr="00FD40C3">
        <w:rPr>
          <w:i/>
          <w:iCs/>
        </w:rPr>
        <w:t>JavaScript</w:t>
      </w:r>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81" w:name="_Toc156335843"/>
      <w:r w:rsidRPr="00FD40C3">
        <w:t>Peluncuran Perangkat Lunak</w:t>
      </w:r>
      <w:bookmarkEnd w:id="81"/>
    </w:p>
    <w:p w14:paraId="5160D127" w14:textId="13BEF329" w:rsidR="00514C5E" w:rsidRPr="00FD40C3" w:rsidRDefault="00B94C50" w:rsidP="00514C5E">
      <w:pPr>
        <w:ind w:firstLine="0"/>
      </w:pPr>
      <w:r w:rsidRPr="00FD40C3">
        <w:t>Peluncuran (</w:t>
      </w:r>
      <w:r w:rsidRPr="00FD40C3">
        <w:rPr>
          <w:i/>
          <w:iCs/>
        </w:rPr>
        <w:t>deployment</w:t>
      </w:r>
      <w:r w:rsidRPr="00FD40C3">
        <w:t>) perangkat lunak merupakan proses eksekusi dari sebuah perangkat lunak. Peluncuran adalah aktifitas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82" w:name="_3as4poj" w:colFirst="0" w:colLast="0"/>
      <w:bookmarkStart w:id="83" w:name="_Toc156335844"/>
      <w:bookmarkEnd w:id="82"/>
      <w:r w:rsidRPr="00FD40C3">
        <w:lastRenderedPageBreak/>
        <w:t>BAB III</w:t>
      </w:r>
      <w:r w:rsidRPr="00FD40C3">
        <w:br/>
        <w:t>METODE PENELITIAN</w:t>
      </w:r>
      <w:bookmarkEnd w:id="83"/>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84" w:name="_1pxezwc" w:colFirst="0" w:colLast="0"/>
      <w:bookmarkStart w:id="85" w:name="_Toc156335845"/>
      <w:bookmarkEnd w:id="84"/>
      <w:r w:rsidRPr="00FD40C3">
        <w:t>Alur Penelitian</w:t>
      </w:r>
      <w:bookmarkEnd w:id="8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r w:rsidRPr="00FD40C3">
        <w:rPr>
          <w:i/>
          <w:iCs/>
        </w:rPr>
        <w:t>Test-Driven Development</w:t>
      </w:r>
      <w:r w:rsidRPr="00FD40C3">
        <w:t xml:space="preserve"> (TDD) dan diuji dengan metode dua metode pengujian, yakni </w:t>
      </w:r>
      <w:r w:rsidRPr="00FD40C3">
        <w:rPr>
          <w:i/>
          <w:iCs/>
        </w:rPr>
        <w:t>System Usability Scale</w:t>
      </w:r>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r w:rsidRPr="00FD40C3">
        <w:rPr>
          <w:i/>
          <w:iCs/>
        </w:rPr>
        <w:t>flowchart</w:t>
      </w:r>
      <w:r w:rsidRPr="00FD40C3">
        <w:t xml:space="preserve"> pada Gambar 3.1 dibawah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86" w:name="_Toc156335912"/>
      <w:r w:rsidRPr="00FD40C3">
        <w:rPr>
          <w:i/>
          <w:iCs/>
          <w:lang w:val="id-ID"/>
        </w:rPr>
        <w:t>Flowchart</w:t>
      </w:r>
      <w:r w:rsidRPr="00FD40C3">
        <w:rPr>
          <w:lang w:val="id-ID"/>
        </w:rPr>
        <w:t xml:space="preserve"> Penelitian</w:t>
      </w:r>
      <w:bookmarkEnd w:id="8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87" w:name="_49x2ik5" w:colFirst="0" w:colLast="0"/>
      <w:bookmarkStart w:id="88" w:name="_Toc156335846"/>
      <w:bookmarkEnd w:id="87"/>
      <w:r w:rsidRPr="00FD40C3">
        <w:t>Penjabaran Langkah Penelitian</w:t>
      </w:r>
      <w:bookmarkEnd w:id="88"/>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89" w:name="_2p2csry" w:colFirst="0" w:colLast="0"/>
      <w:bookmarkStart w:id="90" w:name="_Toc156335847"/>
      <w:bookmarkEnd w:id="89"/>
      <w:r w:rsidRPr="00FD40C3">
        <w:lastRenderedPageBreak/>
        <w:t>Identifikasi Masalah</w:t>
      </w:r>
      <w:bookmarkEnd w:id="90"/>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91" w:name="_147n2zr" w:colFirst="0" w:colLast="0"/>
      <w:bookmarkStart w:id="92" w:name="_Toc156335848"/>
      <w:bookmarkEnd w:id="91"/>
      <w:r w:rsidRPr="00FD40C3">
        <w:t>Studi Literatur</w:t>
      </w:r>
      <w:bookmarkEnd w:id="92"/>
    </w:p>
    <w:p w14:paraId="33163384" w14:textId="6958A4A3" w:rsidR="00774720" w:rsidRPr="00FD40C3" w:rsidRDefault="00774720" w:rsidP="00774720">
      <w:pPr>
        <w:ind w:firstLine="0"/>
      </w:pPr>
      <w:r w:rsidRPr="00FD40C3">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93" w:name="_Toc156335849"/>
      <w:r w:rsidRPr="00FD40C3">
        <w:t xml:space="preserve">Penerapan </w:t>
      </w:r>
      <w:r w:rsidRPr="00FD40C3">
        <w:rPr>
          <w:i/>
          <w:iCs/>
        </w:rPr>
        <w:t>Test-Driven Development</w:t>
      </w:r>
      <w:bookmarkEnd w:id="93"/>
    </w:p>
    <w:p w14:paraId="4436C46B" w14:textId="4FE2E2CC" w:rsidR="00D62092" w:rsidRPr="00FD40C3" w:rsidRDefault="00583BFF" w:rsidP="00D62092">
      <w:pPr>
        <w:ind w:firstLine="0"/>
      </w:pPr>
      <w:r w:rsidRPr="00FD40C3">
        <w:t xml:space="preserve">Penelitian ini akan dilakukan menggunakan metode siklus hidup perangkat lunak (SDLC) </w:t>
      </w:r>
      <w:r w:rsidRPr="00FD40C3">
        <w:rPr>
          <w:i/>
          <w:iCs/>
        </w:rPr>
        <w:t>Test-Driven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r w:rsidRPr="00FD40C3">
        <w:rPr>
          <w:i/>
          <w:iCs/>
        </w:rPr>
        <w:t>refactor</w:t>
      </w:r>
      <w:r w:rsidRPr="00FD40C3">
        <w:t xml:space="preserve"> kode yang telah berhasil tersebut.</w:t>
      </w:r>
      <w:r w:rsidR="00BF1B66" w:rsidRPr="00FD40C3">
        <w:t xml:space="preserve"> Tahap lainnya seperti pemahaman terhadap fitur atau </w:t>
      </w:r>
      <w:r w:rsidR="00BF1B66" w:rsidRPr="00FD40C3">
        <w:rPr>
          <w:i/>
          <w:iCs/>
        </w:rPr>
        <w:t>bug</w:t>
      </w:r>
      <w:r w:rsidR="00BF1B66" w:rsidRPr="00FD40C3">
        <w:t xml:space="preserve"> yang ingin diuji sebelum masuk ke tiga fase utama, dan tahap iterasi atau tindakan terhadap fitur atau </w:t>
      </w:r>
      <w:r w:rsidR="00BF1B66" w:rsidRPr="00FD40C3">
        <w:rPr>
          <w:i/>
          <w:iCs/>
        </w:rPr>
        <w:t>bug</w:t>
      </w:r>
      <w:r w:rsidR="00BF1B66" w:rsidRPr="00FD40C3">
        <w:t xml:space="preserve"> lain yang ingin diuji dan diselesaikan apabila pengujian sebelumnya sudah berhasil tanpa error. Apabila seluruh fitur dan </w:t>
      </w:r>
      <w:r w:rsidR="00BF1B66" w:rsidRPr="00FD40C3">
        <w:rPr>
          <w:i/>
          <w:iCs/>
        </w:rPr>
        <w:t>bug</w:t>
      </w:r>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94" w:name="_Toc156335850"/>
      <w:r w:rsidRPr="00FD40C3">
        <w:lastRenderedPageBreak/>
        <w:t>Integrasi Aplikasi dan Model</w:t>
      </w:r>
      <w:bookmarkEnd w:id="9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95" w:name="_Toc156335913"/>
      <w:r w:rsidRPr="00FD40C3">
        <w:rPr>
          <w:lang w:val="id-ID"/>
        </w:rPr>
        <w:t>Alur Integrasi Aplikasi dan Model</w:t>
      </w:r>
      <w:bookmarkEnd w:id="9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96" w:name="_Toc156335851"/>
      <w:r w:rsidRPr="00FD40C3">
        <w:lastRenderedPageBreak/>
        <w:t>Pengujian</w:t>
      </w:r>
      <w:bookmarkEnd w:id="96"/>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System Usability Scale</w:t>
      </w:r>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97" w:name="_3o7alnk" w:colFirst="0" w:colLast="0"/>
      <w:bookmarkStart w:id="98" w:name="_Toc156335852"/>
      <w:bookmarkEnd w:id="97"/>
      <w:r w:rsidRPr="00FD40C3">
        <w:t>Alat dan Bahan Tugas Akhir</w:t>
      </w:r>
      <w:bookmarkEnd w:id="98"/>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99" w:name="_23ckvvd" w:colFirst="0" w:colLast="0"/>
      <w:bookmarkStart w:id="100" w:name="_Toc156335853"/>
      <w:bookmarkEnd w:id="99"/>
      <w:r w:rsidRPr="00FD40C3">
        <w:t>Alat</w:t>
      </w:r>
      <w:bookmarkEnd w:id="100"/>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101" w:name="_Hlk144588315"/>
      <w:r w:rsidRPr="00FD40C3">
        <w:rPr>
          <w:i/>
        </w:rPr>
        <w:t>Notebook</w:t>
      </w:r>
      <w:r w:rsidRPr="00FD40C3">
        <w:t xml:space="preserve"> dengan spesifikasi min</w:t>
      </w:r>
      <w:r w:rsidR="00103CC8" w:rsidRPr="00FD40C3">
        <w:t>i</w:t>
      </w:r>
      <w:r w:rsidRPr="00FD40C3">
        <w:t>mum</w:t>
      </w:r>
      <w:r w:rsidR="00103CC8" w:rsidRPr="00FD40C3">
        <w:t>,</w:t>
      </w:r>
      <w:r w:rsidRPr="00FD40C3">
        <w:t xml:space="preserve"> sistem operasi Windows 8, </w:t>
      </w:r>
      <w:r w:rsidRPr="00FD40C3">
        <w:rPr>
          <w:i/>
        </w:rPr>
        <w:t xml:space="preserve">processor </w:t>
      </w:r>
      <w:r w:rsidRPr="00FD40C3">
        <w:t xml:space="preserve">Intel Core i3 2330M CPU @ 2,2 GHz, memori </w:t>
      </w:r>
      <w:r w:rsidR="003D4030" w:rsidRPr="00FD40C3">
        <w:t>2</w:t>
      </w:r>
      <w:r w:rsidRPr="00FD40C3">
        <w:t xml:space="preserve">GB DDR3, grafis NVIDIA GeForce GT 610 (4GB), </w:t>
      </w:r>
      <w:r w:rsidRPr="00FD40C3">
        <w:rPr>
          <w:i/>
        </w:rPr>
        <w:t>hardisk</w:t>
      </w:r>
      <w:r w:rsidRPr="00FD40C3">
        <w:t xml:space="preserve"> 500GB. Pada tugas akhir ini digunakan </w:t>
      </w:r>
      <w:r w:rsidR="00D748C3" w:rsidRPr="00FD40C3">
        <w:t>k</w:t>
      </w:r>
      <w:r w:rsidR="00103CC8" w:rsidRPr="00FD40C3">
        <w:t>omputer dengan spesifikasi minimum sistem operasi Windows 10, processor AMD Ryzen 5 2500U @ 2 GHz, memori 16GB DDR4, grafis AMD Radeon Vega 8</w:t>
      </w:r>
      <w:r w:rsidR="00104CFE" w:rsidRPr="00FD40C3">
        <w:t xml:space="preserve">, dan </w:t>
      </w:r>
      <w:r w:rsidR="00104CFE" w:rsidRPr="00FD40C3">
        <w:rPr>
          <w:i/>
          <w:iCs/>
        </w:rPr>
        <w:t>Solid-State Drive</w:t>
      </w:r>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r w:rsidRPr="00FD40C3">
        <w:rPr>
          <w:i/>
        </w:rPr>
        <w:t>Smartphone</w:t>
      </w:r>
      <w:r w:rsidRPr="00FD40C3">
        <w:t xml:space="preserve"> dengan spesifikasi tipe minimum</w:t>
      </w:r>
      <w:r w:rsidRPr="00FD40C3">
        <w:rPr>
          <w:i/>
        </w:rPr>
        <w:t xml:space="preserve">, </w:t>
      </w:r>
      <w:r w:rsidRPr="00FD40C3">
        <w:t>OS Android OS v4.1.2 (Jelly Bean)</w:t>
      </w:r>
      <w:r w:rsidRPr="00FD40C3">
        <w:rPr>
          <w:i/>
        </w:rPr>
        <w:t>,</w:t>
      </w:r>
      <w:r w:rsidRPr="00FD40C3">
        <w:t xml:space="preserve"> CPU Dual-core 800 MHz,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Pie)</w:t>
      </w:r>
      <w:r w:rsidR="001A7283" w:rsidRPr="00FD40C3">
        <w:t>, CPU Octa-core 2.3GHz, GPU PowerVR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r w:rsidRPr="00FD40C3">
        <w:rPr>
          <w:i/>
        </w:rPr>
        <w:t>Python</w:t>
      </w:r>
      <w:r w:rsidRPr="00FD40C3">
        <w:rPr>
          <w:iCs/>
        </w:rPr>
        <w:t xml:space="preserve"> dengan versi minimal 3.11.5.</w:t>
      </w:r>
    </w:p>
    <w:p w14:paraId="2B14D158" w14:textId="63012A52" w:rsidR="00F52D40" w:rsidRPr="00FD40C3" w:rsidRDefault="00AC1A8F" w:rsidP="00CB6172">
      <w:pPr>
        <w:numPr>
          <w:ilvl w:val="0"/>
          <w:numId w:val="4"/>
        </w:numPr>
        <w:ind w:left="360"/>
      </w:pPr>
      <w:bookmarkStart w:id="102" w:name="_Hlk144588375"/>
      <w:bookmarkEnd w:id="101"/>
      <w:r w:rsidRPr="00FD40C3">
        <w:rPr>
          <w:i/>
          <w:iCs/>
        </w:rPr>
        <w:lastRenderedPageBreak/>
        <w:t>Visual Studio Code</w:t>
      </w:r>
      <w:r w:rsidRPr="00FD40C3">
        <w:t xml:space="preserve"> (VSCode) untuk menulis kode program menggunakan versi 1.74.2. Versi dari VSCode dapat berubah seiring adanya pembaruan dari pembangun aplikasi VSCode tersebut sewaktu-waktu.</w:t>
      </w:r>
    </w:p>
    <w:bookmarkEnd w:id="102"/>
    <w:p w14:paraId="58AFD431" w14:textId="77777777" w:rsidR="00F52D40" w:rsidRPr="00FD40C3" w:rsidRDefault="00F52D40"/>
    <w:p w14:paraId="6C6C309E" w14:textId="4114A894" w:rsidR="00F52D40" w:rsidRPr="00FD40C3" w:rsidRDefault="006724C1">
      <w:pPr>
        <w:pStyle w:val="Heading3"/>
        <w:numPr>
          <w:ilvl w:val="2"/>
          <w:numId w:val="10"/>
        </w:numPr>
      </w:pPr>
      <w:bookmarkStart w:id="103" w:name="_ihv636" w:colFirst="0" w:colLast="0"/>
      <w:bookmarkStart w:id="104" w:name="_Toc156335854"/>
      <w:bookmarkEnd w:id="103"/>
      <w:r w:rsidRPr="00FD40C3">
        <w:t>Bahan</w:t>
      </w:r>
      <w:bookmarkEnd w:id="104"/>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105" w:name="_32hioqz" w:colFirst="0" w:colLast="0"/>
      <w:bookmarkEnd w:id="105"/>
      <w:r w:rsidR="008D6732" w:rsidRPr="00FD40C3">
        <w:t>.</w:t>
      </w:r>
    </w:p>
    <w:p w14:paraId="46D5B187" w14:textId="3314475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106" w:name="_1hmsyys" w:colFirst="0" w:colLast="0"/>
      <w:bookmarkStart w:id="107" w:name="_Toc156335855"/>
      <w:bookmarkEnd w:id="106"/>
      <w:r w:rsidRPr="00FD40C3">
        <w:t>Metode Pengembangan</w:t>
      </w:r>
      <w:bookmarkEnd w:id="10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r w:rsidRPr="00FD40C3">
        <w:rPr>
          <w:i/>
          <w:iCs/>
        </w:rPr>
        <w:t>Agile</w:t>
      </w:r>
      <w:r w:rsidRPr="00FD40C3">
        <w:t xml:space="preserve">, khususnya </w:t>
      </w:r>
      <w:r w:rsidRPr="00FD40C3">
        <w:rPr>
          <w:i/>
          <w:iCs/>
        </w:rPr>
        <w:t>Test-Driven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dibawah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108" w:name="_Toc130882373"/>
      <w:bookmarkStart w:id="109" w:name="_Toc156335914"/>
      <w:r w:rsidRPr="00FD40C3">
        <w:rPr>
          <w:lang w:val="id-ID"/>
        </w:rPr>
        <w:t xml:space="preserve">Alur Penelitian </w:t>
      </w:r>
      <w:r w:rsidRPr="00FD40C3">
        <w:rPr>
          <w:i/>
          <w:iCs/>
          <w:lang w:val="id-ID"/>
        </w:rPr>
        <w:t>Test-Driven Development</w:t>
      </w:r>
      <w:bookmarkEnd w:id="108"/>
      <w:bookmarkEnd w:id="10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TDD memiliki tahapan berupa kebutuhan, pembuatan uji coba, pembuatan kode, refaktor, dan peluncuran. Kemudian dibawah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110" w:name="_Toc156335856"/>
      <w:r w:rsidRPr="00FD40C3">
        <w:t>Kebutuhan Fitur /  Fungsi</w:t>
      </w:r>
      <w:bookmarkEnd w:id="110"/>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111" w:name="_Toc153476882"/>
      <w:bookmarkStart w:id="112" w:name="_Toc156335889"/>
      <w:r w:rsidRPr="00FD40C3">
        <w:rPr>
          <w:lang w:val="id-ID"/>
        </w:rPr>
        <w:t>Data Narasumber</w:t>
      </w:r>
      <w:bookmarkEnd w:id="111"/>
      <w:bookmarkEnd w:id="112"/>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r w:rsidRPr="00FD40C3">
              <w:rPr>
                <w:b/>
                <w:bCs/>
              </w:rPr>
              <w:t>No</w:t>
            </w:r>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Dr. Dian Mustika Dewi Priyandari, S. Sos.,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Sukma Erawan, S.Kom</w:t>
            </w:r>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Alan Syahwandi, S.Pd.I</w:t>
            </w:r>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Ajeng Yeni Ratnasari, S.Pd</w:t>
            </w:r>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Pondok Pesantren Alfassalam</w:t>
            </w:r>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Dita Putri Bestari S.Pd</w:t>
            </w:r>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Ayu Nulantika S.Pd</w:t>
            </w:r>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r w:rsidRPr="00FD40C3">
              <w:t>Virgawaty Dewy, S.Pd</w:t>
            </w:r>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Ahmad Arfandi, S.Kom</w:t>
            </w:r>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Muhammad Lutfi, S.Pd</w:t>
            </w:r>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113" w:name="_Toc153476883"/>
      <w:bookmarkStart w:id="114" w:name="_Toc156335890"/>
      <w:r w:rsidRPr="00FD40C3">
        <w:rPr>
          <w:lang w:val="id-ID"/>
        </w:rPr>
        <w:t>Hasil Wawancara</w:t>
      </w:r>
      <w:bookmarkEnd w:id="113"/>
      <w:bookmarkEnd w:id="114"/>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r w:rsidRPr="00FD40C3">
              <w:rPr>
                <w:b/>
                <w:bCs/>
              </w:rPr>
              <w:t>No</w:t>
            </w:r>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Aplikasi harus bisa menilai banyak jawaban sekaligus. Kalau bisa terintegrasi kepada media yang sering digunakan untuk jawaban esai seperti Google Form</w:t>
            </w:r>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Apakah ada fitur terkait efektifitas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lastRenderedPageBreak/>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r w:rsidRPr="00FD40C3">
        <w:rPr>
          <w:lang w:val="id-ID"/>
        </w:rPr>
        <w:t>User Story</w:t>
      </w:r>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r w:rsidR="004102C7" w:rsidRPr="00FD40C3">
        <w:rPr>
          <w:i/>
          <w:iCs/>
        </w:rPr>
        <w:t>User</w:t>
      </w:r>
      <w:r w:rsidR="004102C7" w:rsidRPr="00FD40C3">
        <w:t xml:space="preserve"> </w:t>
      </w:r>
      <w:r w:rsidR="004102C7" w:rsidRPr="00FD40C3">
        <w:rPr>
          <w:i/>
          <w:iCs/>
        </w:rPr>
        <w:t>story</w:t>
      </w:r>
      <w:r w:rsidR="004102C7" w:rsidRPr="00FD40C3">
        <w:t xml:space="preserve"> didapatkan dengan melakukan wawancara kepada calon pengguna sistem dengan mengetahui apa yang diinginkan dan mengapa mereka menginginkan hal tersebut.</w:t>
      </w:r>
      <w:r w:rsidR="0042035C" w:rsidRPr="00FD40C3">
        <w:t xml:space="preserve"> </w:t>
      </w:r>
      <w:r w:rsidR="00300A0C" w:rsidRPr="00FD40C3">
        <w:rPr>
          <w:i/>
          <w:iCs/>
        </w:rPr>
        <w:t>User</w:t>
      </w:r>
      <w:r w:rsidR="00300A0C" w:rsidRPr="00FD40C3">
        <w:t xml:space="preserve"> </w:t>
      </w:r>
      <w:r w:rsidR="00300A0C" w:rsidRPr="00FD40C3">
        <w:rPr>
          <w:i/>
          <w:iCs/>
        </w:rPr>
        <w:t>story</w:t>
      </w:r>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dibawah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115" w:name="_Toc153476884"/>
      <w:bookmarkStart w:id="116" w:name="_Toc156335891"/>
      <w:r w:rsidRPr="00FD40C3">
        <w:rPr>
          <w:lang w:val="id-ID"/>
        </w:rPr>
        <w:t xml:space="preserve">Kumpulan </w:t>
      </w:r>
      <w:r w:rsidRPr="00FD40C3">
        <w:rPr>
          <w:i/>
          <w:iCs/>
          <w:lang w:val="id-ID"/>
        </w:rPr>
        <w:t>User Story</w:t>
      </w:r>
      <w:bookmarkEnd w:id="115"/>
      <w:bookmarkEnd w:id="116"/>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r w:rsidRPr="00FD40C3">
              <w:rPr>
                <w:b/>
                <w:bCs/>
              </w:rPr>
              <w:t>No</w:t>
            </w:r>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r w:rsidRPr="00FD40C3">
              <w:rPr>
                <w:b/>
                <w:bCs/>
              </w:rPr>
              <w:t>Objective</w:t>
            </w:r>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Alan Syahwandi, S.Pd.I</w:t>
            </w:r>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Ajeng Yeni Ratnasari, S.Pd</w:t>
            </w:r>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Dita Putri Bestari S.Pd</w:t>
            </w:r>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Ayu Nulantika S.Pd</w:t>
            </w:r>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Muhammad Lutfi, S.Pd</w:t>
            </w:r>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Dr. Dian Mustika Dewi Priyandari, S. Sos.,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Ahmad Arfandi, S.Kom</w:t>
            </w:r>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r w:rsidRPr="00FD40C3">
              <w:t>Virgawaty Dewy, S.Pd</w:t>
            </w:r>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Sukma Erawan, S.Kom</w:t>
            </w:r>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r w:rsidRPr="00FD40C3">
        <w:rPr>
          <w:i/>
          <w:iCs/>
        </w:rPr>
        <w:t>website</w:t>
      </w:r>
      <w:r w:rsidRPr="00FD40C3">
        <w:t xml:space="preserve"> ini, perlu beberapa kebutuhan fungsional yang harus dipenuhi untuk aplikasi dapat bekerja semestinya. Kebutuhan fungsional aplikasi berbasis </w:t>
      </w:r>
      <w:r w:rsidRPr="00FD40C3">
        <w:rPr>
          <w:i/>
          <w:iCs/>
        </w:rPr>
        <w:t>website</w:t>
      </w:r>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117" w:name="_Toc153476885"/>
      <w:bookmarkStart w:id="118" w:name="_Toc156335892"/>
      <w:r w:rsidRPr="00FD40C3">
        <w:rPr>
          <w:lang w:val="id-ID"/>
        </w:rPr>
        <w:t>Kebutuhan Fungsional</w:t>
      </w:r>
      <w:bookmarkEnd w:id="117"/>
      <w:bookmarkEnd w:id="118"/>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r w:rsidRPr="00FD40C3">
              <w:rPr>
                <w:i/>
                <w:iCs/>
              </w:rPr>
              <w:t>website</w:t>
            </w:r>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r w:rsidRPr="00FD40C3">
              <w:rPr>
                <w:i/>
                <w:iCs/>
              </w:rPr>
              <w:t>website</w:t>
            </w:r>
            <w:r w:rsidRPr="00FD40C3">
              <w:t xml:space="preserve"> dapat menerima masukkan dua buah</w:t>
            </w:r>
            <w:r w:rsidR="00B82CEF" w:rsidRPr="00FD40C3">
              <w:t xml:space="preserve"> jawaban berupa</w:t>
            </w:r>
            <w:r w:rsidRPr="00FD40C3">
              <w:t xml:space="preserve"> teks melalui </w:t>
            </w:r>
            <w:r w:rsidRPr="00FD40C3">
              <w:rPr>
                <w:i/>
                <w:iCs/>
              </w:rPr>
              <w:t>input</w:t>
            </w:r>
            <w:r w:rsidRPr="00FD40C3">
              <w:t xml:space="preserve"> </w:t>
            </w:r>
            <w:r w:rsidRPr="00FD40C3">
              <w:rPr>
                <w:i/>
                <w:iCs/>
              </w:rPr>
              <w:t>form</w:t>
            </w:r>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r w:rsidRPr="00FD40C3">
              <w:rPr>
                <w:i/>
                <w:iCs/>
              </w:rPr>
              <w:t>website</w:t>
            </w:r>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r w:rsidRPr="00FD40C3">
              <w:rPr>
                <w:i/>
                <w:iCs/>
              </w:rPr>
              <w:t>website</w:t>
            </w:r>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r w:rsidRPr="00FD40C3">
              <w:rPr>
                <w:i/>
                <w:iCs/>
              </w:rPr>
              <w:t>website</w:t>
            </w:r>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r w:rsidRPr="00F44F69">
        <w:rPr>
          <w:i/>
          <w:iCs/>
        </w:rPr>
        <w:t>website</w:t>
      </w:r>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dibawah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119" w:name="_Toc153476886"/>
      <w:bookmarkStart w:id="120" w:name="_Toc156335893"/>
      <w:r w:rsidRPr="00FD40C3">
        <w:rPr>
          <w:lang w:val="id-ID"/>
        </w:rPr>
        <w:t>Kebutuhan Non-Fungsional</w:t>
      </w:r>
      <w:bookmarkEnd w:id="119"/>
      <w:bookmarkEnd w:id="120"/>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r w:rsidRPr="00FD40C3">
              <w:rPr>
                <w:i/>
                <w:iCs/>
              </w:rPr>
              <w:t>website</w:t>
            </w:r>
            <w:r w:rsidRPr="00FD40C3">
              <w:t xml:space="preserve"> dapat digunakan pada berbagai perangkat, komputer dan mobile</w:t>
            </w:r>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r w:rsidRPr="00FD40C3">
              <w:rPr>
                <w:i/>
                <w:iCs/>
              </w:rPr>
              <w:t>website</w:t>
            </w:r>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r w:rsidRPr="00FD40C3">
              <w:rPr>
                <w:i/>
                <w:iCs/>
              </w:rPr>
              <w:t>website</w:t>
            </w:r>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Use Case Diagram</w:t>
      </w:r>
    </w:p>
    <w:p w14:paraId="042C5087" w14:textId="19AF8FCE" w:rsidR="00D376BA" w:rsidRPr="00FD40C3" w:rsidRDefault="00506C73" w:rsidP="00D376BA">
      <w:pPr>
        <w:ind w:firstLine="0"/>
      </w:pPr>
      <w:r w:rsidRPr="00FD40C3">
        <w:rPr>
          <w:i/>
          <w:iCs/>
        </w:rPr>
        <w:t>Use Cas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dibawah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121" w:name="_Toc130882374"/>
      <w:bookmarkStart w:id="122" w:name="_Toc156335915"/>
      <w:r w:rsidRPr="00FD40C3">
        <w:rPr>
          <w:i/>
          <w:iCs/>
          <w:lang w:val="id-ID"/>
        </w:rPr>
        <w:t>Use Case Diagram</w:t>
      </w:r>
      <w:r w:rsidRPr="00FD40C3">
        <w:rPr>
          <w:lang w:val="id-ID"/>
        </w:rPr>
        <w:t xml:space="preserve"> Aplikasi</w:t>
      </w:r>
      <w:bookmarkEnd w:id="121"/>
      <w:bookmarkEnd w:id="122"/>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r w:rsidRPr="00FD40C3">
        <w:rPr>
          <w:lang w:val="id-ID"/>
        </w:rPr>
        <w:t>Activity Diagram</w:t>
      </w:r>
    </w:p>
    <w:p w14:paraId="3EE4D5A7" w14:textId="66A86072" w:rsidR="00895795" w:rsidRPr="00FD40C3" w:rsidRDefault="006C23E4" w:rsidP="00895795">
      <w:pPr>
        <w:ind w:firstLine="0"/>
      </w:pPr>
      <w:r w:rsidRPr="00FD40C3">
        <w:rPr>
          <w:i/>
          <w:iCs/>
        </w:rPr>
        <w:t>Activity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r w:rsidRPr="00FD40C3">
        <w:rPr>
          <w:i/>
          <w:iCs/>
        </w:rPr>
        <w:t>activity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123" w:name="_Toc130882375"/>
      <w:bookmarkStart w:id="124" w:name="_Toc156335916"/>
      <w:r w:rsidRPr="00FD40C3">
        <w:rPr>
          <w:i/>
          <w:iCs/>
          <w:lang w:val="id-ID"/>
        </w:rPr>
        <w:t xml:space="preserve">Activity Diagram </w:t>
      </w:r>
      <w:r w:rsidRPr="00FD40C3">
        <w:rPr>
          <w:lang w:val="id-ID"/>
        </w:rPr>
        <w:t>Aplikasi</w:t>
      </w:r>
      <w:bookmarkEnd w:id="123"/>
      <w:bookmarkEnd w:id="124"/>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r w:rsidRPr="00FD40C3">
        <w:rPr>
          <w:lang w:val="id-ID"/>
        </w:rPr>
        <w:t>Mockup</w:t>
      </w:r>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125" w:name="_Toc130882376"/>
      <w:bookmarkStart w:id="126" w:name="_Toc156335917"/>
      <w:r w:rsidRPr="00FD40C3">
        <w:rPr>
          <w:i/>
          <w:iCs/>
          <w:lang w:val="id-ID"/>
        </w:rPr>
        <w:t>Mockup</w:t>
      </w:r>
      <w:r w:rsidRPr="00FD40C3">
        <w:rPr>
          <w:lang w:val="id-ID"/>
        </w:rPr>
        <w:t xml:space="preserve"> Halaman Home</w:t>
      </w:r>
      <w:bookmarkEnd w:id="125"/>
      <w:bookmarkEnd w:id="126"/>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r w:rsidRPr="00FD40C3">
        <w:rPr>
          <w:i/>
          <w:iCs/>
        </w:rPr>
        <w:t>website</w:t>
      </w:r>
      <w:r w:rsidRPr="00FD40C3">
        <w:t>, pengguna akan ditunjukkan halaman beranda seperti pada Gambar 3.</w:t>
      </w:r>
      <w:r w:rsidR="00940980" w:rsidRPr="00FD40C3">
        <w:t>6</w:t>
      </w:r>
      <w:r w:rsidRPr="00FD40C3">
        <w:t xml:space="preserve"> dimana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127" w:name="_Toc130882377"/>
      <w:bookmarkStart w:id="128" w:name="_Toc156335918"/>
      <w:r w:rsidRPr="00FD40C3">
        <w:rPr>
          <w:i/>
          <w:iCs/>
          <w:lang w:val="id-ID"/>
        </w:rPr>
        <w:t>Mockup</w:t>
      </w:r>
      <w:r w:rsidRPr="00FD40C3">
        <w:rPr>
          <w:lang w:val="id-ID"/>
        </w:rPr>
        <w:t xml:space="preserve"> Metode Penilaian Tunggal</w:t>
      </w:r>
      <w:bookmarkEnd w:id="127"/>
      <w:bookmarkEnd w:id="128"/>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129" w:name="_Toc130882378"/>
      <w:bookmarkStart w:id="130" w:name="_Toc156335919"/>
      <w:r w:rsidRPr="00FD40C3">
        <w:rPr>
          <w:i/>
          <w:iCs/>
          <w:lang w:val="id-ID"/>
        </w:rPr>
        <w:t>Mockup</w:t>
      </w:r>
      <w:r w:rsidRPr="00FD40C3">
        <w:rPr>
          <w:lang w:val="id-ID"/>
        </w:rPr>
        <w:t xml:space="preserve"> Hasil Metode Penilaian Tunggal</w:t>
      </w:r>
      <w:bookmarkEnd w:id="129"/>
      <w:bookmarkEnd w:id="130"/>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dimana pengguna dapat melihat jaw</w:t>
      </w:r>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131" w:name="_Toc130882379"/>
      <w:bookmarkStart w:id="132" w:name="_Toc156335920"/>
      <w:r w:rsidRPr="00FD40C3">
        <w:rPr>
          <w:i/>
          <w:iCs/>
          <w:lang w:val="id-ID"/>
        </w:rPr>
        <w:t>Mockup</w:t>
      </w:r>
      <w:r w:rsidRPr="00FD40C3">
        <w:rPr>
          <w:lang w:val="id-ID"/>
        </w:rPr>
        <w:t xml:space="preserve"> Metode Penilaian Jamak</w:t>
      </w:r>
      <w:bookmarkEnd w:id="131"/>
      <w:bookmarkEnd w:id="132"/>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diatas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133" w:name="_Toc130882380"/>
      <w:bookmarkStart w:id="134" w:name="_Toc156335921"/>
      <w:r w:rsidRPr="00FD40C3">
        <w:rPr>
          <w:i/>
          <w:iCs/>
          <w:lang w:val="id-ID"/>
        </w:rPr>
        <w:t>Mockup</w:t>
      </w:r>
      <w:r w:rsidRPr="00FD40C3">
        <w:rPr>
          <w:lang w:val="id-ID"/>
        </w:rPr>
        <w:t xml:space="preserve"> Hasil Metode Penilaian Jamak</w:t>
      </w:r>
      <w:bookmarkEnd w:id="133"/>
      <w:bookmarkEnd w:id="134"/>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135" w:name="_Toc130882381"/>
      <w:bookmarkStart w:id="136" w:name="_Toc156335922"/>
      <w:r w:rsidRPr="00FD40C3">
        <w:rPr>
          <w:i/>
          <w:iCs/>
          <w:lang w:val="id-ID"/>
        </w:rPr>
        <w:t>Mockup</w:t>
      </w:r>
      <w:r w:rsidRPr="00FD40C3">
        <w:rPr>
          <w:lang w:val="id-ID"/>
        </w:rPr>
        <w:t xml:space="preserve"> Halaman Bantuan</w:t>
      </w:r>
      <w:bookmarkEnd w:id="135"/>
      <w:bookmarkEnd w:id="136"/>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137" w:name="_Toc156335857"/>
      <w:r w:rsidRPr="00FD40C3">
        <w:t>Pembuatan Uji Coba (</w:t>
      </w:r>
      <w:r w:rsidR="007E22A8" w:rsidRPr="00FD40C3">
        <w:t>Scenario Testing</w:t>
      </w:r>
      <w:r w:rsidRPr="00FD40C3">
        <w:t>)</w:t>
      </w:r>
      <w:bookmarkEnd w:id="137"/>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138" w:name="_Toc153476887"/>
      <w:bookmarkStart w:id="139" w:name="_Toc156335894"/>
      <w:r w:rsidRPr="00FD40C3">
        <w:rPr>
          <w:lang w:val="id-ID"/>
        </w:rPr>
        <w:t>Skenario Uji Coba</w:t>
      </w:r>
      <w:bookmarkEnd w:id="138"/>
      <w:bookmarkEnd w:id="139"/>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The testing stage can influence both the coding stage (phase 5) and the solution refinement stage (phas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The implementation phase and the maintenance phase are effected</w:t>
            </w:r>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To sumulate the behaviour of portions of the desired software produc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Fungsi karbohidrat adalah sebagai pemasok energi, dapat memperlancar proses pada pencernaan, memberikan efek kenyang dengan kandungan selulosa-nya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140" w:name="_Toc156335858"/>
      <w:r w:rsidRPr="00FD40C3">
        <w:lastRenderedPageBreak/>
        <w:t>Pembuatan Kode (Coding)</w:t>
      </w:r>
      <w:bookmarkEnd w:id="140"/>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141" w:name="_Toc156335859"/>
      <w:r w:rsidRPr="00FD40C3">
        <w:t>Refaktor (Refactor)</w:t>
      </w:r>
      <w:bookmarkEnd w:id="141"/>
    </w:p>
    <w:p w14:paraId="3F43BFAD" w14:textId="67F80D79" w:rsidR="004E2FC0" w:rsidRPr="00FD40C3" w:rsidRDefault="004E2FC0" w:rsidP="004E2FC0">
      <w:pPr>
        <w:ind w:firstLine="0"/>
      </w:pPr>
      <w:r w:rsidRPr="00FD40C3">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sidRPr="00FD40C3">
        <w:t xml:space="preserve"> Setelah melakukan refaktorisasi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142" w:name="_41mghml" w:colFirst="0" w:colLast="0"/>
      <w:bookmarkStart w:id="143" w:name="_2grqrue" w:colFirst="0" w:colLast="0"/>
      <w:bookmarkStart w:id="144" w:name="_Toc156335860"/>
      <w:bookmarkEnd w:id="142"/>
      <w:bookmarkEnd w:id="143"/>
      <w:r w:rsidRPr="00FD40C3">
        <w:t>Pre-Deployment Testing (</w:t>
      </w:r>
      <w:r w:rsidR="00543358" w:rsidRPr="00FD40C3">
        <w:t>Integration Testing</w:t>
      </w:r>
      <w:r w:rsidRPr="00FD40C3">
        <w:t>)</w:t>
      </w:r>
      <w:bookmarkEnd w:id="14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145" w:name="_Toc153476888"/>
      <w:bookmarkStart w:id="146" w:name="_Toc156335895"/>
      <w:r w:rsidRPr="00FD40C3">
        <w:rPr>
          <w:i/>
          <w:iCs/>
          <w:lang w:val="id-ID"/>
        </w:rPr>
        <w:t>Integration</w:t>
      </w:r>
      <w:r w:rsidR="00652765" w:rsidRPr="00FD40C3">
        <w:rPr>
          <w:i/>
          <w:iCs/>
          <w:lang w:val="id-ID"/>
        </w:rPr>
        <w:t xml:space="preserve"> Testing</w:t>
      </w:r>
      <w:bookmarkEnd w:id="145"/>
      <w:bookmarkEnd w:id="14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r w:rsidRPr="00FD40C3">
              <w:rPr>
                <w:b/>
                <w:bCs/>
              </w:rPr>
              <w:t>Input 1</w:t>
            </w:r>
          </w:p>
        </w:tc>
        <w:tc>
          <w:tcPr>
            <w:tcW w:w="1808" w:type="dxa"/>
          </w:tcPr>
          <w:p w14:paraId="07B163B6" w14:textId="77777777" w:rsidR="00652765" w:rsidRPr="00FD40C3" w:rsidRDefault="00652765" w:rsidP="00371208">
            <w:pPr>
              <w:ind w:firstLine="0"/>
              <w:jc w:val="center"/>
              <w:rPr>
                <w:b/>
                <w:bCs/>
              </w:rPr>
            </w:pPr>
            <w:r w:rsidRPr="00FD40C3">
              <w:rPr>
                <w:b/>
                <w:bCs/>
              </w:rPr>
              <w:t>Input 2</w:t>
            </w:r>
          </w:p>
        </w:tc>
        <w:tc>
          <w:tcPr>
            <w:tcW w:w="1663" w:type="dxa"/>
          </w:tcPr>
          <w:p w14:paraId="3B4AEEF2" w14:textId="77777777" w:rsidR="00652765" w:rsidRPr="00FD40C3" w:rsidRDefault="00652765" w:rsidP="00371208">
            <w:pPr>
              <w:ind w:firstLine="0"/>
              <w:jc w:val="center"/>
              <w:rPr>
                <w:b/>
                <w:bCs/>
              </w:rPr>
            </w:pPr>
            <w:r w:rsidRPr="00FD40C3">
              <w:rPr>
                <w:b/>
                <w:bCs/>
              </w:rPr>
              <w:t>Output</w:t>
            </w:r>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r w:rsidRPr="00FD40C3">
              <w:t>ScenarioEn(req, res)</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r w:rsidRPr="00FD40C3">
              <w:t>ScenarioEnTab(req, res)</w:t>
            </w:r>
          </w:p>
        </w:tc>
        <w:tc>
          <w:tcPr>
            <w:tcW w:w="2070" w:type="dxa"/>
          </w:tcPr>
          <w:p w14:paraId="74969B0B" w14:textId="77777777" w:rsidR="00CE269C" w:rsidRPr="00FD40C3" w:rsidRDefault="00CE269C" w:rsidP="00CE269C">
            <w:pPr>
              <w:ind w:firstLine="0"/>
            </w:pPr>
            <w:r w:rsidRPr="00FD40C3">
              <w:t>To sumulate the behaviour of portions of the desired software produc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r w:rsidRPr="00FD40C3">
              <w:t>ScenarioId(req, res)</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sidRPr="00FD40C3">
        <w:rPr>
          <w:i/>
          <w:iCs/>
        </w:rPr>
        <w:t>console</w:t>
      </w:r>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147" w:name="_Toc156335861"/>
      <w:r w:rsidRPr="00FD40C3">
        <w:t>Peluncuran</w:t>
      </w:r>
      <w:bookmarkEnd w:id="147"/>
    </w:p>
    <w:p w14:paraId="534D691E" w14:textId="55888AFA" w:rsidR="002B761C" w:rsidRPr="00FD40C3" w:rsidRDefault="00CA0172" w:rsidP="002B761C">
      <w:pPr>
        <w:ind w:firstLine="0"/>
      </w:pPr>
      <w:r w:rsidRPr="00FD40C3">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148" w:name="_Toc156335862"/>
      <w:r w:rsidRPr="00FD40C3">
        <w:t>Post-Deployment Testing</w:t>
      </w:r>
      <w:bookmarkEnd w:id="148"/>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r w:rsidRPr="00FD40C3">
        <w:rPr>
          <w:i/>
          <w:iCs/>
        </w:rPr>
        <w:t>Blackbox</w:t>
      </w:r>
      <w:r w:rsidRPr="00FD40C3">
        <w:t xml:space="preserve">. Dengan ini dapat dilakukan perbaikan apabila terdapat </w:t>
      </w:r>
      <w:r w:rsidRPr="00F44F69">
        <w:rPr>
          <w:i/>
          <w:iCs/>
        </w:rPr>
        <w:t>bug</w:t>
      </w:r>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149" w:name="_Toc156335863"/>
      <w:r w:rsidRPr="00FD40C3">
        <w:t>System Usability Scale</w:t>
      </w:r>
      <w:bookmarkEnd w:id="149"/>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150" w:name="_Toc153476889"/>
      <w:bookmarkStart w:id="151" w:name="_Toc156335896"/>
      <w:r w:rsidRPr="00FD40C3">
        <w:rPr>
          <w:lang w:val="id-ID"/>
        </w:rPr>
        <w:lastRenderedPageBreak/>
        <w:t xml:space="preserve">Kuesioner </w:t>
      </w:r>
      <w:r w:rsidRPr="00FD40C3">
        <w:rPr>
          <w:i/>
          <w:iCs/>
          <w:lang w:val="id-ID"/>
        </w:rPr>
        <w:t>System Usability Scale</w:t>
      </w:r>
      <w:bookmarkEnd w:id="150"/>
      <w:bookmarkEnd w:id="151"/>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r w:rsidRPr="00FD40C3">
              <w:rPr>
                <w:b/>
                <w:bCs/>
              </w:rPr>
              <w:t>No</w:t>
            </w:r>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152" w:name="_Toc156335864"/>
      <w:r w:rsidRPr="00FD40C3">
        <w:t>Black Box</w:t>
      </w:r>
      <w:bookmarkEnd w:id="152"/>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r w:rsidRPr="00FD40C3">
        <w:rPr>
          <w:i/>
          <w:iCs/>
        </w:rPr>
        <w:t>bug</w:t>
      </w:r>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dibawah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153" w:name="_Toc153476890"/>
      <w:bookmarkStart w:id="154" w:name="_Toc156335897"/>
      <w:r w:rsidRPr="00FD40C3">
        <w:rPr>
          <w:lang w:val="id-ID"/>
        </w:rPr>
        <w:t xml:space="preserve">Daftar Pengujian Fungsional </w:t>
      </w:r>
      <w:r w:rsidRPr="00F44F69">
        <w:rPr>
          <w:i/>
          <w:iCs/>
          <w:lang w:val="id-ID"/>
        </w:rPr>
        <w:t>Black Box</w:t>
      </w:r>
      <w:bookmarkEnd w:id="153"/>
      <w:bookmarkEnd w:id="15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Aplikasi web dapat menerima masukka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json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json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 xml:space="preserve">Aplikasi dapat menampilkan hasil penilaian bahasa Inggris berdasarkan data .json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 xml:space="preserve">Aplikasi web berhasil menggunakan dokumen .json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json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json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json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json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 xml:space="preserve">Aplikasi penilaian otomatis dapat menampilkan hasil penilaian ke halaman web berdasarkan dokumen .json yang dihasilkan oleh algoritma penilaian otomatis. </w:t>
            </w:r>
          </w:p>
        </w:tc>
        <w:tc>
          <w:tcPr>
            <w:tcW w:w="2948" w:type="dxa"/>
          </w:tcPr>
          <w:p w14:paraId="261AFFF2" w14:textId="77777777" w:rsidR="00D7013F" w:rsidRPr="00FD40C3" w:rsidRDefault="00D7013F" w:rsidP="00736EEB">
            <w:pPr>
              <w:ind w:firstLine="0"/>
            </w:pPr>
            <w:r w:rsidRPr="00FD40C3">
              <w:t>Dokumen .json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r w:rsidRPr="00FD40C3">
        <w:rPr>
          <w:i/>
          <w:iCs/>
        </w:rPr>
        <w:t>black box</w:t>
      </w:r>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r w:rsidRPr="00FD40C3">
        <w:rPr>
          <w:i/>
          <w:iCs/>
        </w:rPr>
        <w:t>backend</w:t>
      </w:r>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r w:rsidRPr="00FD40C3">
        <w:rPr>
          <w:i/>
          <w:iCs/>
        </w:rPr>
        <w:t>machine learning</w:t>
      </w:r>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r w:rsidRPr="00FD40C3">
        <w:rPr>
          <w:i/>
          <w:iCs/>
        </w:rPr>
        <w:t>backend</w:t>
      </w:r>
      <w:r w:rsidRPr="00FD40C3">
        <w:t xml:space="preserve"> akan menerima berkas CSV dan rinciannya yang akan </w:t>
      </w:r>
      <w:r w:rsidRPr="00FD40C3">
        <w:lastRenderedPageBreak/>
        <w:t xml:space="preserve">digunakan untuk memproses penilaian jamak untuk setiap model </w:t>
      </w:r>
      <w:r w:rsidRPr="00FD40C3">
        <w:rPr>
          <w:i/>
          <w:iCs/>
        </w:rPr>
        <w:t xml:space="preserve">machine learning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155" w:name="_Toc153476891"/>
      <w:bookmarkStart w:id="156" w:name="_Toc156335898"/>
      <w:r w:rsidRPr="00FD40C3">
        <w:rPr>
          <w:lang w:val="id-ID"/>
        </w:rPr>
        <w:t xml:space="preserve">Daftar Pengujian Non Fungsional </w:t>
      </w:r>
      <w:r w:rsidRPr="00F44F69">
        <w:rPr>
          <w:i/>
          <w:iCs/>
          <w:lang w:val="id-ID"/>
        </w:rPr>
        <w:t>Black Box</w:t>
      </w:r>
      <w:bookmarkEnd w:id="155"/>
      <w:bookmarkEnd w:id="156"/>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Aplikasi web berhasil beradaptasi pada setiap resolusi dimana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r w:rsidRPr="00FD40C3">
        <w:rPr>
          <w:i/>
          <w:iCs/>
        </w:rPr>
        <w:t>responsive</w:t>
      </w:r>
      <w:r w:rsidRPr="00FD40C3">
        <w:t>) pada ukuran layar apapun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157" w:name="_Toc156335899"/>
      <w:r w:rsidRPr="00FD40C3">
        <w:rPr>
          <w:lang w:val="id-ID"/>
        </w:rPr>
        <w:t xml:space="preserve">Daftar Pengujian Teks </w:t>
      </w:r>
      <w:r w:rsidRPr="00F44F69">
        <w:rPr>
          <w:i/>
          <w:iCs/>
          <w:lang w:val="id-ID"/>
        </w:rPr>
        <w:t>Black Box</w:t>
      </w:r>
      <w:bookmarkEnd w:id="157"/>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r w:rsidRPr="00FD40C3">
              <w:t>owner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saya adalah owner tempat rekreasi ini</w:t>
            </w:r>
          </w:p>
        </w:tc>
        <w:tc>
          <w:tcPr>
            <w:tcW w:w="1620" w:type="dxa"/>
          </w:tcPr>
          <w:p w14:paraId="69B2FD1B" w14:textId="7BB5A5BF" w:rsidR="009F197E" w:rsidRPr="00FD40C3" w:rsidRDefault="009F197E" w:rsidP="00EF6214">
            <w:pPr>
              <w:ind w:firstLine="0"/>
            </w:pPr>
            <w:r w:rsidRPr="00FD40C3">
              <w:t>owner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My children work at South Jakarta</w:t>
            </w:r>
          </w:p>
        </w:tc>
        <w:tc>
          <w:tcPr>
            <w:tcW w:w="1620" w:type="dxa"/>
          </w:tcPr>
          <w:p w14:paraId="7D1D19E1" w14:textId="0EBC4806" w:rsidR="009F197E" w:rsidRPr="00FD40C3" w:rsidRDefault="00A46F95" w:rsidP="00EF6214">
            <w:pPr>
              <w:ind w:firstLine="0"/>
            </w:pPr>
            <w:r w:rsidRPr="00FD40C3">
              <w:t>South Jakarta is where my children work</w:t>
            </w:r>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My children work at South Jakarta</w:t>
            </w:r>
          </w:p>
        </w:tc>
        <w:tc>
          <w:tcPr>
            <w:tcW w:w="1620" w:type="dxa"/>
          </w:tcPr>
          <w:p w14:paraId="2147D060" w14:textId="1031C6EB" w:rsidR="007E21C2" w:rsidRPr="00FD40C3" w:rsidRDefault="007E21C2" w:rsidP="00EF6214">
            <w:pPr>
              <w:ind w:firstLine="0"/>
            </w:pPr>
            <w:r w:rsidRPr="00FD40C3">
              <w:t>Jakarta Selatan is where my children work</w:t>
            </w:r>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My children work at Jakarta Selatan</w:t>
            </w:r>
          </w:p>
        </w:tc>
        <w:tc>
          <w:tcPr>
            <w:tcW w:w="1620" w:type="dxa"/>
          </w:tcPr>
          <w:p w14:paraId="69863B93" w14:textId="76ECCFB6" w:rsidR="007E21C2" w:rsidRPr="00FD40C3" w:rsidRDefault="007E21C2" w:rsidP="00EF6214">
            <w:pPr>
              <w:ind w:firstLine="0"/>
            </w:pPr>
            <w:r w:rsidRPr="00FD40C3">
              <w:t>Jakarta Selatan is where my children work</w:t>
            </w:r>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My children work at South Jakarta</w:t>
            </w:r>
          </w:p>
        </w:tc>
        <w:tc>
          <w:tcPr>
            <w:tcW w:w="1620" w:type="dxa"/>
          </w:tcPr>
          <w:p w14:paraId="3CC88361" w14:textId="306F9D56" w:rsidR="00FD09AD" w:rsidRPr="00FD40C3" w:rsidRDefault="007A185C" w:rsidP="00EF6214">
            <w:pPr>
              <w:ind w:firstLine="0"/>
            </w:pPr>
            <w:r w:rsidRPr="00FD40C3">
              <w:t>South Jakarta is where my children work</w:t>
            </w:r>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My children work at South Jakarta</w:t>
            </w:r>
          </w:p>
        </w:tc>
        <w:tc>
          <w:tcPr>
            <w:tcW w:w="1620" w:type="dxa"/>
          </w:tcPr>
          <w:p w14:paraId="506CA6E4" w14:textId="099B095F" w:rsidR="007A185C" w:rsidRPr="00FD40C3" w:rsidRDefault="007A185C" w:rsidP="00EF6214">
            <w:pPr>
              <w:ind w:firstLine="0"/>
            </w:pPr>
            <w:r w:rsidRPr="00FD40C3">
              <w:t>Jakarta Selatan is where my children work</w:t>
            </w:r>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children work at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children work at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lastRenderedPageBreak/>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r w:rsidRPr="00FD40C3">
              <w:t>owner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saya adalah owner tempat rekreasi ini</w:t>
            </w:r>
          </w:p>
        </w:tc>
        <w:tc>
          <w:tcPr>
            <w:tcW w:w="1620" w:type="dxa"/>
          </w:tcPr>
          <w:p w14:paraId="75AE2C7C" w14:textId="05030A65" w:rsidR="000C5058" w:rsidRPr="00FD40C3" w:rsidRDefault="000C5058" w:rsidP="00EF6214">
            <w:pPr>
              <w:ind w:firstLine="0"/>
            </w:pPr>
            <w:r w:rsidRPr="00FD40C3">
              <w:t>owner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diatas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158" w:name="_Toc156335865"/>
      <w:r w:rsidRPr="00FD40C3">
        <w:lastRenderedPageBreak/>
        <w:t>BAB IV</w:t>
      </w:r>
      <w:r w:rsidRPr="00FD40C3">
        <w:br/>
        <w:t>HASIL DAN PEMBAHASAN</w:t>
      </w:r>
      <w:bookmarkEnd w:id="15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159" w:name="_3fwokq0" w:colFirst="0" w:colLast="0"/>
      <w:bookmarkStart w:id="160" w:name="_Toc156335866"/>
      <w:bookmarkEnd w:id="159"/>
      <w:r w:rsidRPr="00FD40C3">
        <w:t xml:space="preserve">Hasil </w:t>
      </w:r>
      <w:r w:rsidR="00492095" w:rsidRPr="00FD40C3">
        <w:t>Pengembangan</w:t>
      </w:r>
      <w:r w:rsidR="008747D1" w:rsidRPr="00FD40C3">
        <w:t xml:space="preserve"> Metode TDD</w:t>
      </w:r>
      <w:bookmarkEnd w:id="160"/>
    </w:p>
    <w:p w14:paraId="41E9840C" w14:textId="2D777F8C" w:rsidR="00F52D40" w:rsidRPr="00FD40C3" w:rsidRDefault="00492095">
      <w:pPr>
        <w:ind w:firstLine="0"/>
      </w:pPr>
      <w:r w:rsidRPr="00FD40C3">
        <w:t xml:space="preserve">Metode pengembangan </w:t>
      </w:r>
      <w:r w:rsidRPr="00FD40C3">
        <w:rPr>
          <w:i/>
          <w:iCs/>
        </w:rPr>
        <w:t>Test-Driven Development (TDD)</w:t>
      </w:r>
      <w:r w:rsidRPr="00FD40C3">
        <w:t xml:space="preserve"> adalah salah satu metode pengembangan </w:t>
      </w:r>
      <w:r w:rsidRPr="00F44F69">
        <w:rPr>
          <w:i/>
          <w:iCs/>
        </w:rPr>
        <w:t>software</w:t>
      </w:r>
      <w:r w:rsidRPr="00FD40C3">
        <w:t xml:space="preserve"> </w:t>
      </w:r>
      <w:r w:rsidRPr="00FD40C3">
        <w:rPr>
          <w:i/>
          <w:iCs/>
        </w:rPr>
        <w:t>Agile</w:t>
      </w:r>
      <w:r w:rsidR="007E786F" w:rsidRPr="00FD40C3">
        <w:t xml:space="preserve"> yang dikenalkan oleh </w:t>
      </w:r>
      <w:r w:rsidR="007E786F" w:rsidRPr="00FD40C3">
        <w:rPr>
          <w:i/>
          <w:iCs/>
        </w:rPr>
        <w:t>eXtreme Programming (XP)</w:t>
      </w:r>
      <w:r w:rsidR="007E786F" w:rsidRPr="00FD40C3">
        <w:t xml:space="preserve">. Metode TDD ini </w:t>
      </w:r>
      <w:r w:rsidR="00BE4A8D" w:rsidRPr="00FD40C3">
        <w:t xml:space="preserve">dapat menghasilkan perangkat lunak yang terbebas dari </w:t>
      </w:r>
      <w:r w:rsidR="00BE4A8D" w:rsidRPr="00FD40C3">
        <w:rPr>
          <w:i/>
          <w:iCs/>
        </w:rPr>
        <w:t>bug</w:t>
      </w:r>
      <w:r w:rsidR="00BE4A8D" w:rsidRPr="00FD40C3">
        <w:t xml:space="preserve"> atau </w:t>
      </w:r>
      <w:r w:rsidR="00BE4A8D" w:rsidRPr="00FD40C3">
        <w:rPr>
          <w:i/>
          <w:iCs/>
        </w:rPr>
        <w:t>error</w:t>
      </w:r>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r w:rsidRPr="00FD40C3">
        <w:rPr>
          <w:i/>
          <w:iCs/>
        </w:rPr>
        <w:t>red-green-refactoring</w:t>
      </w:r>
      <w:r w:rsidRPr="00FD40C3">
        <w:t xml:space="preserve">. Pada tahap </w:t>
      </w:r>
      <w:r w:rsidRPr="00FD40C3">
        <w:rPr>
          <w:i/>
          <w:iCs/>
        </w:rPr>
        <w:t>red</w:t>
      </w:r>
      <w:r w:rsidRPr="00FD40C3">
        <w:t xml:space="preserve">, pengembang akan menuliskan kode untuk meloloskan sebuah pengujian untuk suatu fitur / fungsi hingga berhasil. Apabila berhasil, maka pengembang akan masuk ke tahap </w:t>
      </w:r>
      <w:r w:rsidRPr="00FD40C3">
        <w:rPr>
          <w:i/>
          <w:iCs/>
        </w:rPr>
        <w:t>green</w:t>
      </w:r>
      <w:r w:rsidRPr="00FD40C3">
        <w:t xml:space="preserve"> yaitu dimana kode yang dituliskan sudah berhasil melewati uji coba suatu fitur / fungsi. Setelahnya, pengembang akan masuk ke tahap </w:t>
      </w:r>
      <w:r w:rsidRPr="00FD40C3">
        <w:rPr>
          <w:i/>
          <w:iCs/>
        </w:rPr>
        <w:t>refactoring</w:t>
      </w:r>
      <w:r w:rsidRPr="00FD40C3">
        <w:t xml:space="preserve"> dimana pengembang harus membersihkan kode </w:t>
      </w:r>
      <w:r w:rsidR="009848BC" w:rsidRPr="00FD40C3">
        <w:t xml:space="preserve">yang telah dikembangkan dengan membuang fungsi atau baris kode yang tidak dipakai sehingga menghasilkan perangkat lunak dengan </w:t>
      </w:r>
      <w:r w:rsidR="009848BC" w:rsidRPr="00FD40C3">
        <w:rPr>
          <w:i/>
          <w:iCs/>
        </w:rPr>
        <w:t>clean code</w:t>
      </w:r>
      <w:r w:rsidR="009848BC" w:rsidRPr="00FD40C3">
        <w:t xml:space="preserve">. Setelah tahap </w:t>
      </w:r>
      <w:r w:rsidR="009848BC" w:rsidRPr="00FD40C3">
        <w:rPr>
          <w:i/>
          <w:iCs/>
        </w:rPr>
        <w:t>refactoring</w:t>
      </w:r>
      <w:r w:rsidR="009848BC" w:rsidRPr="00FD40C3">
        <w:t xml:space="preserve">, pengembang bisa langsung masuk lagi ke tahap </w:t>
      </w:r>
      <w:r w:rsidR="009848BC" w:rsidRPr="00FD40C3">
        <w:rPr>
          <w:i/>
          <w:iCs/>
        </w:rPr>
        <w:t>red</w:t>
      </w:r>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r w:rsidRPr="00FD40C3">
        <w:rPr>
          <w:i/>
          <w:iCs/>
        </w:rPr>
        <w:t>user story</w:t>
      </w:r>
      <w:r w:rsidRPr="00FD40C3">
        <w:t xml:space="preserve"> dari calon pengguna aplikasi yang dikembangkan sebagaimana dijabarkan pada bab sebelumnya. Kemudian dengan ini didapatkan rancangan perangkat lunak berupa </w:t>
      </w:r>
      <w:r w:rsidRPr="00FD40C3">
        <w:rPr>
          <w:i/>
          <w:iCs/>
        </w:rPr>
        <w:t>use case diagram</w:t>
      </w:r>
      <w:r w:rsidRPr="00FD40C3">
        <w:t xml:space="preserve">, </w:t>
      </w:r>
      <w:r w:rsidRPr="00FD40C3">
        <w:rPr>
          <w:i/>
          <w:iCs/>
        </w:rPr>
        <w:t>activity diagram</w:t>
      </w:r>
      <w:r w:rsidRPr="00FD40C3">
        <w:t xml:space="preserve"> dan </w:t>
      </w:r>
      <w:r w:rsidRPr="00FD40C3">
        <w:rPr>
          <w:i/>
          <w:iCs/>
        </w:rPr>
        <w:t>mockup</w:t>
      </w:r>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r w:rsidRPr="00FD40C3">
        <w:rPr>
          <w:i/>
          <w:iCs/>
        </w:rPr>
        <w:t>frontend</w:t>
      </w:r>
      <w:r w:rsidRPr="00FD40C3">
        <w:t xml:space="preserve">, </w:t>
      </w:r>
      <w:r w:rsidRPr="00FD40C3">
        <w:rPr>
          <w:i/>
          <w:iCs/>
        </w:rPr>
        <w:t>backend</w:t>
      </w:r>
      <w:r w:rsidRPr="00FD40C3">
        <w:t xml:space="preserve">, dan 2 </w:t>
      </w:r>
      <w:r w:rsidRPr="00FD40C3">
        <w:rPr>
          <w:i/>
          <w:iCs/>
        </w:rPr>
        <w:t>model machine learning</w:t>
      </w:r>
      <w:r w:rsidRPr="00FD40C3">
        <w:t xml:space="preserve"> yang dipakai untuk melakukan penilaian esai pada </w:t>
      </w:r>
      <w:r w:rsidRPr="00FD40C3">
        <w:rPr>
          <w:i/>
          <w:iCs/>
        </w:rPr>
        <w:t>backend</w:t>
      </w:r>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161" w:name="_Toc156335867"/>
      <w:r w:rsidRPr="00FD40C3">
        <w:t>Pengembangan Frontend</w:t>
      </w:r>
      <w:bookmarkEnd w:id="161"/>
    </w:p>
    <w:p w14:paraId="438A1450" w14:textId="17D53A2C" w:rsidR="00CD7283" w:rsidRPr="00FD40C3" w:rsidRDefault="00CD7283" w:rsidP="00CD7283">
      <w:pPr>
        <w:ind w:firstLine="0"/>
      </w:pPr>
      <w:r w:rsidRPr="00FD40C3">
        <w:rPr>
          <w:i/>
          <w:iCs/>
        </w:rPr>
        <w:t>Frontend</w:t>
      </w:r>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sidRPr="00FD40C3">
        <w:rPr>
          <w:i/>
          <w:iCs/>
        </w:rPr>
        <w:t>frontend</w:t>
      </w:r>
      <w:r w:rsidRPr="00FD40C3">
        <w:t xml:space="preserve"> akan mengirimkan data yang diberikan oleh pengguna ke </w:t>
      </w:r>
      <w:r w:rsidRPr="00FD40C3">
        <w:rPr>
          <w:i/>
          <w:iCs/>
        </w:rPr>
        <w:t>backend</w:t>
      </w:r>
      <w:r w:rsidRPr="00FD40C3">
        <w:t xml:space="preserve"> untuk melakukan proses penilaian.</w:t>
      </w:r>
      <w:r w:rsidR="0026116A" w:rsidRPr="00FD40C3">
        <w:t xml:space="preserve"> Gambar yang dilampirkan dibawah ini adalah hasil akhir dari </w:t>
      </w:r>
      <w:r w:rsidR="0026116A" w:rsidRPr="00FD40C3">
        <w:rPr>
          <w:i/>
          <w:iCs/>
        </w:rPr>
        <w:t>frontend</w:t>
      </w:r>
      <w:r w:rsidR="0026116A" w:rsidRPr="00FD40C3">
        <w:t xml:space="preserve"> aplikasi penilai esai otomatis berdasarkan tampilan </w:t>
      </w:r>
      <w:r w:rsidR="0026116A" w:rsidRPr="00FD40C3">
        <w:rPr>
          <w:i/>
          <w:iCs/>
        </w:rPr>
        <w:t>desktop</w:t>
      </w:r>
      <w:r w:rsidR="0026116A" w:rsidRPr="00FD40C3">
        <w:t xml:space="preserve"> dan </w:t>
      </w:r>
      <w:r w:rsidR="0026116A" w:rsidRPr="00FD40C3">
        <w:rPr>
          <w:i/>
          <w:iCs/>
        </w:rPr>
        <w:t>mobile</w:t>
      </w:r>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r w:rsidRPr="00FD40C3">
        <w:rPr>
          <w:b/>
          <w:bCs/>
        </w:rPr>
        <w:t>Frontend Halaman Home</w:t>
      </w:r>
    </w:p>
    <w:p w14:paraId="7EA34581" w14:textId="77777777" w:rsidR="00C614A9" w:rsidRPr="00FD40C3" w:rsidRDefault="00C614A9" w:rsidP="00C614A9">
      <w:pPr>
        <w:ind w:firstLine="0"/>
      </w:pPr>
      <w:r w:rsidRPr="00FD40C3">
        <w:t xml:space="preserve">Pada Gambar 4.1 dapat dilihat </w:t>
      </w:r>
      <w:r w:rsidRPr="00FD40C3">
        <w:rPr>
          <w:i/>
          <w:iCs/>
        </w:rPr>
        <w:t>frontend</w:t>
      </w:r>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162" w:name="_Toc156335923"/>
      <w:r w:rsidRPr="00FD40C3">
        <w:rPr>
          <w:i/>
          <w:iCs/>
          <w:lang w:val="id-ID"/>
        </w:rPr>
        <w:t>Frontend</w:t>
      </w:r>
      <w:r w:rsidRPr="00FD40C3">
        <w:rPr>
          <w:lang w:val="id-ID"/>
        </w:rPr>
        <w:t xml:space="preserve"> Halaman Home</w:t>
      </w:r>
      <w:bookmarkEnd w:id="162"/>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r w:rsidRPr="00FD40C3">
        <w:rPr>
          <w:b/>
          <w:bCs/>
        </w:rPr>
        <w:lastRenderedPageBreak/>
        <w:t>Frontend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r w:rsidR="0058173E" w:rsidRPr="00F44F69">
        <w:rPr>
          <w:i/>
          <w:iCs/>
        </w:rPr>
        <w:t>home</w:t>
      </w:r>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163" w:name="_Toc156335924"/>
      <w:r w:rsidRPr="00FD40C3">
        <w:rPr>
          <w:i/>
          <w:iCs/>
          <w:lang w:val="id-ID"/>
        </w:rPr>
        <w:t>Frontend</w:t>
      </w:r>
      <w:r w:rsidRPr="00FD40C3">
        <w:rPr>
          <w:lang w:val="id-ID"/>
        </w:rPr>
        <w:t xml:space="preserve"> Halaman Metode Penilaian Tunggal</w:t>
      </w:r>
      <w:bookmarkEnd w:id="163"/>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r w:rsidRPr="00FD40C3">
        <w:rPr>
          <w:b/>
          <w:bCs/>
        </w:rPr>
        <w:t>Frontend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164" w:name="_Toc156335925"/>
      <w:r w:rsidRPr="00FD40C3">
        <w:rPr>
          <w:i/>
          <w:iCs/>
          <w:lang w:val="id-ID"/>
        </w:rPr>
        <w:t>Frontend</w:t>
      </w:r>
      <w:r w:rsidRPr="00FD40C3">
        <w:rPr>
          <w:lang w:val="id-ID"/>
        </w:rPr>
        <w:t xml:space="preserve"> Halaman Hasil Metode Penilaian Tunggal</w:t>
      </w:r>
      <w:bookmarkEnd w:id="164"/>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r w:rsidRPr="00FD40C3">
        <w:rPr>
          <w:b/>
          <w:bCs/>
        </w:rPr>
        <w:t>Frontend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r w:rsidR="00411B2F" w:rsidRPr="00F44F69">
        <w:rPr>
          <w:i/>
          <w:iCs/>
        </w:rPr>
        <w:t>home</w:t>
      </w:r>
      <w:r w:rsidR="00411B2F" w:rsidRPr="00FD40C3">
        <w:t>,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165" w:name="_Toc156335926"/>
      <w:r w:rsidRPr="00FD40C3">
        <w:rPr>
          <w:i/>
          <w:iCs/>
          <w:lang w:val="id-ID"/>
        </w:rPr>
        <w:t>Frontend</w:t>
      </w:r>
      <w:r w:rsidRPr="00FD40C3">
        <w:rPr>
          <w:lang w:val="id-ID"/>
        </w:rPr>
        <w:t xml:space="preserve"> Halaman Metode Penilaian Jamak</w:t>
      </w:r>
      <w:bookmarkEnd w:id="165"/>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r w:rsidRPr="00FD40C3">
        <w:rPr>
          <w:b/>
          <w:bCs/>
        </w:rPr>
        <w:t>Frontend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Export to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166" w:name="_Toc156335927"/>
      <w:r w:rsidRPr="00FD40C3">
        <w:rPr>
          <w:i/>
          <w:iCs/>
          <w:lang w:val="id-ID"/>
        </w:rPr>
        <w:t>Frontend</w:t>
      </w:r>
      <w:r w:rsidRPr="00FD40C3">
        <w:rPr>
          <w:lang w:val="id-ID"/>
        </w:rPr>
        <w:t xml:space="preserve"> Halaman Hasil Metode Penilaian Jamak</w:t>
      </w:r>
      <w:bookmarkEnd w:id="166"/>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r w:rsidRPr="00FD40C3">
        <w:rPr>
          <w:b/>
          <w:bCs/>
        </w:rPr>
        <w:t>Frontend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r w:rsidRPr="00F44F69">
        <w:rPr>
          <w:i/>
          <w:iCs/>
        </w:rPr>
        <w:t>home</w:t>
      </w:r>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167" w:name="_Toc156335928"/>
      <w:r w:rsidRPr="00FD40C3">
        <w:rPr>
          <w:i/>
          <w:iCs/>
          <w:lang w:val="id-ID"/>
        </w:rPr>
        <w:t>Frontend</w:t>
      </w:r>
      <w:r w:rsidRPr="00FD40C3">
        <w:rPr>
          <w:lang w:val="id-ID"/>
        </w:rPr>
        <w:t xml:space="preserve"> Halaman Bantuan</w:t>
      </w:r>
      <w:bookmarkEnd w:id="167"/>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168" w:name="_Toc156335868"/>
      <w:r w:rsidRPr="00FD40C3">
        <w:t>Pengembangan Backend</w:t>
      </w:r>
      <w:bookmarkEnd w:id="168"/>
    </w:p>
    <w:p w14:paraId="7A6060FB" w14:textId="7D057420" w:rsidR="000356C8" w:rsidRPr="00FD40C3" w:rsidRDefault="000356C8" w:rsidP="000356C8">
      <w:pPr>
        <w:ind w:firstLine="0"/>
      </w:pPr>
      <w:r w:rsidRPr="00FD40C3">
        <w:rPr>
          <w:i/>
          <w:iCs/>
        </w:rPr>
        <w:t>Backend</w:t>
      </w:r>
      <w:r w:rsidRPr="00FD40C3">
        <w:t xml:space="preserve"> akan berperan untuk menerima dan memproses permintaan dari </w:t>
      </w:r>
      <w:r w:rsidRPr="00FD40C3">
        <w:rPr>
          <w:i/>
          <w:iCs/>
        </w:rPr>
        <w:t>frontend</w:t>
      </w:r>
      <w:r w:rsidRPr="00FD40C3">
        <w:t>, baik permintaan rute (</w:t>
      </w:r>
      <w:r w:rsidRPr="00FD40C3">
        <w:rPr>
          <w:i/>
          <w:iCs/>
        </w:rPr>
        <w:t>routing</w:t>
      </w:r>
      <w:r w:rsidRPr="00FD40C3">
        <w:t xml:space="preserve">) maupun memproses penilaian. Saat memproses rute, </w:t>
      </w:r>
      <w:r w:rsidRPr="00FD40C3">
        <w:rPr>
          <w:i/>
          <w:iCs/>
        </w:rPr>
        <w:t>backend</w:t>
      </w:r>
      <w:r w:rsidRPr="00FD40C3">
        <w:t xml:space="preserve"> akan mengarahkan pengguna ke halaman yang dituju oleh rute tersebut baik dari permintaan </w:t>
      </w:r>
      <w:r w:rsidRPr="00FD40C3">
        <w:rPr>
          <w:i/>
          <w:iCs/>
        </w:rPr>
        <w:t>get</w:t>
      </w:r>
      <w:r w:rsidRPr="00FD40C3">
        <w:t xml:space="preserve"> atau </w:t>
      </w:r>
      <w:r w:rsidRPr="00FD40C3">
        <w:rPr>
          <w:i/>
          <w:iCs/>
        </w:rPr>
        <w:t>post</w:t>
      </w:r>
      <w:r w:rsidRPr="00FD40C3">
        <w:t xml:space="preserve">. Khususnya pada saat memeriksa jawaban esai, </w:t>
      </w:r>
      <w:r w:rsidRPr="00FD40C3">
        <w:rPr>
          <w:i/>
          <w:iCs/>
        </w:rPr>
        <w:t>backend</w:t>
      </w:r>
      <w:r w:rsidRPr="00FD40C3">
        <w:t xml:space="preserve"> akan menggunakan model </w:t>
      </w:r>
      <w:r w:rsidRPr="00FD40C3">
        <w:rPr>
          <w:i/>
          <w:iCs/>
        </w:rPr>
        <w:t>machine learning</w:t>
      </w:r>
      <w:r w:rsidRPr="00FD40C3">
        <w:t xml:space="preserve"> melalui metode </w:t>
      </w:r>
      <w:r w:rsidRPr="00FD40C3">
        <w:rPr>
          <w:i/>
          <w:iCs/>
        </w:rPr>
        <w:t>child process</w:t>
      </w:r>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Rute Untuk Halaman Home</w:t>
      </w:r>
    </w:p>
    <w:p w14:paraId="68C22DEA" w14:textId="597B7027" w:rsidR="00C33280" w:rsidRPr="00FD40C3" w:rsidRDefault="00C33280" w:rsidP="00C33280">
      <w:pPr>
        <w:ind w:firstLine="0"/>
      </w:pPr>
      <w:r w:rsidRPr="00FD40C3">
        <w:t xml:space="preserve">Pada saat mengakses aplikasi, pengguna akan diarahkan ke halaman utama / </w:t>
      </w:r>
      <w:r w:rsidRPr="00FD40C3">
        <w:rPr>
          <w:i/>
          <w:iCs/>
        </w:rPr>
        <w:t>home</w:t>
      </w:r>
      <w:r w:rsidRPr="00FD40C3">
        <w:t xml:space="preserve">. </w:t>
      </w:r>
      <w:r w:rsidRPr="00F44F69">
        <w:rPr>
          <w:i/>
          <w:iCs/>
        </w:rPr>
        <w:t>Backend</w:t>
      </w:r>
      <w:r w:rsidRPr="00FD40C3">
        <w:t xml:space="preserve"> disini berperan untuk menerima permintaan </w:t>
      </w:r>
      <w:r w:rsidRPr="00FD40C3">
        <w:rPr>
          <w:i/>
          <w:iCs/>
        </w:rPr>
        <w:t>get</w:t>
      </w:r>
      <w:r w:rsidRPr="00FD40C3">
        <w:t xml:space="preserve"> ke rute “/”. Aksi yang dilakukan rute ini hanyalah menampilkan halaman hom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app.get("/", (req, res)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res.render("home/home");</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169" w:name="_Toc153476913"/>
      <w:bookmarkStart w:id="170" w:name="_Toc156335940"/>
      <w:r w:rsidRPr="00FD40C3">
        <w:rPr>
          <w:lang w:val="id-ID"/>
        </w:rPr>
        <w:t xml:space="preserve">Kode Program </w:t>
      </w:r>
      <w:r w:rsidR="00C33280" w:rsidRPr="00FD40C3">
        <w:rPr>
          <w:lang w:val="id-ID"/>
        </w:rPr>
        <w:t xml:space="preserve">Rute </w:t>
      </w:r>
      <w:r w:rsidR="00B93B54" w:rsidRPr="00FD40C3">
        <w:rPr>
          <w:lang w:val="id-ID"/>
        </w:rPr>
        <w:t>/</w:t>
      </w:r>
      <w:bookmarkEnd w:id="169"/>
      <w:bookmarkEnd w:id="170"/>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r w:rsidRPr="00FD40C3">
        <w:rPr>
          <w:i/>
          <w:iCs/>
        </w:rPr>
        <w:t>backend</w:t>
      </w:r>
      <w:r w:rsidRPr="00FD40C3">
        <w:t xml:space="preserve"> akan menerima permintaan </w:t>
      </w:r>
      <w:r w:rsidRPr="00FD40C3">
        <w:rPr>
          <w:i/>
          <w:iCs/>
        </w:rPr>
        <w:t>get</w:t>
      </w:r>
      <w:r w:rsidRPr="00FD40C3">
        <w:t xml:space="preserve"> ke rute “/help”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app.get("/", (req, res)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res.render("home/home");</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171" w:name="_Toc153476914"/>
      <w:bookmarkStart w:id="172" w:name="_Toc156335941"/>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h</w:t>
      </w:r>
      <w:r w:rsidR="00FE62EB" w:rsidRPr="00FD40C3">
        <w:rPr>
          <w:lang w:val="id-ID"/>
        </w:rPr>
        <w:t>elp</w:t>
      </w:r>
      <w:bookmarkEnd w:id="171"/>
      <w:bookmarkEnd w:id="172"/>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r w:rsidRPr="00FD40C3">
        <w:rPr>
          <w:i/>
          <w:iCs/>
        </w:rPr>
        <w:t>home</w:t>
      </w:r>
      <w:r w:rsidRPr="00FD40C3">
        <w:t xml:space="preserve">, pengguna dapat menetukan bahasa esai yang akan digunakan untuk melakukan penilaian dan metode penilaian esainya melalui permintaan </w:t>
      </w:r>
      <w:r w:rsidRPr="00FD40C3">
        <w:rPr>
          <w:i/>
          <w:iCs/>
        </w:rPr>
        <w:t>post</w:t>
      </w:r>
      <w:r w:rsidRPr="00FD40C3">
        <w:t xml:space="preserve"> ke rute “/option”. Pada </w:t>
      </w:r>
      <w:r w:rsidR="00BE4C69" w:rsidRPr="00FD40C3">
        <w:t>Kode</w:t>
      </w:r>
      <w:r w:rsidRPr="00FD40C3">
        <w:t xml:space="preserve"> 4.</w:t>
      </w:r>
      <w:r w:rsidR="001534DD" w:rsidRPr="00FD40C3">
        <w:t>3</w:t>
      </w:r>
      <w:r w:rsidRPr="00FD40C3">
        <w:t xml:space="preserve">, </w:t>
      </w:r>
      <w:r w:rsidRPr="00F44F69">
        <w:rPr>
          <w:i/>
          <w:iCs/>
        </w:rPr>
        <w:t>backend</w:t>
      </w:r>
      <w:r w:rsidRPr="00FD40C3">
        <w:t xml:space="preserve"> akan memberikan pengguna halaman sesuai dengan permintaannya pada saat memilih di halaman </w:t>
      </w:r>
      <w:r w:rsidRPr="00FD40C3">
        <w:rPr>
          <w:i/>
          <w:iCs/>
        </w:rPr>
        <w:t>home</w:t>
      </w:r>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r w:rsidRPr="00FD40C3">
              <w:rPr>
                <w:lang w:val="id-ID"/>
              </w:rPr>
              <w:t>app.route("/option").post((req, res) =&gt; {</w:t>
            </w:r>
          </w:p>
          <w:p w14:paraId="466EDEE9" w14:textId="77777777" w:rsidR="00A035E2" w:rsidRPr="00FD40C3" w:rsidRDefault="00A035E2" w:rsidP="00A035E2">
            <w:pPr>
              <w:pStyle w:val="Code"/>
              <w:rPr>
                <w:lang w:val="id-ID"/>
              </w:rPr>
            </w:pPr>
            <w:r w:rsidRPr="00FD40C3">
              <w:rPr>
                <w:lang w:val="id-ID"/>
              </w:rPr>
              <w:t xml:space="preserve">  const obj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if (obj.language === "Indonesia") {</w:t>
            </w:r>
          </w:p>
          <w:p w14:paraId="4EDE5024" w14:textId="77777777" w:rsidR="00A035E2" w:rsidRPr="00FD40C3" w:rsidRDefault="00A035E2" w:rsidP="00A035E2">
            <w:pPr>
              <w:pStyle w:val="Code"/>
              <w:rPr>
                <w:lang w:val="id-ID"/>
              </w:rPr>
            </w:pPr>
            <w:r w:rsidRPr="00FD40C3">
              <w:rPr>
                <w:lang w:val="id-ID"/>
              </w:rPr>
              <w:t xml:space="preserve">  } else if (obj.language === "Inggris") {</w:t>
            </w:r>
          </w:p>
          <w:p w14:paraId="41B55F07" w14:textId="77777777" w:rsidR="00A035E2" w:rsidRPr="00FD40C3" w:rsidRDefault="00A035E2" w:rsidP="00A035E2">
            <w:pPr>
              <w:pStyle w:val="Code"/>
              <w:rPr>
                <w:lang w:val="id-ID"/>
              </w:rPr>
            </w:pPr>
            <w:r w:rsidRPr="00FD40C3">
              <w:rPr>
                <w:lang w:val="id-ID"/>
              </w:rPr>
              <w:t xml:space="preserve">  } else {</w:t>
            </w:r>
          </w:p>
          <w:p w14:paraId="660B633C" w14:textId="77777777" w:rsidR="00A035E2" w:rsidRPr="00FD40C3" w:rsidRDefault="00A035E2" w:rsidP="00A035E2">
            <w:pPr>
              <w:pStyle w:val="Code"/>
              <w:rPr>
                <w:lang w:val="id-ID"/>
              </w:rPr>
            </w:pPr>
            <w:r w:rsidRPr="00FD40C3">
              <w:rPr>
                <w:lang w:val="id-ID"/>
              </w:rPr>
              <w:t xml:space="preserve">    res.redirec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173" w:name="_Toc153476915"/>
      <w:bookmarkStart w:id="174" w:name="_Toc156335942"/>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o</w:t>
      </w:r>
      <w:r w:rsidR="00FE62EB" w:rsidRPr="00FD40C3">
        <w:rPr>
          <w:lang w:val="id-ID"/>
        </w:rPr>
        <w:t>ption</w:t>
      </w:r>
      <w:bookmarkEnd w:id="173"/>
      <w:bookmarkEnd w:id="174"/>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ens”</w:t>
      </w:r>
      <w:r w:rsidR="00B93B54" w:rsidRPr="00FD40C3">
        <w:t xml:space="preserve"> dan menjalankan model </w:t>
      </w:r>
      <w:r w:rsidR="00B93B54" w:rsidRPr="00FD40C3">
        <w:rPr>
          <w:i/>
          <w:iCs/>
        </w:rPr>
        <w:t>machine learning</w:t>
      </w:r>
      <w:r w:rsidR="00B93B54" w:rsidRPr="00FD40C3">
        <w:t xml:space="preserve"> bahasa Inggris untuk melakukan penilaian tersebut. Setelahnya, </w:t>
      </w:r>
      <w:r w:rsidR="00B93B54" w:rsidRPr="00FD40C3">
        <w:rPr>
          <w:i/>
          <w:iCs/>
        </w:rPr>
        <w:t>backend</w:t>
      </w:r>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r w:rsidRPr="00FD40C3">
              <w:rPr>
                <w:lang w:val="id-ID"/>
              </w:rPr>
              <w:t>app.post("/ens", (req, res) =&gt; {</w:t>
            </w:r>
          </w:p>
          <w:p w14:paraId="1C81F42D" w14:textId="77777777" w:rsidR="002A53D3" w:rsidRPr="00FD40C3" w:rsidRDefault="002A53D3" w:rsidP="002A53D3">
            <w:pPr>
              <w:pStyle w:val="Code"/>
              <w:rPr>
                <w:lang w:val="id-ID"/>
              </w:rPr>
            </w:pPr>
            <w:r w:rsidRPr="00FD40C3">
              <w:rPr>
                <w:lang w:val="id-ID"/>
              </w:rPr>
              <w:t xml:space="preserve">  const keyAnswer = req.body.teacherAnswer;</w:t>
            </w:r>
          </w:p>
          <w:p w14:paraId="40812FD3" w14:textId="77777777" w:rsidR="002A53D3" w:rsidRPr="00FD40C3" w:rsidRDefault="002A53D3" w:rsidP="002A53D3">
            <w:pPr>
              <w:pStyle w:val="Code"/>
              <w:rPr>
                <w:lang w:val="id-ID"/>
              </w:rPr>
            </w:pPr>
            <w:r w:rsidRPr="00FD40C3">
              <w:rPr>
                <w:lang w:val="id-ID"/>
              </w:rPr>
              <w:t xml:space="preserve">  const answer = req.body.studentAnswer;</w:t>
            </w:r>
          </w:p>
          <w:p w14:paraId="37148473" w14:textId="77777777" w:rsidR="002A53D3" w:rsidRPr="00FD40C3" w:rsidRDefault="002A53D3" w:rsidP="002A53D3">
            <w:pPr>
              <w:pStyle w:val="Code"/>
              <w:rPr>
                <w:lang w:val="id-ID"/>
              </w:rPr>
            </w:pPr>
            <w:r w:rsidRPr="00FD40C3">
              <w:rPr>
                <w:lang w:val="id-ID"/>
              </w:rPr>
              <w:t xml:space="preserve">  const language = req.body.language;</w:t>
            </w:r>
          </w:p>
          <w:p w14:paraId="2929FE9B" w14:textId="77777777" w:rsidR="002A53D3" w:rsidRPr="00FD40C3" w:rsidRDefault="002A53D3" w:rsidP="002A53D3">
            <w:pPr>
              <w:pStyle w:val="Code"/>
              <w:rPr>
                <w:lang w:val="id-ID"/>
              </w:rPr>
            </w:pPr>
            <w:r w:rsidRPr="00FD40C3">
              <w:rPr>
                <w:lang w:val="id-ID"/>
              </w:rPr>
              <w:lastRenderedPageBreak/>
              <w:t xml:space="preserve">  const docid = req.body.docid;</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let Dataset = `keyAnswer,studentAnswer\n"${keyAnswer}","${answer}"`;</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let scoreLoad;</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fs.writeFileSync(docid + ".csv", Datase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let options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PythonShell.run("models/english/aprilModel.py", options)</w:t>
            </w:r>
          </w:p>
          <w:p w14:paraId="445E2A2D" w14:textId="77777777" w:rsidR="002A53D3" w:rsidRPr="00FD40C3" w:rsidRDefault="002A53D3" w:rsidP="002A53D3">
            <w:pPr>
              <w:pStyle w:val="Code"/>
              <w:rPr>
                <w:lang w:val="id-ID"/>
              </w:rPr>
            </w:pPr>
            <w:r w:rsidRPr="00FD40C3">
              <w:rPr>
                <w:lang w:val="id-ID"/>
              </w:rPr>
              <w:t xml:space="preserve">    .then((messages)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then(()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then(()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catch((err)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175" w:name="_Toc153476916"/>
      <w:bookmarkStart w:id="176" w:name="_Toc156335943"/>
      <w:r w:rsidRPr="00FD40C3">
        <w:rPr>
          <w:lang w:val="id-ID"/>
        </w:rPr>
        <w:lastRenderedPageBreak/>
        <w:t xml:space="preserve">Kode Program </w:t>
      </w:r>
      <w:r w:rsidR="00B93B54" w:rsidRPr="00FD40C3">
        <w:rPr>
          <w:lang w:val="id-ID"/>
        </w:rPr>
        <w:t xml:space="preserve">Rute </w:t>
      </w:r>
      <w:r w:rsidRPr="00FD40C3">
        <w:rPr>
          <w:lang w:val="id-ID"/>
        </w:rPr>
        <w:t>/</w:t>
      </w:r>
      <w:r w:rsidR="00B93B54" w:rsidRPr="00FD40C3">
        <w:rPr>
          <w:lang w:val="id-ID"/>
        </w:rPr>
        <w:t>ens</w:t>
      </w:r>
      <w:bookmarkEnd w:id="175"/>
      <w:bookmarkEnd w:id="176"/>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enb” dan menjalankan model </w:t>
      </w:r>
      <w:r w:rsidRPr="00FD40C3">
        <w:rPr>
          <w:i/>
          <w:iCs/>
        </w:rPr>
        <w:t>machine learning</w:t>
      </w:r>
      <w:r w:rsidRPr="00FD40C3">
        <w:t xml:space="preserve"> bahasa Inggris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r w:rsidRPr="00FD40C3">
              <w:rPr>
                <w:lang w:val="id-ID"/>
              </w:rPr>
              <w:t>app.post("/enb", upload.single("studentAnswers"), (req, res) =&gt; {</w:t>
            </w:r>
          </w:p>
          <w:p w14:paraId="2D3E4395" w14:textId="77777777" w:rsidR="002A53D3" w:rsidRPr="00FD40C3" w:rsidRDefault="002A53D3" w:rsidP="002A53D3">
            <w:pPr>
              <w:pStyle w:val="Code"/>
              <w:rPr>
                <w:lang w:val="id-ID"/>
              </w:rPr>
            </w:pPr>
            <w:r w:rsidRPr="00FD40C3">
              <w:rPr>
                <w:lang w:val="id-ID"/>
              </w:rPr>
              <w:t xml:space="preserve">  const keyAnswer = req.body.teacherAnswer;</w:t>
            </w:r>
          </w:p>
          <w:p w14:paraId="48B37C34" w14:textId="77777777" w:rsidR="002A53D3" w:rsidRPr="00FD40C3" w:rsidRDefault="002A53D3" w:rsidP="002A53D3">
            <w:pPr>
              <w:pStyle w:val="Code"/>
              <w:rPr>
                <w:lang w:val="id-ID"/>
              </w:rPr>
            </w:pPr>
            <w:r w:rsidRPr="00FD40C3">
              <w:rPr>
                <w:lang w:val="id-ID"/>
              </w:rPr>
              <w:t xml:space="preserve">  const studentNames = req.body.nameColumns;</w:t>
            </w:r>
          </w:p>
          <w:p w14:paraId="28B0B5E7" w14:textId="77777777" w:rsidR="002A53D3" w:rsidRPr="00FD40C3" w:rsidRDefault="002A53D3" w:rsidP="002A53D3">
            <w:pPr>
              <w:pStyle w:val="Code"/>
              <w:rPr>
                <w:lang w:val="id-ID"/>
              </w:rPr>
            </w:pPr>
            <w:r w:rsidRPr="00FD40C3">
              <w:rPr>
                <w:lang w:val="id-ID"/>
              </w:rPr>
              <w:t xml:space="preserve">  const answerColumns = req.body.answerColumns;</w:t>
            </w:r>
          </w:p>
          <w:p w14:paraId="1E3F1EAF" w14:textId="77777777" w:rsidR="002A53D3" w:rsidRPr="00FD40C3" w:rsidRDefault="002A53D3" w:rsidP="002A53D3">
            <w:pPr>
              <w:pStyle w:val="Code"/>
              <w:rPr>
                <w:lang w:val="id-ID"/>
              </w:rPr>
            </w:pPr>
            <w:r w:rsidRPr="00FD40C3">
              <w:rPr>
                <w:lang w:val="id-ID"/>
              </w:rPr>
              <w:t xml:space="preserve">  const language = req.body.language;</w:t>
            </w:r>
          </w:p>
          <w:p w14:paraId="7688E927" w14:textId="77777777" w:rsidR="002A53D3" w:rsidRPr="00FD40C3" w:rsidRDefault="002A53D3" w:rsidP="002A53D3">
            <w:pPr>
              <w:pStyle w:val="Code"/>
              <w:rPr>
                <w:lang w:val="id-ID"/>
              </w:rPr>
            </w:pPr>
            <w:r w:rsidRPr="00FD40C3">
              <w:rPr>
                <w:lang w:val="id-ID"/>
              </w:rPr>
              <w:t xml:space="preserve">  let docid = bulkDocumentID;</w:t>
            </w:r>
          </w:p>
          <w:p w14:paraId="7D65653D" w14:textId="77777777" w:rsidR="002A53D3" w:rsidRPr="00FD40C3" w:rsidRDefault="002A53D3" w:rsidP="002A53D3">
            <w:pPr>
              <w:pStyle w:val="Code"/>
              <w:rPr>
                <w:lang w:val="id-ID"/>
              </w:rPr>
            </w:pPr>
            <w:r w:rsidRPr="00FD40C3">
              <w:rPr>
                <w:lang w:val="id-ID"/>
              </w:rPr>
              <w:t xml:space="preserve">  let scoreLoad;</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CSVToJSON()</w:t>
            </w:r>
          </w:p>
          <w:p w14:paraId="24B44EEE" w14:textId="77777777" w:rsidR="002A53D3" w:rsidRPr="00FD40C3" w:rsidRDefault="002A53D3" w:rsidP="002A53D3">
            <w:pPr>
              <w:pStyle w:val="Code"/>
              <w:rPr>
                <w:lang w:val="id-ID"/>
              </w:rPr>
            </w:pPr>
            <w:r w:rsidRPr="00FD40C3">
              <w:rPr>
                <w:lang w:val="id-ID"/>
              </w:rPr>
              <w:t xml:space="preserve">    .fromFile("./" + docid + ".csv")</w:t>
            </w:r>
          </w:p>
          <w:p w14:paraId="3444B789" w14:textId="77777777" w:rsidR="002A53D3" w:rsidRPr="00FD40C3" w:rsidRDefault="002A53D3" w:rsidP="002A53D3">
            <w:pPr>
              <w:pStyle w:val="Code"/>
              <w:rPr>
                <w:lang w:val="id-ID"/>
              </w:rPr>
            </w:pPr>
            <w:r w:rsidRPr="00FD40C3">
              <w:rPr>
                <w:lang w:val="id-ID"/>
              </w:rPr>
              <w:t xml:space="preserve">    .then((source)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177" w:name="_Toc153476917"/>
      <w:bookmarkStart w:id="178" w:name="_Toc156335944"/>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enb</w:t>
      </w:r>
      <w:bookmarkEnd w:id="177"/>
      <w:bookmarkEnd w:id="178"/>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ids”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r w:rsidRPr="00FD40C3">
              <w:rPr>
                <w:lang w:val="id-ID"/>
              </w:rPr>
              <w:t>app.post("/ids", (req, res) =&gt; {</w:t>
            </w:r>
          </w:p>
          <w:p w14:paraId="7D681323" w14:textId="77777777" w:rsidR="002A53D3" w:rsidRPr="00FD40C3" w:rsidRDefault="002A53D3" w:rsidP="002A53D3">
            <w:pPr>
              <w:pStyle w:val="Code"/>
              <w:rPr>
                <w:lang w:val="id-ID"/>
              </w:rPr>
            </w:pPr>
            <w:r w:rsidRPr="00FD40C3">
              <w:rPr>
                <w:lang w:val="id-ID"/>
              </w:rPr>
              <w:t xml:space="preserve">  const { language, teacherAnswer, studentAnswer, docid } = req.body;</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let option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PythonShell.run("./models/indonesia/ASAG.py", option).then((messages)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179" w:name="_Toc153476918"/>
      <w:bookmarkStart w:id="180" w:name="_Toc156335945"/>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ids</w:t>
      </w:r>
      <w:bookmarkEnd w:id="179"/>
      <w:bookmarkEnd w:id="180"/>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idbulk”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r w:rsidRPr="00FD40C3">
              <w:rPr>
                <w:lang w:val="id-ID"/>
              </w:rPr>
              <w:t>app.post("/idbulk", upload.single("studentAnswers"), async (req, res) =&gt; {</w:t>
            </w:r>
          </w:p>
          <w:p w14:paraId="658581A7" w14:textId="77777777" w:rsidR="003D5A4A" w:rsidRPr="00FD40C3" w:rsidRDefault="003D5A4A" w:rsidP="003A7332">
            <w:pPr>
              <w:pStyle w:val="Code"/>
              <w:rPr>
                <w:lang w:val="id-ID"/>
              </w:rPr>
            </w:pPr>
            <w:r w:rsidRPr="00FD40C3">
              <w:rPr>
                <w:lang w:val="id-ID"/>
              </w:rPr>
              <w:t xml:space="preserve">  const { teacherAnswer, nameColumns, answerColumns, language } = req.body;</w:t>
            </w:r>
          </w:p>
          <w:p w14:paraId="4DCBC466" w14:textId="77777777" w:rsidR="003D5A4A" w:rsidRPr="00FD40C3" w:rsidRDefault="003D5A4A" w:rsidP="003A7332">
            <w:pPr>
              <w:pStyle w:val="Code"/>
              <w:rPr>
                <w:lang w:val="id-ID"/>
              </w:rPr>
            </w:pPr>
            <w:r w:rsidRPr="00FD40C3">
              <w:rPr>
                <w:lang w:val="id-ID"/>
              </w:rPr>
              <w:t xml:space="preserve">  let docid = bulkDocumentID;</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let idbulk1 = fs.readFileSync("public/pages/bulkID1.html", "utf-8");</w:t>
            </w:r>
          </w:p>
          <w:p w14:paraId="00C851CC" w14:textId="77777777" w:rsidR="003D5A4A" w:rsidRPr="00FD40C3" w:rsidRDefault="003D5A4A" w:rsidP="003A7332">
            <w:pPr>
              <w:pStyle w:val="Code"/>
              <w:rPr>
                <w:lang w:val="id-ID"/>
              </w:rPr>
            </w:pPr>
            <w:r w:rsidRPr="00FD40C3">
              <w:rPr>
                <w:lang w:val="id-ID"/>
              </w:rPr>
              <w:t xml:space="preserve">  let idbulk2 = fs.readFileSync("public/pages/bulkID2.html", "utf-8");</w:t>
            </w:r>
          </w:p>
          <w:p w14:paraId="1FF6B9C8" w14:textId="77777777" w:rsidR="003D5A4A" w:rsidRPr="00FD40C3" w:rsidRDefault="003D5A4A" w:rsidP="003A7332">
            <w:pPr>
              <w:pStyle w:val="Code"/>
              <w:rPr>
                <w:lang w:val="id-ID"/>
              </w:rPr>
            </w:pPr>
            <w:r w:rsidRPr="00FD40C3">
              <w:rPr>
                <w:lang w:val="id-ID"/>
              </w:rPr>
              <w:t xml:space="preserve">  let idbulk3 = fs.readFileSync("public/pages/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res.write(idbulk1);</w:t>
            </w:r>
          </w:p>
          <w:p w14:paraId="297D382F" w14:textId="77777777" w:rsidR="003D5A4A" w:rsidRPr="00FD40C3" w:rsidRDefault="003D5A4A" w:rsidP="003A7332">
            <w:pPr>
              <w:pStyle w:val="Code"/>
              <w:rPr>
                <w:lang w:val="id-ID"/>
              </w:rPr>
            </w:pPr>
            <w:r w:rsidRPr="00FD40C3">
              <w:rPr>
                <w:lang w:val="id-ID"/>
              </w:rPr>
              <w:t xml:space="preserve">  res.write("&lt;p&gt;");</w:t>
            </w:r>
          </w:p>
          <w:p w14:paraId="43E126BC" w14:textId="77777777" w:rsidR="003D5A4A" w:rsidRPr="00FD40C3" w:rsidRDefault="003D5A4A" w:rsidP="003A7332">
            <w:pPr>
              <w:pStyle w:val="Code"/>
              <w:rPr>
                <w:lang w:val="id-ID"/>
              </w:rPr>
            </w:pPr>
            <w:r w:rsidRPr="00FD40C3">
              <w:rPr>
                <w:lang w:val="id-ID"/>
              </w:rPr>
              <w:t xml:space="preserve">  res.write(teacherAnswer);</w:t>
            </w:r>
          </w:p>
          <w:p w14:paraId="2F97D4F6" w14:textId="77777777" w:rsidR="003D5A4A" w:rsidRPr="00FD40C3" w:rsidRDefault="003D5A4A" w:rsidP="003A7332">
            <w:pPr>
              <w:pStyle w:val="Code"/>
              <w:rPr>
                <w:lang w:val="id-ID"/>
              </w:rPr>
            </w:pPr>
            <w:r w:rsidRPr="00FD40C3">
              <w:rPr>
                <w:lang w:val="id-ID"/>
              </w:rPr>
              <w:t xml:space="preserve">  res.write("&lt;/p&gt;");</w:t>
            </w:r>
          </w:p>
          <w:p w14:paraId="6ED1B2F6" w14:textId="77777777" w:rsidR="003D5A4A" w:rsidRPr="00FD40C3" w:rsidRDefault="003D5A4A" w:rsidP="003A7332">
            <w:pPr>
              <w:pStyle w:val="Code"/>
              <w:rPr>
                <w:lang w:val="id-ID"/>
              </w:rPr>
            </w:pPr>
            <w:r w:rsidRPr="00FD40C3">
              <w:rPr>
                <w:lang w:val="id-ID"/>
              </w:rPr>
              <w:t xml:space="preserve">  res.write(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const sources = await CSVToJSON().fromFile("./" + docid + ".csv");</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if (</w:t>
            </w:r>
          </w:p>
          <w:p w14:paraId="005CF243" w14:textId="77777777" w:rsidR="003D5A4A" w:rsidRPr="00FD40C3" w:rsidRDefault="003D5A4A" w:rsidP="003A7332">
            <w:pPr>
              <w:pStyle w:val="Code"/>
              <w:rPr>
                <w:lang w:val="id-ID"/>
              </w:rPr>
            </w:pPr>
            <w:r w:rsidRPr="00FD40C3">
              <w:rPr>
                <w:lang w:val="id-ID"/>
              </w:rPr>
              <w:t xml:space="preserve">    sources[0][nameColumns] == undefined &amp;&amp;</w:t>
            </w:r>
          </w:p>
          <w:p w14:paraId="08C697EF" w14:textId="77777777" w:rsidR="003D5A4A" w:rsidRPr="00FD40C3" w:rsidRDefault="003D5A4A" w:rsidP="003A7332">
            <w:pPr>
              <w:pStyle w:val="Code"/>
              <w:rPr>
                <w:lang w:val="id-ID"/>
              </w:rPr>
            </w:pPr>
            <w:r w:rsidRPr="00FD40C3">
              <w:rPr>
                <w:lang w:val="id-ID"/>
              </w:rPr>
              <w:t xml:space="preserve">    sources[0][answerColumns] == undefined</w:t>
            </w:r>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els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181" w:name="_Toc153476919"/>
      <w:bookmarkStart w:id="182" w:name="_Toc156335946"/>
      <w:r w:rsidRPr="00FD40C3">
        <w:rPr>
          <w:lang w:val="id-ID"/>
        </w:rPr>
        <w:lastRenderedPageBreak/>
        <w:t>Kode Program Rute /idbulk</w:t>
      </w:r>
      <w:bookmarkEnd w:id="181"/>
      <w:bookmarkEnd w:id="182"/>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Khusus untuk fungsi penilaian jamak dimana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r w:rsidRPr="00FD40C3">
              <w:rPr>
                <w:lang w:val="id-ID"/>
              </w:rPr>
              <w:t>document.getElementById("print").addEventListener("click", () =&gt; {</w:t>
            </w:r>
          </w:p>
          <w:p w14:paraId="3482A8FB" w14:textId="0CF67DFE" w:rsidR="00201359" w:rsidRPr="00FD40C3" w:rsidRDefault="00201359" w:rsidP="002C2911">
            <w:pPr>
              <w:pStyle w:val="Code"/>
              <w:rPr>
                <w:lang w:val="id-ID"/>
              </w:rPr>
            </w:pPr>
            <w:r w:rsidRPr="00FD40C3">
              <w:rPr>
                <w:lang w:val="id-ID"/>
              </w:rPr>
              <w:t>document.getElementById("print").style.opacity = 0;</w:t>
            </w:r>
          </w:p>
          <w:p w14:paraId="1399877E" w14:textId="674C2148" w:rsidR="00201359" w:rsidRPr="00FD40C3" w:rsidRDefault="00201359" w:rsidP="002C2911">
            <w:pPr>
              <w:pStyle w:val="Code"/>
              <w:rPr>
                <w:lang w:val="id-ID"/>
              </w:rPr>
            </w:pPr>
            <w:r w:rsidRPr="00FD40C3">
              <w:rPr>
                <w:lang w:val="id-ID"/>
              </w:rPr>
              <w:t>window.print();</w:t>
            </w:r>
          </w:p>
          <w:p w14:paraId="7D5DBB69" w14:textId="77777777" w:rsidR="002C2911" w:rsidRPr="00FD40C3" w:rsidRDefault="00201359" w:rsidP="002C2911">
            <w:pPr>
              <w:pStyle w:val="Code"/>
              <w:rPr>
                <w:lang w:val="id-ID"/>
              </w:rPr>
            </w:pPr>
            <w:r w:rsidRPr="00FD40C3">
              <w:rPr>
                <w:lang w:val="id-ID"/>
              </w:rPr>
              <w:t>document.getElementById("print").style.opacity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183" w:name="_Toc153476920"/>
      <w:bookmarkStart w:id="184" w:name="_Toc156335947"/>
      <w:r w:rsidRPr="00FD40C3">
        <w:rPr>
          <w:lang w:val="id-ID"/>
        </w:rPr>
        <w:t>Kode Konversi Hasil Penilaian Menjadi PDF</w:t>
      </w:r>
      <w:bookmarkEnd w:id="183"/>
      <w:bookmarkEnd w:id="184"/>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r w:rsidRPr="00FD40C3">
        <w:rPr>
          <w:i/>
          <w:iCs/>
        </w:rPr>
        <w:t>JavaScript</w:t>
      </w:r>
      <w:r w:rsidRPr="00FD40C3">
        <w:t xml:space="preserve"> dari </w:t>
      </w:r>
      <w:r w:rsidRPr="00FD40C3">
        <w:rPr>
          <w:i/>
          <w:iCs/>
        </w:rPr>
        <w:t>frontend</w:t>
      </w:r>
      <w:r w:rsidRPr="00FD40C3">
        <w:t xml:space="preserve"> hasil penilaian dapat mendeteksi saat pengguna menekan tombol</w:t>
      </w:r>
      <w:r w:rsidR="002A19AA" w:rsidRPr="00FD40C3">
        <w:t xml:space="preserve"> “Export to PDF”</w:t>
      </w:r>
      <w:r w:rsidRPr="00FD40C3">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r w:rsidRPr="00FD40C3">
        <w:rPr>
          <w:i/>
          <w:iCs/>
        </w:rPr>
        <w:t>backend</w:t>
      </w:r>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r w:rsidRPr="00FD40C3">
              <w:rPr>
                <w:lang w:val="id-ID"/>
              </w:rPr>
              <w:lastRenderedPageBreak/>
              <w:t>CSVToJSON()</w:t>
            </w:r>
          </w:p>
          <w:p w14:paraId="1D47376B" w14:textId="77777777" w:rsidR="00224984" w:rsidRPr="00FD40C3" w:rsidRDefault="00224984" w:rsidP="00224984">
            <w:pPr>
              <w:pStyle w:val="Code"/>
              <w:rPr>
                <w:lang w:val="id-ID"/>
              </w:rPr>
            </w:pPr>
            <w:r w:rsidRPr="00FD40C3">
              <w:rPr>
                <w:lang w:val="id-ID"/>
              </w:rPr>
              <w:t xml:space="preserve">    .fromFile("./" + docid + ".csv")</w:t>
            </w:r>
          </w:p>
          <w:p w14:paraId="5025C655" w14:textId="77777777" w:rsidR="00224984" w:rsidRPr="00FD40C3" w:rsidRDefault="00224984" w:rsidP="00224984">
            <w:pPr>
              <w:pStyle w:val="Code"/>
              <w:rPr>
                <w:lang w:val="id-ID"/>
              </w:rPr>
            </w:pPr>
            <w:r w:rsidRPr="00FD40C3">
              <w:rPr>
                <w:lang w:val="id-ID"/>
              </w:rPr>
              <w:t xml:space="preserve">    .then((source) =&gt; {</w:t>
            </w:r>
          </w:p>
          <w:p w14:paraId="54368923" w14:textId="77777777" w:rsidR="00224984" w:rsidRPr="00FD40C3" w:rsidRDefault="00224984" w:rsidP="00224984">
            <w:pPr>
              <w:pStyle w:val="Code"/>
              <w:rPr>
                <w:lang w:val="id-ID"/>
              </w:rPr>
            </w:pPr>
            <w:r w:rsidRPr="00FD40C3">
              <w:rPr>
                <w:lang w:val="id-ID"/>
              </w:rPr>
              <w:t xml:space="preserve">      for (let i = 0; i &lt; source.length; i++) {</w:t>
            </w:r>
          </w:p>
          <w:p w14:paraId="4B37F0E3" w14:textId="77777777" w:rsidR="00224984" w:rsidRPr="00FD40C3" w:rsidRDefault="00224984" w:rsidP="00224984">
            <w:pPr>
              <w:pStyle w:val="Code"/>
              <w:rPr>
                <w:lang w:val="id-ID"/>
              </w:rPr>
            </w:pPr>
            <w:r w:rsidRPr="00FD40C3">
              <w:rPr>
                <w:lang w:val="id-ID"/>
              </w:rPr>
              <w:t xml:space="preserve">        source[i].keyAnswer = keyAnswer;</w:t>
            </w:r>
          </w:p>
          <w:p w14:paraId="3C2100E4" w14:textId="77777777" w:rsidR="00224984" w:rsidRPr="00FD40C3" w:rsidRDefault="00224984" w:rsidP="00224984">
            <w:pPr>
              <w:pStyle w:val="Code"/>
              <w:rPr>
                <w:lang w:val="id-ID"/>
              </w:rPr>
            </w:pPr>
            <w:r w:rsidRPr="00FD40C3">
              <w:rPr>
                <w:lang w:val="id-ID"/>
              </w:rPr>
              <w:t xml:space="preserve">        source[i].studentAnswer = source[i][answerColumns];</w:t>
            </w:r>
          </w:p>
          <w:p w14:paraId="592C0F28" w14:textId="77777777" w:rsidR="00224984" w:rsidRPr="00FD40C3" w:rsidRDefault="00224984" w:rsidP="00224984">
            <w:pPr>
              <w:pStyle w:val="Code"/>
              <w:rPr>
                <w:lang w:val="id-ID"/>
              </w:rPr>
            </w:pPr>
            <w:r w:rsidRPr="00FD40C3">
              <w:rPr>
                <w:lang w:val="id-ID"/>
              </w:rPr>
              <w:t xml:space="preserve">        source[i].studentName = source[i][studentNames];</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const csv = JSONToCSV(source);</w:t>
            </w:r>
          </w:p>
          <w:p w14:paraId="6A65DA63" w14:textId="225BC754" w:rsidR="00224984" w:rsidRPr="00FD40C3" w:rsidRDefault="00224984" w:rsidP="00224984">
            <w:pPr>
              <w:pStyle w:val="Code"/>
              <w:rPr>
                <w:lang w:val="id-ID"/>
              </w:rPr>
            </w:pPr>
            <w:r w:rsidRPr="00FD40C3">
              <w:rPr>
                <w:lang w:val="id-ID"/>
              </w:rPr>
              <w:t xml:space="preserve">      fs.writeFileSync(docid + ".csv", csv);</w:t>
            </w:r>
          </w:p>
        </w:tc>
      </w:tr>
    </w:tbl>
    <w:p w14:paraId="7C8A88F3" w14:textId="7E80E841" w:rsidR="00224984" w:rsidRPr="00FD40C3" w:rsidRDefault="00224984" w:rsidP="00711F61">
      <w:pPr>
        <w:pStyle w:val="Kode"/>
        <w:rPr>
          <w:lang w:val="id-ID"/>
        </w:rPr>
      </w:pPr>
      <w:bookmarkStart w:id="185" w:name="_Toc153476921"/>
      <w:bookmarkStart w:id="186" w:name="_Toc156335948"/>
      <w:r w:rsidRPr="00FD40C3">
        <w:rPr>
          <w:lang w:val="id-ID"/>
        </w:rPr>
        <w:t>Kode Konversi Berkas CSV ke JSON</w:t>
      </w:r>
      <w:bookmarkEnd w:id="185"/>
      <w:bookmarkEnd w:id="186"/>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sidRPr="00FD40C3">
        <w:rPr>
          <w:i/>
          <w:iCs/>
        </w:rPr>
        <w:t>machine learning</w:t>
      </w:r>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187" w:name="_Toc156335869"/>
      <w:r w:rsidRPr="00FD40C3">
        <w:t>Child-Process Model Machine Learning</w:t>
      </w:r>
      <w:bookmarkEnd w:id="187"/>
    </w:p>
    <w:p w14:paraId="64041035" w14:textId="184D5DD2" w:rsidR="00902D8C" w:rsidRPr="00FD40C3" w:rsidRDefault="00902D8C" w:rsidP="00902D8C">
      <w:pPr>
        <w:ind w:firstLine="0"/>
      </w:pPr>
      <w:r w:rsidRPr="00FD40C3">
        <w:t xml:space="preserve">Setelah </w:t>
      </w:r>
      <w:r w:rsidRPr="00FD40C3">
        <w:rPr>
          <w:i/>
          <w:iCs/>
        </w:rPr>
        <w:t>backend</w:t>
      </w:r>
      <w:r w:rsidRPr="00FD40C3">
        <w:t xml:space="preserve"> menerima jawaban pengajar dan jawaban pelajar untuk diperiksa, </w:t>
      </w:r>
      <w:r w:rsidRPr="00FD40C3">
        <w:rPr>
          <w:i/>
          <w:iCs/>
        </w:rPr>
        <w:t>backend</w:t>
      </w:r>
      <w:r w:rsidRPr="00FD40C3">
        <w:t xml:space="preserve"> akan mengirimkan jawaban pengajar dan jaw</w:t>
      </w:r>
      <w:r w:rsidR="00F44F69">
        <w:rPr>
          <w:lang w:val="en-US"/>
        </w:rPr>
        <w:t>a</w:t>
      </w:r>
      <w:r w:rsidRPr="00FD40C3">
        <w:t xml:space="preserve">ban pelajar tersebut ke model </w:t>
      </w:r>
      <w:r w:rsidRPr="00FD40C3">
        <w:rPr>
          <w:i/>
          <w:iCs/>
        </w:rPr>
        <w:t>machine learning</w:t>
      </w:r>
      <w:r w:rsidRPr="00FD40C3">
        <w:t xml:space="preserve"> untuk diperiksa melalui metode </w:t>
      </w:r>
      <w:r w:rsidRPr="00FD40C3">
        <w:rPr>
          <w:i/>
          <w:iCs/>
        </w:rPr>
        <w:t>child process</w:t>
      </w:r>
      <w:r w:rsidRPr="00FD40C3">
        <w:t xml:space="preserve"> sesuai dengan bahasa yang pengguna pilih sebelumnya pada </w:t>
      </w:r>
      <w:r w:rsidRPr="00FD40C3">
        <w:rPr>
          <w:i/>
          <w:iCs/>
        </w:rPr>
        <w:t>frontend</w:t>
      </w:r>
      <w:r w:rsidRPr="00FD40C3">
        <w:t xml:space="preserve">. Model </w:t>
      </w:r>
      <w:r w:rsidRPr="00FD40C3">
        <w:rPr>
          <w:i/>
          <w:iCs/>
        </w:rPr>
        <w:t>machine learning</w:t>
      </w:r>
      <w:r w:rsidRPr="00FD40C3">
        <w:t xml:space="preserve"> kemudian akan melakukan penilaian esai otomatis dan akan menghasilkan </w:t>
      </w:r>
      <w:r w:rsidRPr="00FD40C3">
        <w:rPr>
          <w:i/>
          <w:iCs/>
        </w:rPr>
        <w:t>output</w:t>
      </w:r>
      <w:r w:rsidRPr="00FD40C3">
        <w:t xml:space="preserve"> yang akan dikembalikan kepada </w:t>
      </w:r>
      <w:r w:rsidRPr="00FD40C3">
        <w:rPr>
          <w:i/>
          <w:iCs/>
        </w:rPr>
        <w:t>backend</w:t>
      </w:r>
      <w:r w:rsidRPr="00FD40C3">
        <w:t xml:space="preserve">. Setelah </w:t>
      </w:r>
      <w:r w:rsidRPr="00FD40C3">
        <w:rPr>
          <w:i/>
          <w:iCs/>
        </w:rPr>
        <w:t>backend</w:t>
      </w:r>
      <w:r w:rsidRPr="00FD40C3">
        <w:t xml:space="preserve"> menerima hasil penilaian dari model </w:t>
      </w:r>
      <w:r w:rsidRPr="00FD40C3">
        <w:rPr>
          <w:i/>
          <w:iCs/>
        </w:rPr>
        <w:t>machine learning</w:t>
      </w:r>
      <w:r w:rsidRPr="00FD40C3">
        <w:t xml:space="preserve">, maka akan dikirimkan </w:t>
      </w:r>
      <w:r w:rsidRPr="00FD40C3">
        <w:rPr>
          <w:i/>
          <w:iCs/>
        </w:rPr>
        <w:t>frontend</w:t>
      </w:r>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Model Machine Learning Bahasa Inggris</w:t>
      </w:r>
    </w:p>
    <w:p w14:paraId="794B59C9" w14:textId="71C1C26C" w:rsidR="00902D8C" w:rsidRPr="00FD40C3" w:rsidRDefault="00902D8C" w:rsidP="00902D8C">
      <w:pPr>
        <w:ind w:firstLine="0"/>
      </w:pPr>
      <w:r w:rsidRPr="00FD40C3">
        <w:t xml:space="preserve">Model </w:t>
      </w:r>
      <w:r w:rsidRPr="00FD40C3">
        <w:rPr>
          <w:i/>
          <w:iCs/>
        </w:rPr>
        <w:t>machine learning</w:t>
      </w:r>
      <w:r w:rsidRPr="00FD40C3">
        <w:t xml:space="preserve"> bahasa Inggris menerima nama CSV berisi jawaban pengajar dan jawaban pelajar dari </w:t>
      </w:r>
      <w:r w:rsidRPr="00FD40C3">
        <w:rPr>
          <w:i/>
          <w:iCs/>
        </w:rPr>
        <w:t>backend</w:t>
      </w:r>
      <w:r w:rsidRPr="00FD40C3">
        <w:t xml:space="preserve"> melalui argumen sistem. Model bahasa Inggris memeriksa dokumen CSV yang dibuat oleh </w:t>
      </w:r>
      <w:r w:rsidRPr="00FD40C3">
        <w:rPr>
          <w:i/>
          <w:iCs/>
        </w:rPr>
        <w:t>backend</w:t>
      </w:r>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r w:rsidRPr="00FD40C3">
              <w:rPr>
                <w:lang w:val="id-ID"/>
              </w:rPr>
              <w:t>full_df = pd.read_csv(f"{sys.argv[1]}.csv")</w:t>
            </w:r>
          </w:p>
          <w:p w14:paraId="35456CFA" w14:textId="77777777" w:rsidR="00902D8C" w:rsidRPr="00FD40C3" w:rsidRDefault="00902D8C" w:rsidP="002306B8">
            <w:pPr>
              <w:pStyle w:val="Code"/>
              <w:rPr>
                <w:lang w:val="id-ID"/>
              </w:rPr>
            </w:pPr>
            <w:r w:rsidRPr="00FD40C3">
              <w:rPr>
                <w:lang w:val="id-ID"/>
              </w:rPr>
              <w:t>full_df</w:t>
            </w:r>
          </w:p>
        </w:tc>
      </w:tr>
    </w:tbl>
    <w:p w14:paraId="1B3D9012" w14:textId="77777777" w:rsidR="00902D8C" w:rsidRPr="00FD40C3" w:rsidRDefault="00902D8C" w:rsidP="00711F61">
      <w:pPr>
        <w:pStyle w:val="Kode"/>
        <w:rPr>
          <w:lang w:val="id-ID"/>
        </w:rPr>
      </w:pPr>
      <w:bookmarkStart w:id="188" w:name="_Toc153476922"/>
      <w:bookmarkStart w:id="189" w:name="_Toc156335949"/>
      <w:r w:rsidRPr="00FD40C3">
        <w:rPr>
          <w:lang w:val="id-ID"/>
        </w:rPr>
        <w:t>Model Bahasa Inggris Menerima Nama Berkas CSV</w:t>
      </w:r>
      <w:bookmarkEnd w:id="188"/>
      <w:bookmarkEnd w:id="189"/>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backend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r w:rsidRPr="00FD40C3">
              <w:rPr>
                <w:color w:val="000000" w:themeColor="text1"/>
                <w:lang w:val="id-ID"/>
              </w:rPr>
              <w:t>print(full_df.to_json())</w:t>
            </w:r>
          </w:p>
        </w:tc>
      </w:tr>
    </w:tbl>
    <w:p w14:paraId="21959F84" w14:textId="77777777" w:rsidR="00902D8C" w:rsidRPr="00FD40C3" w:rsidRDefault="00902D8C" w:rsidP="00711F61">
      <w:pPr>
        <w:pStyle w:val="Kode"/>
        <w:rPr>
          <w:lang w:val="id-ID"/>
        </w:rPr>
      </w:pPr>
      <w:bookmarkStart w:id="190" w:name="_Toc153476923"/>
      <w:bookmarkStart w:id="191" w:name="_Toc156335950"/>
      <w:r w:rsidRPr="00FD40C3">
        <w:rPr>
          <w:lang w:val="id-ID"/>
        </w:rPr>
        <w:t>Model Bahasa Inggris Mengirim Hasil Penilaian</w:t>
      </w:r>
      <w:bookmarkEnd w:id="190"/>
      <w:bookmarkEnd w:id="191"/>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Model Machine Learning Bahasa Indonesia</w:t>
      </w:r>
    </w:p>
    <w:p w14:paraId="7D8B92E1" w14:textId="20E7DED1" w:rsidR="00902D8C" w:rsidRPr="00FD40C3" w:rsidRDefault="00902D8C" w:rsidP="00902D8C">
      <w:pPr>
        <w:ind w:firstLine="0"/>
      </w:pPr>
      <w:r w:rsidRPr="00FD40C3">
        <w:t xml:space="preserve">Model </w:t>
      </w:r>
      <w:r w:rsidRPr="00FD40C3">
        <w:rPr>
          <w:i/>
          <w:iCs/>
        </w:rPr>
        <w:t>machine learning</w:t>
      </w:r>
      <w:r w:rsidRPr="00FD40C3">
        <w:t xml:space="preserve"> bahasa Indonesia menerima jawaban pengajar dan jawaban pelajar berupa teks langsung dari </w:t>
      </w:r>
      <w:r w:rsidRPr="00FD40C3">
        <w:rPr>
          <w:i/>
          <w:iCs/>
        </w:rPr>
        <w:t>backend</w:t>
      </w:r>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print("Masukkan Kunci Jawaban:")</w:t>
            </w:r>
          </w:p>
          <w:p w14:paraId="5DA87D30" w14:textId="77777777" w:rsidR="00902D8C" w:rsidRPr="00FD40C3" w:rsidRDefault="00902D8C" w:rsidP="002306B8">
            <w:pPr>
              <w:pStyle w:val="Code"/>
              <w:rPr>
                <w:lang w:val="id-ID"/>
              </w:rPr>
            </w:pPr>
            <w:r w:rsidRPr="00FD40C3">
              <w:rPr>
                <w:lang w:val="id-ID"/>
              </w:rPr>
              <w:t>kj = sys.argv[1]</w:t>
            </w:r>
          </w:p>
          <w:p w14:paraId="23D78882" w14:textId="77777777" w:rsidR="00902D8C" w:rsidRPr="00FD40C3" w:rsidRDefault="00902D8C" w:rsidP="002306B8">
            <w:pPr>
              <w:pStyle w:val="Code"/>
              <w:rPr>
                <w:lang w:val="id-ID"/>
              </w:rPr>
            </w:pPr>
            <w:r w:rsidRPr="00FD40C3">
              <w:rPr>
                <w:lang w:val="id-ID"/>
              </w:rPr>
              <w:t># print("Masukkan Jawaban Siswa:")</w:t>
            </w:r>
          </w:p>
          <w:p w14:paraId="1E9CB68D" w14:textId="77777777" w:rsidR="00902D8C" w:rsidRPr="00FD40C3" w:rsidRDefault="00902D8C" w:rsidP="002306B8">
            <w:pPr>
              <w:pStyle w:val="Code"/>
              <w:rPr>
                <w:lang w:val="id-ID"/>
              </w:rPr>
            </w:pPr>
            <w:r w:rsidRPr="00FD40C3">
              <w:rPr>
                <w:lang w:val="id-ID"/>
              </w:rPr>
              <w:t>jawaban = sys.argv[2]</w:t>
            </w:r>
          </w:p>
        </w:tc>
      </w:tr>
    </w:tbl>
    <w:p w14:paraId="013B8FBD" w14:textId="77777777" w:rsidR="00902D8C" w:rsidRPr="00FD40C3" w:rsidRDefault="00902D8C" w:rsidP="00711F61">
      <w:pPr>
        <w:pStyle w:val="Kode"/>
        <w:rPr>
          <w:lang w:val="id-ID"/>
        </w:rPr>
      </w:pPr>
      <w:bookmarkStart w:id="192" w:name="_Toc153476924"/>
      <w:bookmarkStart w:id="193" w:name="_Toc156335951"/>
      <w:r w:rsidRPr="00FD40C3">
        <w:rPr>
          <w:lang w:val="id-ID"/>
        </w:rPr>
        <w:t>Model Bahasa Indonesia Menerima Teks Jawaban</w:t>
      </w:r>
      <w:bookmarkEnd w:id="192"/>
      <w:bookmarkEnd w:id="193"/>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r w:rsidRPr="00FD40C3">
        <w:rPr>
          <w:i/>
          <w:iCs/>
        </w:rPr>
        <w:t>output</w:t>
      </w:r>
      <w:r w:rsidRPr="00FD40C3">
        <w:t xml:space="preserve"> “done” sebagai penanda bahwa proses penilaian telah selesai untuk </w:t>
      </w:r>
      <w:r w:rsidRPr="00FD40C3">
        <w:rPr>
          <w:i/>
          <w:iCs/>
        </w:rPr>
        <w:t>backend</w:t>
      </w:r>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r w:rsidRPr="00FD40C3">
              <w:rPr>
                <w:lang w:val="id-ID"/>
              </w:rPr>
              <w:t>newfile.write(f"{sctScore}\n")</w:t>
            </w:r>
          </w:p>
          <w:p w14:paraId="6FA7227F" w14:textId="77777777" w:rsidR="00902D8C" w:rsidRPr="00FD40C3" w:rsidRDefault="00902D8C" w:rsidP="002306B8">
            <w:pPr>
              <w:pStyle w:val="Code"/>
              <w:rPr>
                <w:lang w:val="id-ID"/>
              </w:rPr>
            </w:pPr>
            <w:r w:rsidRPr="00FD40C3">
              <w:rPr>
                <w:lang w:val="id-ID"/>
              </w:rPr>
              <w:t>newfile.close()</w:t>
            </w:r>
          </w:p>
          <w:p w14:paraId="79E3608A" w14:textId="77777777" w:rsidR="00902D8C" w:rsidRPr="00FD40C3" w:rsidRDefault="00902D8C" w:rsidP="002306B8">
            <w:pPr>
              <w:pStyle w:val="Code"/>
              <w:rPr>
                <w:lang w:val="id-ID"/>
              </w:rPr>
            </w:pPr>
            <w:r w:rsidRPr="00FD40C3">
              <w:rPr>
                <w:lang w:val="id-ID"/>
              </w:rPr>
              <w:t>print("done")</w:t>
            </w:r>
          </w:p>
        </w:tc>
      </w:tr>
    </w:tbl>
    <w:p w14:paraId="2448F0C1" w14:textId="77777777" w:rsidR="00902D8C" w:rsidRPr="00FD40C3" w:rsidRDefault="00902D8C" w:rsidP="00711F61">
      <w:pPr>
        <w:pStyle w:val="Kode"/>
        <w:rPr>
          <w:lang w:val="id-ID"/>
        </w:rPr>
      </w:pPr>
      <w:bookmarkStart w:id="194" w:name="_Toc153476925"/>
      <w:bookmarkStart w:id="195" w:name="_Toc156335952"/>
      <w:r w:rsidRPr="00FD40C3">
        <w:rPr>
          <w:lang w:val="id-ID"/>
        </w:rPr>
        <w:t>Model Bahasa Indonesia Selesai Melakukan Penilaian</w:t>
      </w:r>
      <w:bookmarkEnd w:id="194"/>
      <w:bookmarkEnd w:id="195"/>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196" w:name="_Toc156335870"/>
      <w:r w:rsidRPr="00FD40C3">
        <w:t>Hasil Scenario Testing</w:t>
      </w:r>
      <w:bookmarkEnd w:id="196"/>
    </w:p>
    <w:p w14:paraId="19B8AD4E" w14:textId="25F537EB" w:rsidR="00902D8C" w:rsidRPr="00FD40C3" w:rsidRDefault="00902D8C" w:rsidP="00902D8C">
      <w:pPr>
        <w:ind w:firstLine="0"/>
      </w:pPr>
      <w:r w:rsidRPr="00FD40C3">
        <w:rPr>
          <w:i/>
          <w:iCs/>
        </w:rPr>
        <w:t>Scenario testing</w:t>
      </w:r>
      <w:r w:rsidRPr="00FD40C3">
        <w:t xml:space="preserve"> adalah uji coba yang dilakukan yang termasuk dalam cakupan metode pengembangan yang digunakan, yakni </w:t>
      </w:r>
      <w:r w:rsidRPr="00FD40C3">
        <w:rPr>
          <w:i/>
          <w:iCs/>
        </w:rPr>
        <w:t>Test-Driven Development (TDD)</w:t>
      </w:r>
      <w:r w:rsidRPr="00FD40C3">
        <w:t xml:space="preserve">. </w:t>
      </w:r>
      <w:r w:rsidRPr="00FD40C3">
        <w:rPr>
          <w:i/>
          <w:iCs/>
        </w:rPr>
        <w:t>Scenario testing</w:t>
      </w:r>
      <w:r w:rsidRPr="00FD40C3">
        <w:t xml:space="preserve"> ini dilakukan untuk memastikan bahwa fitur yang dikembangkan bekerja sesuai dengan yang diinginkan. Pada kasus ini, </w:t>
      </w:r>
      <w:r w:rsidRPr="00FD40C3">
        <w:rPr>
          <w:i/>
          <w:iCs/>
        </w:rPr>
        <w:t>scenario testing</w:t>
      </w:r>
      <w:r w:rsidRPr="00FD40C3">
        <w:t xml:space="preserve"> dilakukan untuk memastikan bahwa hasil keluaran pada saat melakukan penilaian esai otomatis pada model </w:t>
      </w:r>
      <w:r w:rsidRPr="00FD40C3">
        <w:rPr>
          <w:i/>
          <w:iCs/>
        </w:rPr>
        <w:t>machine learning</w:t>
      </w:r>
      <w:r w:rsidRPr="00FD40C3">
        <w:t xml:space="preserve"> sama dengan hasil keluaran pada aplikasi</w:t>
      </w:r>
      <w:r w:rsidR="005352DA" w:rsidRPr="00FD40C3">
        <w:t xml:space="preserve"> pada masukkan spesifik</w:t>
      </w:r>
      <w:r w:rsidRPr="00FD40C3">
        <w:t xml:space="preserve">. Hal ini membuktikan bahwa selama proses implementasi model </w:t>
      </w:r>
      <w:r w:rsidRPr="00FD40C3">
        <w:rPr>
          <w:i/>
          <w:iCs/>
        </w:rPr>
        <w:t>machine learning</w:t>
      </w:r>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r w:rsidRPr="00FD40C3">
        <w:rPr>
          <w:i/>
          <w:iCs/>
        </w:rPr>
        <w:t>scenario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197" w:name="_Toc153476926"/>
      <w:bookmarkStart w:id="198" w:name="_Toc156335900"/>
      <w:r w:rsidRPr="00FD40C3">
        <w:rPr>
          <w:lang w:val="id-ID"/>
        </w:rPr>
        <w:t>Hasil Scenario Testing</w:t>
      </w:r>
      <w:bookmarkEnd w:id="197"/>
      <w:bookmarkEnd w:id="19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stage can influence both the coding stage (phase 5) and the solution refinement stage (phase 7)” </w:t>
            </w:r>
          </w:p>
        </w:tc>
        <w:tc>
          <w:tcPr>
            <w:tcW w:w="2241" w:type="dxa"/>
          </w:tcPr>
          <w:p w14:paraId="2065203C" w14:textId="77777777" w:rsidR="00902D8C" w:rsidRPr="00FD40C3" w:rsidRDefault="00902D8C" w:rsidP="00137571">
            <w:r w:rsidRPr="00FD40C3">
              <w:t>Teks untuk uji coba tunggal “The implementation phase and the maintenance phase are effected”</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Teks untuk uji coba masal “To sumulate the behaviour of portions of the desired software produc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selulosa-nya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r w:rsidR="00044A44" w:rsidRPr="00FD40C3">
        <w:rPr>
          <w:i/>
          <w:iCs/>
        </w:rPr>
        <w:t>machine learning</w:t>
      </w:r>
      <w:r w:rsidR="00044A44" w:rsidRPr="00FD40C3">
        <w:t xml:space="preserve"> langsung, sedangkan keluaran adalah hasil penilaia yang dilakukan melalui implementasi aplikasi saat tahap pembuatan fungsi. </w:t>
      </w:r>
      <w:r w:rsidRPr="00FD40C3">
        <w:t xml:space="preserve">Ekspektasi yang dipenuhi merupakan sinkronnya hasil keluaran penilaian esai melalui aplikasi maupun langsung melalui model </w:t>
      </w:r>
      <w:r w:rsidRPr="00FD40C3">
        <w:rPr>
          <w:i/>
          <w:iCs/>
        </w:rPr>
        <w:t>machine learning</w:t>
      </w:r>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r w:rsidR="004126B2" w:rsidRPr="00FD40C3">
        <w:rPr>
          <w:i/>
          <w:iCs/>
        </w:rPr>
        <w:t>machine learing</w:t>
      </w:r>
      <w:r w:rsidR="004126B2" w:rsidRPr="00FD40C3">
        <w:t xml:space="preserve"> bahasa Inggris kemudian mengaplikasikan </w:t>
      </w:r>
      <w:r w:rsidR="004126B2" w:rsidRPr="00FD40C3">
        <w:rPr>
          <w:i/>
          <w:iCs/>
        </w:rPr>
        <w:t>Term Frequency – Inverse Document Frequency</w:t>
      </w:r>
      <w:r w:rsidR="004126B2" w:rsidRPr="00FD40C3">
        <w:t xml:space="preserve"> (TF-IDF) untuk menghasilkan bobot nilai dari setiap kata pada kedua teks tersebut. Setelahnya, model akan mengaplikasikan </w:t>
      </w:r>
      <w:r w:rsidR="004126B2" w:rsidRPr="00FD40C3">
        <w:rPr>
          <w:i/>
          <w:iCs/>
        </w:rPr>
        <w:t>Cosine Similarity</w:t>
      </w:r>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r w:rsidR="00360812" w:rsidRPr="00FD40C3">
        <w:rPr>
          <w:i/>
          <w:iCs/>
        </w:rPr>
        <w:t>machine learning</w:t>
      </w:r>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mengimplemetasikan model </w:t>
      </w:r>
      <w:r w:rsidRPr="00FD40C3">
        <w:rPr>
          <w:i/>
          <w:iCs/>
        </w:rPr>
        <w:t>machine learning</w:t>
      </w:r>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r w:rsidRPr="00FD40C3">
        <w:rPr>
          <w:i/>
          <w:iCs/>
        </w:rPr>
        <w:t>machine learning</w:t>
      </w:r>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pegujian skenario yang didapat, aplikasi berhasil melakukan penilaian dengan metode jamak menggunakan berkas CSV bawaan dari model </w:t>
      </w:r>
      <w:r w:rsidRPr="00FD40C3">
        <w:rPr>
          <w:i/>
          <w:iCs/>
        </w:rPr>
        <w:t>machine learning</w:t>
      </w:r>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dilakuka uji coba terhadap model </w:t>
      </w:r>
      <w:r w:rsidRPr="00FD40C3">
        <w:rPr>
          <w:i/>
          <w:iCs/>
        </w:rPr>
        <w:t>machine learning</w:t>
      </w:r>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r w:rsidR="00600EFC" w:rsidRPr="00FD40C3">
        <w:rPr>
          <w:i/>
          <w:iCs/>
        </w:rPr>
        <w:t>machine learning</w:t>
      </w:r>
      <w:r w:rsidR="00600EFC" w:rsidRPr="00FD40C3">
        <w:t xml:space="preserve"> didapat dengan mengaplikasikan teknik TF-IDF dan </w:t>
      </w:r>
      <w:r w:rsidR="00600EFC" w:rsidRPr="00FD40C3">
        <w:rPr>
          <w:i/>
          <w:iCs/>
        </w:rPr>
        <w:t>Cosine Similarity</w:t>
      </w:r>
      <w:r w:rsidR="00600EFC" w:rsidRPr="00FD40C3">
        <w:t xml:space="preserve">, namun dengan skor dikalikan dengan 100 yang artinya hasil penilaian berada dari rentang 0 hingga 100. Dengan hasil 55% dari aplikasi dan 55 dari model </w:t>
      </w:r>
      <w:r w:rsidR="00600EFC" w:rsidRPr="00FD40C3">
        <w:rPr>
          <w:i/>
          <w:iCs/>
        </w:rPr>
        <w:t>machine learning</w:t>
      </w:r>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r w:rsidRPr="00FD40C3">
        <w:rPr>
          <w:i/>
          <w:iCs/>
        </w:rPr>
        <w:t>machine learning</w:t>
      </w:r>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199" w:name="_Toc156335871"/>
      <w:r w:rsidRPr="00FD40C3">
        <w:t>Hasil Pre-Deployment Testing (</w:t>
      </w:r>
      <w:r w:rsidR="00D40B0C" w:rsidRPr="00FD40C3">
        <w:t>Integration</w:t>
      </w:r>
      <w:r w:rsidRPr="00FD40C3">
        <w:t xml:space="preserve"> Testing)</w:t>
      </w:r>
      <w:bookmarkEnd w:id="199"/>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r w:rsidRPr="00FD40C3">
        <w:t xml:space="preserve">Diluar cakupan metode pengembangan </w:t>
      </w:r>
      <w:r w:rsidRPr="00FD40C3">
        <w:rPr>
          <w:i/>
          <w:iCs/>
        </w:rPr>
        <w:t>Test-Driven Development (TDD)</w:t>
      </w:r>
      <w:r w:rsidRPr="00FD40C3">
        <w:t xml:space="preserve">, dilakukan juga </w:t>
      </w:r>
      <w:r w:rsidR="00D40B0C" w:rsidRPr="00FD40C3">
        <w:rPr>
          <w:i/>
          <w:iCs/>
        </w:rPr>
        <w:t>Integration</w:t>
      </w:r>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r w:rsidR="001F1BF9" w:rsidRPr="00FD40C3">
        <w:rPr>
          <w:i/>
          <w:iCs/>
        </w:rPr>
        <w:t>scenario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dibawah ini dapat dilihat hasil pengujian unit yang telah dilakukan beserta hasilnya.</w:t>
      </w:r>
    </w:p>
    <w:p w14:paraId="6EDAABBA" w14:textId="0469EC8F" w:rsidR="008F29ED" w:rsidRPr="00FD40C3" w:rsidRDefault="008F29ED" w:rsidP="008F29ED">
      <w:pPr>
        <w:pStyle w:val="Tabel4"/>
        <w:rPr>
          <w:lang w:val="id-ID"/>
        </w:rPr>
      </w:pPr>
      <w:bookmarkStart w:id="200" w:name="_Toc153476927"/>
      <w:bookmarkStart w:id="201" w:name="_Toc156335901"/>
      <w:r w:rsidRPr="00FD40C3">
        <w:rPr>
          <w:lang w:val="id-ID"/>
        </w:rPr>
        <w:lastRenderedPageBreak/>
        <w:t xml:space="preserve">Hasil </w:t>
      </w:r>
      <w:r w:rsidR="00D40B0C" w:rsidRPr="00FD40C3">
        <w:rPr>
          <w:lang w:val="id-ID"/>
        </w:rPr>
        <w:t>Integration</w:t>
      </w:r>
      <w:r w:rsidRPr="00FD40C3">
        <w:rPr>
          <w:lang w:val="id-ID"/>
        </w:rPr>
        <w:t xml:space="preserve"> Testing</w:t>
      </w:r>
      <w:bookmarkEnd w:id="200"/>
      <w:bookmarkEnd w:id="201"/>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r w:rsidRPr="00FD40C3">
              <w:rPr>
                <w:b/>
                <w:bCs/>
              </w:rPr>
              <w:t>Input 1</w:t>
            </w:r>
          </w:p>
        </w:tc>
        <w:tc>
          <w:tcPr>
            <w:tcW w:w="1543" w:type="dxa"/>
          </w:tcPr>
          <w:p w14:paraId="70AFA75E" w14:textId="77777777" w:rsidR="008F29ED" w:rsidRPr="00FD40C3" w:rsidRDefault="008F29ED" w:rsidP="00C9200D">
            <w:pPr>
              <w:ind w:firstLine="0"/>
              <w:jc w:val="center"/>
              <w:rPr>
                <w:b/>
                <w:bCs/>
              </w:rPr>
            </w:pPr>
            <w:r w:rsidRPr="00FD40C3">
              <w:rPr>
                <w:b/>
                <w:bCs/>
              </w:rPr>
              <w:t>Input 2</w:t>
            </w:r>
          </w:p>
        </w:tc>
        <w:tc>
          <w:tcPr>
            <w:tcW w:w="1452" w:type="dxa"/>
          </w:tcPr>
          <w:p w14:paraId="1DB4C21A" w14:textId="77777777" w:rsidR="008F29ED" w:rsidRPr="00FD40C3" w:rsidRDefault="008F29ED" w:rsidP="00C9200D">
            <w:pPr>
              <w:ind w:firstLine="0"/>
              <w:jc w:val="center"/>
              <w:rPr>
                <w:b/>
                <w:bCs/>
              </w:rPr>
            </w:pPr>
            <w:r w:rsidRPr="00FD40C3">
              <w:rPr>
                <w:b/>
                <w:bCs/>
              </w:rPr>
              <w:t>Output</w:t>
            </w:r>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r w:rsidRPr="00FD40C3">
              <w:t>ScenarioEn(req, res)</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r w:rsidRPr="00FD40C3">
              <w:t>ScenarioEnTab(req, res)</w:t>
            </w:r>
          </w:p>
        </w:tc>
        <w:tc>
          <w:tcPr>
            <w:tcW w:w="1644" w:type="dxa"/>
          </w:tcPr>
          <w:p w14:paraId="69B10D71" w14:textId="77777777" w:rsidR="008F29ED" w:rsidRPr="00FD40C3" w:rsidRDefault="008F29ED" w:rsidP="00C9200D">
            <w:pPr>
              <w:ind w:firstLine="0"/>
            </w:pPr>
            <w:r w:rsidRPr="00FD40C3">
              <w:t>To sumulate the behaviour of portions of the desired software produc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r w:rsidRPr="00FD40C3">
              <w:t>ScenarioId(req, res)</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r w:rsidRPr="00FD40C3">
        <w:rPr>
          <w:i/>
          <w:iCs/>
        </w:rPr>
        <w:t>Integration</w:t>
      </w:r>
      <w:r w:rsidR="001F1BF9" w:rsidRPr="00FD40C3">
        <w:rPr>
          <w:i/>
          <w:iCs/>
        </w:rPr>
        <w:t xml:space="preserve"> testing</w:t>
      </w:r>
      <w:r w:rsidR="001F1BF9" w:rsidRPr="00FD40C3">
        <w:t xml:space="preserve"> pada Tabel 4.</w:t>
      </w:r>
      <w:r w:rsidR="009110E2" w:rsidRPr="00FD40C3">
        <w:t>2</w:t>
      </w:r>
      <w:r w:rsidR="001F1BF9" w:rsidRPr="00FD40C3">
        <w:t xml:space="preserve"> diatas dilakukan menggunakan aplikasi </w:t>
      </w:r>
      <w:r w:rsidR="001F1BF9" w:rsidRPr="00FD40C3">
        <w:rPr>
          <w:i/>
          <w:iCs/>
        </w:rPr>
        <w:t>Postman</w:t>
      </w:r>
      <w:r w:rsidR="001F1BF9" w:rsidRPr="00FD40C3">
        <w:t xml:space="preserve">, yaitu aplikasi yang membantu untuk melakukan permintaan API. Pada tahap pengujian, </w:t>
      </w:r>
      <w:r w:rsidRPr="00FD40C3">
        <w:rPr>
          <w:i/>
          <w:iCs/>
        </w:rPr>
        <w:t>integration</w:t>
      </w:r>
      <w:r w:rsidR="001F1BF9" w:rsidRPr="00FD40C3">
        <w:rPr>
          <w:i/>
          <w:iCs/>
        </w:rPr>
        <w:t xml:space="preserve"> testing</w:t>
      </w:r>
      <w:r w:rsidR="001F1BF9" w:rsidRPr="00FD40C3">
        <w:t xml:space="preserve"> dilakukan dengan melakukan permintaan </w:t>
      </w:r>
      <w:r w:rsidR="001F1BF9" w:rsidRPr="00FD40C3">
        <w:rPr>
          <w:i/>
          <w:iCs/>
        </w:rPr>
        <w:t>post</w:t>
      </w:r>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A540B0" w:rsidRPr="00FD40C3">
        <w:t>I</w:t>
      </w:r>
      <w:r w:rsidR="00832090" w:rsidRPr="00FD40C3">
        <w:t>T1</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202" w:name="_Toc156335929"/>
      <w:r w:rsidRPr="00FD40C3">
        <w:rPr>
          <w:lang w:val="id-ID"/>
        </w:rPr>
        <w:t xml:space="preserve">Hasil </w:t>
      </w:r>
      <w:r w:rsidR="00D40B0C" w:rsidRPr="00FD40C3">
        <w:rPr>
          <w:lang w:val="id-ID"/>
        </w:rPr>
        <w:t>I</w:t>
      </w:r>
      <w:r w:rsidR="00832090" w:rsidRPr="00FD40C3">
        <w:rPr>
          <w:lang w:val="id-ID"/>
        </w:rPr>
        <w:t>T1</w:t>
      </w:r>
      <w:bookmarkEnd w:id="202"/>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Tab”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key “key”</w:t>
      </w:r>
      <w:r w:rsidRPr="00FD40C3">
        <w:t xml:space="preserve"> berisi teks berdasarkan </w:t>
      </w:r>
      <w:r w:rsidR="00D40B0C" w:rsidRPr="00FD40C3">
        <w:t>I</w:t>
      </w:r>
      <w:r w:rsidR="00832090" w:rsidRPr="00FD40C3">
        <w:t>T2</w:t>
      </w:r>
      <w:r w:rsidRPr="00FD40C3">
        <w:t xml:space="preserve"> </w:t>
      </w:r>
      <w:r w:rsidRPr="00FD40C3">
        <w:rPr>
          <w:i/>
          <w:iCs/>
        </w:rPr>
        <w:t>scenario testing</w:t>
      </w:r>
      <w:r w:rsidRPr="00FD40C3">
        <w:t xml:space="preserve"> sebelumnya. Pada </w:t>
      </w:r>
      <w:r w:rsidR="00D40B0C" w:rsidRPr="00FD40C3">
        <w:rPr>
          <w:i/>
          <w:iCs/>
        </w:rPr>
        <w:t>integration</w:t>
      </w:r>
      <w:r w:rsidRPr="00FD40C3">
        <w:rPr>
          <w:i/>
          <w:iCs/>
        </w:rPr>
        <w:t xml:space="preserve"> test</w:t>
      </w:r>
      <w:r w:rsidRPr="00FD40C3">
        <w:t xml:space="preserve"> ini, API melakukan penilaian terhadap teks yang didapat dari </w:t>
      </w:r>
      <w:r w:rsidRPr="00FD40C3">
        <w:rPr>
          <w:i/>
          <w:iCs/>
        </w:rPr>
        <w:t>“key</w:t>
      </w:r>
      <w:r w:rsidRPr="00FD40C3">
        <w:t xml:space="preserve">” untuk melakukan penilaian dengan berkas CSV bawaan dari model </w:t>
      </w:r>
      <w:r w:rsidRPr="00FD40C3">
        <w:rPr>
          <w:i/>
          <w:iCs/>
        </w:rPr>
        <w:t>machine learning</w:t>
      </w:r>
      <w:r w:rsidRPr="00FD40C3">
        <w:t xml:space="preserve"> seperti yang telah disebut sebelumnya pada </w:t>
      </w:r>
      <w:r w:rsidR="002860BB" w:rsidRPr="00FD40C3">
        <w:rPr>
          <w:i/>
          <w:iCs/>
        </w:rPr>
        <w:t>scenario testing</w:t>
      </w:r>
      <w:r w:rsidR="002860BB" w:rsidRPr="00FD40C3">
        <w:t xml:space="preserve">. Setelah berhasil, API akan mengembalikan hasil penilaian esai ke aplikasi </w:t>
      </w:r>
      <w:r w:rsidR="002860BB" w:rsidRPr="00FD40C3">
        <w:rPr>
          <w:i/>
          <w:iCs/>
        </w:rPr>
        <w:t>Postman</w:t>
      </w:r>
      <w:r w:rsidR="002860BB" w:rsidRPr="00FD40C3">
        <w:t xml:space="preserve"> sebagai respon</w:t>
      </w:r>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203" w:name="_Toc156335930"/>
      <w:r w:rsidRPr="00FD40C3">
        <w:rPr>
          <w:lang w:val="id-ID"/>
        </w:rPr>
        <w:t xml:space="preserve">Hasil </w:t>
      </w:r>
      <w:r w:rsidR="00D40B0C" w:rsidRPr="00FD40C3">
        <w:rPr>
          <w:lang w:val="id-ID"/>
        </w:rPr>
        <w:t>I</w:t>
      </w:r>
      <w:r w:rsidRPr="00FD40C3">
        <w:rPr>
          <w:lang w:val="id-ID"/>
        </w:rPr>
        <w:t>T2</w:t>
      </w:r>
      <w:bookmarkEnd w:id="203"/>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Id”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D40B0C" w:rsidRPr="00FD40C3">
        <w:t>I</w:t>
      </w:r>
      <w:r w:rsidR="00832090" w:rsidRPr="00FD40C3">
        <w:t>T3</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204" w:name="_Toc156335931"/>
      <w:r w:rsidRPr="00FD40C3">
        <w:rPr>
          <w:lang w:val="id-ID"/>
        </w:rPr>
        <w:t xml:space="preserve">Hasil </w:t>
      </w:r>
      <w:r w:rsidR="00D40B0C" w:rsidRPr="00FD40C3">
        <w:rPr>
          <w:lang w:val="id-ID"/>
        </w:rPr>
        <w:t>I</w:t>
      </w:r>
      <w:r w:rsidRPr="00FD40C3">
        <w:rPr>
          <w:lang w:val="id-ID"/>
        </w:rPr>
        <w:t>T3</w:t>
      </w:r>
      <w:bookmarkEnd w:id="204"/>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r w:rsidR="00D40B0C" w:rsidRPr="00FD40C3">
        <w:rPr>
          <w:i/>
          <w:iCs/>
        </w:rPr>
        <w:t>integration</w:t>
      </w:r>
      <w:r w:rsidRPr="00FD40C3">
        <w:rPr>
          <w:i/>
          <w:iCs/>
        </w:rPr>
        <w:t xml:space="preserve"> testing</w:t>
      </w:r>
      <w:r w:rsidRPr="00FD40C3">
        <w:t xml:space="preserve">, maka </w:t>
      </w:r>
      <w:r w:rsidRPr="00FD40C3">
        <w:rPr>
          <w:i/>
          <w:iCs/>
        </w:rPr>
        <w:t>scenario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205" w:name="_1v1yuxt" w:colFirst="0" w:colLast="0"/>
      <w:bookmarkStart w:id="206" w:name="_Toc156335872"/>
      <w:bookmarkEnd w:id="205"/>
      <w:r w:rsidRPr="00FD40C3">
        <w:t>Hasil Peluncuran</w:t>
      </w:r>
      <w:bookmarkEnd w:id="206"/>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r w:rsidRPr="00FD40C3">
        <w:t>Easysay</w:t>
      </w:r>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IdCloudHost menggunakan </w:t>
      </w:r>
      <w:r w:rsidRPr="00FD40C3">
        <w:rPr>
          <w:i/>
          <w:iCs/>
        </w:rPr>
        <w:t>virtual machine</w:t>
      </w:r>
      <w:r w:rsidRPr="00FD40C3">
        <w:t xml:space="preserve"> dengan </w:t>
      </w:r>
      <w:r w:rsidRPr="00FD40C3">
        <w:rPr>
          <w:i/>
          <w:iCs/>
        </w:rPr>
        <w:t>Operating System</w:t>
      </w:r>
      <w:r w:rsidRPr="00FD40C3">
        <w:t xml:space="preserve"> Ubuntu, 2 VCPU, 2048 MB RAM, dan memori sebesar 20 GB.</w:t>
      </w:r>
      <w:r w:rsidR="00C448F4" w:rsidRPr="00FD40C3">
        <w:t xml:space="preserve"> </w:t>
      </w:r>
      <w:r w:rsidR="00C448F4" w:rsidRPr="00FD40C3">
        <w:rPr>
          <w:i/>
          <w:iCs/>
        </w:rPr>
        <w:t>Virtual Machine</w:t>
      </w:r>
      <w:r w:rsidR="00C448F4" w:rsidRPr="00FD40C3">
        <w:t xml:space="preserve"> pada </w:t>
      </w:r>
      <w:r w:rsidR="00C448F4" w:rsidRPr="00F44F69">
        <w:rPr>
          <w:i/>
          <w:iCs/>
        </w:rPr>
        <w:t>IdCloudHost</w:t>
      </w:r>
      <w:r w:rsidR="00C448F4" w:rsidRPr="00FD40C3">
        <w:t xml:space="preserve"> juga diatur untuk dapat menjalankan </w:t>
      </w:r>
      <w:r w:rsidR="00C448F4" w:rsidRPr="00FD40C3">
        <w:rPr>
          <w:i/>
          <w:iCs/>
        </w:rPr>
        <w:t>Node.js</w:t>
      </w:r>
      <w:r w:rsidR="00C448F4" w:rsidRPr="00FD40C3">
        <w:t xml:space="preserve"> dan </w:t>
      </w:r>
      <w:r w:rsidR="00C448F4" w:rsidRPr="00FD40C3">
        <w:rPr>
          <w:i/>
          <w:iCs/>
        </w:rPr>
        <w:t>Python</w:t>
      </w:r>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r w:rsidRPr="00FD40C3">
        <w:rPr>
          <w:i/>
          <w:iCs/>
        </w:rPr>
        <w:t>bug</w:t>
      </w:r>
      <w:r w:rsidRPr="00FD40C3">
        <w:t xml:space="preserve"> atau </w:t>
      </w:r>
      <w:r w:rsidRPr="00FD40C3">
        <w:rPr>
          <w:i/>
          <w:iCs/>
        </w:rPr>
        <w:t>error</w:t>
      </w:r>
      <w:r w:rsidRPr="00FD40C3">
        <w:t xml:space="preserve"> yang perlu diperbaiki, akan dilakukan peluncuran ulang terhadap aplikasi Easysay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207" w:name="_Toc156335873"/>
      <w:r w:rsidRPr="00FD40C3">
        <w:t>Hasil Post-Deployment Testing</w:t>
      </w:r>
      <w:bookmarkEnd w:id="207"/>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208" w:name="_4f1mdlm" w:colFirst="0" w:colLast="0"/>
      <w:bookmarkStart w:id="209" w:name="_Toc156335874"/>
      <w:bookmarkEnd w:id="208"/>
      <w:r w:rsidRPr="00FD40C3">
        <w:t>Hasil Pengujian System Usability Scale</w:t>
      </w:r>
      <w:bookmarkEnd w:id="209"/>
    </w:p>
    <w:p w14:paraId="00CC23B3" w14:textId="024B71D8" w:rsidR="00F52D40" w:rsidRPr="00FD40C3" w:rsidRDefault="00C448F4">
      <w:pPr>
        <w:ind w:firstLine="0"/>
      </w:pPr>
      <w:r w:rsidRPr="00FD40C3">
        <w:t xml:space="preserve">Setelah aplikasi Easysay dilucurkan,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210" w:name="_Toc156335932"/>
      <w:r w:rsidRPr="00FD40C3">
        <w:rPr>
          <w:lang w:val="id-ID"/>
        </w:rPr>
        <w:t>Sampel</w:t>
      </w:r>
      <w:r w:rsidR="00EF2EB6" w:rsidRPr="00FD40C3">
        <w:rPr>
          <w:lang w:val="id-ID"/>
        </w:rPr>
        <w:t xml:space="preserve"> Google</w:t>
      </w:r>
      <w:r w:rsidRPr="00FD40C3">
        <w:rPr>
          <w:lang w:val="id-ID"/>
        </w:rPr>
        <w:t xml:space="preserve"> Form SUS</w:t>
      </w:r>
      <w:bookmarkEnd w:id="210"/>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211" w:name="_Toc153476928"/>
      <w:bookmarkStart w:id="212" w:name="_Toc156335902"/>
      <w:r w:rsidRPr="00FD40C3">
        <w:rPr>
          <w:lang w:val="id-ID"/>
        </w:rPr>
        <w:t>Responden SUS</w:t>
      </w:r>
      <w:bookmarkEnd w:id="211"/>
      <w:bookmarkEnd w:id="212"/>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r w:rsidRPr="00FD40C3">
              <w:rPr>
                <w:b/>
                <w:bCs/>
              </w:rPr>
              <w:t>No</w:t>
            </w:r>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Skor Untuk Pertannyaan</w:t>
            </w:r>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Muhammad Lutfi, S.Pd</w:t>
            </w:r>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Ajeng Yeni Ratnasari, S.Pd</w:t>
            </w:r>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Dita Putri Bestari S.Pd</w:t>
            </w:r>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Ayu Nulantika S.Pd</w:t>
            </w:r>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Ahmad Arfandi, S.Kom</w:t>
            </w:r>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r w:rsidRPr="00FD40C3">
              <w:t>Virgawaty Dewy, S.Pd</w:t>
            </w:r>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Isma Nurfitriah, S.Pd</w:t>
            </w:r>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Sukma Erawan, S.Kom</w:t>
            </w:r>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Dr. Dian Mustika Dewi Priyandari, S. Sos.,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Alan Syahwandi, S.Pd.I</w:t>
            </w:r>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Sahlul Efendi, S.pd</w:t>
            </w:r>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Yayah Shulhiyyah, S.Pd</w:t>
            </w:r>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Iyan Maulana, M.pd.i</w:t>
            </w:r>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Retno Dewi Kusumaningsih, S.Pd</w:t>
            </w:r>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213" w:name="_Toc153476929"/>
      <w:bookmarkStart w:id="214" w:name="_Toc156335903"/>
      <w:r w:rsidRPr="00FD40C3">
        <w:rPr>
          <w:lang w:val="id-ID"/>
        </w:rPr>
        <w:t>Rata-Rata Skor Tiap Pertanyaan SUS</w:t>
      </w:r>
      <w:bookmarkEnd w:id="213"/>
      <w:bookmarkEnd w:id="214"/>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r w:rsidRPr="00FD40C3">
              <w:rPr>
                <w:b/>
                <w:bCs/>
              </w:rPr>
              <w:t>No</w:t>
            </w:r>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Skor Rata-Rata</w:t>
            </w:r>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diatas,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System Usability Scale</w:t>
      </w:r>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215" w:name="_Toc153476930"/>
      <w:bookmarkStart w:id="216" w:name="_Toc156335904"/>
      <w:r w:rsidRPr="00FD40C3">
        <w:rPr>
          <w:lang w:val="id-ID"/>
        </w:rPr>
        <w:t>Skor SUS Ganjil dan Genap</w:t>
      </w:r>
      <w:bookmarkEnd w:id="215"/>
      <w:bookmarkEnd w:id="216"/>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r w:rsidRPr="00FD40C3">
              <w:rPr>
                <w:b/>
                <w:bCs/>
              </w:rPr>
              <w:t>No</w:t>
            </w:r>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Skor Untuk Pertannyaan</w:t>
            </w:r>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Muhammad Lutfi, S.Pd</w:t>
            </w:r>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Ajeng Yeni Ratnasari, S.Pd</w:t>
            </w:r>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Dita Putri Bestari S.Pd</w:t>
            </w:r>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Ayu Nulantika S.Pd</w:t>
            </w:r>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Ahmad Arfandi, S.Kom</w:t>
            </w:r>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r w:rsidRPr="00FD40C3">
              <w:t>Virgawaty Dewy, S.Pd</w:t>
            </w:r>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Isma Nurfitriah, S.Pd</w:t>
            </w:r>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Sukma Erawan, S.Kom</w:t>
            </w:r>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Dr. Dian Mustika Dewi Priyandari, S. Sos.,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Alan Syahwandi, S.Pd.I</w:t>
            </w:r>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Sahlul Efendi, S.pd</w:t>
            </w:r>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Yayah Shulhiyyah, S.Pd</w:t>
            </w:r>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Iyan Maulana, M.pd.i</w:t>
            </w:r>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Retno Dewi Kusumaningsih, S.Pd</w:t>
            </w:r>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217" w:name="_Toc153476931"/>
      <w:bookmarkStart w:id="218" w:name="_Toc156335905"/>
      <w:r w:rsidRPr="00FD40C3">
        <w:rPr>
          <w:lang w:val="id-ID"/>
        </w:rPr>
        <w:t>Total Skor SUS Setiap Responden Dikali 2.5</w:t>
      </w:r>
      <w:bookmarkEnd w:id="217"/>
      <w:bookmarkEnd w:id="218"/>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r w:rsidRPr="00FD40C3">
              <w:rPr>
                <w:b/>
                <w:bCs/>
              </w:rPr>
              <w:t>No</w:t>
            </w:r>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Muhammad Lutfi, S.Pd</w:t>
            </w:r>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Ajeng Yeni Ratnasari, S.Pd</w:t>
            </w:r>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Dita Putri Bestari S.Pd</w:t>
            </w:r>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Ayu Nulantika S.Pd</w:t>
            </w:r>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Ahmad Arfandi, S.Kom</w:t>
            </w:r>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r w:rsidRPr="00FD40C3">
              <w:t>Virgawaty Dewy, S.Pd</w:t>
            </w:r>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Isma Nurfitriah, S.Pd</w:t>
            </w:r>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Sukma Erawan, S.Kom</w:t>
            </w:r>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Dr. Dian Mustika Dewi Priyandari, S. Sos.,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Alan Syahwandi, S.Pd.I</w:t>
            </w:r>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Sahlul Efendi, S.pd</w:t>
            </w:r>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Yayah Shulhiyyah, S.Pd</w:t>
            </w:r>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Iyan Maulana, M.pd.i</w:t>
            </w:r>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Retno Dewi Kusumaningsih, S.Pd</w:t>
            </w:r>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r w:rsidRPr="00FD40C3">
              <w:rPr>
                <w:b/>
                <w:bC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219" w:name="_19c6y18" w:colFirst="0" w:colLast="0"/>
      <w:bookmarkStart w:id="220" w:name="_Toc156335875"/>
      <w:bookmarkEnd w:id="219"/>
      <w:r w:rsidRPr="00FD40C3">
        <w:t>Hasil Pengujian Black Box</w:t>
      </w:r>
      <w:bookmarkEnd w:id="22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dibawah ini dapat diperhatikan hasil pengujian </w:t>
      </w:r>
      <w:r w:rsidRPr="00FD40C3">
        <w:rPr>
          <w:i/>
          <w:iCs/>
        </w:rPr>
        <w:t>black box</w:t>
      </w:r>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221" w:name="_Toc153476932"/>
      <w:bookmarkStart w:id="222" w:name="_Toc156335906"/>
      <w:r w:rsidRPr="00FD40C3">
        <w:rPr>
          <w:lang w:val="id-ID"/>
        </w:rPr>
        <w:t xml:space="preserve">Hasil Pengujian Fungsional </w:t>
      </w:r>
      <w:r w:rsidRPr="00FD40C3">
        <w:rPr>
          <w:i/>
          <w:iCs/>
          <w:lang w:val="id-ID"/>
        </w:rPr>
        <w:t>Black Box</w:t>
      </w:r>
      <w:bookmarkEnd w:id="221"/>
      <w:bookmarkEnd w:id="22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Aplikasi web dapat menerima masukka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json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json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json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json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 xml:space="preserve">Aplikasi web berhasil menggunakan dokumen .json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 xml:space="preserve">Aplikasi web telah berhasil menggunakan dokumen .json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json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json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json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json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json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json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 xml:space="preserve">Aplikasi penilaian otomatis dapat menampilkan hasil penilaian ke halaman web berdasarkan dokumen .json yang dihasilkan oleh algoritma penilaian otomatis. </w:t>
            </w:r>
          </w:p>
        </w:tc>
        <w:tc>
          <w:tcPr>
            <w:tcW w:w="2146" w:type="dxa"/>
          </w:tcPr>
          <w:p w14:paraId="539AFA79" w14:textId="77777777" w:rsidR="00206C37" w:rsidRPr="00FD40C3" w:rsidRDefault="00206C37" w:rsidP="00C31D0C">
            <w:pPr>
              <w:ind w:firstLine="0"/>
            </w:pPr>
            <w:r w:rsidRPr="00FD40C3">
              <w:t>Dokumen .json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json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diatas dapat diperhatikan hasil pengujian fungsional </w:t>
      </w:r>
      <w:r w:rsidRPr="00FD40C3">
        <w:rPr>
          <w:i/>
          <w:iCs/>
        </w:rPr>
        <w:t>black box</w:t>
      </w:r>
      <w:r w:rsidRPr="00FD40C3">
        <w:t xml:space="preserve"> terhadap aplikasi  yang dikembangkan pada penelitian ini telah berhasil dilakukan untuk setiap pengujiaannya. Tentunya ini merupakan hasil akhir pengujian dari peluncuran terakhir, karena sebelum ini didapatkan beberapa </w:t>
      </w:r>
      <w:r w:rsidRPr="00FD40C3">
        <w:rPr>
          <w:i/>
          <w:iCs/>
        </w:rPr>
        <w:t>error</w:t>
      </w:r>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223" w:name="_Toc153476933"/>
      <w:bookmarkStart w:id="224" w:name="_Toc156335907"/>
      <w:r w:rsidRPr="00FD40C3">
        <w:rPr>
          <w:lang w:val="id-ID"/>
        </w:rPr>
        <w:t>Hasil Pengujian Non Fungsional Black Box</w:t>
      </w:r>
      <w:bookmarkEnd w:id="223"/>
      <w:bookmarkEnd w:id="22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Aplikasi web berhasil beradaptasi pada setiap resolusi dimana perlu ditampilkan tanpa adanya komponen yang tumpang-tindih</w:t>
            </w:r>
          </w:p>
        </w:tc>
        <w:tc>
          <w:tcPr>
            <w:tcW w:w="2146" w:type="dxa"/>
          </w:tcPr>
          <w:p w14:paraId="698D8B54" w14:textId="77777777" w:rsidR="00206C37" w:rsidRPr="00FD40C3" w:rsidRDefault="00206C37" w:rsidP="0045684C">
            <w:pPr>
              <w:ind w:firstLine="0"/>
            </w:pPr>
            <w:r w:rsidRPr="00FD40C3">
              <w:t>Aplikasi web telah berhasil beradaptasi pada setiap resolusi dimana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r w:rsidRPr="00FD40C3">
        <w:rPr>
          <w:i/>
          <w:iCs/>
        </w:rPr>
        <w:t>black box</w:t>
      </w:r>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225" w:name="_Toc156335933"/>
      <w:r w:rsidRPr="00FD40C3">
        <w:rPr>
          <w:lang w:val="id-ID"/>
        </w:rPr>
        <w:t xml:space="preserve">Aplikasi pada </w:t>
      </w:r>
      <w:r w:rsidRPr="00F44F69">
        <w:rPr>
          <w:i/>
          <w:iCs/>
          <w:lang w:val="id-ID"/>
        </w:rPr>
        <w:t>Microsoft Edge</w:t>
      </w:r>
      <w:bookmarkEnd w:id="225"/>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Microsoft Edge</w:t>
      </w:r>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226" w:name="_Toc156335934"/>
      <w:r w:rsidRPr="00FD40C3">
        <w:rPr>
          <w:lang w:val="id-ID"/>
        </w:rPr>
        <w:t xml:space="preserve">Aplikasi pada </w:t>
      </w:r>
      <w:r w:rsidRPr="00F44F69">
        <w:rPr>
          <w:i/>
          <w:iCs/>
          <w:lang w:val="id-ID"/>
        </w:rPr>
        <w:t>Google Chrome</w:t>
      </w:r>
      <w:bookmarkEnd w:id="226"/>
    </w:p>
    <w:p w14:paraId="52EB1500" w14:textId="77777777" w:rsidR="00206C37" w:rsidRPr="00FD40C3" w:rsidRDefault="00206C37" w:rsidP="00206C37">
      <w:pPr>
        <w:ind w:firstLine="0"/>
      </w:pPr>
      <w:r w:rsidRPr="00FD40C3">
        <w:t xml:space="preserve">Aplikasi dapat dijalankan pada peramban web </w:t>
      </w:r>
      <w:r w:rsidRPr="00F44F69">
        <w:rPr>
          <w:i/>
          <w:iCs/>
        </w:rPr>
        <w:t>Google Chrome</w:t>
      </w:r>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227" w:name="_Toc156335935"/>
      <w:r w:rsidRPr="00FD40C3">
        <w:rPr>
          <w:lang w:val="id-ID"/>
        </w:rPr>
        <w:t xml:space="preserve">Aplikasi pada </w:t>
      </w:r>
      <w:r w:rsidRPr="00F44F69">
        <w:rPr>
          <w:i/>
          <w:iCs/>
          <w:lang w:val="id-ID"/>
        </w:rPr>
        <w:t>Opera GX</w:t>
      </w:r>
      <w:bookmarkEnd w:id="22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22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22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 xml:space="preserve">itu, karena fitur “Export to PDF” dijalankan menggunakan </w:t>
      </w:r>
      <w:r w:rsidRPr="00FD40C3">
        <w:rPr>
          <w:i/>
          <w:iCs/>
        </w:rPr>
        <w:t>JavaScript</w:t>
      </w:r>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229" w:name="_Toc156335937"/>
      <w:r w:rsidRPr="00FD40C3">
        <w:rPr>
          <w:lang w:val="id-ID"/>
        </w:rPr>
        <w:t xml:space="preserve">Aplikasi pada </w:t>
      </w:r>
      <w:r w:rsidRPr="00F44F69">
        <w:rPr>
          <w:i/>
          <w:iCs/>
          <w:lang w:val="id-ID"/>
        </w:rPr>
        <w:t>Internet Explorer</w:t>
      </w:r>
      <w:r w:rsidRPr="00FD40C3">
        <w:rPr>
          <w:lang w:val="id-ID"/>
        </w:rPr>
        <w:t xml:space="preserve"> (bantuan)</w:t>
      </w:r>
      <w:bookmarkEnd w:id="22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Selain itu, pada halaman bantuan dimana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r w:rsidRPr="00FD40C3">
        <w:t>dibawah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230" w:name="_Toc156335908"/>
      <w:r w:rsidRPr="00FD40C3">
        <w:rPr>
          <w:lang w:val="id-ID"/>
        </w:rPr>
        <w:t>Hasil Pengujian Teks Black Box</w:t>
      </w:r>
      <w:bookmarkEnd w:id="23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r w:rsidRPr="00FD40C3">
              <w:t>owner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saya adalah owner tempat rekreasi ini</w:t>
            </w:r>
          </w:p>
        </w:tc>
        <w:tc>
          <w:tcPr>
            <w:tcW w:w="1467" w:type="dxa"/>
          </w:tcPr>
          <w:p w14:paraId="200A541F" w14:textId="77777777" w:rsidR="00CF62EB" w:rsidRPr="00FD40C3" w:rsidRDefault="00CF62EB" w:rsidP="00C9204B">
            <w:pPr>
              <w:ind w:firstLine="0"/>
            </w:pPr>
            <w:r w:rsidRPr="00FD40C3">
              <w:t>owner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My children work at South Jakarta</w:t>
            </w:r>
          </w:p>
        </w:tc>
        <w:tc>
          <w:tcPr>
            <w:tcW w:w="1467" w:type="dxa"/>
          </w:tcPr>
          <w:p w14:paraId="3665620F" w14:textId="77777777" w:rsidR="00CF62EB" w:rsidRPr="00FD40C3" w:rsidRDefault="00CF62EB" w:rsidP="00C9204B">
            <w:pPr>
              <w:ind w:firstLine="0"/>
            </w:pPr>
            <w:r w:rsidRPr="00FD40C3">
              <w:t>South Jakarta is where my children work</w:t>
            </w:r>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children work at </w:t>
            </w:r>
            <w:r w:rsidRPr="00FD40C3">
              <w:lastRenderedPageBreak/>
              <w:t>South Jakarta</w:t>
            </w:r>
          </w:p>
        </w:tc>
        <w:tc>
          <w:tcPr>
            <w:tcW w:w="1467" w:type="dxa"/>
          </w:tcPr>
          <w:p w14:paraId="62C9D756" w14:textId="77777777" w:rsidR="00CF62EB" w:rsidRPr="00FD40C3" w:rsidRDefault="00CF62EB" w:rsidP="00C9204B">
            <w:pPr>
              <w:ind w:firstLine="0"/>
            </w:pPr>
            <w:r w:rsidRPr="00FD40C3">
              <w:lastRenderedPageBreak/>
              <w:t xml:space="preserve">Jakarta Selatan is </w:t>
            </w:r>
            <w:r w:rsidRPr="00FD40C3">
              <w:lastRenderedPageBreak/>
              <w:t>where my children work</w:t>
            </w:r>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My children work at Jakarta Selatan</w:t>
            </w:r>
          </w:p>
        </w:tc>
        <w:tc>
          <w:tcPr>
            <w:tcW w:w="1467" w:type="dxa"/>
          </w:tcPr>
          <w:p w14:paraId="429950F0" w14:textId="77777777" w:rsidR="00CF62EB" w:rsidRPr="00FD40C3" w:rsidRDefault="00CF62EB" w:rsidP="00C9204B">
            <w:pPr>
              <w:ind w:firstLine="0"/>
            </w:pPr>
            <w:r w:rsidRPr="00FD40C3">
              <w:t>Jakarta Selatan is where my children work</w:t>
            </w:r>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My children work at South Jakarta</w:t>
            </w:r>
          </w:p>
        </w:tc>
        <w:tc>
          <w:tcPr>
            <w:tcW w:w="1467" w:type="dxa"/>
          </w:tcPr>
          <w:p w14:paraId="1A1F9024" w14:textId="77777777" w:rsidR="00CF62EB" w:rsidRPr="00FD40C3" w:rsidRDefault="00CF62EB" w:rsidP="00C9204B">
            <w:pPr>
              <w:ind w:firstLine="0"/>
            </w:pPr>
            <w:r w:rsidRPr="00FD40C3">
              <w:t>South Jakarta is where my children work</w:t>
            </w:r>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My children work at South Jakarta</w:t>
            </w:r>
          </w:p>
        </w:tc>
        <w:tc>
          <w:tcPr>
            <w:tcW w:w="1467" w:type="dxa"/>
          </w:tcPr>
          <w:p w14:paraId="3C202291" w14:textId="77777777" w:rsidR="00CF62EB" w:rsidRPr="00FD40C3" w:rsidRDefault="00CF62EB" w:rsidP="00C9204B">
            <w:pPr>
              <w:ind w:firstLine="0"/>
            </w:pPr>
            <w:r w:rsidRPr="00FD40C3">
              <w:t>Jakarta Selatan is where my children work</w:t>
            </w:r>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My children work at Jakarta Selatan</w:t>
            </w:r>
          </w:p>
        </w:tc>
        <w:tc>
          <w:tcPr>
            <w:tcW w:w="1467" w:type="dxa"/>
          </w:tcPr>
          <w:p w14:paraId="260132B6" w14:textId="77777777" w:rsidR="00CF62EB" w:rsidRPr="00FD40C3" w:rsidRDefault="00CF62EB" w:rsidP="00C9204B">
            <w:pPr>
              <w:ind w:firstLine="0"/>
            </w:pPr>
            <w:r w:rsidRPr="00FD40C3">
              <w:t>My children work at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r w:rsidRPr="00FD40C3">
              <w:t>owner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saya adalah owner tempat rekreasi ini</w:t>
            </w:r>
          </w:p>
        </w:tc>
        <w:tc>
          <w:tcPr>
            <w:tcW w:w="1467" w:type="dxa"/>
          </w:tcPr>
          <w:p w14:paraId="1E13505A" w14:textId="77777777" w:rsidR="00CF62EB" w:rsidRPr="00FD40C3" w:rsidRDefault="00CF62EB" w:rsidP="00C9204B">
            <w:pPr>
              <w:ind w:firstLine="0"/>
            </w:pPr>
            <w:r w:rsidRPr="00FD40C3">
              <w:t>owner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Pada Tabel 4.9 diatas</w:t>
      </w:r>
      <w:r w:rsidR="00AF33B7" w:rsidRPr="00FD40C3">
        <w:t xml:space="preserve"> dapat dilihat hasil pengujian terhadap total 12 kemungkinan aksi yang dilakukan oleh pengguna</w:t>
      </w:r>
      <w:r w:rsidR="00772EC6" w:rsidRPr="00FD40C3">
        <w:t>. Pada pengujian teks tersebut, didapatkan hasil yang sesuai dengan ekspektasi penulis sebelumnya. Kemudian pada Tabel 4.10 dibawah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231" w:name="_Toc156335909"/>
      <w:r w:rsidRPr="00FD40C3">
        <w:rPr>
          <w:lang w:val="id-ID"/>
        </w:rPr>
        <w:t>Penilaian Kata Kunci Teks</w:t>
      </w:r>
      <w:bookmarkEnd w:id="23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r w:rsidRPr="00FD40C3">
              <w:t>owner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owner',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saya adalah owner tempat rekreasi ini</w:t>
            </w:r>
          </w:p>
        </w:tc>
        <w:tc>
          <w:tcPr>
            <w:tcW w:w="1643" w:type="dxa"/>
          </w:tcPr>
          <w:p w14:paraId="1B187EBA" w14:textId="51FDF0C2" w:rsidR="00506AB0" w:rsidRPr="00FD40C3" w:rsidRDefault="00506AB0" w:rsidP="00506AB0">
            <w:pPr>
              <w:ind w:firstLine="0"/>
            </w:pPr>
            <w:r w:rsidRPr="00FD40C3">
              <w:t>owner tempat rekreasi ini adalah saya</w:t>
            </w:r>
          </w:p>
        </w:tc>
        <w:tc>
          <w:tcPr>
            <w:tcW w:w="1642" w:type="dxa"/>
          </w:tcPr>
          <w:p w14:paraId="15C26842" w14:textId="1CC8863F" w:rsidR="00506AB0" w:rsidRPr="00FD40C3" w:rsidRDefault="00506AB0" w:rsidP="00506AB0">
            <w:pPr>
              <w:ind w:firstLine="0"/>
            </w:pPr>
            <w:r w:rsidRPr="00FD40C3">
              <w:t>'owner', 'rekreasi'</w:t>
            </w:r>
          </w:p>
        </w:tc>
        <w:tc>
          <w:tcPr>
            <w:tcW w:w="1643" w:type="dxa"/>
          </w:tcPr>
          <w:p w14:paraId="5E2678C7" w14:textId="317A8BF1" w:rsidR="00506AB0" w:rsidRPr="00FD40C3" w:rsidRDefault="00506AB0" w:rsidP="00506AB0">
            <w:pPr>
              <w:ind w:firstLine="0"/>
            </w:pPr>
            <w:r w:rsidRPr="00FD40C3">
              <w:t>'owner',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My children work at South Jakarta</w:t>
            </w:r>
          </w:p>
        </w:tc>
        <w:tc>
          <w:tcPr>
            <w:tcW w:w="1643" w:type="dxa"/>
          </w:tcPr>
          <w:p w14:paraId="3BB6DCC5" w14:textId="1FF53E2F" w:rsidR="00506AB0" w:rsidRPr="00FD40C3" w:rsidRDefault="00506AB0" w:rsidP="00506AB0">
            <w:pPr>
              <w:ind w:firstLine="0"/>
            </w:pPr>
            <w:r w:rsidRPr="00FD40C3">
              <w:t>South Jakarta is where my children work</w:t>
            </w:r>
          </w:p>
        </w:tc>
        <w:tc>
          <w:tcPr>
            <w:tcW w:w="1642" w:type="dxa"/>
          </w:tcPr>
          <w:p w14:paraId="31F3CD00" w14:textId="77777777" w:rsidR="003F15E3" w:rsidRPr="00FD40C3" w:rsidRDefault="003F15E3" w:rsidP="003F15E3">
            <w:pPr>
              <w:ind w:firstLine="0"/>
            </w:pPr>
            <w:r w:rsidRPr="00FD40C3">
              <w:t>"children",</w:t>
            </w:r>
          </w:p>
          <w:p w14:paraId="7F77036C" w14:textId="3C4F56A5" w:rsidR="003F15E3" w:rsidRPr="00FD40C3" w:rsidRDefault="003F15E3" w:rsidP="003F15E3">
            <w:pPr>
              <w:ind w:firstLine="0"/>
            </w:pPr>
            <w:r w:rsidRPr="00FD40C3">
              <w:t>"work”, "south",</w:t>
            </w:r>
          </w:p>
          <w:p w14:paraId="714056DE" w14:textId="7848C935" w:rsidR="00506AB0" w:rsidRPr="00FD40C3" w:rsidRDefault="003F15E3" w:rsidP="003F15E3">
            <w:pPr>
              <w:ind w:firstLine="0"/>
            </w:pPr>
            <w:r w:rsidRPr="00FD40C3">
              <w:t>"makarka"</w:t>
            </w:r>
          </w:p>
        </w:tc>
        <w:tc>
          <w:tcPr>
            <w:tcW w:w="1643" w:type="dxa"/>
          </w:tcPr>
          <w:p w14:paraId="46D121FB" w14:textId="77777777" w:rsidR="003F15E3" w:rsidRPr="00FD40C3" w:rsidRDefault="003F15E3" w:rsidP="003F15E3">
            <w:pPr>
              <w:ind w:firstLine="0"/>
            </w:pPr>
            <w:r w:rsidRPr="00FD40C3">
              <w:t>"south",</w:t>
            </w:r>
          </w:p>
          <w:p w14:paraId="60116423" w14:textId="0C1D7564" w:rsidR="003F15E3" w:rsidRPr="00FD40C3" w:rsidRDefault="003F15E3" w:rsidP="003F15E3">
            <w:pPr>
              <w:ind w:firstLine="0"/>
            </w:pPr>
            <w:r w:rsidRPr="00FD40C3">
              <w:t>"makarka",</w:t>
            </w:r>
          </w:p>
          <w:p w14:paraId="163B7746" w14:textId="2AD01760" w:rsidR="003F15E3" w:rsidRPr="00FD40C3" w:rsidRDefault="003F15E3" w:rsidP="003F15E3">
            <w:pPr>
              <w:ind w:firstLine="0"/>
            </w:pPr>
            <w:r w:rsidRPr="00FD40C3">
              <w:t>"children",</w:t>
            </w:r>
          </w:p>
          <w:p w14:paraId="4C5172AA" w14:textId="06E8C4BC" w:rsidR="00506AB0" w:rsidRPr="00FD40C3" w:rsidRDefault="003F15E3" w:rsidP="003F15E3">
            <w:pPr>
              <w:ind w:firstLine="0"/>
            </w:pPr>
            <w:r w:rsidRPr="00FD40C3">
              <w:t>"work"</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My children work at South Jakarta</w:t>
            </w:r>
          </w:p>
        </w:tc>
        <w:tc>
          <w:tcPr>
            <w:tcW w:w="1643" w:type="dxa"/>
          </w:tcPr>
          <w:p w14:paraId="1584E2A4" w14:textId="47BEA7EE" w:rsidR="00506AB0" w:rsidRPr="00FD40C3" w:rsidRDefault="00506AB0" w:rsidP="00506AB0">
            <w:pPr>
              <w:ind w:firstLine="0"/>
            </w:pPr>
            <w:r w:rsidRPr="00FD40C3">
              <w:t>Jakarta Selatan is where my children work</w:t>
            </w:r>
          </w:p>
        </w:tc>
        <w:tc>
          <w:tcPr>
            <w:tcW w:w="1642" w:type="dxa"/>
          </w:tcPr>
          <w:p w14:paraId="5F3E37E2" w14:textId="77777777" w:rsidR="003F15E3" w:rsidRPr="00FD40C3" w:rsidRDefault="003F15E3" w:rsidP="003F15E3">
            <w:pPr>
              <w:ind w:firstLine="0"/>
            </w:pPr>
            <w:r w:rsidRPr="00FD40C3">
              <w:t>"children",</w:t>
            </w:r>
          </w:p>
          <w:p w14:paraId="70F2CA9E" w14:textId="77777777" w:rsidR="003F15E3" w:rsidRPr="00FD40C3" w:rsidRDefault="003F15E3" w:rsidP="003F15E3">
            <w:pPr>
              <w:ind w:firstLine="0"/>
            </w:pPr>
            <w:r w:rsidRPr="00FD40C3">
              <w:t>"work”, "south",</w:t>
            </w:r>
          </w:p>
          <w:p w14:paraId="25F77716" w14:textId="2D53F05B" w:rsidR="00506AB0" w:rsidRPr="00FD40C3" w:rsidRDefault="003F15E3" w:rsidP="003F15E3">
            <w:pPr>
              <w:ind w:firstLine="0"/>
            </w:pPr>
            <w:r w:rsidRPr="00FD40C3">
              <w:t>"makarka"</w:t>
            </w:r>
          </w:p>
        </w:tc>
        <w:tc>
          <w:tcPr>
            <w:tcW w:w="1643" w:type="dxa"/>
          </w:tcPr>
          <w:p w14:paraId="4E71DFC6" w14:textId="77777777" w:rsidR="003F15E3" w:rsidRPr="00FD40C3" w:rsidRDefault="003F15E3" w:rsidP="003F15E3">
            <w:pPr>
              <w:ind w:firstLine="0"/>
            </w:pPr>
            <w:r w:rsidRPr="00FD40C3">
              <w:t>"makarka",</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children",</w:t>
            </w:r>
          </w:p>
          <w:p w14:paraId="21A041BD" w14:textId="12F4C773" w:rsidR="00506AB0" w:rsidRPr="00FD40C3" w:rsidRDefault="003F15E3" w:rsidP="003F15E3">
            <w:pPr>
              <w:ind w:firstLine="0"/>
            </w:pPr>
            <w:r w:rsidRPr="00FD40C3">
              <w:t>"work"</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My children work at Jakarta Selatan</w:t>
            </w:r>
          </w:p>
        </w:tc>
        <w:tc>
          <w:tcPr>
            <w:tcW w:w="1643" w:type="dxa"/>
          </w:tcPr>
          <w:p w14:paraId="74B5E266" w14:textId="5D6C38BB" w:rsidR="00506AB0" w:rsidRPr="00FD40C3" w:rsidRDefault="00506AB0" w:rsidP="00506AB0">
            <w:pPr>
              <w:ind w:firstLine="0"/>
            </w:pPr>
            <w:r w:rsidRPr="00FD40C3">
              <w:t>Jakarta Selatan is where my children work</w:t>
            </w:r>
          </w:p>
        </w:tc>
        <w:tc>
          <w:tcPr>
            <w:tcW w:w="1642" w:type="dxa"/>
          </w:tcPr>
          <w:p w14:paraId="09E41D12" w14:textId="77777777" w:rsidR="00D22573" w:rsidRPr="00FD40C3" w:rsidRDefault="00D22573" w:rsidP="00D22573">
            <w:pPr>
              <w:ind w:firstLine="0"/>
            </w:pPr>
            <w:r w:rsidRPr="00FD40C3">
              <w:t>"children",</w:t>
            </w:r>
          </w:p>
          <w:p w14:paraId="0F3BFEC8" w14:textId="2389F137" w:rsidR="00D22573" w:rsidRPr="00FD40C3" w:rsidRDefault="00D22573" w:rsidP="00D22573">
            <w:pPr>
              <w:ind w:firstLine="0"/>
            </w:pPr>
            <w:r w:rsidRPr="00FD40C3">
              <w:t>"work",</w:t>
            </w:r>
          </w:p>
          <w:p w14:paraId="0BA9F6EC" w14:textId="1022D675" w:rsidR="00D22573" w:rsidRPr="00FD40C3" w:rsidRDefault="00D22573" w:rsidP="00D22573">
            <w:pPr>
              <w:ind w:firstLine="0"/>
            </w:pPr>
            <w:r w:rsidRPr="00FD40C3">
              <w:t>"makarka",</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makarka",</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children",</w:t>
            </w:r>
          </w:p>
          <w:p w14:paraId="2E0441EF" w14:textId="2C7E33E7" w:rsidR="00506AB0" w:rsidRPr="00FD40C3" w:rsidRDefault="00D22573" w:rsidP="00D22573">
            <w:pPr>
              <w:ind w:firstLine="0"/>
            </w:pPr>
            <w:r w:rsidRPr="00FD40C3">
              <w:t>"work"</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My children work at South Jakarta</w:t>
            </w:r>
          </w:p>
        </w:tc>
        <w:tc>
          <w:tcPr>
            <w:tcW w:w="1643" w:type="dxa"/>
          </w:tcPr>
          <w:p w14:paraId="107AAE64" w14:textId="1389E04B" w:rsidR="00506AB0" w:rsidRPr="00FD40C3" w:rsidRDefault="00506AB0" w:rsidP="00506AB0">
            <w:pPr>
              <w:ind w:firstLine="0"/>
            </w:pPr>
            <w:r w:rsidRPr="00FD40C3">
              <w:t>South Jakarta is where my children work</w:t>
            </w:r>
          </w:p>
        </w:tc>
        <w:tc>
          <w:tcPr>
            <w:tcW w:w="1642" w:type="dxa"/>
          </w:tcPr>
          <w:p w14:paraId="4D80F41D" w14:textId="121CC976" w:rsidR="00506AB0" w:rsidRPr="00FD40C3" w:rsidRDefault="00D62FB7" w:rsidP="00506AB0">
            <w:pPr>
              <w:ind w:firstLine="0"/>
            </w:pPr>
            <w:r w:rsidRPr="00FD40C3">
              <w:t xml:space="preserve">'my', 'children', 'work', 'at', 'south', </w:t>
            </w:r>
            <w:r w:rsidRPr="00FD40C3">
              <w:lastRenderedPageBreak/>
              <w:t>'jakarta'</w:t>
            </w:r>
          </w:p>
        </w:tc>
        <w:tc>
          <w:tcPr>
            <w:tcW w:w="1643" w:type="dxa"/>
          </w:tcPr>
          <w:p w14:paraId="6721E8CE" w14:textId="1B9EDB10" w:rsidR="00506AB0" w:rsidRPr="00FD40C3" w:rsidRDefault="00D62FB7" w:rsidP="00506AB0">
            <w:pPr>
              <w:ind w:firstLine="0"/>
            </w:pPr>
            <w:r w:rsidRPr="00FD40C3">
              <w:lastRenderedPageBreak/>
              <w:t xml:space="preserve">'south', 'jakarta', 'is', 'where', 'my', 'children', </w:t>
            </w:r>
            <w:r w:rsidRPr="00FD40C3">
              <w:lastRenderedPageBreak/>
              <w:t>'work'</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My children work at South Jakarta</w:t>
            </w:r>
          </w:p>
        </w:tc>
        <w:tc>
          <w:tcPr>
            <w:tcW w:w="1643" w:type="dxa"/>
          </w:tcPr>
          <w:p w14:paraId="00EA1106" w14:textId="40EAE896" w:rsidR="00506AB0" w:rsidRPr="00FD40C3" w:rsidRDefault="00506AB0" w:rsidP="00506AB0">
            <w:pPr>
              <w:ind w:firstLine="0"/>
            </w:pPr>
            <w:r w:rsidRPr="00FD40C3">
              <w:t>Jakarta Selatan is where my children work</w:t>
            </w:r>
          </w:p>
        </w:tc>
        <w:tc>
          <w:tcPr>
            <w:tcW w:w="1642" w:type="dxa"/>
          </w:tcPr>
          <w:p w14:paraId="2E9BC1B6" w14:textId="361AA5D9" w:rsidR="00506AB0" w:rsidRPr="00FD40C3" w:rsidRDefault="00D62FB7" w:rsidP="00506AB0">
            <w:pPr>
              <w:ind w:firstLine="0"/>
            </w:pPr>
            <w:r w:rsidRPr="00FD40C3">
              <w:t>'my', 'children', 'work', 'at', 'south', 'jakarta'</w:t>
            </w:r>
          </w:p>
        </w:tc>
        <w:tc>
          <w:tcPr>
            <w:tcW w:w="1643" w:type="dxa"/>
          </w:tcPr>
          <w:p w14:paraId="2863353E" w14:textId="37B14A2A" w:rsidR="00506AB0" w:rsidRPr="00FD40C3" w:rsidRDefault="00D62FB7" w:rsidP="00506AB0">
            <w:pPr>
              <w:ind w:firstLine="0"/>
            </w:pPr>
            <w:r w:rsidRPr="00FD40C3">
              <w:t>'jakarta', 'selatan', 'is', 'where', 'my', 'children', 'work'</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My children work at Jakarta Selatan</w:t>
            </w:r>
          </w:p>
        </w:tc>
        <w:tc>
          <w:tcPr>
            <w:tcW w:w="1643" w:type="dxa"/>
          </w:tcPr>
          <w:p w14:paraId="7A240F35" w14:textId="354721B9" w:rsidR="00506AB0" w:rsidRPr="00FD40C3" w:rsidRDefault="00506AB0" w:rsidP="00506AB0">
            <w:pPr>
              <w:ind w:firstLine="0"/>
            </w:pPr>
            <w:r w:rsidRPr="00FD40C3">
              <w:t>My children work at Jakarta Selatan</w:t>
            </w:r>
          </w:p>
        </w:tc>
        <w:tc>
          <w:tcPr>
            <w:tcW w:w="1642" w:type="dxa"/>
          </w:tcPr>
          <w:p w14:paraId="54684F8D" w14:textId="27C34629" w:rsidR="00506AB0" w:rsidRPr="00FD40C3" w:rsidRDefault="00D62FB7" w:rsidP="00506AB0">
            <w:pPr>
              <w:ind w:firstLine="0"/>
            </w:pPr>
            <w:r w:rsidRPr="00FD40C3">
              <w:t>'my', 'children', 'work', 'at', 'jakarta', 'selatan'</w:t>
            </w:r>
          </w:p>
        </w:tc>
        <w:tc>
          <w:tcPr>
            <w:tcW w:w="1643" w:type="dxa"/>
          </w:tcPr>
          <w:p w14:paraId="40C0B242" w14:textId="2C6D7199" w:rsidR="00506AB0" w:rsidRPr="00FD40C3" w:rsidRDefault="00D62FB7" w:rsidP="00506AB0">
            <w:pPr>
              <w:ind w:firstLine="0"/>
            </w:pPr>
            <w:r w:rsidRPr="00FD40C3">
              <w:t>'jakarta', 'selatan', 'is', 'where', 'my', 'children', 'work'</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allah",</w:t>
            </w:r>
          </w:p>
          <w:p w14:paraId="2E543966" w14:textId="0D8EBECB" w:rsidR="00D62FB7" w:rsidRPr="00FD40C3" w:rsidRDefault="00D62FB7" w:rsidP="00D62FB7">
            <w:pPr>
              <w:ind w:firstLine="0"/>
            </w:pPr>
            <w:r w:rsidRPr="00FD40C3">
              <w:t>"emilie",</w:t>
            </w:r>
          </w:p>
          <w:p w14:paraId="702ABA85" w14:textId="20984B55" w:rsidR="00D62FB7" w:rsidRPr="00FD40C3" w:rsidRDefault="00D62FB7" w:rsidP="00D62FB7">
            <w:pPr>
              <w:ind w:firstLine="0"/>
            </w:pPr>
            <w:r w:rsidRPr="00FD40C3">
              <w:t>"temp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emilie",</w:t>
            </w:r>
          </w:p>
          <w:p w14:paraId="591790C7" w14:textId="57571D7D" w:rsidR="00D62FB7" w:rsidRPr="00FD40C3" w:rsidRDefault="00D62FB7" w:rsidP="00D62FB7">
            <w:pPr>
              <w:ind w:firstLine="0"/>
            </w:pPr>
            <w:r w:rsidRPr="00FD40C3">
              <w:t>"temp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allah",</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r w:rsidRPr="00FD40C3">
              <w:t>owner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allah",</w:t>
            </w:r>
          </w:p>
          <w:p w14:paraId="30EDE04E" w14:textId="77777777" w:rsidR="00D62FB7" w:rsidRPr="00FD40C3" w:rsidRDefault="00D62FB7" w:rsidP="00D62FB7">
            <w:pPr>
              <w:ind w:firstLine="0"/>
            </w:pPr>
            <w:r w:rsidRPr="00FD40C3">
              <w:t>"emilie",</w:t>
            </w:r>
          </w:p>
          <w:p w14:paraId="30C2D3D9" w14:textId="77777777" w:rsidR="00D62FB7" w:rsidRPr="00FD40C3" w:rsidRDefault="00D62FB7" w:rsidP="00D62FB7">
            <w:pPr>
              <w:ind w:firstLine="0"/>
            </w:pPr>
            <w:r w:rsidRPr="00FD40C3">
              <w:t>"temp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owner",</w:t>
            </w:r>
          </w:p>
          <w:p w14:paraId="187F0A83" w14:textId="6906F9CD" w:rsidR="00D62FB7" w:rsidRPr="00FD40C3" w:rsidRDefault="00D62FB7" w:rsidP="00D62FB7">
            <w:pPr>
              <w:ind w:firstLine="0"/>
            </w:pPr>
            <w:r w:rsidRPr="00FD40C3">
              <w:t>"temp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allah",</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saya adalah owner tempat rekreasi ini</w:t>
            </w:r>
          </w:p>
        </w:tc>
        <w:tc>
          <w:tcPr>
            <w:tcW w:w="1643" w:type="dxa"/>
          </w:tcPr>
          <w:p w14:paraId="40C05223" w14:textId="2BE33661" w:rsidR="00506AB0" w:rsidRPr="00FD40C3" w:rsidRDefault="00506AB0" w:rsidP="00506AB0">
            <w:pPr>
              <w:ind w:firstLine="0"/>
            </w:pPr>
            <w:r w:rsidRPr="00FD40C3">
              <w:t>owner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allah",</w:t>
            </w:r>
          </w:p>
          <w:p w14:paraId="3FD65970" w14:textId="299FDE0A" w:rsidR="00D62FB7" w:rsidRPr="00FD40C3" w:rsidRDefault="00D62FB7" w:rsidP="00D62FB7">
            <w:pPr>
              <w:ind w:firstLine="0"/>
            </w:pPr>
            <w:r w:rsidRPr="00FD40C3">
              <w:t>"owner",</w:t>
            </w:r>
          </w:p>
          <w:p w14:paraId="1D3200E5" w14:textId="6610B295" w:rsidR="00D62FB7" w:rsidRPr="00FD40C3" w:rsidRDefault="00D62FB7" w:rsidP="00D62FB7">
            <w:pPr>
              <w:ind w:firstLine="0"/>
            </w:pPr>
            <w:r w:rsidRPr="00FD40C3">
              <w:t>"temp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owner",</w:t>
            </w:r>
          </w:p>
          <w:p w14:paraId="4D00F7D7" w14:textId="77777777" w:rsidR="00D62FB7" w:rsidRPr="00FD40C3" w:rsidRDefault="00D62FB7" w:rsidP="00D62FB7">
            <w:pPr>
              <w:ind w:firstLine="0"/>
            </w:pPr>
            <w:r w:rsidRPr="00FD40C3">
              <w:t>"temp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allah",</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diatas,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r w:rsidRPr="00F44F69">
        <w:rPr>
          <w:i/>
          <w:iCs/>
        </w:rPr>
        <w:t>machine learning</w:t>
      </w:r>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dimana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 xml:space="preserve">“pemilik” pada teks pengajar dan “owner” pada teks pelajar, sehingga pembobotan nilai hanya </w:t>
      </w:r>
      <w:r w:rsidR="006B3CD1" w:rsidRPr="00FD40C3">
        <w:t>diberikan untuk teks “rekreasi” yang dimiliki kedua teks tersebut. Kasus ini juga terjadi pada model penilaian berbahasa Inggris pada pengujian (EN-ENID-EN) dimana model penilaian berbahasa Inggris tidak menemukan hubungan antara kata “south” dan “selatan” walau memiliki arti sama. Pada kasus ini, kata “selatan” dianggap sebagai kesalahan ketik (</w:t>
      </w:r>
      <w:r w:rsidR="006B3CD1" w:rsidRPr="00FD40C3">
        <w:rPr>
          <w:i/>
          <w:iCs/>
        </w:rPr>
        <w:t>typo</w:t>
      </w:r>
      <w:r w:rsidR="006B3CD1" w:rsidRPr="00FD40C3">
        <w:t>) sehingga dibenarkan menurut model penilaian berbahasa Inggris ini menjadi kata “gelatin”. Kemudian untuk kata “Jakarta” juga dikoreksi menjadi “makarka”,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owner” sehingga model penilaian berbahasa Indonesia menganggap kata “owner”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pengujjian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r w:rsidR="003609EF" w:rsidRPr="00F44F69">
        <w:rPr>
          <w:i/>
          <w:iCs/>
        </w:rPr>
        <w:t>machine learning</w:t>
      </w:r>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r w:rsidRPr="00FD40C3">
        <w:rPr>
          <w:i/>
          <w:iCs/>
        </w:rPr>
        <w:t>obvious</w:t>
      </w:r>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232" w:name="_3tbugp1" w:colFirst="0" w:colLast="0"/>
      <w:bookmarkStart w:id="233" w:name="_Toc156335876"/>
      <w:bookmarkEnd w:id="232"/>
      <w:r w:rsidRPr="00FD40C3">
        <w:t>Pembahasan</w:t>
      </w:r>
      <w:bookmarkEnd w:id="233"/>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r w:rsidRPr="00FD40C3">
        <w:rPr>
          <w:i/>
          <w:iCs/>
        </w:rPr>
        <w:t>Test-Driven Development</w:t>
      </w:r>
      <w:r w:rsidRPr="00FD40C3">
        <w:t xml:space="preserve"> (TDD) yang merupakan SDLC Agile.</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r w:rsidRPr="00FD40C3">
        <w:rPr>
          <w:i/>
          <w:iCs/>
        </w:rPr>
        <w:t>red</w:t>
      </w:r>
      <w:r w:rsidRPr="00FD40C3">
        <w:t xml:space="preserve"> pada metode pengembangan TDD. Setelah terkumpulnya kebutuhan ini,</w:t>
      </w:r>
      <w:r w:rsidR="006F5EE5" w:rsidRPr="00FD40C3">
        <w:t xml:space="preserve"> peneliti menuliskan pengujian berupa </w:t>
      </w:r>
      <w:r w:rsidR="006F5EE5" w:rsidRPr="00FD40C3">
        <w:rPr>
          <w:i/>
          <w:iCs/>
        </w:rPr>
        <w:t xml:space="preserve">scenario testing </w:t>
      </w:r>
      <w:r w:rsidR="006F5EE5" w:rsidRPr="00FD40C3">
        <w:t>yang perlu diloloskan mencapai kesuksesan aplikasi yang dibangun. Setelahnya,</w:t>
      </w:r>
      <w:r w:rsidRPr="00FD40C3">
        <w:t xml:space="preserve"> dibuatlah </w:t>
      </w:r>
      <w:r w:rsidRPr="00FD40C3">
        <w:rPr>
          <w:i/>
          <w:iCs/>
        </w:rPr>
        <w:t>mockup</w:t>
      </w:r>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r w:rsidRPr="00FD40C3">
        <w:rPr>
          <w:i/>
          <w:iCs/>
        </w:rPr>
        <w:t>red</w:t>
      </w:r>
      <w:r w:rsidRPr="00FD40C3">
        <w:t xml:space="preserve"> dan </w:t>
      </w:r>
      <w:r w:rsidRPr="00FD40C3">
        <w:rPr>
          <w:i/>
          <w:iCs/>
        </w:rPr>
        <w:t>green</w:t>
      </w:r>
      <w:r w:rsidRPr="00FD40C3">
        <w:t xml:space="preserve">, yaitu menuliskan kode untuk setiap kebutuhan fungsional </w:t>
      </w:r>
      <w:r w:rsidR="006F5EE5" w:rsidRPr="00FD40C3">
        <w:t xml:space="preserve">dan non-fungsional </w:t>
      </w:r>
      <w:r w:rsidRPr="00FD40C3">
        <w:t xml:space="preserve">yang terdata pada Tabel </w:t>
      </w:r>
      <w:r w:rsidR="006F5EE5" w:rsidRPr="00FD40C3">
        <w:t xml:space="preserve">3.4 dan 3.5. Apabila suatu fungsi / fitur berhasil memenuhi uji coba skenario yang dituliskan, berarti peneliti akan memasuki tahap </w:t>
      </w:r>
      <w:r w:rsidR="006F5EE5" w:rsidRPr="00FD40C3">
        <w:rPr>
          <w:i/>
          <w:iCs/>
        </w:rPr>
        <w:t>green</w:t>
      </w:r>
      <w:r w:rsidR="006F5EE5" w:rsidRPr="00FD40C3">
        <w:t xml:space="preserve"> dari metode pengembangan TDD, dengan ini pengembang dapat membersihkan / refaktor kode pada aplikasi yang dibangunnya yang merupakan tahap </w:t>
      </w:r>
      <w:r w:rsidR="006F5EE5" w:rsidRPr="00FD40C3">
        <w:rPr>
          <w:i/>
          <w:iCs/>
        </w:rPr>
        <w:t>refactor</w:t>
      </w:r>
      <w:r w:rsidR="006F5EE5" w:rsidRPr="00FD40C3">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r w:rsidRPr="00FD40C3">
        <w:rPr>
          <w:i/>
          <w:iCs/>
        </w:rPr>
        <w:t>machine learning</w:t>
      </w:r>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234" w:name="_Toc156335938"/>
      <w:r w:rsidRPr="00FD40C3">
        <w:rPr>
          <w:lang w:val="id-ID"/>
        </w:rPr>
        <w:t xml:space="preserve">Cara Penilaian Model </w:t>
      </w:r>
      <w:r w:rsidRPr="00FD40C3">
        <w:rPr>
          <w:i/>
          <w:iCs/>
          <w:lang w:val="id-ID"/>
        </w:rPr>
        <w:t>Machine Learning</w:t>
      </w:r>
      <w:r w:rsidRPr="00FD40C3">
        <w:rPr>
          <w:lang w:val="id-ID"/>
        </w:rPr>
        <w:t xml:space="preserve"> Bahasa Inggris</w:t>
      </w:r>
      <w:bookmarkEnd w:id="234"/>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r w:rsidRPr="00FD40C3">
        <w:rPr>
          <w:i/>
          <w:iCs/>
        </w:rPr>
        <w:t xml:space="preserve">machine learning </w:t>
      </w:r>
      <w:r w:rsidRPr="00FD40C3">
        <w:t>bahasa Inggris</w:t>
      </w:r>
      <w:r w:rsidR="00196FEC" w:rsidRPr="00FD40C3">
        <w:t xml:space="preserve"> yang dapat dilihat pada Gambar 4.</w:t>
      </w:r>
      <w:r w:rsidR="00604CC6" w:rsidRPr="00FD40C3">
        <w:t>16</w:t>
      </w:r>
      <w:r w:rsidR="00196FEC" w:rsidRPr="00FD40C3">
        <w:t xml:space="preserve"> diatas</w:t>
      </w:r>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r w:rsidR="00A14CB9" w:rsidRPr="00FD40C3">
        <w:rPr>
          <w:i/>
          <w:iCs/>
        </w:rPr>
        <w:t>backend</w:t>
      </w:r>
      <w:r w:rsidR="00A14CB9" w:rsidRPr="00FD40C3">
        <w:t xml:space="preserve"> aplikasi yang dikembangkan akan membuat berkas CSV dengan satu pasang jawaban pengajar dan pelajar. Selanjutnya untuk melakukan penilaian jamak, </w:t>
      </w:r>
      <w:r w:rsidR="00A14CB9" w:rsidRPr="00FD40C3">
        <w:rPr>
          <w:i/>
          <w:iCs/>
        </w:rPr>
        <w:t xml:space="preserve">backend </w:t>
      </w:r>
      <w:r w:rsidR="00A14CB9" w:rsidRPr="00FD40C3">
        <w:t xml:space="preserve">aplikasi membuat berkas yang dapat mendeteksi nama dari </w:t>
      </w:r>
      <w:r w:rsidR="00A14CB9" w:rsidRPr="00FD40C3">
        <w:rPr>
          <w:i/>
          <w:iCs/>
        </w:rPr>
        <w:t>header</w:t>
      </w:r>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sidRPr="00FD40C3">
        <w:rPr>
          <w:i/>
          <w:iCs/>
        </w:rPr>
        <w:t>child-process</w:t>
      </w:r>
      <w:r w:rsidR="00A14CB9" w:rsidRPr="00FD40C3">
        <w:t xml:space="preserve">, </w:t>
      </w:r>
      <w:r w:rsidR="00A14CB9" w:rsidRPr="00FD40C3">
        <w:rPr>
          <w:i/>
          <w:iCs/>
        </w:rPr>
        <w:t>backend</w:t>
      </w:r>
      <w:r w:rsidR="00A14CB9" w:rsidRPr="00FD40C3">
        <w:t xml:space="preserve"> </w:t>
      </w:r>
      <w:r w:rsidR="00D25191" w:rsidRPr="00FD40C3">
        <w:t xml:space="preserve">menjalankan model </w:t>
      </w:r>
      <w:r w:rsidR="00D25191" w:rsidRPr="00FD40C3">
        <w:rPr>
          <w:i/>
          <w:iCs/>
        </w:rPr>
        <w:t>machine learning</w:t>
      </w:r>
      <w:r w:rsidR="00D25191" w:rsidRPr="00FD40C3">
        <w:t xml:space="preserve"> bahasa Inggris ini dan mengirimkan juga berkas CSV yang perlu diperiksa. Setelah selesai, model akan mengirimkan ke </w:t>
      </w:r>
      <w:r w:rsidR="00D25191" w:rsidRPr="00FD40C3">
        <w:rPr>
          <w:i/>
          <w:iCs/>
        </w:rPr>
        <w:t>backend</w:t>
      </w:r>
      <w:r w:rsidR="00D25191" w:rsidRPr="00FD40C3">
        <w:t xml:space="preserve"> sebuah JSON yang berisi hasil penilaian yang dapat ditampilkan pada </w:t>
      </w:r>
      <w:r w:rsidR="00D25191" w:rsidRPr="00FD40C3">
        <w:rPr>
          <w:i/>
          <w:iCs/>
        </w:rPr>
        <w:t>frontend</w:t>
      </w:r>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235" w:name="_Toc156335939"/>
      <w:r w:rsidRPr="00FD40C3">
        <w:rPr>
          <w:lang w:val="id-ID"/>
        </w:rPr>
        <w:t xml:space="preserve">Cara Penilaian Model </w:t>
      </w:r>
      <w:r w:rsidRPr="00FD40C3">
        <w:rPr>
          <w:i/>
          <w:iCs/>
          <w:lang w:val="id-ID"/>
        </w:rPr>
        <w:t>Machine Learning</w:t>
      </w:r>
      <w:r w:rsidRPr="00FD40C3">
        <w:rPr>
          <w:lang w:val="id-ID"/>
        </w:rPr>
        <w:t xml:space="preserve"> Bahasa Indonesia</w:t>
      </w:r>
      <w:bookmarkEnd w:id="235"/>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r w:rsidRPr="00FD40C3">
        <w:rPr>
          <w:i/>
          <w:iCs/>
        </w:rPr>
        <w:t>machine learning</w:t>
      </w:r>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r w:rsidRPr="00FD40C3">
        <w:rPr>
          <w:i/>
          <w:iCs/>
        </w:rPr>
        <w:t>input</w:t>
      </w:r>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r w:rsidR="006D5A96" w:rsidRPr="00FD40C3">
        <w:rPr>
          <w:i/>
          <w:iCs/>
        </w:rPr>
        <w:t>backend</w:t>
      </w:r>
      <w:r w:rsidR="006D5A96" w:rsidRPr="00FD40C3">
        <w:t xml:space="preserve"> menjalankan model dengan metode </w:t>
      </w:r>
      <w:r w:rsidR="006D5A96" w:rsidRPr="00FD40C3">
        <w:rPr>
          <w:i/>
          <w:iCs/>
        </w:rPr>
        <w:t>child-process</w:t>
      </w:r>
      <w:r w:rsidR="006D5A96" w:rsidRPr="00FD40C3">
        <w:t xml:space="preserve"> dengan argumen bawaan yaitu jawaban pengajar dan jawaban pelajar untuk diperiksa. Selanjutnya model akan membuat berkas teks yang berisi skor penilaian dan mengirimkan argumen berisikan “done” pada </w:t>
      </w:r>
      <w:r w:rsidR="006D5A96" w:rsidRPr="00FD40C3">
        <w:rPr>
          <w:i/>
          <w:iCs/>
        </w:rPr>
        <w:t>backend</w:t>
      </w:r>
      <w:r w:rsidR="006D5A96" w:rsidRPr="00FD40C3">
        <w:t xml:space="preserve"> untuk menandakan bahwa proses penilaian pada model telah selesai. Dengan ini, </w:t>
      </w:r>
      <w:r w:rsidR="006D5A96" w:rsidRPr="00FD40C3">
        <w:rPr>
          <w:i/>
          <w:iCs/>
        </w:rPr>
        <w:t>backend</w:t>
      </w:r>
      <w:r w:rsidR="006D5A96" w:rsidRPr="00FD40C3">
        <w:t xml:space="preserve"> akan membuka berkas teks berisi skor tersebut </w:t>
      </w:r>
      <w:r w:rsidR="009A167F" w:rsidRPr="00FD40C3">
        <w:t xml:space="preserve">sebagai JSON </w:t>
      </w:r>
      <w:r w:rsidR="006D5A96" w:rsidRPr="00FD40C3">
        <w:t xml:space="preserve">untuk ditampilkan pada </w:t>
      </w:r>
      <w:r w:rsidR="006D5A96" w:rsidRPr="00FD40C3">
        <w:rPr>
          <w:i/>
          <w:iCs/>
        </w:rPr>
        <w:t>frontend</w:t>
      </w:r>
      <w:r w:rsidR="006D5A96" w:rsidRPr="00FD40C3">
        <w:t xml:space="preserve"> dan menghapus berkas teks tersebut agar tidak memenuhi penyimpanan pada server. Sedangkan untuk penilaian jamak, </w:t>
      </w:r>
      <w:r w:rsidR="006D5A96" w:rsidRPr="00FD40C3">
        <w:rPr>
          <w:i/>
          <w:iCs/>
        </w:rPr>
        <w:t>backend</w:t>
      </w:r>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r w:rsidR="00AB26A4" w:rsidRPr="00FD40C3">
        <w:rPr>
          <w:i/>
          <w:iCs/>
        </w:rPr>
        <w:t>child-process</w:t>
      </w:r>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r w:rsidR="00AB26A4" w:rsidRPr="00FD40C3">
        <w:rPr>
          <w:i/>
          <w:iCs/>
        </w:rPr>
        <w:t>backend</w:t>
      </w:r>
      <w:r w:rsidR="00AB26A4" w:rsidRPr="00FD40C3">
        <w:t xml:space="preserve"> akan menghapus berkas CSV dan teks berisi penilaian setelah menampilkannya pada </w:t>
      </w:r>
      <w:r w:rsidR="00AB26A4" w:rsidRPr="00FD40C3">
        <w:rPr>
          <w:i/>
          <w:iCs/>
        </w:rPr>
        <w:t>frontend</w:t>
      </w:r>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r w:rsidRPr="00FD40C3">
        <w:rPr>
          <w:i/>
          <w:iCs/>
        </w:rPr>
        <w:t>machine learning</w:t>
      </w:r>
      <w:r w:rsidRPr="00FD40C3">
        <w:t xml:space="preserve"> pada aplikasi web ini tidak terjadi pengaruh terhadap penilaian yang dilakukan, dilakukanlah pengujian skenario. Pengujian dilakukan dengan melakukan penilaian dengan masukkan yang sama pada aplikasi web dan pada model </w:t>
      </w:r>
      <w:r w:rsidRPr="00FD40C3">
        <w:rPr>
          <w:i/>
          <w:iCs/>
        </w:rPr>
        <w:t>machine learning</w:t>
      </w:r>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r w:rsidRPr="00FD40C3">
        <w:rPr>
          <w:i/>
          <w:iCs/>
        </w:rPr>
        <w:t>scenario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r w:rsidR="008035FB" w:rsidRPr="00FD40C3">
        <w:rPr>
          <w:i/>
          <w:iCs/>
        </w:rPr>
        <w:t>scenario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r w:rsidRPr="00FD40C3">
        <w:rPr>
          <w:i/>
          <w:iCs/>
        </w:rPr>
        <w:t>runtimer</w:t>
      </w:r>
      <w:r w:rsidRPr="00FD40C3">
        <w:t xml:space="preserve"> Node.js dengan minimal versi 16.16.0 dan </w:t>
      </w:r>
      <w:r w:rsidRPr="00F44F69">
        <w:rPr>
          <w:i/>
          <w:iCs/>
        </w:rPr>
        <w:t>Python</w:t>
      </w:r>
      <w:r w:rsidRPr="00FD40C3">
        <w:t xml:space="preserve"> dengan minimal versi 3.11.5</w:t>
      </w:r>
      <w:r w:rsidR="00864D48" w:rsidRPr="00FD40C3">
        <w:t>.</w:t>
      </w:r>
      <w:r w:rsidR="001A3E0B" w:rsidRPr="00FD40C3">
        <w:t xml:space="preserve"> Untuk spesifikasi </w:t>
      </w:r>
      <w:r w:rsidR="001A3E0B" w:rsidRPr="00F44F69">
        <w:rPr>
          <w:i/>
          <w:iCs/>
        </w:rPr>
        <w:t>processor</w:t>
      </w:r>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menginstal seluruh </w:t>
      </w:r>
      <w:r w:rsidR="001A3E0B" w:rsidRPr="00FD40C3">
        <w:rPr>
          <w:i/>
          <w:iCs/>
        </w:rPr>
        <w:t>dependencies</w:t>
      </w:r>
      <w:r w:rsidR="001A3E0B" w:rsidRPr="00FD40C3">
        <w:t xml:space="preserve"> </w:t>
      </w:r>
      <w:r w:rsidR="001A3E0B" w:rsidRPr="00F44F69">
        <w:rPr>
          <w:i/>
          <w:iCs/>
        </w:rPr>
        <w:t>Node.js</w:t>
      </w:r>
      <w:r w:rsidR="001A3E0B" w:rsidRPr="00FD40C3">
        <w:t xml:space="preserve"> dan </w:t>
      </w:r>
      <w:r w:rsidR="001A3E0B" w:rsidRPr="00F44F69">
        <w:rPr>
          <w:i/>
          <w:iCs/>
        </w:rPr>
        <w:t>Python</w:t>
      </w:r>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dimana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Setelah selesai, pengguna akan diarahkan ke halaman hasil penilaian tunggal dimana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Sedangkan apabila pengguna memilih metode pe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236" w:name="_28h4qwu" w:colFirst="0" w:colLast="0"/>
      <w:bookmarkStart w:id="237" w:name="_Toc156335877"/>
      <w:bookmarkEnd w:id="236"/>
      <w:r w:rsidRPr="00FD40C3">
        <w:lastRenderedPageBreak/>
        <w:t>BAB V</w:t>
      </w:r>
      <w:r w:rsidRPr="00FD40C3">
        <w:br/>
        <w:t>KESIMPULAN DAN SARAN</w:t>
      </w:r>
      <w:bookmarkEnd w:id="237"/>
    </w:p>
    <w:p w14:paraId="528AE3BA" w14:textId="77777777" w:rsidR="00F52D40" w:rsidRPr="00FD40C3" w:rsidRDefault="00F52D40"/>
    <w:p w14:paraId="354F2971" w14:textId="5C71FE2B" w:rsidR="00F52D40" w:rsidRPr="00FD40C3" w:rsidRDefault="006724C1">
      <w:pPr>
        <w:pStyle w:val="Heading2"/>
        <w:numPr>
          <w:ilvl w:val="1"/>
          <w:numId w:val="14"/>
        </w:numPr>
      </w:pPr>
      <w:bookmarkStart w:id="238" w:name="_nmf14n" w:colFirst="0" w:colLast="0"/>
      <w:bookmarkStart w:id="239" w:name="_Toc156335878"/>
      <w:bookmarkEnd w:id="238"/>
      <w:r w:rsidRPr="00FD40C3">
        <w:t>Kesimpulan</w:t>
      </w:r>
      <w:bookmarkEnd w:id="239"/>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r w:rsidRPr="00FD40C3">
        <w:rPr>
          <w:i/>
          <w:iCs/>
        </w:rPr>
        <w:t>Test-Driven Development</w:t>
      </w:r>
      <w:r w:rsidRPr="00FD40C3">
        <w:t xml:space="preserve"> (TDD) </w:t>
      </w:r>
      <w:r w:rsidR="004574A5" w:rsidRPr="00FD40C3">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r w:rsidRPr="00FD40C3">
        <w:rPr>
          <w:i/>
          <w:iCs/>
        </w:rPr>
        <w:t>pre-trained machine learning</w:t>
      </w:r>
      <w:r w:rsidR="008739A8" w:rsidRPr="00FD40C3">
        <w:t xml:space="preserve"> </w:t>
      </w:r>
      <w:r w:rsidRPr="00FD40C3">
        <w:t xml:space="preserve">dapat diterapkan pada aplikasi dengan menerapkan konsep </w:t>
      </w:r>
      <w:r w:rsidRPr="00FD40C3">
        <w:rPr>
          <w:i/>
          <w:iCs/>
        </w:rPr>
        <w:t>child-process</w:t>
      </w:r>
      <w:r w:rsidRPr="00FD40C3">
        <w:t xml:space="preserve"> dimana sebuah proses menjalankan sebuah proses turunan lainnya. Pada aplikasi yang dibangun, </w:t>
      </w:r>
      <w:r w:rsidRPr="00FD40C3">
        <w:rPr>
          <w:i/>
          <w:iCs/>
        </w:rPr>
        <w:t>backend</w:t>
      </w:r>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r w:rsidRPr="00FD40C3">
        <w:rPr>
          <w:i/>
          <w:iCs/>
        </w:rPr>
        <w:t>machine learning</w:t>
      </w:r>
      <w:r w:rsidRPr="00FD40C3">
        <w:t xml:space="preserve"> dapat dipastikan sama dengan membandingkan hasil penilaian yang didapat dari aplikasi dan model </w:t>
      </w:r>
      <w:r w:rsidRPr="00FD40C3">
        <w:rPr>
          <w:i/>
          <w:iCs/>
        </w:rPr>
        <w:t>machine learning</w:t>
      </w:r>
      <w:r w:rsidRPr="00FD40C3">
        <w:t xml:space="preserve"> terkait secara langsung. Skor yang dihasilkan kedua sumber ini kemudian dikonversi menjadi rentang 0 hingga 100 dan dibandingkan hasilnya. Hasil menunjukkan bahwa hasil penilaian pada aplikasi yang dikembangkan dan model </w:t>
      </w:r>
      <w:r w:rsidRPr="00FD40C3">
        <w:rPr>
          <w:i/>
          <w:iCs/>
        </w:rPr>
        <w:t>machine learning</w:t>
      </w:r>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teknikal, aplikasi dapat digunakan pada mesin yang menjalankan </w:t>
      </w:r>
      <w:r w:rsidRPr="00FD40C3">
        <w:rPr>
          <w:i/>
          <w:iCs/>
        </w:rPr>
        <w:t>runtimer</w:t>
      </w:r>
      <w:r w:rsidR="00305C77" w:rsidRPr="00FD40C3">
        <w:t xml:space="preserve"> Node.js untuk menjalankan </w:t>
      </w:r>
      <w:r w:rsidR="00305C77" w:rsidRPr="00FD40C3">
        <w:rPr>
          <w:i/>
          <w:iCs/>
        </w:rPr>
        <w:t>server</w:t>
      </w:r>
      <w:r w:rsidR="00305C77" w:rsidRPr="00FD40C3">
        <w:t xml:space="preserve"> aplikasi, dan </w:t>
      </w:r>
      <w:r w:rsidR="00305C77" w:rsidRPr="00596B58">
        <w:rPr>
          <w:i/>
          <w:iCs/>
        </w:rPr>
        <w:t>Python</w:t>
      </w:r>
      <w:r w:rsidR="00305C77" w:rsidRPr="00FD40C3">
        <w:t xml:space="preserve"> sebagai interpreter untuk menjalankan model </w:t>
      </w:r>
      <w:r w:rsidR="00305C77" w:rsidRPr="00FD40C3">
        <w:rPr>
          <w:i/>
          <w:iCs/>
        </w:rPr>
        <w:t>machine learning</w:t>
      </w:r>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240" w:name="_37m2jsg" w:colFirst="0" w:colLast="0"/>
      <w:bookmarkStart w:id="241" w:name="_Toc156335879"/>
      <w:bookmarkEnd w:id="240"/>
      <w:r w:rsidRPr="00FD40C3">
        <w:t>Saran</w:t>
      </w:r>
      <w:bookmarkEnd w:id="241"/>
    </w:p>
    <w:p w14:paraId="21B30266" w14:textId="34E634C0" w:rsidR="00805A22" w:rsidRPr="00FD40C3" w:rsidRDefault="00805A22" w:rsidP="00805A22">
      <w:pPr>
        <w:ind w:firstLine="0"/>
      </w:pPr>
      <w:bookmarkStart w:id="242" w:name="_1mrcu09" w:colFirst="0" w:colLast="0"/>
      <w:bookmarkEnd w:id="242"/>
      <w:r w:rsidRPr="00FD40C3">
        <w:t>Pada akhir penelitian ini, peneliti menemukan beberapa saran yang dapat diterapkan terkait penelitian ini</w:t>
      </w:r>
      <w:r w:rsidR="00943BCE" w:rsidRPr="00FD40C3">
        <w:t>, aplikasi keluarannya,</w:t>
      </w:r>
      <w:r w:rsidRPr="00FD40C3">
        <w:t xml:space="preserve"> ataupun kelanjutan penelitian ini kedepannya.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r w:rsidRPr="00FD40C3">
        <w:rPr>
          <w:i/>
          <w:iCs/>
        </w:rPr>
        <w:t>machine learning</w:t>
      </w:r>
      <w:r w:rsidRPr="00FD40C3">
        <w:t xml:space="preserve"> yang dapat melakukan pemeriksaan esai otomatis menggunakan bahasa Indonesia dan Inggris. Apabila di masa depan ada model </w:t>
      </w:r>
      <w:r w:rsidRPr="00FD40C3">
        <w:rPr>
          <w:i/>
          <w:iCs/>
        </w:rPr>
        <w:t>machine learning</w:t>
      </w:r>
      <w:r w:rsidRPr="00FD40C3">
        <w:t xml:space="preserve"> yang dapat melakukan hal serupa dengan bahasa lain, maka peneliti selanjutnya dapat mengimplementasi model dengan bahasa baru tersebut kedalam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U. Nations, “Population.” Accessed: Dec. 25, 2022. [Online]. Available: https://www.un.org/en/global-issues/population</w:t>
      </w:r>
    </w:p>
    <w:p w14:paraId="70E04DCB" w14:textId="77777777" w:rsidR="00234B28" w:rsidRPr="00FD40C3" w:rsidRDefault="00234B28" w:rsidP="00234B28">
      <w:pPr>
        <w:pStyle w:val="Bibliography"/>
      </w:pPr>
      <w:r w:rsidRPr="00FD40C3">
        <w:t>[2]</w:t>
      </w:r>
      <w:r w:rsidRPr="00FD40C3">
        <w:tab/>
        <w:t>B. P. Statistik, “Jumlah Penduduk Pertengahan Tahun (Ribu Jiwa), 2020-2022.” Accessed: Dec. 26, 2022. [Online]. Available: https://www.bps.go.id/indicator/12/1975/1/jumlah-penduduk-pertengahan-tahun.html</w:t>
      </w:r>
    </w:p>
    <w:p w14:paraId="681561A6" w14:textId="77777777" w:rsidR="00234B28" w:rsidRPr="00FD40C3" w:rsidRDefault="00234B28" w:rsidP="00234B28">
      <w:pPr>
        <w:pStyle w:val="Bibliography"/>
      </w:pPr>
      <w:r w:rsidRPr="00FD40C3">
        <w:t>[3]</w:t>
      </w:r>
      <w:r w:rsidRPr="00FD40C3">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F. Oktariano and H. Hastuti, “Buku Panduan penulisan Esai Berdasarkan Analisis Historical Thinking,” vol. 2, no. 4, 2020.</w:t>
      </w:r>
    </w:p>
    <w:p w14:paraId="765DE358" w14:textId="77777777" w:rsidR="00234B28" w:rsidRPr="00FD40C3" w:rsidRDefault="00234B28" w:rsidP="00234B28">
      <w:pPr>
        <w:pStyle w:val="Bibliography"/>
      </w:pPr>
      <w:r w:rsidRPr="00FD40C3">
        <w:t>[5]</w:t>
      </w:r>
      <w:r w:rsidRPr="00FD40C3">
        <w:tab/>
        <w:t xml:space="preserve">E. Amorim, M. Cançado, and A. Veloso, “Automated Essay Scoring in the Presence of Biased Ratings,” in </w:t>
      </w:r>
      <w:r w:rsidRPr="00FD40C3">
        <w:rPr>
          <w:i/>
          <w:iCs/>
        </w:rPr>
        <w:t>Proceedings of the 2018 Conference of the North American Chapter of           the Association for Computational Linguistics: Human Language           Technologies, Volume 1 (Long Papers)</w:t>
      </w:r>
      <w:r w:rsidRPr="00FD40C3">
        <w:t>, New Orleans, Louisiana: Association for Computational Linguistics, 2018, pp. 229–237. doi: 10.18653/v1/N18-1021.</w:t>
      </w:r>
    </w:p>
    <w:p w14:paraId="0AE7AD52" w14:textId="77777777" w:rsidR="00234B28" w:rsidRPr="00FD40C3" w:rsidRDefault="00234B28" w:rsidP="00234B28">
      <w:pPr>
        <w:pStyle w:val="Bibliography"/>
      </w:pPr>
      <w:r w:rsidRPr="00FD40C3">
        <w:t>[6]</w:t>
      </w:r>
      <w:r w:rsidRPr="00FD40C3">
        <w:tab/>
        <w:t xml:space="preserve">D. Fortunato and J. Bernardino, “Progressive web apps: An alternative to the native mobile Apps,” in </w:t>
      </w:r>
      <w:r w:rsidRPr="00FD40C3">
        <w:rPr>
          <w:i/>
          <w:iCs/>
        </w:rPr>
        <w:t>2018 13th Iberian Conference on Information Systems and Technologies (CISTI)</w:t>
      </w:r>
      <w:r w:rsidRPr="00FD40C3">
        <w:t>, Caceres: IEEE, Jun. 2018, pp. 1–6. doi: 10.23919/CISTI.2018.8399228.</w:t>
      </w:r>
    </w:p>
    <w:p w14:paraId="74F0CA20" w14:textId="77777777" w:rsidR="00234B28" w:rsidRPr="00FD40C3" w:rsidRDefault="00234B28" w:rsidP="00234B28">
      <w:pPr>
        <w:pStyle w:val="Bibliography"/>
      </w:pPr>
      <w:r w:rsidRPr="00FD40C3">
        <w:t>[7]</w:t>
      </w:r>
      <w:r w:rsidRPr="00FD40C3">
        <w:tab/>
        <w:t xml:space="preserve">M. M. Moe and University of Computer Studies, Hpa-An, Kayin State, Myanmar, “Comparative Study of Test-Driven Development TDD, Behavior-Driven Development BDD and Acceptance Test–Driven Development ATDD,” </w:t>
      </w:r>
      <w:r w:rsidRPr="00FD40C3">
        <w:rPr>
          <w:i/>
          <w:iCs/>
        </w:rPr>
        <w:t>Int. J. Trend Sci. Res. Dev.</w:t>
      </w:r>
      <w:r w:rsidRPr="00FD40C3">
        <w:t>, vol. Volume-3, no. Issue-4, pp. 231–234, Jun. 2019, doi: 10.31142/ijtsrd23698.</w:t>
      </w:r>
    </w:p>
    <w:p w14:paraId="54871553" w14:textId="77777777" w:rsidR="00234B28" w:rsidRPr="00FD40C3" w:rsidRDefault="00234B28" w:rsidP="00234B28">
      <w:pPr>
        <w:pStyle w:val="Bibliography"/>
      </w:pPr>
      <w:r w:rsidRPr="00FD40C3">
        <w:t>[8]</w:t>
      </w:r>
      <w:r w:rsidRPr="00FD40C3">
        <w:tab/>
        <w:t xml:space="preserve">B. George and L. Williams, “A structured experiment of test-driven development,” </w:t>
      </w:r>
      <w:r w:rsidRPr="00FD40C3">
        <w:rPr>
          <w:i/>
          <w:iCs/>
        </w:rPr>
        <w:t>Inf. Softw. Technol.</w:t>
      </w:r>
      <w:r w:rsidRPr="00FD40C3">
        <w:t>, vol. 46, no. 5, pp. 337–342, Apr. 2004, doi: 10.1016/j.infsof.2003.09.011.</w:t>
      </w:r>
    </w:p>
    <w:p w14:paraId="5D49F9FA" w14:textId="77777777" w:rsidR="00234B28" w:rsidRPr="00FD40C3" w:rsidRDefault="00234B28" w:rsidP="00234B28">
      <w:pPr>
        <w:pStyle w:val="Bibliography"/>
      </w:pPr>
      <w:r w:rsidRPr="00FD40C3">
        <w:t>[9]</w:t>
      </w:r>
      <w:r w:rsidRPr="00FD40C3">
        <w:tab/>
        <w:t xml:space="preserve">J. B. Ibarra </w:t>
      </w:r>
      <w:r w:rsidRPr="00FD40C3">
        <w:rPr>
          <w:i/>
          <w:iCs/>
        </w:rPr>
        <w:t>et al.</w:t>
      </w:r>
      <w:r w:rsidRPr="00FD40C3">
        <w:t xml:space="preserve">, “Development of the Low Cost Classroom Response System Using Test-Driven Development Approach and Analysis of the Adaptive Capability of Students Using Sequential Minimal Optimization Algorithm,” in </w:t>
      </w:r>
      <w:r w:rsidRPr="00FD40C3">
        <w:rPr>
          <w:i/>
          <w:iCs/>
        </w:rPr>
        <w:t>2019 IEEE 6th International Conference on Industrial Engineering and Applications (ICIEA)</w:t>
      </w:r>
      <w:r w:rsidRPr="00FD40C3">
        <w:t>, Tokyo, Japan: IEEE, Apr. 2019, pp. 689–693. doi: 10.1109/IEA.2019.8714889.</w:t>
      </w:r>
    </w:p>
    <w:p w14:paraId="7A07CA14" w14:textId="77777777" w:rsidR="00234B28" w:rsidRPr="00FD40C3" w:rsidRDefault="00234B28" w:rsidP="00234B28">
      <w:pPr>
        <w:pStyle w:val="Bibliography"/>
      </w:pPr>
      <w:r w:rsidRPr="00FD40C3">
        <w:t>[10]</w:t>
      </w:r>
      <w:r w:rsidRPr="00FD40C3">
        <w:tab/>
        <w:t xml:space="preserve">H. K. N. Leung and L. White, “A study of integration testing and software regression at the integration level,” in </w:t>
      </w:r>
      <w:r w:rsidRPr="00FD40C3">
        <w:rPr>
          <w:i/>
          <w:iCs/>
        </w:rPr>
        <w:t>Proceedings. Conference on Software Maintenance 1990</w:t>
      </w:r>
      <w:r w:rsidRPr="00FD40C3">
        <w:t>, San Diego, CA, USA: IEEE Comput. Soc. Press, 1990, pp. 290–301. doi: 10.1109/ICSM.1990.131377.</w:t>
      </w:r>
    </w:p>
    <w:p w14:paraId="17E04E70" w14:textId="77777777" w:rsidR="00234B28" w:rsidRPr="00FD40C3" w:rsidRDefault="00234B28" w:rsidP="00234B28">
      <w:pPr>
        <w:pStyle w:val="Bibliography"/>
      </w:pPr>
      <w:r w:rsidRPr="00FD40C3">
        <w:t>[11]</w:t>
      </w:r>
      <w:r w:rsidRPr="00FD40C3">
        <w:tab/>
        <w:t xml:space="preserve">D. Pal and V. Vanijja, “Perceived usability evaluation of Microsoft Teams as an online learning platform during COVID-19 using system usability scale and technology acceptance model in India,” </w:t>
      </w:r>
      <w:r w:rsidRPr="00FD40C3">
        <w:rPr>
          <w:i/>
          <w:iCs/>
        </w:rPr>
        <w:t>Child. Youth Serv. Rev.</w:t>
      </w:r>
      <w:r w:rsidRPr="00FD40C3">
        <w:t>, vol. 119, p. 105535, Dec.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Vlachogianni and N. Tselios, “Perceived usability evaluation of educational technology using the System Usability Scale (SUS): A systematic review,” </w:t>
      </w:r>
      <w:r w:rsidRPr="00FD40C3">
        <w:rPr>
          <w:i/>
          <w:iCs/>
        </w:rPr>
        <w:t>J. Res. Technol. Educ.</w:t>
      </w:r>
      <w:r w:rsidRPr="00FD40C3">
        <w:t>, vol. 54, no. 3, pp. 392–409, May 2022, doi: 10.1080/15391523.2020.1867938.</w:t>
      </w:r>
    </w:p>
    <w:p w14:paraId="63A47BBC" w14:textId="77777777" w:rsidR="00234B28" w:rsidRPr="00FD40C3" w:rsidRDefault="00234B28" w:rsidP="00234B28">
      <w:pPr>
        <w:pStyle w:val="Bibliography"/>
      </w:pPr>
      <w:r w:rsidRPr="00FD40C3">
        <w:t>[13]</w:t>
      </w:r>
      <w:r w:rsidRPr="00FD40C3">
        <w:tab/>
        <w:t xml:space="preserve">J. R. Lewis, “Psychometric Evaluation of the PSSUQ Using Data from Five Years of Usability Studies,” </w:t>
      </w:r>
      <w:r w:rsidRPr="00FD40C3">
        <w:rPr>
          <w:i/>
          <w:iCs/>
        </w:rPr>
        <w:t>Int. J. Hum.-Comput. Interact.</w:t>
      </w:r>
      <w:r w:rsidRPr="00FD40C3">
        <w:t>, vol. 14, no. 3–4, pp.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and F. Panjaitan, “SYSTEM USABILITY SCALE VS HEURISTIC EVALUATION: A REVIEW,” </w:t>
      </w:r>
      <w:r w:rsidRPr="00FD40C3">
        <w:rPr>
          <w:i/>
          <w:iCs/>
        </w:rPr>
        <w:t>Simetris J. Tek. Mesin Elektro Dan Ilmu Komput.</w:t>
      </w:r>
      <w:r w:rsidRPr="00FD40C3">
        <w:t>, vol. 10, no. 1, pp. 65–74, Apr. 2019, doi: 10.24176/simet.v10i1.2725.</w:t>
      </w:r>
    </w:p>
    <w:p w14:paraId="0071CA26" w14:textId="77777777" w:rsidR="00234B28" w:rsidRPr="00FD40C3" w:rsidRDefault="00234B28" w:rsidP="00234B28">
      <w:pPr>
        <w:pStyle w:val="Bibliography"/>
      </w:pPr>
      <w:r w:rsidRPr="00FD40C3">
        <w:t>[15]</w:t>
      </w:r>
      <w:r w:rsidRPr="00FD40C3">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FD40C3" w:rsidRDefault="00234B28" w:rsidP="00234B28">
      <w:pPr>
        <w:pStyle w:val="Bibliography"/>
      </w:pPr>
      <w:r w:rsidRPr="00FD40C3">
        <w:t>[16]</w:t>
      </w:r>
      <w:r w:rsidRPr="00FD40C3">
        <w:tab/>
        <w:t xml:space="preserve"> xinyu chang and  jing Li, “Improvement of Excel data processing function based on Spring MVC framework,” in </w:t>
      </w:r>
      <w:r w:rsidRPr="00FD40C3">
        <w:rPr>
          <w:i/>
          <w:iCs/>
        </w:rPr>
        <w:t>Third International Conference on Computer Science and Communication Technology (ICCSCT 2022)</w:t>
      </w:r>
      <w:r w:rsidRPr="00FD40C3">
        <w:t>, Y. Lu and C. Cheng, Eds., Beijing, China: SPIE, Dec. 2022, p. 25. doi: 10.1117/12.2661778.</w:t>
      </w:r>
    </w:p>
    <w:p w14:paraId="3D15A8A4" w14:textId="77777777" w:rsidR="00234B28" w:rsidRPr="00FD40C3" w:rsidRDefault="00234B28" w:rsidP="00234B28">
      <w:pPr>
        <w:pStyle w:val="Bibliography"/>
      </w:pPr>
      <w:r w:rsidRPr="00FD40C3">
        <w:t>[17]</w:t>
      </w:r>
      <w:r w:rsidRPr="00FD40C3">
        <w:tab/>
        <w:t>I. Glantz and H. Hurtig, “Express.js and Ktor web server performance A comparative study”.</w:t>
      </w:r>
    </w:p>
    <w:p w14:paraId="02F36D71" w14:textId="77777777" w:rsidR="00234B28" w:rsidRPr="00FD40C3" w:rsidRDefault="00234B28" w:rsidP="00234B28">
      <w:pPr>
        <w:pStyle w:val="Bibliography"/>
      </w:pPr>
      <w:r w:rsidRPr="00FD40C3">
        <w:t>[18]</w:t>
      </w:r>
      <w:r w:rsidRPr="00FD40C3">
        <w:tab/>
        <w:t xml:space="preserve">D. Smilkov </w:t>
      </w:r>
      <w:r w:rsidRPr="00FD40C3">
        <w:rPr>
          <w:i/>
          <w:iCs/>
        </w:rPr>
        <w:t>et al.</w:t>
      </w:r>
      <w:r w:rsidRPr="00FD40C3">
        <w:t>, “TensorFlow.js: Machine Learning for the Web and Beyond”.</w:t>
      </w:r>
    </w:p>
    <w:p w14:paraId="4FBA395A" w14:textId="77777777" w:rsidR="00234B28" w:rsidRPr="00FD40C3" w:rsidRDefault="00234B28" w:rsidP="00234B28">
      <w:pPr>
        <w:pStyle w:val="Bibliography"/>
      </w:pPr>
      <w:r w:rsidRPr="00FD40C3">
        <w:t>[19]</w:t>
      </w:r>
      <w:r w:rsidRPr="00FD40C3">
        <w:tab/>
        <w:t>S. L. Ingólfsdóttir, H. Loftsson, J. F. Daðason, and K. Bjarnadóttir, “Nefnir: A high accuracy lemmatizer for Icelandic.” arXiv, Jul. 27, 2019. Accessed: Jan. 05, 2023. [Online]. Available: http://arxiv.org/abs/1907.11907</w:t>
      </w:r>
    </w:p>
    <w:p w14:paraId="36371F78" w14:textId="77777777" w:rsidR="00234B28" w:rsidRPr="00FD40C3" w:rsidRDefault="00234B28" w:rsidP="00234B28">
      <w:pPr>
        <w:pStyle w:val="Bibliography"/>
      </w:pPr>
      <w:r w:rsidRPr="00FD40C3">
        <w:t>[20]</w:t>
      </w:r>
      <w:r w:rsidRPr="00FD40C3">
        <w:tab/>
        <w:t xml:space="preserve">B. Jose and S. Abraham, “Performance analysis of NoSQL and relational databases with MongoDB and MySQL,” </w:t>
      </w:r>
      <w:r w:rsidRPr="00FD40C3">
        <w:rPr>
          <w:i/>
          <w:iCs/>
        </w:rPr>
        <w:t>Mater. Today Proc.</w:t>
      </w:r>
      <w:r w:rsidRPr="00FD40C3">
        <w:t>, vol. 24, pp. 2036–2043, 2020, doi: 10.1016/j.matpr.2020.03.634.</w:t>
      </w:r>
    </w:p>
    <w:p w14:paraId="7BBF0D0A" w14:textId="77777777" w:rsidR="00234B28" w:rsidRPr="00FD40C3" w:rsidRDefault="00234B28" w:rsidP="00234B28">
      <w:pPr>
        <w:pStyle w:val="Bibliography"/>
      </w:pPr>
      <w:r w:rsidRPr="00FD40C3">
        <w:t>[21]</w:t>
      </w:r>
      <w:r w:rsidRPr="00FD40C3">
        <w:tab/>
        <w:t>C. Kaner, “An Introduction to Scenario Testing”.</w:t>
      </w:r>
    </w:p>
    <w:p w14:paraId="6B643FA7" w14:textId="77777777" w:rsidR="00234B28" w:rsidRPr="00FD40C3" w:rsidRDefault="00234B28" w:rsidP="00234B28">
      <w:pPr>
        <w:pStyle w:val="Bibliography"/>
      </w:pPr>
      <w:r w:rsidRPr="00FD40C3">
        <w:t>[22]</w:t>
      </w:r>
      <w:r w:rsidRPr="00FD40C3">
        <w:tab/>
        <w:t xml:space="preserve">G. Steinfeld, “5 steps of test-driven development,” </w:t>
      </w:r>
      <w:r w:rsidRPr="00FD40C3">
        <w:rPr>
          <w:i/>
          <w:iCs/>
        </w:rPr>
        <w:t>IBM Developer</w:t>
      </w:r>
      <w:r w:rsidRPr="00FD40C3">
        <w:t>, Feb. 06, 2020. Accessed: Jan. 30, 2023. [Online]. Available: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Nopember </w:t>
      </w:r>
      <w:r w:rsidRPr="00FD40C3">
        <w:rPr>
          <w:i/>
          <w:iCs/>
        </w:rPr>
        <w:t>et al.</w:t>
      </w:r>
      <w:r w:rsidRPr="00FD40C3">
        <w:t xml:space="preserve">, “A Different Approach on Automated Use Case Diagram Semantic Assessment,” </w:t>
      </w:r>
      <w:r w:rsidRPr="00FD40C3">
        <w:rPr>
          <w:i/>
          <w:iCs/>
        </w:rPr>
        <w:t>Int. J. Intell. Eng. Syst.</w:t>
      </w:r>
      <w:r w:rsidRPr="00FD40C3">
        <w:t>, vol. 14, no. 1, pp. 496–505, Feb. 2021, doi: 10.22266/ijies2021.0228.46.</w:t>
      </w:r>
    </w:p>
    <w:p w14:paraId="6E328EC3" w14:textId="77777777" w:rsidR="00234B28" w:rsidRPr="00FD40C3" w:rsidRDefault="00234B28" w:rsidP="00234B28">
      <w:pPr>
        <w:pStyle w:val="Bibliography"/>
      </w:pPr>
      <w:r w:rsidRPr="00FD40C3">
        <w:t>[24]</w:t>
      </w:r>
      <w:r w:rsidRPr="00FD40C3">
        <w:tab/>
        <w:t xml:space="preserve">Dept. of Computer Science &amp; Engineering, BITM, VTU, Ballari, India., Dr. R. N. Kulkarni, C. K. Srinivasa, and Dept. of Computer Science &amp; Engineering, BITM, VTU, Ballari, India., “Novel approach to transform UML Sequence diagram to Activity diagram,” </w:t>
      </w:r>
      <w:r w:rsidRPr="00FD40C3">
        <w:rPr>
          <w:i/>
          <w:iCs/>
        </w:rPr>
        <w:t>J. Univ. Shanghai Sci. Technol.</w:t>
      </w:r>
      <w:r w:rsidRPr="00FD40C3">
        <w:t>, vol. 23, no. 07, pp. 1247–1255, Jul. 2021, doi: 10.51201/JUSST/21/07300.</w:t>
      </w:r>
    </w:p>
    <w:p w14:paraId="249BBDF6" w14:textId="77777777" w:rsidR="00234B28" w:rsidRPr="00FD40C3" w:rsidRDefault="00234B28" w:rsidP="00234B28">
      <w:pPr>
        <w:pStyle w:val="Bibliography"/>
      </w:pPr>
      <w:r w:rsidRPr="00FD40C3">
        <w:t>[25]</w:t>
      </w:r>
      <w:r w:rsidRPr="00FD40C3">
        <w:tab/>
        <w:t xml:space="preserve">M. Shirole and R. Kumar, “Constrained permutation-based test scenario generation from concurrent activity diagrams,” </w:t>
      </w:r>
      <w:r w:rsidRPr="00FD40C3">
        <w:rPr>
          <w:i/>
          <w:iCs/>
        </w:rPr>
        <w:t>Innov. Syst. Softw. Eng.</w:t>
      </w:r>
      <w:r w:rsidRPr="00FD40C3">
        <w:t>, vol. 17, no. 4, pp. 343–353, Dec. 2021, doi: 10.1007/s11334-021-00389-4.</w:t>
      </w:r>
    </w:p>
    <w:p w14:paraId="05D3483C" w14:textId="77777777" w:rsidR="00234B28" w:rsidRPr="00FD40C3" w:rsidRDefault="00234B28" w:rsidP="00234B28">
      <w:pPr>
        <w:pStyle w:val="Bibliography"/>
      </w:pPr>
      <w:r w:rsidRPr="00FD40C3">
        <w:t>[26]</w:t>
      </w:r>
      <w:r w:rsidRPr="00FD40C3">
        <w:tab/>
        <w:t>A. Firdaus, S. Widodo, A. Sutrisman, S. G. F. Nasution, and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and K. S. Kuppusamy, “Web accessibility investigation and identification of major issues of higher education websites with statistical measures: A case study of college websites,” </w:t>
      </w:r>
      <w:r w:rsidRPr="00FD40C3">
        <w:rPr>
          <w:i/>
          <w:iCs/>
        </w:rPr>
        <w:t>J. King Saud Univ. - Comput. Inf. Sci.</w:t>
      </w:r>
      <w:r w:rsidRPr="00FD40C3">
        <w:t>, vol. 34, no. 3, pp.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and M. Pradel, “NL2Type: Inferring JavaScript Function Types from Natural Language Information,” in </w:t>
      </w:r>
      <w:r w:rsidRPr="00FD40C3">
        <w:rPr>
          <w:i/>
          <w:iCs/>
        </w:rPr>
        <w:t>2019 IEEE/ACM 41st International Conference on Software Engineering (ICSE)</w:t>
      </w:r>
      <w:r w:rsidRPr="00FD40C3">
        <w:t>, Montreal, QC, Canada: IEEE, May 2019, pp. 304–315. doi: 10.1109/ICSE.2019.00045.</w:t>
      </w:r>
    </w:p>
    <w:p w14:paraId="3EC243C0" w14:textId="77777777" w:rsidR="00234B28" w:rsidRPr="00FD40C3" w:rsidRDefault="00234B28" w:rsidP="00234B28">
      <w:pPr>
        <w:pStyle w:val="Bibliography"/>
      </w:pPr>
      <w:r w:rsidRPr="00FD40C3">
        <w:t>[29]</w:t>
      </w:r>
      <w:r w:rsidRPr="00FD40C3">
        <w:tab/>
        <w:t>M. Shcherbakov, M. Balliu, and C.-A. Staicu, “Silent Spring: Prototype Pollution Leads to Remote Code Execution in Node.js”.</w:t>
      </w:r>
    </w:p>
    <w:p w14:paraId="3DADF6E4" w14:textId="77777777" w:rsidR="00234B28" w:rsidRPr="00FD40C3" w:rsidRDefault="00234B28" w:rsidP="00234B28">
      <w:pPr>
        <w:pStyle w:val="Bibliography"/>
      </w:pPr>
      <w:r w:rsidRPr="00FD40C3">
        <w:t>[30]</w:t>
      </w:r>
      <w:r w:rsidRPr="00FD40C3">
        <w:tab/>
        <w:t xml:space="preserve">H. Brar, T. Kaur, and Y. Rajoria, “The Better Comparison between PHP, Python-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A. Romanelli, S. Serbout, and C. Pautasso, “ExpressO: From Express.js implementation code to OpenAPI interface descriptions”.</w:t>
      </w:r>
    </w:p>
    <w:p w14:paraId="593B4BFE" w14:textId="77777777" w:rsidR="00234B28" w:rsidRPr="00FD40C3" w:rsidRDefault="00234B28" w:rsidP="00234B28">
      <w:pPr>
        <w:pStyle w:val="Bibliography"/>
      </w:pPr>
      <w:r w:rsidRPr="00FD40C3">
        <w:t>[32]</w:t>
      </w:r>
      <w:r w:rsidRPr="00FD40C3">
        <w:tab/>
        <w:t xml:space="preserve">G. Langdale and D. Lemire, “Parsing gigabytes of JSON per second,” </w:t>
      </w:r>
      <w:r w:rsidRPr="00FD40C3">
        <w:rPr>
          <w:i/>
          <w:iCs/>
        </w:rPr>
        <w:t>VLDB J.</w:t>
      </w:r>
      <w:r w:rsidRPr="00FD40C3">
        <w:t>, vol. 28, no. 6, pp. 941–960, Dec. 2019, doi: 10.1007/s00778-019-00578-5.</w:t>
      </w:r>
    </w:p>
    <w:p w14:paraId="52DF455C" w14:textId="77777777" w:rsidR="00234B28" w:rsidRPr="00FD40C3" w:rsidRDefault="00234B28" w:rsidP="00234B28">
      <w:pPr>
        <w:pStyle w:val="Bibliography"/>
      </w:pPr>
      <w:r w:rsidRPr="00FD40C3">
        <w:t>[33]</w:t>
      </w:r>
      <w:r w:rsidRPr="00FD40C3">
        <w:tab/>
        <w:t>S. Hamza, M. Sarosa, and P. B. Santoso, “Sistem Koreksi Soal Essay Otomatis Dengan Menggunakan Metode Rabin Karp,” vol. 7, no. 2, 2013.</w:t>
      </w:r>
    </w:p>
    <w:p w14:paraId="5A74BE73" w14:textId="77777777" w:rsidR="00234B28" w:rsidRPr="00FD40C3" w:rsidRDefault="00234B28" w:rsidP="00234B28">
      <w:pPr>
        <w:pStyle w:val="Bibliography"/>
      </w:pPr>
      <w:r w:rsidRPr="00FD40C3">
        <w:t>[34]</w:t>
      </w:r>
      <w:r w:rsidRPr="00FD40C3">
        <w:tab/>
        <w:t xml:space="preserve">S. Burrows, I. Gurevych, and B. Stein, “The Eras and Trends of Automatic Short Answer Grading,” </w:t>
      </w:r>
      <w:r w:rsidRPr="00FD40C3">
        <w:rPr>
          <w:i/>
          <w:iCs/>
        </w:rPr>
        <w:t>Int. J. Artif. Intell. Educ.</w:t>
      </w:r>
      <w:r w:rsidRPr="00FD40C3">
        <w:t>, vol. 25, no. 1, pp. 60–117, Mar. 2015, doi: 10.1007/s40593-014-0026-8.</w:t>
      </w:r>
    </w:p>
    <w:p w14:paraId="4BBB2E6C" w14:textId="77777777" w:rsidR="00234B28" w:rsidRPr="00FD40C3" w:rsidRDefault="00234B28" w:rsidP="00234B28">
      <w:pPr>
        <w:pStyle w:val="Bibliography"/>
      </w:pPr>
      <w:r w:rsidRPr="00FD40C3">
        <w:t>[35]</w:t>
      </w:r>
      <w:r w:rsidRPr="00FD40C3">
        <w:tab/>
        <w:t xml:space="preserve">J. Hao and T. K. Ho, “Machine Learning Made Easy: A Review of </w:t>
      </w:r>
      <w:r w:rsidRPr="00FD40C3">
        <w:rPr>
          <w:i/>
          <w:iCs/>
        </w:rPr>
        <w:t>Scikit-learn</w:t>
      </w:r>
      <w:r w:rsidRPr="00FD40C3">
        <w:t xml:space="preserve"> Package in Python Programming Language,” </w:t>
      </w:r>
      <w:r w:rsidRPr="00FD40C3">
        <w:rPr>
          <w:i/>
          <w:iCs/>
        </w:rPr>
        <w:t>J. Educ. Behav. Stat.</w:t>
      </w:r>
      <w:r w:rsidRPr="00FD40C3">
        <w:t>, vol. 44, no. 3, pp. 348–361, Jun. 2019, doi: 10.3102/1076998619832248.</w:t>
      </w:r>
    </w:p>
    <w:p w14:paraId="66F0CD9C" w14:textId="77777777" w:rsidR="00234B28" w:rsidRPr="00FD40C3" w:rsidRDefault="00234B28" w:rsidP="00234B28">
      <w:pPr>
        <w:pStyle w:val="Bibliography"/>
      </w:pPr>
      <w:r w:rsidRPr="00FD40C3">
        <w:t>[36]</w:t>
      </w:r>
      <w:r w:rsidRPr="00FD40C3">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FD40C3" w:rsidRDefault="00234B28" w:rsidP="00234B28">
      <w:pPr>
        <w:pStyle w:val="Bibliography"/>
      </w:pPr>
      <w:r w:rsidRPr="00FD40C3">
        <w:t>[37]</w:t>
      </w:r>
      <w:r w:rsidRPr="00FD40C3">
        <w:tab/>
        <w:t xml:space="preserve">A. Bangor, P. T. Kortum, and J. T. Miller, “An Empirical Evaluation of the System Usability Scale,” </w:t>
      </w:r>
      <w:r w:rsidRPr="00FD40C3">
        <w:rPr>
          <w:i/>
          <w:iCs/>
        </w:rPr>
        <w:t>Int. J. Hum.-Comput. Interact.</w:t>
      </w:r>
      <w:r w:rsidRPr="00FD40C3">
        <w:t>, vol. 24, no. 6, pp. 574–594, Jul. 2008, doi: 10.1080/10447310802205776.</w:t>
      </w:r>
    </w:p>
    <w:p w14:paraId="6574D894" w14:textId="77777777" w:rsidR="00234B28" w:rsidRPr="00FD40C3" w:rsidRDefault="00234B28" w:rsidP="00234B28">
      <w:pPr>
        <w:pStyle w:val="Bibliography"/>
      </w:pPr>
      <w:r w:rsidRPr="00FD40C3">
        <w:t>[38]</w:t>
      </w:r>
      <w:r w:rsidRPr="00FD40C3">
        <w:tab/>
        <w:t xml:space="preserve">M. E. Delamaro, J. C. Maidonado, and A. P. Mathur, “Interface Mutation: an approach for integration testing,” </w:t>
      </w:r>
      <w:r w:rsidRPr="00FD40C3">
        <w:rPr>
          <w:i/>
          <w:iCs/>
        </w:rPr>
        <w:t>IEEE Trans. Softw. Eng.</w:t>
      </w:r>
      <w:r w:rsidRPr="00FD40C3">
        <w:t>, vol. 27, no. 3, pp. 228–247, Mar. 2001, doi: 10.1109/32.910859.</w:t>
      </w:r>
    </w:p>
    <w:p w14:paraId="4EA5964F" w14:textId="77777777" w:rsidR="00234B28" w:rsidRPr="00FD40C3" w:rsidRDefault="00234B28" w:rsidP="00234B28">
      <w:pPr>
        <w:pStyle w:val="Bibliography"/>
      </w:pPr>
      <w:r w:rsidRPr="00FD40C3">
        <w:t>[39]</w:t>
      </w:r>
      <w:r w:rsidRPr="00FD40C3">
        <w:tab/>
        <w:t xml:space="preserve">A. Popov, J. Bilokin, T. Solianyk, and K. Vasylchenko, “Development of the system to provide cross-browser compatibility of web application,” in </w:t>
      </w:r>
      <w:r w:rsidRPr="00FD40C3">
        <w:rPr>
          <w:i/>
          <w:iCs/>
        </w:rPr>
        <w:t>2018 IEEE 9th International Conference on Dependable Systems, Services and Technologies (DESSERT)</w:t>
      </w:r>
      <w:r w:rsidRPr="00FD40C3">
        <w:t>, Kyiv, Ukraine: IEEE, May 2018, pp. 117–122. doi: 10.1109/DESSERT.2018.8409111.</w:t>
      </w:r>
    </w:p>
    <w:p w14:paraId="418427CC" w14:textId="77777777" w:rsidR="00234B28" w:rsidRPr="00FD40C3" w:rsidRDefault="00234B28" w:rsidP="00234B28">
      <w:pPr>
        <w:pStyle w:val="Bibliography"/>
      </w:pPr>
      <w:r w:rsidRPr="00FD40C3">
        <w:t>[40]</w:t>
      </w:r>
      <w:r w:rsidRPr="00FD40C3">
        <w:tab/>
        <w:t xml:space="preserve">K. Paltoglou, V. E. Zafeiris, N. A. Diamantidis, and E. A. Giakoumakis, “Automated refactoring of legacy JavaScript code to ES6 modules,” </w:t>
      </w:r>
      <w:r w:rsidRPr="00FD40C3">
        <w:rPr>
          <w:i/>
          <w:iCs/>
        </w:rPr>
        <w:t>J. Syst. Softw.</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Dearle, “Software Deployment, Past, Present and Future,” in </w:t>
      </w:r>
      <w:r w:rsidRPr="00FD40C3">
        <w:rPr>
          <w:i/>
          <w:iCs/>
        </w:rPr>
        <w:t>Future of Software Engineering (FOSE ’07)</w:t>
      </w:r>
      <w:r w:rsidRPr="00FD40C3">
        <w:t>, Minneapolis, MN: IEEE, May 2007, pp. 269–284. doi: 10.1109/FOSE.2007.20.</w:t>
      </w:r>
    </w:p>
    <w:p w14:paraId="032DBF12" w14:textId="77777777" w:rsidR="00234B28" w:rsidRPr="00FD40C3" w:rsidRDefault="00234B28" w:rsidP="00234B28">
      <w:pPr>
        <w:pStyle w:val="Bibliography"/>
      </w:pPr>
      <w:r w:rsidRPr="00FD40C3">
        <w:t>[42]</w:t>
      </w:r>
      <w:r w:rsidRPr="00FD40C3">
        <w:tab/>
        <w:t>R. S. Hall, D. Heimbigner, and A. L. Wolf, “A Cooperative Approach to Support Software Deployment Using the Software Dock”.</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243" w:name="_46r0co2" w:colFirst="0" w:colLast="0"/>
      <w:bookmarkStart w:id="244" w:name="_Toc156335880"/>
      <w:bookmarkEnd w:id="243"/>
      <w:r w:rsidRPr="00FD40C3">
        <w:lastRenderedPageBreak/>
        <w:t>LAMPIRAN</w:t>
      </w:r>
      <w:bookmarkStart w:id="245" w:name="_2lwamvv" w:colFirst="0" w:colLast="0"/>
      <w:bookmarkEnd w:id="244"/>
      <w:bookmarkEnd w:id="245"/>
    </w:p>
    <w:p w14:paraId="57253526" w14:textId="3FA63DAB" w:rsidR="00565639" w:rsidRPr="00FD40C3" w:rsidRDefault="00565639" w:rsidP="003F4C4C">
      <w:pPr>
        <w:pStyle w:val="Lampiran"/>
        <w:rPr>
          <w:lang w:val="id-ID"/>
        </w:rPr>
      </w:pPr>
      <w:bookmarkStart w:id="246" w:name="_Toc156335726"/>
      <w:bookmarkStart w:id="247" w:name="_Toc156335881"/>
      <w:r w:rsidRPr="00FD40C3">
        <w:rPr>
          <w:lang w:val="id-ID"/>
        </w:rPr>
        <w:t>Lampiran I Kode Program</w:t>
      </w:r>
      <w:bookmarkEnd w:id="246"/>
      <w:bookmarkEnd w:id="247"/>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views/header.ejs</w:t>
      </w:r>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lt;!DOCTYPE html&gt;</w:t>
            </w:r>
          </w:p>
          <w:p w14:paraId="3D824C66" w14:textId="77777777" w:rsidR="00565639" w:rsidRPr="00FD40C3" w:rsidRDefault="00565639" w:rsidP="00565639">
            <w:pPr>
              <w:pStyle w:val="Code"/>
              <w:rPr>
                <w:lang w:val="id-ID"/>
              </w:rPr>
            </w:pPr>
            <w:r w:rsidRPr="00FD40C3">
              <w:rPr>
                <w:lang w:val="id-ID"/>
              </w:rPr>
              <w:t>&lt;html lang="en"&gt;</w:t>
            </w:r>
          </w:p>
          <w:p w14:paraId="4AB9B47A" w14:textId="77777777" w:rsidR="00565639" w:rsidRPr="00FD40C3" w:rsidRDefault="00565639" w:rsidP="00565639">
            <w:pPr>
              <w:pStyle w:val="Code"/>
              <w:rPr>
                <w:lang w:val="id-ID"/>
              </w:rPr>
            </w:pPr>
            <w:r w:rsidRPr="00FD40C3">
              <w:rPr>
                <w:lang w:val="id-ID"/>
              </w:rPr>
              <w:t xml:space="preserve">  &lt;head&gt;</w:t>
            </w:r>
          </w:p>
          <w:p w14:paraId="514D9AD7" w14:textId="77777777" w:rsidR="00565639" w:rsidRPr="00FD40C3" w:rsidRDefault="00565639" w:rsidP="00565639">
            <w:pPr>
              <w:pStyle w:val="Code"/>
              <w:rPr>
                <w:lang w:val="id-ID"/>
              </w:rPr>
            </w:pPr>
            <w:r w:rsidRPr="00FD40C3">
              <w:rPr>
                <w:lang w:val="id-ID"/>
              </w:rPr>
              <w:t xml:space="preserve">    &lt;meta charset="UTF-8" /&gt;</w:t>
            </w:r>
          </w:p>
          <w:p w14:paraId="293A00E0" w14:textId="77777777" w:rsidR="00565639" w:rsidRPr="00FD40C3" w:rsidRDefault="00565639" w:rsidP="00565639">
            <w:pPr>
              <w:pStyle w:val="Code"/>
              <w:rPr>
                <w:lang w:val="id-ID"/>
              </w:rPr>
            </w:pPr>
            <w:r w:rsidRPr="00FD40C3">
              <w:rPr>
                <w:lang w:val="id-ID"/>
              </w:rPr>
              <w:t xml:space="preserve">    &lt;meta name="viewport" content="width=device-width, initial-scale=1.0"&gt;</w:t>
            </w:r>
          </w:p>
          <w:p w14:paraId="314051E4" w14:textId="77777777" w:rsidR="00565639" w:rsidRPr="00FD40C3" w:rsidRDefault="00565639" w:rsidP="00565639">
            <w:pPr>
              <w:pStyle w:val="Code"/>
              <w:rPr>
                <w:lang w:val="id-ID"/>
              </w:rPr>
            </w:pPr>
            <w:r w:rsidRPr="00FD40C3">
              <w:rPr>
                <w:lang w:val="id-ID"/>
              </w:rPr>
              <w:t xml:space="preserve">    &lt;title&gt;Easysay&lt;/title&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link</w:t>
            </w:r>
          </w:p>
          <w:p w14:paraId="37C56724" w14:textId="77777777" w:rsidR="00565639" w:rsidRPr="00FD40C3" w:rsidRDefault="00565639" w:rsidP="00565639">
            <w:pPr>
              <w:pStyle w:val="Code"/>
              <w:rPr>
                <w:lang w:val="id-ID"/>
              </w:rPr>
            </w:pPr>
            <w:r w:rsidRPr="00FD40C3">
              <w:rPr>
                <w:lang w:val="id-ID"/>
              </w:rPr>
              <w:t xml:space="preserve">      rel="icon"</w:t>
            </w:r>
          </w:p>
          <w:p w14:paraId="2B129CE2" w14:textId="77777777" w:rsidR="00565639" w:rsidRPr="00FD40C3" w:rsidRDefault="00565639" w:rsidP="00565639">
            <w:pPr>
              <w:pStyle w:val="Code"/>
              <w:rPr>
                <w:lang w:val="id-ID"/>
              </w:rPr>
            </w:pPr>
            <w:r w:rsidRPr="00FD40C3">
              <w:rPr>
                <w:lang w:val="id-ID"/>
              </w:rPr>
              <w:t xml:space="preserve">      href="/images/easysay-icon.png"</w:t>
            </w:r>
          </w:p>
          <w:p w14:paraId="0419448D" w14:textId="77777777" w:rsidR="00565639" w:rsidRPr="00FD40C3" w:rsidRDefault="00565639" w:rsidP="00565639">
            <w:pPr>
              <w:pStyle w:val="Code"/>
              <w:rPr>
                <w:lang w:val="id-ID"/>
              </w:rPr>
            </w:pPr>
            <w:r w:rsidRPr="00FD40C3">
              <w:rPr>
                <w:lang w:val="id-ID"/>
              </w:rPr>
              <w:t xml:space="preserve">      type="image"</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Bootstrap CSS --&gt;</w:t>
            </w:r>
          </w:p>
          <w:p w14:paraId="65A45DD7" w14:textId="77777777" w:rsidR="00565639" w:rsidRPr="00FD40C3" w:rsidRDefault="00565639" w:rsidP="00565639">
            <w:pPr>
              <w:pStyle w:val="Code"/>
              <w:rPr>
                <w:lang w:val="id-ID"/>
              </w:rPr>
            </w:pPr>
            <w:r w:rsidRPr="00FD40C3">
              <w:rPr>
                <w:lang w:val="id-ID"/>
              </w:rPr>
              <w:t xml:space="preserve">    &lt;link</w:t>
            </w:r>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styleshee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crossorigin="anonymous"</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our CSS --&gt;</w:t>
            </w:r>
          </w:p>
          <w:p w14:paraId="5CA385E4" w14:textId="77777777" w:rsidR="00565639" w:rsidRPr="00FD40C3" w:rsidRDefault="00565639" w:rsidP="00565639">
            <w:pPr>
              <w:pStyle w:val="Code"/>
              <w:rPr>
                <w:lang w:val="id-ID"/>
              </w:rPr>
            </w:pPr>
            <w:r w:rsidRPr="00FD40C3">
              <w:rPr>
                <w:lang w:val="id-ID"/>
              </w:rPr>
              <w:t xml:space="preserve">    &lt;link rel="stylesheet" href="/css/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FontAwesome JS --&gt;</w:t>
            </w:r>
          </w:p>
          <w:p w14:paraId="05B1A8A7" w14:textId="77777777" w:rsidR="00565639" w:rsidRPr="00FD40C3" w:rsidRDefault="00565639" w:rsidP="00565639">
            <w:pPr>
              <w:pStyle w:val="Code"/>
              <w:rPr>
                <w:lang w:val="id-ID"/>
              </w:rPr>
            </w:pPr>
            <w:r w:rsidRPr="00FD40C3">
              <w:rPr>
                <w:lang w:val="id-ID"/>
              </w:rPr>
              <w:t xml:space="preserve">    &lt;script</w:t>
            </w:r>
          </w:p>
          <w:p w14:paraId="0B9FC751" w14:textId="77777777" w:rsidR="00565639" w:rsidRPr="00FD40C3" w:rsidRDefault="00565639" w:rsidP="00565639">
            <w:pPr>
              <w:pStyle w:val="Code"/>
              <w:rPr>
                <w:lang w:val="id-ID"/>
              </w:rPr>
            </w:pPr>
            <w:r w:rsidRPr="00FD40C3">
              <w:rPr>
                <w:lang w:val="id-ID"/>
              </w:rPr>
              <w:t xml:space="preserve">      src="https://kit.fontawesome.com/6b522f63d7.js"</w:t>
            </w:r>
          </w:p>
          <w:p w14:paraId="0BAE2E31" w14:textId="77777777" w:rsidR="00565639" w:rsidRPr="00FD40C3" w:rsidRDefault="00565639" w:rsidP="00565639">
            <w:pPr>
              <w:pStyle w:val="Code"/>
              <w:rPr>
                <w:lang w:val="id-ID"/>
              </w:rPr>
            </w:pPr>
            <w:r w:rsidRPr="00FD40C3">
              <w:rPr>
                <w:lang w:val="id-ID"/>
              </w:rPr>
              <w:t xml:space="preserve">      crossorigin="anonymous"</w:t>
            </w:r>
          </w:p>
          <w:p w14:paraId="342ED762" w14:textId="77777777" w:rsidR="00565639" w:rsidRPr="00FD40C3" w:rsidRDefault="00565639" w:rsidP="00565639">
            <w:pPr>
              <w:pStyle w:val="Code"/>
              <w:rPr>
                <w:lang w:val="id-ID"/>
              </w:rPr>
            </w:pPr>
            <w:r w:rsidRPr="00FD40C3">
              <w:rPr>
                <w:lang w:val="id-ID"/>
              </w:rPr>
              <w:t xml:space="preserve">    &gt;&lt;/scrip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to JSON --&gt;</w:t>
            </w:r>
          </w:p>
          <w:p w14:paraId="508BE5CD" w14:textId="77777777" w:rsidR="00565639" w:rsidRPr="00FD40C3" w:rsidRDefault="00565639" w:rsidP="00565639">
            <w:pPr>
              <w:pStyle w:val="Code"/>
              <w:rPr>
                <w:lang w:val="id-ID"/>
              </w:rPr>
            </w:pPr>
            <w:r w:rsidRPr="00FD40C3">
              <w:rPr>
                <w:lang w:val="id-ID"/>
              </w:rPr>
              <w:t xml:space="preserve">    &lt;script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head&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body&gt;</w:t>
            </w:r>
          </w:p>
          <w:p w14:paraId="144785C0" w14:textId="77777777" w:rsidR="00565639" w:rsidRPr="00FD40C3" w:rsidRDefault="00565639" w:rsidP="00565639">
            <w:pPr>
              <w:pStyle w:val="Code"/>
              <w:rPr>
                <w:lang w:val="id-ID"/>
              </w:rPr>
            </w:pPr>
            <w:r w:rsidRPr="00FD40C3">
              <w:rPr>
                <w:lang w:val="id-ID"/>
              </w:rPr>
              <w:t xml:space="preserve">    &lt;!-- &lt;h2&gt;Header&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views/footer.ejs</w:t>
      </w:r>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Footer&lt;/h3&gt; --&gt;</w:t>
            </w:r>
          </w:p>
          <w:p w14:paraId="2BAB75BA" w14:textId="77777777" w:rsidR="002150B1" w:rsidRPr="00FD40C3" w:rsidRDefault="002150B1" w:rsidP="002150B1">
            <w:pPr>
              <w:pStyle w:val="Code"/>
              <w:rPr>
                <w:lang w:val="id-ID"/>
              </w:rPr>
            </w:pPr>
            <w:r w:rsidRPr="00FD40C3">
              <w:rPr>
                <w:lang w:val="id-ID"/>
              </w:rPr>
              <w:t>&lt;!-- Bootstrap JS --&gt;</w:t>
            </w:r>
          </w:p>
          <w:p w14:paraId="6BD0298D" w14:textId="77777777" w:rsidR="002150B1" w:rsidRPr="00FD40C3" w:rsidRDefault="002150B1" w:rsidP="002150B1">
            <w:pPr>
              <w:pStyle w:val="Code"/>
              <w:rPr>
                <w:lang w:val="id-ID"/>
              </w:rPr>
            </w:pPr>
            <w:r w:rsidRPr="00FD40C3">
              <w:rPr>
                <w:lang w:val="id-ID"/>
              </w:rPr>
              <w:t xml:space="preserve">    &lt;script</w:t>
            </w:r>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crossorigin="anonymous"</w:t>
            </w:r>
          </w:p>
          <w:p w14:paraId="52C2A95B" w14:textId="77777777" w:rsidR="002150B1" w:rsidRPr="00FD40C3" w:rsidRDefault="002150B1" w:rsidP="002150B1">
            <w:pPr>
              <w:pStyle w:val="Code"/>
              <w:rPr>
                <w:lang w:val="id-ID"/>
              </w:rPr>
            </w:pPr>
            <w:r w:rsidRPr="00FD40C3">
              <w:rPr>
                <w:lang w:val="id-ID"/>
              </w:rPr>
              <w:t xml:space="preserve">    &gt;&lt;/script&gt;</w:t>
            </w:r>
          </w:p>
          <w:p w14:paraId="10E7F1B6" w14:textId="77777777" w:rsidR="002150B1" w:rsidRPr="00FD40C3" w:rsidRDefault="002150B1" w:rsidP="002150B1">
            <w:pPr>
              <w:pStyle w:val="Code"/>
              <w:rPr>
                <w:lang w:val="id-ID"/>
              </w:rPr>
            </w:pPr>
            <w:r w:rsidRPr="00FD40C3">
              <w:rPr>
                <w:lang w:val="id-ID"/>
              </w:rPr>
              <w:t>&lt;/body&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html&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 views/title.ejs</w:t>
      </w:r>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href="/"&gt;</w:t>
            </w:r>
          </w:p>
          <w:p w14:paraId="34B0EAFE"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views/titleSubtitle.ejs</w:t>
      </w:r>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href="/"&gt;</w:t>
            </w:r>
          </w:p>
          <w:p w14:paraId="76C8AE00"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5. views/help/help.ejs</w:t>
      </w:r>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include('header')%&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lt;div class="container-fluid"&gt;</w:t>
            </w:r>
          </w:p>
          <w:p w14:paraId="3547348C" w14:textId="77777777" w:rsidR="002150B1" w:rsidRPr="00FD40C3" w:rsidRDefault="002150B1" w:rsidP="002150B1">
            <w:pPr>
              <w:pStyle w:val="Code"/>
              <w:rPr>
                <w:lang w:val="id-ID"/>
              </w:rPr>
            </w:pPr>
            <w:r w:rsidRPr="00FD40C3">
              <w:rPr>
                <w:lang w:val="id-ID"/>
              </w:rPr>
              <w:t xml:space="preserve">  &lt;%-include('titleSubtitle')%&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class="accordion accordion-flush" id="accordionFlushExample"&gt;</w:t>
            </w:r>
          </w:p>
          <w:p w14:paraId="4BD89B6B" w14:textId="77777777" w:rsidR="002150B1" w:rsidRPr="00FD40C3" w:rsidRDefault="002150B1" w:rsidP="002150B1">
            <w:pPr>
              <w:pStyle w:val="Code"/>
              <w:rPr>
                <w:lang w:val="id-ID"/>
              </w:rPr>
            </w:pPr>
            <w:r w:rsidRPr="00FD40C3">
              <w:rPr>
                <w:lang w:val="id-ID"/>
              </w:rPr>
              <w:t xml:space="preserve">    &lt;div class="accordion-item"&gt;</w:t>
            </w:r>
          </w:p>
          <w:p w14:paraId="4FCF330F" w14:textId="77777777" w:rsidR="002150B1" w:rsidRPr="00FD40C3" w:rsidRDefault="002150B1" w:rsidP="002150B1">
            <w:pPr>
              <w:pStyle w:val="Code"/>
              <w:rPr>
                <w:lang w:val="id-ID"/>
              </w:rPr>
            </w:pPr>
            <w:r w:rsidRPr="00FD40C3">
              <w:rPr>
                <w:lang w:val="id-ID"/>
              </w:rPr>
              <w:t xml:space="preserve">      &lt;h2 class="accordion-header" id="flush-headingOne"&gt;</w:t>
            </w:r>
          </w:p>
          <w:p w14:paraId="5AE6A276" w14:textId="77777777" w:rsidR="002150B1" w:rsidRPr="00FD40C3" w:rsidRDefault="002150B1" w:rsidP="002150B1">
            <w:pPr>
              <w:pStyle w:val="Code"/>
              <w:rPr>
                <w:lang w:val="id-ID"/>
              </w:rPr>
            </w:pPr>
            <w:r w:rsidRPr="00FD40C3">
              <w:rPr>
                <w:lang w:val="id-ID"/>
              </w:rPr>
              <w:t xml:space="preserve">        &lt;button</w:t>
            </w:r>
          </w:p>
          <w:p w14:paraId="5CF364CE" w14:textId="77777777" w:rsidR="002150B1" w:rsidRPr="00FD40C3" w:rsidRDefault="002150B1" w:rsidP="002150B1">
            <w:pPr>
              <w:pStyle w:val="Code"/>
              <w:rPr>
                <w:lang w:val="id-ID"/>
              </w:rPr>
            </w:pPr>
            <w:r w:rsidRPr="00FD40C3">
              <w:rPr>
                <w:lang w:val="id-ID"/>
              </w:rPr>
              <w:t xml:space="preserve">          class="accordion-button collapsed"</w:t>
            </w:r>
          </w:p>
          <w:p w14:paraId="006F07CF" w14:textId="77777777" w:rsidR="002150B1" w:rsidRPr="00FD40C3" w:rsidRDefault="002150B1" w:rsidP="002150B1">
            <w:pPr>
              <w:pStyle w:val="Code"/>
              <w:rPr>
                <w:lang w:val="id-ID"/>
              </w:rPr>
            </w:pPr>
            <w:r w:rsidRPr="00FD40C3">
              <w:rPr>
                <w:lang w:val="id-ID"/>
              </w:rPr>
              <w:t xml:space="preserve">          type="button"</w:t>
            </w:r>
          </w:p>
          <w:p w14:paraId="3E8B42ED" w14:textId="77777777" w:rsidR="002150B1" w:rsidRPr="00FD40C3" w:rsidRDefault="002150B1" w:rsidP="002150B1">
            <w:pPr>
              <w:pStyle w:val="Code"/>
              <w:rPr>
                <w:lang w:val="id-ID"/>
              </w:rPr>
            </w:pPr>
            <w:r w:rsidRPr="00FD40C3">
              <w:rPr>
                <w:lang w:val="id-ID"/>
              </w:rPr>
              <w:t xml:space="preserve">          data-bs-toggle="collapse"</w:t>
            </w:r>
          </w:p>
          <w:p w14:paraId="7F9356CF" w14:textId="77777777" w:rsidR="002150B1" w:rsidRPr="00FD40C3" w:rsidRDefault="002150B1" w:rsidP="002150B1">
            <w:pPr>
              <w:pStyle w:val="Code"/>
              <w:rPr>
                <w:lang w:val="id-ID"/>
              </w:rPr>
            </w:pPr>
            <w:r w:rsidRPr="00FD40C3">
              <w:rPr>
                <w:lang w:val="id-ID"/>
              </w:rPr>
              <w:t xml:space="preserve">          data-bs-target="#flush-collapseOne"</w:t>
            </w:r>
          </w:p>
          <w:p w14:paraId="52765143" w14:textId="77777777" w:rsidR="002150B1" w:rsidRPr="00FD40C3" w:rsidRDefault="002150B1" w:rsidP="002150B1">
            <w:pPr>
              <w:pStyle w:val="Code"/>
              <w:rPr>
                <w:lang w:val="id-ID"/>
              </w:rPr>
            </w:pPr>
            <w:r w:rsidRPr="00FD40C3">
              <w:rPr>
                <w:lang w:val="id-ID"/>
              </w:rPr>
              <w:t xml:space="preserve">          aria-expanded="false"</w:t>
            </w:r>
          </w:p>
          <w:p w14:paraId="2018602B" w14:textId="77777777" w:rsidR="002150B1" w:rsidRPr="00FD40C3" w:rsidRDefault="002150B1" w:rsidP="002150B1">
            <w:pPr>
              <w:pStyle w:val="Code"/>
              <w:rPr>
                <w:lang w:val="id-ID"/>
              </w:rPr>
            </w:pPr>
            <w:r w:rsidRPr="00FD40C3">
              <w:rPr>
                <w:lang w:val="id-ID"/>
              </w:rPr>
              <w:t xml:space="preserve">          aria-controls="flush-collapseOne"</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Easysay?</w:t>
            </w:r>
          </w:p>
          <w:p w14:paraId="1A9B6A0E" w14:textId="77777777" w:rsidR="002150B1" w:rsidRPr="00FD40C3" w:rsidRDefault="002150B1" w:rsidP="002150B1">
            <w:pPr>
              <w:pStyle w:val="Code"/>
              <w:rPr>
                <w:lang w:val="id-ID"/>
              </w:rPr>
            </w:pPr>
            <w:r w:rsidRPr="00FD40C3">
              <w:rPr>
                <w:lang w:val="id-ID"/>
              </w:rPr>
              <w:t xml:space="preserve">        &lt;/button&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id="flush-collapseOne"</w:t>
            </w:r>
          </w:p>
          <w:p w14:paraId="163B20CE" w14:textId="77777777" w:rsidR="002150B1" w:rsidRPr="00FD40C3" w:rsidRDefault="002150B1" w:rsidP="002150B1">
            <w:pPr>
              <w:pStyle w:val="Code"/>
              <w:rPr>
                <w:lang w:val="id-ID"/>
              </w:rPr>
            </w:pPr>
            <w:r w:rsidRPr="00FD40C3">
              <w:rPr>
                <w:lang w:val="id-ID"/>
              </w:rPr>
              <w:t xml:space="preserve">        class="accordion-collapse collapse"</w:t>
            </w:r>
          </w:p>
          <w:p w14:paraId="756629EB" w14:textId="77777777" w:rsidR="002150B1" w:rsidRPr="00FD40C3" w:rsidRDefault="002150B1" w:rsidP="002150B1">
            <w:pPr>
              <w:pStyle w:val="Code"/>
              <w:rPr>
                <w:lang w:val="id-ID"/>
              </w:rPr>
            </w:pPr>
            <w:r w:rsidRPr="00FD40C3">
              <w:rPr>
                <w:lang w:val="id-ID"/>
              </w:rPr>
              <w:t xml:space="preserve">        aria-labelledby="flush-headingOne"</w:t>
            </w:r>
          </w:p>
          <w:p w14:paraId="6B630737" w14:textId="77777777" w:rsidR="002150B1" w:rsidRPr="00FD40C3" w:rsidRDefault="002150B1" w:rsidP="002150B1">
            <w:pPr>
              <w:pStyle w:val="Code"/>
              <w:rPr>
                <w:lang w:val="id-ID"/>
              </w:rPr>
            </w:pPr>
            <w:r w:rsidRPr="00FD40C3">
              <w:rPr>
                <w:lang w:val="id-ID"/>
              </w:rPr>
              <w:t xml:space="preserve">        data-bs-parent="#accordionFlushExample"</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class="accordion-body"&gt;</w:t>
            </w:r>
          </w:p>
          <w:p w14:paraId="7F330C55" w14:textId="77777777" w:rsidR="002150B1" w:rsidRPr="00FD40C3" w:rsidRDefault="002150B1" w:rsidP="002150B1">
            <w:pPr>
              <w:pStyle w:val="Code"/>
              <w:rPr>
                <w:lang w:val="id-ID"/>
              </w:rPr>
            </w:pPr>
            <w:r w:rsidRPr="00FD40C3">
              <w:rPr>
                <w:lang w:val="id-ID"/>
              </w:rPr>
              <w:t xml:space="preserve">          Easysay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br /&gt;</w:t>
            </w:r>
          </w:p>
          <w:p w14:paraId="70C33CD9" w14:textId="77777777" w:rsidR="002150B1" w:rsidRPr="00FD40C3" w:rsidRDefault="002150B1" w:rsidP="002150B1">
            <w:pPr>
              <w:pStyle w:val="Code"/>
              <w:rPr>
                <w:lang w:val="id-ID"/>
              </w:rPr>
            </w:pPr>
            <w:r w:rsidRPr="00FD40C3">
              <w:rPr>
                <w:lang w:val="id-ID"/>
              </w:rPr>
              <w:t xml:space="preserve">          &lt;img</w:t>
            </w:r>
          </w:p>
          <w:p w14:paraId="0D02370A" w14:textId="77777777" w:rsidR="002150B1" w:rsidRPr="00FD40C3" w:rsidRDefault="002150B1" w:rsidP="002150B1">
            <w:pPr>
              <w:pStyle w:val="Code"/>
              <w:rPr>
                <w:lang w:val="id-ID"/>
              </w:rPr>
            </w:pPr>
            <w:r w:rsidRPr="00FD40C3">
              <w:rPr>
                <w:lang w:val="id-ID"/>
              </w:rPr>
              <w:t xml:space="preserve">            src="https://i.ibb.co/xFbWHXn/Help-1-1.jpg"</w:t>
            </w:r>
          </w:p>
          <w:p w14:paraId="290624D2" w14:textId="77777777" w:rsidR="002150B1" w:rsidRPr="00FD40C3" w:rsidRDefault="002150B1" w:rsidP="002150B1">
            <w:pPr>
              <w:pStyle w:val="Code"/>
              <w:rPr>
                <w:lang w:val="id-ID"/>
              </w:rPr>
            </w:pPr>
            <w:r w:rsidRPr="00FD40C3">
              <w:rPr>
                <w:lang w:val="id-ID"/>
              </w:rPr>
              <w:t xml:space="preserve">            class="rounded img-fluid shadow-lg"</w:t>
            </w:r>
          </w:p>
          <w:p w14:paraId="6BBF49E1" w14:textId="77777777" w:rsidR="002150B1" w:rsidRPr="00FD40C3" w:rsidRDefault="002150B1" w:rsidP="002150B1">
            <w:pPr>
              <w:pStyle w:val="Code"/>
              <w:rPr>
                <w:lang w:val="id-ID"/>
              </w:rPr>
            </w:pPr>
            <w:r w:rsidRPr="00FD40C3">
              <w:rPr>
                <w:lang w:val="id-ID"/>
              </w:rPr>
              <w:t xml:space="preserve">            alt="Help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br /&gt;</w:t>
            </w:r>
          </w:p>
          <w:p w14:paraId="5687C5AC" w14:textId="77777777" w:rsidR="002150B1" w:rsidRPr="00FD40C3" w:rsidRDefault="002150B1" w:rsidP="002150B1">
            <w:pPr>
              <w:pStyle w:val="Code"/>
              <w:rPr>
                <w:lang w:val="id-ID"/>
              </w:rPr>
            </w:pPr>
            <w:r w:rsidRPr="00FD40C3">
              <w:rPr>
                <w:lang w:val="id-ID"/>
              </w:rPr>
              <w:t xml:space="preserve">          Bagian &lt;strong&gt;Kunci Jawaban&lt;/strong&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strong&gt;Jawaban&lt;/strong&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br /&gt;</w:t>
            </w:r>
          </w:p>
          <w:p w14:paraId="58F85802" w14:textId="77777777" w:rsidR="002150B1" w:rsidRPr="00FD40C3" w:rsidRDefault="002150B1" w:rsidP="002150B1">
            <w:pPr>
              <w:pStyle w:val="Code"/>
              <w:rPr>
                <w:lang w:val="id-ID"/>
              </w:rPr>
            </w:pPr>
            <w:r w:rsidRPr="00FD40C3">
              <w:rPr>
                <w:lang w:val="id-ID"/>
              </w:rPr>
              <w:t xml:space="preserve">          Easysay &lt;em&gt;bukan&lt;/em&gt; aplikasi E-Learning dimana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br /&gt;</w:t>
            </w:r>
          </w:p>
          <w:p w14:paraId="546C53DA" w14:textId="77777777" w:rsidR="002150B1" w:rsidRPr="00FD40C3" w:rsidRDefault="002150B1" w:rsidP="002150B1">
            <w:pPr>
              <w:pStyle w:val="Code"/>
              <w:rPr>
                <w:lang w:val="id-ID"/>
              </w:rPr>
            </w:pPr>
            <w:r w:rsidRPr="00FD40C3">
              <w:rPr>
                <w:lang w:val="id-ID"/>
              </w:rPr>
              <w:t xml:space="preserve">          Pada gambar diatas,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class="accordion-item"&gt;</w:t>
            </w:r>
          </w:p>
          <w:p w14:paraId="5D1F46A9" w14:textId="77777777" w:rsidR="002150B1" w:rsidRPr="00FD40C3" w:rsidRDefault="002150B1" w:rsidP="002150B1">
            <w:pPr>
              <w:pStyle w:val="Code"/>
              <w:rPr>
                <w:lang w:val="id-ID"/>
              </w:rPr>
            </w:pPr>
            <w:r w:rsidRPr="00FD40C3">
              <w:rPr>
                <w:lang w:val="id-ID"/>
              </w:rPr>
              <w:t xml:space="preserve">      &lt;h2 class="accordion-header" id="flush-headingTwo"&gt;</w:t>
            </w:r>
          </w:p>
          <w:p w14:paraId="13E6B0F7" w14:textId="77777777" w:rsidR="002150B1" w:rsidRPr="00FD40C3" w:rsidRDefault="002150B1" w:rsidP="002150B1">
            <w:pPr>
              <w:pStyle w:val="Code"/>
              <w:rPr>
                <w:lang w:val="id-ID"/>
              </w:rPr>
            </w:pPr>
            <w:r w:rsidRPr="00FD40C3">
              <w:rPr>
                <w:lang w:val="id-ID"/>
              </w:rPr>
              <w:t xml:space="preserve">        &lt;button</w:t>
            </w:r>
          </w:p>
          <w:p w14:paraId="141FB8F8" w14:textId="77777777" w:rsidR="002150B1" w:rsidRPr="00FD40C3" w:rsidRDefault="002150B1" w:rsidP="002150B1">
            <w:pPr>
              <w:pStyle w:val="Code"/>
              <w:rPr>
                <w:lang w:val="id-ID"/>
              </w:rPr>
            </w:pPr>
            <w:r w:rsidRPr="00FD40C3">
              <w:rPr>
                <w:lang w:val="id-ID"/>
              </w:rPr>
              <w:t xml:space="preserve">          class="accordion-button collapsed"</w:t>
            </w:r>
          </w:p>
          <w:p w14:paraId="2007AF47" w14:textId="77777777" w:rsidR="002150B1" w:rsidRPr="00FD40C3" w:rsidRDefault="002150B1" w:rsidP="002150B1">
            <w:pPr>
              <w:pStyle w:val="Code"/>
              <w:rPr>
                <w:lang w:val="id-ID"/>
              </w:rPr>
            </w:pPr>
            <w:r w:rsidRPr="00FD40C3">
              <w:rPr>
                <w:lang w:val="id-ID"/>
              </w:rPr>
              <w:t xml:space="preserve">          type="button"</w:t>
            </w:r>
          </w:p>
          <w:p w14:paraId="61DBFE93" w14:textId="77777777" w:rsidR="002150B1" w:rsidRPr="00FD40C3" w:rsidRDefault="002150B1" w:rsidP="002150B1">
            <w:pPr>
              <w:pStyle w:val="Code"/>
              <w:rPr>
                <w:lang w:val="id-ID"/>
              </w:rPr>
            </w:pPr>
            <w:r w:rsidRPr="00FD40C3">
              <w:rPr>
                <w:lang w:val="id-ID"/>
              </w:rPr>
              <w:t xml:space="preserve">          data-bs-toggle="collapse"</w:t>
            </w:r>
          </w:p>
          <w:p w14:paraId="4FC227B1" w14:textId="77777777" w:rsidR="002150B1" w:rsidRPr="00FD40C3" w:rsidRDefault="002150B1" w:rsidP="002150B1">
            <w:pPr>
              <w:pStyle w:val="Code"/>
              <w:rPr>
                <w:lang w:val="id-ID"/>
              </w:rPr>
            </w:pPr>
            <w:r w:rsidRPr="00FD40C3">
              <w:rPr>
                <w:lang w:val="id-ID"/>
              </w:rPr>
              <w:t xml:space="preserve">          data-bs-target="#flush-collapseTwo"</w:t>
            </w:r>
          </w:p>
          <w:p w14:paraId="6679866B" w14:textId="77777777" w:rsidR="002150B1" w:rsidRPr="00FD40C3" w:rsidRDefault="002150B1" w:rsidP="002150B1">
            <w:pPr>
              <w:pStyle w:val="Code"/>
              <w:rPr>
                <w:lang w:val="id-ID"/>
              </w:rPr>
            </w:pPr>
            <w:r w:rsidRPr="00FD40C3">
              <w:rPr>
                <w:lang w:val="id-ID"/>
              </w:rPr>
              <w:t xml:space="preserve">          aria-expanded="false"</w:t>
            </w:r>
          </w:p>
          <w:p w14:paraId="5F269DE5" w14:textId="77777777" w:rsidR="002150B1" w:rsidRPr="00FD40C3" w:rsidRDefault="002150B1" w:rsidP="002150B1">
            <w:pPr>
              <w:pStyle w:val="Code"/>
              <w:rPr>
                <w:lang w:val="id-ID"/>
              </w:rPr>
            </w:pPr>
            <w:r w:rsidRPr="00FD40C3">
              <w:rPr>
                <w:lang w:val="id-ID"/>
              </w:rPr>
              <w:t xml:space="preserve">          aria-controls="flush-collapseTwo"</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Easysay?</w:t>
            </w:r>
          </w:p>
          <w:p w14:paraId="657562D7" w14:textId="77777777" w:rsidR="002150B1" w:rsidRPr="00FD40C3" w:rsidRDefault="002150B1" w:rsidP="002150B1">
            <w:pPr>
              <w:pStyle w:val="Code"/>
              <w:rPr>
                <w:lang w:val="id-ID"/>
              </w:rPr>
            </w:pPr>
            <w:r w:rsidRPr="00FD40C3">
              <w:rPr>
                <w:lang w:val="id-ID"/>
              </w:rPr>
              <w:t xml:space="preserve">        &lt;/button&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id="flush-collapseTwo"</w:t>
            </w:r>
          </w:p>
          <w:p w14:paraId="2A8918CE" w14:textId="77777777" w:rsidR="002150B1" w:rsidRPr="00FD40C3" w:rsidRDefault="002150B1" w:rsidP="002150B1">
            <w:pPr>
              <w:pStyle w:val="Code"/>
              <w:rPr>
                <w:lang w:val="id-ID"/>
              </w:rPr>
            </w:pPr>
            <w:r w:rsidRPr="00FD40C3">
              <w:rPr>
                <w:lang w:val="id-ID"/>
              </w:rPr>
              <w:t xml:space="preserve">        class="accordion-collapse collapse"</w:t>
            </w:r>
          </w:p>
          <w:p w14:paraId="6889534D" w14:textId="77777777" w:rsidR="002150B1" w:rsidRPr="00FD40C3" w:rsidRDefault="002150B1" w:rsidP="002150B1">
            <w:pPr>
              <w:pStyle w:val="Code"/>
              <w:rPr>
                <w:lang w:val="id-ID"/>
              </w:rPr>
            </w:pPr>
            <w:r w:rsidRPr="00FD40C3">
              <w:rPr>
                <w:lang w:val="id-ID"/>
              </w:rPr>
              <w:t xml:space="preserve">        aria-labelledby="flush-headingTwo"</w:t>
            </w:r>
          </w:p>
          <w:p w14:paraId="774DA136" w14:textId="77777777" w:rsidR="002150B1" w:rsidRPr="00FD40C3" w:rsidRDefault="002150B1" w:rsidP="002150B1">
            <w:pPr>
              <w:pStyle w:val="Code"/>
              <w:rPr>
                <w:lang w:val="id-ID"/>
              </w:rPr>
            </w:pPr>
            <w:r w:rsidRPr="00FD40C3">
              <w:rPr>
                <w:lang w:val="id-ID"/>
              </w:rPr>
              <w:t xml:space="preserve">        data-bs-parent="#accordionFlushExample"</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class="accordion-body"&gt;</w:t>
            </w:r>
          </w:p>
          <w:p w14:paraId="42B7FE3C" w14:textId="77777777" w:rsidR="002150B1" w:rsidRPr="00FD40C3" w:rsidRDefault="002150B1" w:rsidP="002150B1">
            <w:pPr>
              <w:pStyle w:val="Code"/>
              <w:rPr>
                <w:lang w:val="id-ID"/>
              </w:rPr>
            </w:pPr>
            <w:r w:rsidRPr="00FD40C3">
              <w:rPr>
                <w:lang w:val="id-ID"/>
              </w:rPr>
              <w:t xml:space="preserve">          Easysay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strong&gt;Indonesia&lt;/strong&gt; atau &lt;strong&gt;Inggris&lt;/strong&gt;.</w:t>
            </w:r>
          </w:p>
          <w:p w14:paraId="6C7916AF" w14:textId="77777777" w:rsidR="002150B1" w:rsidRPr="00FD40C3" w:rsidRDefault="002150B1" w:rsidP="002150B1">
            <w:pPr>
              <w:pStyle w:val="Code"/>
              <w:rPr>
                <w:lang w:val="id-ID"/>
              </w:rPr>
            </w:pPr>
            <w:r w:rsidRPr="00FD40C3">
              <w:rPr>
                <w:lang w:val="id-ID"/>
              </w:rPr>
              <w:t xml:space="preserve">          &lt;em&gt;"Atau"&lt;/em&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br /&gt;</w:t>
            </w:r>
          </w:p>
          <w:p w14:paraId="0D3FB9AB" w14:textId="77777777" w:rsidR="002150B1" w:rsidRPr="00FD40C3" w:rsidRDefault="002150B1" w:rsidP="002150B1">
            <w:pPr>
              <w:pStyle w:val="Code"/>
              <w:rPr>
                <w:lang w:val="id-ID"/>
              </w:rPr>
            </w:pPr>
            <w:r w:rsidRPr="00FD40C3">
              <w:rPr>
                <w:lang w:val="id-ID"/>
              </w:rPr>
              <w:t xml:space="preserve">          &lt;img</w:t>
            </w:r>
          </w:p>
          <w:p w14:paraId="60C28F1D" w14:textId="77777777" w:rsidR="002150B1" w:rsidRPr="00FD40C3" w:rsidRDefault="002150B1" w:rsidP="002150B1">
            <w:pPr>
              <w:pStyle w:val="Code"/>
              <w:rPr>
                <w:lang w:val="id-ID"/>
              </w:rPr>
            </w:pPr>
            <w:r w:rsidRPr="00FD40C3">
              <w:rPr>
                <w:lang w:val="id-ID"/>
              </w:rPr>
              <w:t xml:space="preserve">            src="https://i.ibb.co/rvpY3m0/Help-2-1-JPG.png"</w:t>
            </w:r>
          </w:p>
          <w:p w14:paraId="22F93C01" w14:textId="77777777" w:rsidR="002150B1" w:rsidRPr="00FD40C3" w:rsidRDefault="002150B1" w:rsidP="002150B1">
            <w:pPr>
              <w:pStyle w:val="Code"/>
              <w:rPr>
                <w:lang w:val="id-ID"/>
              </w:rPr>
            </w:pPr>
            <w:r w:rsidRPr="00FD40C3">
              <w:rPr>
                <w:lang w:val="id-ID"/>
              </w:rPr>
              <w:t xml:space="preserve">            class="rounded img-fluid shadow-lg"</w:t>
            </w:r>
          </w:p>
          <w:p w14:paraId="4E7FBE7D" w14:textId="77777777" w:rsidR="002150B1" w:rsidRPr="00FD40C3" w:rsidRDefault="002150B1" w:rsidP="002150B1">
            <w:pPr>
              <w:pStyle w:val="Code"/>
              <w:rPr>
                <w:lang w:val="id-ID"/>
              </w:rPr>
            </w:pPr>
            <w:r w:rsidRPr="00FD40C3">
              <w:rPr>
                <w:lang w:val="id-ID"/>
              </w:rPr>
              <w:t xml:space="preserve">            alt="Help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br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class="accordion-item"&gt;</w:t>
            </w:r>
          </w:p>
          <w:p w14:paraId="42E0BF11" w14:textId="77777777" w:rsidR="002150B1" w:rsidRPr="00FD40C3" w:rsidRDefault="002150B1" w:rsidP="002150B1">
            <w:pPr>
              <w:pStyle w:val="Code"/>
              <w:rPr>
                <w:lang w:val="id-ID"/>
              </w:rPr>
            </w:pPr>
            <w:r w:rsidRPr="00FD40C3">
              <w:rPr>
                <w:lang w:val="id-ID"/>
              </w:rPr>
              <w:t xml:space="preserve">      &lt;h2 class="accordion-header" id="flush-headingThree"&gt;</w:t>
            </w:r>
          </w:p>
          <w:p w14:paraId="430ED66A" w14:textId="77777777" w:rsidR="002150B1" w:rsidRPr="00FD40C3" w:rsidRDefault="002150B1" w:rsidP="002150B1">
            <w:pPr>
              <w:pStyle w:val="Code"/>
              <w:rPr>
                <w:lang w:val="id-ID"/>
              </w:rPr>
            </w:pPr>
            <w:r w:rsidRPr="00FD40C3">
              <w:rPr>
                <w:lang w:val="id-ID"/>
              </w:rPr>
              <w:t xml:space="preserve">        &lt;button</w:t>
            </w:r>
          </w:p>
          <w:p w14:paraId="2B448045" w14:textId="77777777" w:rsidR="002150B1" w:rsidRPr="00FD40C3" w:rsidRDefault="002150B1" w:rsidP="002150B1">
            <w:pPr>
              <w:pStyle w:val="Code"/>
              <w:rPr>
                <w:lang w:val="id-ID"/>
              </w:rPr>
            </w:pPr>
            <w:r w:rsidRPr="00FD40C3">
              <w:rPr>
                <w:lang w:val="id-ID"/>
              </w:rPr>
              <w:t xml:space="preserve">          class="accordion-button collapsed"</w:t>
            </w:r>
          </w:p>
          <w:p w14:paraId="7DF98FC9" w14:textId="77777777" w:rsidR="002150B1" w:rsidRPr="00FD40C3" w:rsidRDefault="002150B1" w:rsidP="002150B1">
            <w:pPr>
              <w:pStyle w:val="Code"/>
              <w:rPr>
                <w:lang w:val="id-ID"/>
              </w:rPr>
            </w:pPr>
            <w:r w:rsidRPr="00FD40C3">
              <w:rPr>
                <w:lang w:val="id-ID"/>
              </w:rPr>
              <w:t xml:space="preserve">          type="button"</w:t>
            </w:r>
          </w:p>
          <w:p w14:paraId="6A0DFF1D" w14:textId="77777777" w:rsidR="002150B1" w:rsidRPr="00FD40C3" w:rsidRDefault="002150B1" w:rsidP="002150B1">
            <w:pPr>
              <w:pStyle w:val="Code"/>
              <w:rPr>
                <w:lang w:val="id-ID"/>
              </w:rPr>
            </w:pPr>
            <w:r w:rsidRPr="00FD40C3">
              <w:rPr>
                <w:lang w:val="id-ID"/>
              </w:rPr>
              <w:t xml:space="preserve">          data-bs-toggle="collapse"</w:t>
            </w:r>
          </w:p>
          <w:p w14:paraId="3600E75C" w14:textId="77777777" w:rsidR="002150B1" w:rsidRPr="00FD40C3" w:rsidRDefault="002150B1" w:rsidP="002150B1">
            <w:pPr>
              <w:pStyle w:val="Code"/>
              <w:rPr>
                <w:lang w:val="id-ID"/>
              </w:rPr>
            </w:pPr>
            <w:r w:rsidRPr="00FD40C3">
              <w:rPr>
                <w:lang w:val="id-ID"/>
              </w:rPr>
              <w:t xml:space="preserve">          data-bs-target="#flush-collapseThree"</w:t>
            </w:r>
          </w:p>
          <w:p w14:paraId="5BB87682" w14:textId="77777777" w:rsidR="002150B1" w:rsidRPr="00FD40C3" w:rsidRDefault="002150B1" w:rsidP="002150B1">
            <w:pPr>
              <w:pStyle w:val="Code"/>
              <w:rPr>
                <w:lang w:val="id-ID"/>
              </w:rPr>
            </w:pPr>
            <w:r w:rsidRPr="00FD40C3">
              <w:rPr>
                <w:lang w:val="id-ID"/>
              </w:rPr>
              <w:t xml:space="preserve">          aria-expanded="false"</w:t>
            </w:r>
          </w:p>
          <w:p w14:paraId="4EA73B02" w14:textId="77777777" w:rsidR="002150B1" w:rsidRPr="00FD40C3" w:rsidRDefault="002150B1" w:rsidP="002150B1">
            <w:pPr>
              <w:pStyle w:val="Code"/>
              <w:rPr>
                <w:lang w:val="id-ID"/>
              </w:rPr>
            </w:pPr>
            <w:r w:rsidRPr="00FD40C3">
              <w:rPr>
                <w:lang w:val="id-ID"/>
              </w:rPr>
              <w:t xml:space="preserve">          aria-controls="flush-collapseThree"</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button&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id="flush-collapseThree"</w:t>
            </w:r>
          </w:p>
          <w:p w14:paraId="2DCC82CC" w14:textId="77777777" w:rsidR="002150B1" w:rsidRPr="00FD40C3" w:rsidRDefault="002150B1" w:rsidP="002150B1">
            <w:pPr>
              <w:pStyle w:val="Code"/>
              <w:rPr>
                <w:lang w:val="id-ID"/>
              </w:rPr>
            </w:pPr>
            <w:r w:rsidRPr="00FD40C3">
              <w:rPr>
                <w:lang w:val="id-ID"/>
              </w:rPr>
              <w:t xml:space="preserve">        class="accordion-collapse collapse"</w:t>
            </w:r>
          </w:p>
          <w:p w14:paraId="19C28BCD" w14:textId="77777777" w:rsidR="002150B1" w:rsidRPr="00FD40C3" w:rsidRDefault="002150B1" w:rsidP="002150B1">
            <w:pPr>
              <w:pStyle w:val="Code"/>
              <w:rPr>
                <w:lang w:val="id-ID"/>
              </w:rPr>
            </w:pPr>
            <w:r w:rsidRPr="00FD40C3">
              <w:rPr>
                <w:lang w:val="id-ID"/>
              </w:rPr>
              <w:t xml:space="preserve">        aria-labelledby="flush-headingThree"</w:t>
            </w:r>
          </w:p>
          <w:p w14:paraId="5779FA15" w14:textId="77777777" w:rsidR="002150B1" w:rsidRPr="00FD40C3" w:rsidRDefault="002150B1" w:rsidP="002150B1">
            <w:pPr>
              <w:pStyle w:val="Code"/>
              <w:rPr>
                <w:lang w:val="id-ID"/>
              </w:rPr>
            </w:pPr>
            <w:r w:rsidRPr="00FD40C3">
              <w:rPr>
                <w:lang w:val="id-ID"/>
              </w:rPr>
              <w:t xml:space="preserve">        data-bs-parent="#accordionFlushExample"</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class="accordion-body"&gt;</w:t>
            </w:r>
          </w:p>
          <w:p w14:paraId="6F9CF361" w14:textId="77777777" w:rsidR="002150B1" w:rsidRPr="00FD40C3" w:rsidRDefault="002150B1" w:rsidP="002150B1">
            <w:pPr>
              <w:pStyle w:val="Code"/>
              <w:rPr>
                <w:lang w:val="id-ID"/>
              </w:rPr>
            </w:pPr>
            <w:r w:rsidRPr="00FD40C3">
              <w:rPr>
                <w:lang w:val="id-ID"/>
              </w:rPr>
              <w:t xml:space="preserve">          Untuk memeriksa satu jawaban, anda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anda dapat menekan tombol</w:t>
            </w:r>
          </w:p>
          <w:p w14:paraId="54E6211C" w14:textId="77777777" w:rsidR="002150B1" w:rsidRPr="00FD40C3" w:rsidRDefault="002150B1" w:rsidP="002150B1">
            <w:pPr>
              <w:pStyle w:val="Code"/>
              <w:rPr>
                <w:lang w:val="id-ID"/>
              </w:rPr>
            </w:pPr>
            <w:r w:rsidRPr="00FD40C3">
              <w:rPr>
                <w:lang w:val="id-ID"/>
              </w:rPr>
              <w:t xml:space="preserve">          &lt;strong&gt;Cek satu jawaban&lt;/strong&gt; seperti pada gambar.</w:t>
            </w:r>
          </w:p>
          <w:p w14:paraId="1B911933" w14:textId="77777777" w:rsidR="002150B1" w:rsidRPr="00FD40C3" w:rsidRDefault="002150B1" w:rsidP="002150B1">
            <w:pPr>
              <w:pStyle w:val="Code"/>
              <w:rPr>
                <w:lang w:val="id-ID"/>
              </w:rPr>
            </w:pPr>
            <w:r w:rsidRPr="00FD40C3">
              <w:rPr>
                <w:lang w:val="id-ID"/>
              </w:rPr>
              <w:t xml:space="preserve">          &lt;br /&gt;</w:t>
            </w:r>
          </w:p>
          <w:p w14:paraId="28806DD4" w14:textId="77777777" w:rsidR="002150B1" w:rsidRPr="00FD40C3" w:rsidRDefault="002150B1" w:rsidP="002150B1">
            <w:pPr>
              <w:pStyle w:val="Code"/>
              <w:rPr>
                <w:lang w:val="id-ID"/>
              </w:rPr>
            </w:pPr>
            <w:r w:rsidRPr="00FD40C3">
              <w:rPr>
                <w:lang w:val="id-ID"/>
              </w:rPr>
              <w:t xml:space="preserve">          &lt;img</w:t>
            </w:r>
          </w:p>
          <w:p w14:paraId="62022F9C" w14:textId="77777777" w:rsidR="002150B1" w:rsidRPr="00FD40C3" w:rsidRDefault="002150B1" w:rsidP="002150B1">
            <w:pPr>
              <w:pStyle w:val="Code"/>
              <w:rPr>
                <w:lang w:val="id-ID"/>
              </w:rPr>
            </w:pPr>
            <w:r w:rsidRPr="00FD40C3">
              <w:rPr>
                <w:lang w:val="id-ID"/>
              </w:rPr>
              <w:t xml:space="preserve">            src="https://i.ibb.co/h1kNXhj/Help-3-1.jpg"</w:t>
            </w:r>
          </w:p>
          <w:p w14:paraId="08E96C76" w14:textId="77777777" w:rsidR="002150B1" w:rsidRPr="00FD40C3" w:rsidRDefault="002150B1" w:rsidP="002150B1">
            <w:pPr>
              <w:pStyle w:val="Code"/>
              <w:rPr>
                <w:lang w:val="id-ID"/>
              </w:rPr>
            </w:pPr>
            <w:r w:rsidRPr="00FD40C3">
              <w:rPr>
                <w:lang w:val="id-ID"/>
              </w:rPr>
              <w:t xml:space="preserve">            class="rounded img-fluid shadow-lg"</w:t>
            </w:r>
          </w:p>
          <w:p w14:paraId="7DF296D9" w14:textId="77777777" w:rsidR="002150B1" w:rsidRPr="00FD40C3" w:rsidRDefault="002150B1" w:rsidP="002150B1">
            <w:pPr>
              <w:pStyle w:val="Code"/>
              <w:rPr>
                <w:lang w:val="id-ID"/>
              </w:rPr>
            </w:pPr>
            <w:r w:rsidRPr="00FD40C3">
              <w:rPr>
                <w:lang w:val="id-ID"/>
              </w:rPr>
              <w:t xml:space="preserve">            alt="Help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br /&gt;</w:t>
            </w:r>
          </w:p>
          <w:p w14:paraId="305D7EC9" w14:textId="77777777" w:rsidR="002150B1" w:rsidRPr="00FD40C3" w:rsidRDefault="002150B1" w:rsidP="002150B1">
            <w:pPr>
              <w:pStyle w:val="Code"/>
              <w:rPr>
                <w:lang w:val="id-ID"/>
              </w:rPr>
            </w:pPr>
            <w:r w:rsidRPr="00FD40C3">
              <w:rPr>
                <w:lang w:val="id-ID"/>
              </w:rPr>
              <w:t xml:space="preserve">          Kemudian anda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strong&gt;Periksa&lt;/strong&gt;.</w:t>
            </w:r>
          </w:p>
          <w:p w14:paraId="760A9E21" w14:textId="77777777" w:rsidR="002150B1" w:rsidRPr="00FD40C3" w:rsidRDefault="002150B1" w:rsidP="002150B1">
            <w:pPr>
              <w:pStyle w:val="Code"/>
              <w:rPr>
                <w:lang w:val="id-ID"/>
              </w:rPr>
            </w:pPr>
            <w:r w:rsidRPr="00FD40C3">
              <w:rPr>
                <w:lang w:val="id-ID"/>
              </w:rPr>
              <w:t xml:space="preserve">          &lt;br /&gt;</w:t>
            </w:r>
          </w:p>
          <w:p w14:paraId="10614C21" w14:textId="77777777" w:rsidR="002150B1" w:rsidRPr="00FD40C3" w:rsidRDefault="002150B1" w:rsidP="002150B1">
            <w:pPr>
              <w:pStyle w:val="Code"/>
              <w:rPr>
                <w:lang w:val="id-ID"/>
              </w:rPr>
            </w:pPr>
            <w:r w:rsidRPr="00FD40C3">
              <w:rPr>
                <w:lang w:val="id-ID"/>
              </w:rPr>
              <w:t xml:space="preserve">          &lt;img</w:t>
            </w:r>
          </w:p>
          <w:p w14:paraId="7FB25671" w14:textId="77777777" w:rsidR="002150B1" w:rsidRPr="00FD40C3" w:rsidRDefault="002150B1" w:rsidP="002150B1">
            <w:pPr>
              <w:pStyle w:val="Code"/>
              <w:rPr>
                <w:lang w:val="id-ID"/>
              </w:rPr>
            </w:pPr>
            <w:r w:rsidRPr="00FD40C3">
              <w:rPr>
                <w:lang w:val="id-ID"/>
              </w:rPr>
              <w:t xml:space="preserve">            src="https://i.ibb.co/cQgtTZ4/Help-3-2.jpg"</w:t>
            </w:r>
          </w:p>
          <w:p w14:paraId="77AB1FB0" w14:textId="77777777" w:rsidR="002150B1" w:rsidRPr="00FD40C3" w:rsidRDefault="002150B1" w:rsidP="002150B1">
            <w:pPr>
              <w:pStyle w:val="Code"/>
              <w:rPr>
                <w:lang w:val="id-ID"/>
              </w:rPr>
            </w:pPr>
            <w:r w:rsidRPr="00FD40C3">
              <w:rPr>
                <w:lang w:val="id-ID"/>
              </w:rPr>
              <w:t xml:space="preserve">            class="rounded img-fluid shadow-lg"</w:t>
            </w:r>
          </w:p>
          <w:p w14:paraId="7AEB9FD7" w14:textId="77777777" w:rsidR="002150B1" w:rsidRPr="00FD40C3" w:rsidRDefault="002150B1" w:rsidP="002150B1">
            <w:pPr>
              <w:pStyle w:val="Code"/>
              <w:rPr>
                <w:lang w:val="id-ID"/>
              </w:rPr>
            </w:pPr>
            <w:r w:rsidRPr="00FD40C3">
              <w:rPr>
                <w:lang w:val="id-ID"/>
              </w:rPr>
              <w:t xml:space="preserve">            alt="Help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br /&gt;</w:t>
            </w:r>
          </w:p>
          <w:p w14:paraId="58130C24" w14:textId="77777777" w:rsidR="002150B1" w:rsidRPr="00FD40C3" w:rsidRDefault="002150B1" w:rsidP="002150B1">
            <w:pPr>
              <w:pStyle w:val="Code"/>
              <w:rPr>
                <w:lang w:val="id-ID"/>
              </w:rPr>
            </w:pPr>
            <w:r w:rsidRPr="00FD40C3">
              <w:rPr>
                <w:lang w:val="id-ID"/>
              </w:rPr>
              <w:t xml:space="preserve">          Setelah itu, anda akan dialihkan ke halaman hasil penilaian.</w:t>
            </w:r>
          </w:p>
          <w:p w14:paraId="6DC5B0F2" w14:textId="77777777" w:rsidR="002150B1" w:rsidRPr="00FD40C3" w:rsidRDefault="002150B1" w:rsidP="002150B1">
            <w:pPr>
              <w:pStyle w:val="Code"/>
              <w:rPr>
                <w:lang w:val="id-ID"/>
              </w:rPr>
            </w:pPr>
            <w:r w:rsidRPr="00FD40C3">
              <w:rPr>
                <w:lang w:val="id-ID"/>
              </w:rPr>
              <w:t xml:space="preserve">          &lt;br /&gt;</w:t>
            </w:r>
          </w:p>
          <w:p w14:paraId="54221505" w14:textId="77777777" w:rsidR="002150B1" w:rsidRPr="00FD40C3" w:rsidRDefault="002150B1" w:rsidP="002150B1">
            <w:pPr>
              <w:pStyle w:val="Code"/>
              <w:rPr>
                <w:lang w:val="id-ID"/>
              </w:rPr>
            </w:pPr>
            <w:r w:rsidRPr="00FD40C3">
              <w:rPr>
                <w:lang w:val="id-ID"/>
              </w:rPr>
              <w:t xml:space="preserve">          &lt;img</w:t>
            </w:r>
          </w:p>
          <w:p w14:paraId="3A8D4A3E" w14:textId="77777777" w:rsidR="002150B1" w:rsidRPr="00FD40C3" w:rsidRDefault="002150B1" w:rsidP="002150B1">
            <w:pPr>
              <w:pStyle w:val="Code"/>
              <w:rPr>
                <w:lang w:val="id-ID"/>
              </w:rPr>
            </w:pPr>
            <w:r w:rsidRPr="00FD40C3">
              <w:rPr>
                <w:lang w:val="id-ID"/>
              </w:rPr>
              <w:t xml:space="preserve">            src="https://i.ibb.co/j6ymQJg/Help-3-3.jpg"</w:t>
            </w:r>
          </w:p>
          <w:p w14:paraId="5965F5CD" w14:textId="77777777" w:rsidR="002150B1" w:rsidRPr="00FD40C3" w:rsidRDefault="002150B1" w:rsidP="002150B1">
            <w:pPr>
              <w:pStyle w:val="Code"/>
              <w:rPr>
                <w:lang w:val="id-ID"/>
              </w:rPr>
            </w:pPr>
            <w:r w:rsidRPr="00FD40C3">
              <w:rPr>
                <w:lang w:val="id-ID"/>
              </w:rPr>
              <w:t xml:space="preserve">            class="rounded img-fluid shadow-lg"</w:t>
            </w:r>
          </w:p>
          <w:p w14:paraId="3793AC0A" w14:textId="77777777" w:rsidR="002150B1" w:rsidRPr="00FD40C3" w:rsidRDefault="002150B1" w:rsidP="002150B1">
            <w:pPr>
              <w:pStyle w:val="Code"/>
              <w:rPr>
                <w:lang w:val="id-ID"/>
              </w:rPr>
            </w:pPr>
            <w:r w:rsidRPr="00FD40C3">
              <w:rPr>
                <w:lang w:val="id-ID"/>
              </w:rPr>
              <w:t xml:space="preserve">            alt="Help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br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class="accordion-item"&gt;</w:t>
            </w:r>
          </w:p>
          <w:p w14:paraId="2DB5DBAB" w14:textId="77777777" w:rsidR="002150B1" w:rsidRPr="00FD40C3" w:rsidRDefault="002150B1" w:rsidP="002150B1">
            <w:pPr>
              <w:pStyle w:val="Code"/>
              <w:rPr>
                <w:lang w:val="id-ID"/>
              </w:rPr>
            </w:pPr>
            <w:r w:rsidRPr="00FD40C3">
              <w:rPr>
                <w:lang w:val="id-ID"/>
              </w:rPr>
              <w:t xml:space="preserve">      &lt;h2 class="accordion-header" id="flush-headingFour"&gt;</w:t>
            </w:r>
          </w:p>
          <w:p w14:paraId="34B902F8" w14:textId="77777777" w:rsidR="002150B1" w:rsidRPr="00FD40C3" w:rsidRDefault="002150B1" w:rsidP="002150B1">
            <w:pPr>
              <w:pStyle w:val="Code"/>
              <w:rPr>
                <w:lang w:val="id-ID"/>
              </w:rPr>
            </w:pPr>
            <w:r w:rsidRPr="00FD40C3">
              <w:rPr>
                <w:lang w:val="id-ID"/>
              </w:rPr>
              <w:t xml:space="preserve">        &lt;button</w:t>
            </w:r>
          </w:p>
          <w:p w14:paraId="38B3A163" w14:textId="77777777" w:rsidR="002150B1" w:rsidRPr="00FD40C3" w:rsidRDefault="002150B1" w:rsidP="002150B1">
            <w:pPr>
              <w:pStyle w:val="Code"/>
              <w:rPr>
                <w:lang w:val="id-ID"/>
              </w:rPr>
            </w:pPr>
            <w:r w:rsidRPr="00FD40C3">
              <w:rPr>
                <w:lang w:val="id-ID"/>
              </w:rPr>
              <w:t xml:space="preserve">          class="accordion-button collapsed"</w:t>
            </w:r>
          </w:p>
          <w:p w14:paraId="5E431CC5" w14:textId="77777777" w:rsidR="002150B1" w:rsidRPr="00FD40C3" w:rsidRDefault="002150B1" w:rsidP="002150B1">
            <w:pPr>
              <w:pStyle w:val="Code"/>
              <w:rPr>
                <w:lang w:val="id-ID"/>
              </w:rPr>
            </w:pPr>
            <w:r w:rsidRPr="00FD40C3">
              <w:rPr>
                <w:lang w:val="id-ID"/>
              </w:rPr>
              <w:t xml:space="preserve">          type="button"</w:t>
            </w:r>
          </w:p>
          <w:p w14:paraId="4FB3882F" w14:textId="77777777" w:rsidR="002150B1" w:rsidRPr="00FD40C3" w:rsidRDefault="002150B1" w:rsidP="002150B1">
            <w:pPr>
              <w:pStyle w:val="Code"/>
              <w:rPr>
                <w:lang w:val="id-ID"/>
              </w:rPr>
            </w:pPr>
            <w:r w:rsidRPr="00FD40C3">
              <w:rPr>
                <w:lang w:val="id-ID"/>
              </w:rPr>
              <w:t xml:space="preserve">          data-bs-toggle="collapse"</w:t>
            </w:r>
          </w:p>
          <w:p w14:paraId="357C4C04" w14:textId="77777777" w:rsidR="002150B1" w:rsidRPr="00FD40C3" w:rsidRDefault="002150B1" w:rsidP="002150B1">
            <w:pPr>
              <w:pStyle w:val="Code"/>
              <w:rPr>
                <w:lang w:val="id-ID"/>
              </w:rPr>
            </w:pPr>
            <w:r w:rsidRPr="00FD40C3">
              <w:rPr>
                <w:lang w:val="id-ID"/>
              </w:rPr>
              <w:t xml:space="preserve">          data-bs-target="#flush-collapseFour"</w:t>
            </w:r>
          </w:p>
          <w:p w14:paraId="7C7D003A" w14:textId="77777777" w:rsidR="002150B1" w:rsidRPr="00FD40C3" w:rsidRDefault="002150B1" w:rsidP="002150B1">
            <w:pPr>
              <w:pStyle w:val="Code"/>
              <w:rPr>
                <w:lang w:val="id-ID"/>
              </w:rPr>
            </w:pPr>
            <w:r w:rsidRPr="00FD40C3">
              <w:rPr>
                <w:lang w:val="id-ID"/>
              </w:rPr>
              <w:t xml:space="preserve">          aria-expanded="false"</w:t>
            </w:r>
          </w:p>
          <w:p w14:paraId="627EBBE9" w14:textId="77777777" w:rsidR="002150B1" w:rsidRPr="00FD40C3" w:rsidRDefault="002150B1" w:rsidP="002150B1">
            <w:pPr>
              <w:pStyle w:val="Code"/>
              <w:rPr>
                <w:lang w:val="id-ID"/>
              </w:rPr>
            </w:pPr>
            <w:r w:rsidRPr="00FD40C3">
              <w:rPr>
                <w:lang w:val="id-ID"/>
              </w:rPr>
              <w:t xml:space="preserve">          aria-controls="flush-collapseFour"</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button&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id="flush-collapseFour"</w:t>
            </w:r>
          </w:p>
          <w:p w14:paraId="65E546A7" w14:textId="77777777" w:rsidR="002150B1" w:rsidRPr="00FD40C3" w:rsidRDefault="002150B1" w:rsidP="002150B1">
            <w:pPr>
              <w:pStyle w:val="Code"/>
              <w:rPr>
                <w:lang w:val="id-ID"/>
              </w:rPr>
            </w:pPr>
            <w:r w:rsidRPr="00FD40C3">
              <w:rPr>
                <w:lang w:val="id-ID"/>
              </w:rPr>
              <w:t xml:space="preserve">        class="accordion-collapse collapse"</w:t>
            </w:r>
          </w:p>
          <w:p w14:paraId="27D464B0" w14:textId="77777777" w:rsidR="002150B1" w:rsidRPr="00FD40C3" w:rsidRDefault="002150B1" w:rsidP="002150B1">
            <w:pPr>
              <w:pStyle w:val="Code"/>
              <w:rPr>
                <w:lang w:val="id-ID"/>
              </w:rPr>
            </w:pPr>
            <w:r w:rsidRPr="00FD40C3">
              <w:rPr>
                <w:lang w:val="id-ID"/>
              </w:rPr>
              <w:t xml:space="preserve">        aria-labelledby="flush-headingFour"</w:t>
            </w:r>
          </w:p>
          <w:p w14:paraId="1A277C9F" w14:textId="77777777" w:rsidR="002150B1" w:rsidRPr="00FD40C3" w:rsidRDefault="002150B1" w:rsidP="002150B1">
            <w:pPr>
              <w:pStyle w:val="Code"/>
              <w:rPr>
                <w:lang w:val="id-ID"/>
              </w:rPr>
            </w:pPr>
            <w:r w:rsidRPr="00FD40C3">
              <w:rPr>
                <w:lang w:val="id-ID"/>
              </w:rPr>
              <w:t xml:space="preserve">        data-bs-parent="#accordionFlushExample"</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class="accordion-body"&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br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meenekan tombol &lt;strong&gt;Cek banyak jawaban&lt;/strong&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br /&gt;</w:t>
            </w:r>
          </w:p>
          <w:p w14:paraId="7FBCA7C0" w14:textId="77777777" w:rsidR="002150B1" w:rsidRPr="00FD40C3" w:rsidRDefault="002150B1" w:rsidP="002150B1">
            <w:pPr>
              <w:pStyle w:val="Code"/>
              <w:rPr>
                <w:lang w:val="id-ID"/>
              </w:rPr>
            </w:pPr>
            <w:r w:rsidRPr="00FD40C3">
              <w:rPr>
                <w:lang w:val="id-ID"/>
              </w:rPr>
              <w:t xml:space="preserve">          &lt;img</w:t>
            </w:r>
          </w:p>
          <w:p w14:paraId="037C78F9" w14:textId="77777777" w:rsidR="002150B1" w:rsidRPr="00FD40C3" w:rsidRDefault="002150B1" w:rsidP="002150B1">
            <w:pPr>
              <w:pStyle w:val="Code"/>
              <w:rPr>
                <w:lang w:val="id-ID"/>
              </w:rPr>
            </w:pPr>
            <w:r w:rsidRPr="00FD40C3">
              <w:rPr>
                <w:lang w:val="id-ID"/>
              </w:rPr>
              <w:t xml:space="preserve">            src="https://i.ibb.co/g9KQNq1/Help-4-1.jpg"</w:t>
            </w:r>
          </w:p>
          <w:p w14:paraId="5939A4A0" w14:textId="77777777" w:rsidR="002150B1" w:rsidRPr="00FD40C3" w:rsidRDefault="002150B1" w:rsidP="002150B1">
            <w:pPr>
              <w:pStyle w:val="Code"/>
              <w:rPr>
                <w:lang w:val="id-ID"/>
              </w:rPr>
            </w:pPr>
            <w:r w:rsidRPr="00FD40C3">
              <w:rPr>
                <w:lang w:val="id-ID"/>
              </w:rPr>
              <w:t xml:space="preserve">            class="rounded img-fluid shadow-lg"</w:t>
            </w:r>
          </w:p>
          <w:p w14:paraId="136D627F" w14:textId="77777777" w:rsidR="002150B1" w:rsidRPr="00FD40C3" w:rsidRDefault="002150B1" w:rsidP="002150B1">
            <w:pPr>
              <w:pStyle w:val="Code"/>
              <w:rPr>
                <w:lang w:val="id-ID"/>
              </w:rPr>
            </w:pPr>
            <w:r w:rsidRPr="00FD40C3">
              <w:rPr>
                <w:lang w:val="id-ID"/>
              </w:rPr>
              <w:t xml:space="preserve">            alt="Help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br /&gt;</w:t>
            </w:r>
          </w:p>
          <w:p w14:paraId="045B5CA0" w14:textId="77777777" w:rsidR="002150B1" w:rsidRPr="00FD40C3" w:rsidRDefault="002150B1" w:rsidP="002150B1">
            <w:pPr>
              <w:pStyle w:val="Code"/>
              <w:rPr>
                <w:lang w:val="id-ID"/>
              </w:rPr>
            </w:pPr>
            <w:r w:rsidRPr="00FD40C3">
              <w:rPr>
                <w:lang w:val="id-ID"/>
              </w:rPr>
              <w:t xml:space="preserve">          Kemudian anda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br /&gt;</w:t>
            </w:r>
          </w:p>
          <w:p w14:paraId="6DB78480" w14:textId="77777777" w:rsidR="002150B1" w:rsidRPr="00FD40C3" w:rsidRDefault="002150B1" w:rsidP="002150B1">
            <w:pPr>
              <w:pStyle w:val="Code"/>
              <w:rPr>
                <w:lang w:val="id-ID"/>
              </w:rPr>
            </w:pPr>
            <w:r w:rsidRPr="00FD40C3">
              <w:rPr>
                <w:lang w:val="id-ID"/>
              </w:rPr>
              <w:t xml:space="preserve">          Setelah itu, anda perlu mengunggah &lt;strong&gt;file&lt;/strong&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br /&gt;</w:t>
            </w:r>
          </w:p>
          <w:p w14:paraId="56747193" w14:textId="77777777" w:rsidR="002150B1" w:rsidRPr="00FD40C3" w:rsidRDefault="002150B1" w:rsidP="002150B1">
            <w:pPr>
              <w:pStyle w:val="Code"/>
              <w:rPr>
                <w:lang w:val="id-ID"/>
              </w:rPr>
            </w:pPr>
            <w:r w:rsidRPr="00FD40C3">
              <w:rPr>
                <w:lang w:val="id-ID"/>
              </w:rPr>
              <w:t xml:space="preserve">          Jangan lupa untuk menspesifikasikan kolom yang berisi</w:t>
            </w:r>
          </w:p>
          <w:p w14:paraId="4C3602B2" w14:textId="77777777" w:rsidR="002150B1" w:rsidRPr="00FD40C3" w:rsidRDefault="002150B1" w:rsidP="002150B1">
            <w:pPr>
              <w:pStyle w:val="Code"/>
              <w:rPr>
                <w:lang w:val="id-ID"/>
              </w:rPr>
            </w:pPr>
            <w:r w:rsidRPr="00FD40C3">
              <w:rPr>
                <w:lang w:val="id-ID"/>
              </w:rPr>
              <w:t xml:space="preserve">          &lt;strong&gt;nama pelajar&lt;/strong&gt; pada &lt;em&gt;Kolom Nama Pelajar&lt;/em&gt;, dan</w:t>
            </w:r>
          </w:p>
          <w:p w14:paraId="4F124EE4" w14:textId="77777777" w:rsidR="002150B1" w:rsidRPr="00FD40C3" w:rsidRDefault="002150B1" w:rsidP="002150B1">
            <w:pPr>
              <w:pStyle w:val="Code"/>
              <w:rPr>
                <w:lang w:val="id-ID"/>
              </w:rPr>
            </w:pPr>
            <w:r w:rsidRPr="00FD40C3">
              <w:rPr>
                <w:lang w:val="id-ID"/>
              </w:rPr>
              <w:t xml:space="preserve">          kolom yang berisi &lt;strong&gt;jawaban pelajar&lt;/strong&gt; pada</w:t>
            </w:r>
          </w:p>
          <w:p w14:paraId="0C694DB5" w14:textId="77777777" w:rsidR="002150B1" w:rsidRPr="00FD40C3" w:rsidRDefault="002150B1" w:rsidP="002150B1">
            <w:pPr>
              <w:pStyle w:val="Code"/>
              <w:rPr>
                <w:lang w:val="id-ID"/>
              </w:rPr>
            </w:pPr>
            <w:r w:rsidRPr="00FD40C3">
              <w:rPr>
                <w:lang w:val="id-ID"/>
              </w:rPr>
              <w:t xml:space="preserve">          &lt;em&gt;Kolom Jawaban Pelajar&lt;/em&gt;.</w:t>
            </w:r>
          </w:p>
          <w:p w14:paraId="3ED6DA2B" w14:textId="77777777" w:rsidR="002150B1" w:rsidRPr="00FD40C3" w:rsidRDefault="002150B1" w:rsidP="002150B1">
            <w:pPr>
              <w:pStyle w:val="Code"/>
              <w:rPr>
                <w:lang w:val="id-ID"/>
              </w:rPr>
            </w:pPr>
            <w:r w:rsidRPr="00FD40C3">
              <w:rPr>
                <w:lang w:val="id-ID"/>
              </w:rPr>
              <w:t xml:space="preserve">          &lt;br /&gt;</w:t>
            </w:r>
          </w:p>
          <w:p w14:paraId="537C6D0D" w14:textId="77777777" w:rsidR="002150B1" w:rsidRPr="00FD40C3" w:rsidRDefault="002150B1" w:rsidP="002150B1">
            <w:pPr>
              <w:pStyle w:val="Code"/>
              <w:rPr>
                <w:lang w:val="id-ID"/>
              </w:rPr>
            </w:pPr>
            <w:r w:rsidRPr="00FD40C3">
              <w:rPr>
                <w:lang w:val="id-ID"/>
              </w:rPr>
              <w:t xml:space="preserve">          &lt;img</w:t>
            </w:r>
          </w:p>
          <w:p w14:paraId="677065DC" w14:textId="77777777" w:rsidR="002150B1" w:rsidRPr="00FD40C3" w:rsidRDefault="002150B1" w:rsidP="002150B1">
            <w:pPr>
              <w:pStyle w:val="Code"/>
              <w:rPr>
                <w:lang w:val="id-ID"/>
              </w:rPr>
            </w:pPr>
            <w:r w:rsidRPr="00FD40C3">
              <w:rPr>
                <w:lang w:val="id-ID"/>
              </w:rPr>
              <w:t xml:space="preserve">            src="https://i.ibb.co/n03MSss/Help-4-2.jpg"</w:t>
            </w:r>
          </w:p>
          <w:p w14:paraId="5E009677" w14:textId="77777777" w:rsidR="002150B1" w:rsidRPr="00FD40C3" w:rsidRDefault="002150B1" w:rsidP="002150B1">
            <w:pPr>
              <w:pStyle w:val="Code"/>
              <w:rPr>
                <w:lang w:val="id-ID"/>
              </w:rPr>
            </w:pPr>
            <w:r w:rsidRPr="00FD40C3">
              <w:rPr>
                <w:lang w:val="id-ID"/>
              </w:rPr>
              <w:t xml:space="preserve">            class="rounded img-fluid shadow-lg"</w:t>
            </w:r>
          </w:p>
          <w:p w14:paraId="5799427F" w14:textId="77777777" w:rsidR="002150B1" w:rsidRPr="00FD40C3" w:rsidRDefault="002150B1" w:rsidP="002150B1">
            <w:pPr>
              <w:pStyle w:val="Code"/>
              <w:rPr>
                <w:lang w:val="id-ID"/>
              </w:rPr>
            </w:pPr>
            <w:r w:rsidRPr="00FD40C3">
              <w:rPr>
                <w:lang w:val="id-ID"/>
              </w:rPr>
              <w:t xml:space="preserve">            alt="Help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br /&gt;</w:t>
            </w:r>
          </w:p>
          <w:p w14:paraId="6478C6F1" w14:textId="77777777" w:rsidR="002150B1" w:rsidRPr="00FD40C3" w:rsidRDefault="002150B1" w:rsidP="002150B1">
            <w:pPr>
              <w:pStyle w:val="Code"/>
              <w:rPr>
                <w:lang w:val="id-ID"/>
              </w:rPr>
            </w:pPr>
            <w:r w:rsidRPr="00FD40C3">
              <w:rPr>
                <w:lang w:val="id-ID"/>
              </w:rPr>
              <w:t xml:space="preserve">          Setelah itu, anda dapat menekan tombol &lt;strong&gt;Periksa&lt;/strong&gt; dan</w:t>
            </w:r>
          </w:p>
          <w:p w14:paraId="0874F3EE" w14:textId="77777777" w:rsidR="002150B1" w:rsidRPr="00FD40C3" w:rsidRDefault="002150B1" w:rsidP="002150B1">
            <w:pPr>
              <w:pStyle w:val="Code"/>
              <w:rPr>
                <w:lang w:val="id-ID"/>
              </w:rPr>
            </w:pPr>
            <w:r w:rsidRPr="00FD40C3">
              <w:rPr>
                <w:lang w:val="id-ID"/>
              </w:rPr>
              <w:t xml:space="preserve">          anda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br /&gt;</w:t>
            </w:r>
          </w:p>
          <w:p w14:paraId="71EFBB2D" w14:textId="77777777" w:rsidR="002150B1" w:rsidRPr="00FD40C3" w:rsidRDefault="002150B1" w:rsidP="002150B1">
            <w:pPr>
              <w:pStyle w:val="Code"/>
              <w:rPr>
                <w:lang w:val="id-ID"/>
              </w:rPr>
            </w:pPr>
            <w:r w:rsidRPr="00FD40C3">
              <w:rPr>
                <w:lang w:val="id-ID"/>
              </w:rPr>
              <w:t xml:space="preserve">          &lt;img</w:t>
            </w:r>
          </w:p>
          <w:p w14:paraId="14EC9DE5" w14:textId="77777777" w:rsidR="002150B1" w:rsidRPr="00FD40C3" w:rsidRDefault="002150B1" w:rsidP="002150B1">
            <w:pPr>
              <w:pStyle w:val="Code"/>
              <w:rPr>
                <w:lang w:val="id-ID"/>
              </w:rPr>
            </w:pPr>
            <w:r w:rsidRPr="00FD40C3">
              <w:rPr>
                <w:lang w:val="id-ID"/>
              </w:rPr>
              <w:t xml:space="preserve">            src="https://i.ibb.co/WVW5WJQ/Help-4-3.jpg"</w:t>
            </w:r>
          </w:p>
          <w:p w14:paraId="54720713" w14:textId="77777777" w:rsidR="002150B1" w:rsidRPr="00FD40C3" w:rsidRDefault="002150B1" w:rsidP="002150B1">
            <w:pPr>
              <w:pStyle w:val="Code"/>
              <w:rPr>
                <w:lang w:val="id-ID"/>
              </w:rPr>
            </w:pPr>
            <w:r w:rsidRPr="00FD40C3">
              <w:rPr>
                <w:lang w:val="id-ID"/>
              </w:rPr>
              <w:t xml:space="preserve">            class="rounded img-fluid shadow-lg"</w:t>
            </w:r>
          </w:p>
          <w:p w14:paraId="3586362D" w14:textId="77777777" w:rsidR="002150B1" w:rsidRPr="00FD40C3" w:rsidRDefault="002150B1" w:rsidP="002150B1">
            <w:pPr>
              <w:pStyle w:val="Code"/>
              <w:rPr>
                <w:lang w:val="id-ID"/>
              </w:rPr>
            </w:pPr>
            <w:r w:rsidRPr="00FD40C3">
              <w:rPr>
                <w:lang w:val="id-ID"/>
              </w:rPr>
              <w:t xml:space="preserve">            alt="Help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br /&gt;</w:t>
            </w:r>
          </w:p>
          <w:p w14:paraId="40873BD5" w14:textId="77777777" w:rsidR="002150B1" w:rsidRPr="00FD40C3" w:rsidRDefault="002150B1" w:rsidP="002150B1">
            <w:pPr>
              <w:pStyle w:val="Code"/>
              <w:rPr>
                <w:lang w:val="id-ID"/>
              </w:rPr>
            </w:pPr>
            <w:r w:rsidRPr="00FD40C3">
              <w:rPr>
                <w:lang w:val="id-ID"/>
              </w:rPr>
              <w:t xml:space="preserve">          Kemudian apabila anda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strong&gt;Export to PDF&lt;/strong&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class="accordion-item"&gt;</w:t>
            </w:r>
          </w:p>
          <w:p w14:paraId="23459E6F" w14:textId="77777777" w:rsidR="002150B1" w:rsidRPr="00FD40C3" w:rsidRDefault="002150B1" w:rsidP="002150B1">
            <w:pPr>
              <w:pStyle w:val="Code"/>
              <w:rPr>
                <w:lang w:val="id-ID"/>
              </w:rPr>
            </w:pPr>
            <w:r w:rsidRPr="00FD40C3">
              <w:rPr>
                <w:lang w:val="id-ID"/>
              </w:rPr>
              <w:t xml:space="preserve">      &lt;h2 class="accordion-header" id="flush-headingFive"&gt;</w:t>
            </w:r>
          </w:p>
          <w:p w14:paraId="40DBDA25" w14:textId="77777777" w:rsidR="002150B1" w:rsidRPr="00FD40C3" w:rsidRDefault="002150B1" w:rsidP="002150B1">
            <w:pPr>
              <w:pStyle w:val="Code"/>
              <w:rPr>
                <w:lang w:val="id-ID"/>
              </w:rPr>
            </w:pPr>
            <w:r w:rsidRPr="00FD40C3">
              <w:rPr>
                <w:lang w:val="id-ID"/>
              </w:rPr>
              <w:t xml:space="preserve">        &lt;button</w:t>
            </w:r>
          </w:p>
          <w:p w14:paraId="4D4CA4C4" w14:textId="77777777" w:rsidR="002150B1" w:rsidRPr="00FD40C3" w:rsidRDefault="002150B1" w:rsidP="002150B1">
            <w:pPr>
              <w:pStyle w:val="Code"/>
              <w:rPr>
                <w:lang w:val="id-ID"/>
              </w:rPr>
            </w:pPr>
            <w:r w:rsidRPr="00FD40C3">
              <w:rPr>
                <w:lang w:val="id-ID"/>
              </w:rPr>
              <w:t xml:space="preserve">          class="accordion-button collapsed"</w:t>
            </w:r>
          </w:p>
          <w:p w14:paraId="1059DF8D" w14:textId="77777777" w:rsidR="002150B1" w:rsidRPr="00FD40C3" w:rsidRDefault="002150B1" w:rsidP="002150B1">
            <w:pPr>
              <w:pStyle w:val="Code"/>
              <w:rPr>
                <w:lang w:val="id-ID"/>
              </w:rPr>
            </w:pPr>
            <w:r w:rsidRPr="00FD40C3">
              <w:rPr>
                <w:lang w:val="id-ID"/>
              </w:rPr>
              <w:t xml:space="preserve">          type="button"</w:t>
            </w:r>
          </w:p>
          <w:p w14:paraId="62E1F0B9" w14:textId="77777777" w:rsidR="002150B1" w:rsidRPr="00FD40C3" w:rsidRDefault="002150B1" w:rsidP="002150B1">
            <w:pPr>
              <w:pStyle w:val="Code"/>
              <w:rPr>
                <w:lang w:val="id-ID"/>
              </w:rPr>
            </w:pPr>
            <w:r w:rsidRPr="00FD40C3">
              <w:rPr>
                <w:lang w:val="id-ID"/>
              </w:rPr>
              <w:t xml:space="preserve">          data-bs-toggle="collapse"</w:t>
            </w:r>
          </w:p>
          <w:p w14:paraId="10DCD482" w14:textId="77777777" w:rsidR="002150B1" w:rsidRPr="00FD40C3" w:rsidRDefault="002150B1" w:rsidP="002150B1">
            <w:pPr>
              <w:pStyle w:val="Code"/>
              <w:rPr>
                <w:lang w:val="id-ID"/>
              </w:rPr>
            </w:pPr>
            <w:r w:rsidRPr="00FD40C3">
              <w:rPr>
                <w:lang w:val="id-ID"/>
              </w:rPr>
              <w:t xml:space="preserve">          data-bs-target="#flush-collapseFive"</w:t>
            </w:r>
          </w:p>
          <w:p w14:paraId="02D136E7" w14:textId="77777777" w:rsidR="002150B1" w:rsidRPr="00FD40C3" w:rsidRDefault="002150B1" w:rsidP="002150B1">
            <w:pPr>
              <w:pStyle w:val="Code"/>
              <w:rPr>
                <w:lang w:val="id-ID"/>
              </w:rPr>
            </w:pPr>
            <w:r w:rsidRPr="00FD40C3">
              <w:rPr>
                <w:lang w:val="id-ID"/>
              </w:rPr>
              <w:t xml:space="preserve">          aria-expanded="false"</w:t>
            </w:r>
          </w:p>
          <w:p w14:paraId="2F33EDD2" w14:textId="77777777" w:rsidR="002150B1" w:rsidRPr="00FD40C3" w:rsidRDefault="002150B1" w:rsidP="002150B1">
            <w:pPr>
              <w:pStyle w:val="Code"/>
              <w:rPr>
                <w:lang w:val="id-ID"/>
              </w:rPr>
            </w:pPr>
            <w:r w:rsidRPr="00FD40C3">
              <w:rPr>
                <w:lang w:val="id-ID"/>
              </w:rPr>
              <w:t xml:space="preserve">          aria-controls="flush-collapseFive"</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file dengan format CSV?</w:t>
            </w:r>
          </w:p>
          <w:p w14:paraId="1FA6B4B0" w14:textId="77777777" w:rsidR="002150B1" w:rsidRPr="00FD40C3" w:rsidRDefault="002150B1" w:rsidP="002150B1">
            <w:pPr>
              <w:pStyle w:val="Code"/>
              <w:rPr>
                <w:lang w:val="id-ID"/>
              </w:rPr>
            </w:pPr>
            <w:r w:rsidRPr="00FD40C3">
              <w:rPr>
                <w:lang w:val="id-ID"/>
              </w:rPr>
              <w:t xml:space="preserve">        &lt;/button&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id="flush-collapseFive"</w:t>
            </w:r>
          </w:p>
          <w:p w14:paraId="508CDFF4" w14:textId="77777777" w:rsidR="002150B1" w:rsidRPr="00FD40C3" w:rsidRDefault="002150B1" w:rsidP="002150B1">
            <w:pPr>
              <w:pStyle w:val="Code"/>
              <w:rPr>
                <w:lang w:val="id-ID"/>
              </w:rPr>
            </w:pPr>
            <w:r w:rsidRPr="00FD40C3">
              <w:rPr>
                <w:lang w:val="id-ID"/>
              </w:rPr>
              <w:t xml:space="preserve">        class="accordion-collapse collapse"</w:t>
            </w:r>
          </w:p>
          <w:p w14:paraId="47787A84" w14:textId="77777777" w:rsidR="002150B1" w:rsidRPr="00FD40C3" w:rsidRDefault="002150B1" w:rsidP="002150B1">
            <w:pPr>
              <w:pStyle w:val="Code"/>
              <w:rPr>
                <w:lang w:val="id-ID"/>
              </w:rPr>
            </w:pPr>
            <w:r w:rsidRPr="00FD40C3">
              <w:rPr>
                <w:lang w:val="id-ID"/>
              </w:rPr>
              <w:t xml:space="preserve">        aria-labelledby="flush-headingFive"</w:t>
            </w:r>
          </w:p>
          <w:p w14:paraId="740102DA" w14:textId="77777777" w:rsidR="002150B1" w:rsidRPr="00FD40C3" w:rsidRDefault="002150B1" w:rsidP="002150B1">
            <w:pPr>
              <w:pStyle w:val="Code"/>
              <w:rPr>
                <w:lang w:val="id-ID"/>
              </w:rPr>
            </w:pPr>
            <w:r w:rsidRPr="00FD40C3">
              <w:rPr>
                <w:lang w:val="id-ID"/>
              </w:rPr>
              <w:t xml:space="preserve">        data-bs-parent="#accordionFlushExample"</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class="accordion-body"&gt;</w:t>
            </w:r>
          </w:p>
          <w:p w14:paraId="63E76F31" w14:textId="77777777" w:rsidR="002150B1" w:rsidRPr="00FD40C3" w:rsidRDefault="002150B1" w:rsidP="002150B1">
            <w:pPr>
              <w:pStyle w:val="Code"/>
              <w:rPr>
                <w:lang w:val="id-ID"/>
              </w:rPr>
            </w:pPr>
            <w:r w:rsidRPr="00FD40C3">
              <w:rPr>
                <w:lang w:val="id-ID"/>
              </w:rPr>
              <w:t xml:space="preserve">          File CSV adalah salah satu file Excel yang berisi tabel dan kolom.</w:t>
            </w:r>
          </w:p>
          <w:p w14:paraId="40A1877D" w14:textId="77777777" w:rsidR="002150B1" w:rsidRPr="00FD40C3" w:rsidRDefault="002150B1" w:rsidP="002150B1">
            <w:pPr>
              <w:pStyle w:val="Code"/>
              <w:rPr>
                <w:lang w:val="id-ID"/>
              </w:rPr>
            </w:pPr>
            <w:r w:rsidRPr="00FD40C3">
              <w:rPr>
                <w:lang w:val="id-ID"/>
              </w:rPr>
              <w:t xml:space="preserve">          File ini dapat dibaca oleh Easysay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anda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br /&gt;</w:t>
            </w:r>
          </w:p>
          <w:p w14:paraId="22EF8C9D" w14:textId="77777777" w:rsidR="002150B1" w:rsidRPr="00FD40C3" w:rsidRDefault="002150B1" w:rsidP="002150B1">
            <w:pPr>
              <w:pStyle w:val="Code"/>
              <w:rPr>
                <w:lang w:val="id-ID"/>
              </w:rPr>
            </w:pPr>
            <w:r w:rsidRPr="00FD40C3">
              <w:rPr>
                <w:lang w:val="id-ID"/>
              </w:rPr>
              <w:t xml:space="preserve">          &lt;img</w:t>
            </w:r>
          </w:p>
          <w:p w14:paraId="5AF21F47" w14:textId="77777777" w:rsidR="002150B1" w:rsidRPr="00FD40C3" w:rsidRDefault="002150B1" w:rsidP="002150B1">
            <w:pPr>
              <w:pStyle w:val="Code"/>
              <w:rPr>
                <w:lang w:val="id-ID"/>
              </w:rPr>
            </w:pPr>
            <w:r w:rsidRPr="00FD40C3">
              <w:rPr>
                <w:lang w:val="id-ID"/>
              </w:rPr>
              <w:t xml:space="preserve">            src="https://i.ibb.co/z4fw16g/Help-5-1.jpg"</w:t>
            </w:r>
          </w:p>
          <w:p w14:paraId="15A6C222" w14:textId="77777777" w:rsidR="002150B1" w:rsidRPr="00FD40C3" w:rsidRDefault="002150B1" w:rsidP="002150B1">
            <w:pPr>
              <w:pStyle w:val="Code"/>
              <w:rPr>
                <w:lang w:val="id-ID"/>
              </w:rPr>
            </w:pPr>
            <w:r w:rsidRPr="00FD40C3">
              <w:rPr>
                <w:lang w:val="id-ID"/>
              </w:rPr>
              <w:t xml:space="preserve">            class="rounded img-fluid shadow-lg"</w:t>
            </w:r>
          </w:p>
          <w:p w14:paraId="397255F0" w14:textId="77777777" w:rsidR="002150B1" w:rsidRPr="00FD40C3" w:rsidRDefault="002150B1" w:rsidP="002150B1">
            <w:pPr>
              <w:pStyle w:val="Code"/>
              <w:rPr>
                <w:lang w:val="id-ID"/>
              </w:rPr>
            </w:pPr>
            <w:r w:rsidRPr="00FD40C3">
              <w:rPr>
                <w:lang w:val="id-ID"/>
              </w:rPr>
              <w:t xml:space="preserve">            alt="Help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br /&gt;</w:t>
            </w:r>
          </w:p>
          <w:p w14:paraId="7EC99455" w14:textId="77777777" w:rsidR="002150B1" w:rsidRPr="00FD40C3" w:rsidRDefault="002150B1" w:rsidP="002150B1">
            <w:pPr>
              <w:pStyle w:val="Code"/>
              <w:rPr>
                <w:lang w:val="id-ID"/>
              </w:rPr>
            </w:pPr>
            <w:r w:rsidRPr="00FD40C3">
              <w:rPr>
                <w:lang w:val="id-ID"/>
              </w:rPr>
              <w:t xml:space="preserve">          Pengembang menggunakan file CSV karena Google Form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class="accordion-item"&gt;</w:t>
            </w:r>
          </w:p>
          <w:p w14:paraId="639670EC" w14:textId="77777777" w:rsidR="002150B1" w:rsidRPr="00FD40C3" w:rsidRDefault="002150B1" w:rsidP="002150B1">
            <w:pPr>
              <w:pStyle w:val="Code"/>
              <w:rPr>
                <w:lang w:val="id-ID"/>
              </w:rPr>
            </w:pPr>
            <w:r w:rsidRPr="00FD40C3">
              <w:rPr>
                <w:lang w:val="id-ID"/>
              </w:rPr>
              <w:t xml:space="preserve">      &lt;h2 class="accordion-header" id="flush-headingSix"&gt;</w:t>
            </w:r>
          </w:p>
          <w:p w14:paraId="1D76F284" w14:textId="77777777" w:rsidR="002150B1" w:rsidRPr="00FD40C3" w:rsidRDefault="002150B1" w:rsidP="002150B1">
            <w:pPr>
              <w:pStyle w:val="Code"/>
              <w:rPr>
                <w:lang w:val="id-ID"/>
              </w:rPr>
            </w:pPr>
            <w:r w:rsidRPr="00FD40C3">
              <w:rPr>
                <w:lang w:val="id-ID"/>
              </w:rPr>
              <w:t xml:space="preserve">        &lt;button</w:t>
            </w:r>
          </w:p>
          <w:p w14:paraId="77427131" w14:textId="77777777" w:rsidR="002150B1" w:rsidRPr="00FD40C3" w:rsidRDefault="002150B1" w:rsidP="002150B1">
            <w:pPr>
              <w:pStyle w:val="Code"/>
              <w:rPr>
                <w:lang w:val="id-ID"/>
              </w:rPr>
            </w:pPr>
            <w:r w:rsidRPr="00FD40C3">
              <w:rPr>
                <w:lang w:val="id-ID"/>
              </w:rPr>
              <w:t xml:space="preserve">          class="accordion-button collapsed"</w:t>
            </w:r>
          </w:p>
          <w:p w14:paraId="4AFD4A54" w14:textId="77777777" w:rsidR="002150B1" w:rsidRPr="00FD40C3" w:rsidRDefault="002150B1" w:rsidP="002150B1">
            <w:pPr>
              <w:pStyle w:val="Code"/>
              <w:rPr>
                <w:lang w:val="id-ID"/>
              </w:rPr>
            </w:pPr>
            <w:r w:rsidRPr="00FD40C3">
              <w:rPr>
                <w:lang w:val="id-ID"/>
              </w:rPr>
              <w:t xml:space="preserve">          type="button"</w:t>
            </w:r>
          </w:p>
          <w:p w14:paraId="72195726" w14:textId="77777777" w:rsidR="002150B1" w:rsidRPr="00FD40C3" w:rsidRDefault="002150B1" w:rsidP="002150B1">
            <w:pPr>
              <w:pStyle w:val="Code"/>
              <w:rPr>
                <w:lang w:val="id-ID"/>
              </w:rPr>
            </w:pPr>
            <w:r w:rsidRPr="00FD40C3">
              <w:rPr>
                <w:lang w:val="id-ID"/>
              </w:rPr>
              <w:t xml:space="preserve">          data-bs-toggle="collapse"</w:t>
            </w:r>
          </w:p>
          <w:p w14:paraId="51313674" w14:textId="77777777" w:rsidR="002150B1" w:rsidRPr="00FD40C3" w:rsidRDefault="002150B1" w:rsidP="002150B1">
            <w:pPr>
              <w:pStyle w:val="Code"/>
              <w:rPr>
                <w:lang w:val="id-ID"/>
              </w:rPr>
            </w:pPr>
            <w:r w:rsidRPr="00FD40C3">
              <w:rPr>
                <w:lang w:val="id-ID"/>
              </w:rPr>
              <w:t xml:space="preserve">          data-bs-target="#flush-collapseSix"</w:t>
            </w:r>
          </w:p>
          <w:p w14:paraId="6802DE79" w14:textId="77777777" w:rsidR="002150B1" w:rsidRPr="00FD40C3" w:rsidRDefault="002150B1" w:rsidP="002150B1">
            <w:pPr>
              <w:pStyle w:val="Code"/>
              <w:rPr>
                <w:lang w:val="id-ID"/>
              </w:rPr>
            </w:pPr>
            <w:r w:rsidRPr="00FD40C3">
              <w:rPr>
                <w:lang w:val="id-ID"/>
              </w:rPr>
              <w:t xml:space="preserve">          aria-expanded="false"</w:t>
            </w:r>
          </w:p>
          <w:p w14:paraId="511DBC18" w14:textId="77777777" w:rsidR="002150B1" w:rsidRPr="00FD40C3" w:rsidRDefault="002150B1" w:rsidP="002150B1">
            <w:pPr>
              <w:pStyle w:val="Code"/>
              <w:rPr>
                <w:lang w:val="id-ID"/>
              </w:rPr>
            </w:pPr>
            <w:r w:rsidRPr="00FD40C3">
              <w:rPr>
                <w:lang w:val="id-ID"/>
              </w:rPr>
              <w:t xml:space="preserve">          aria-controls="flush-collapseSix"</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file CSV dari Google Form?</w:t>
            </w:r>
          </w:p>
          <w:p w14:paraId="02EEBBC2" w14:textId="77777777" w:rsidR="002150B1" w:rsidRPr="00FD40C3" w:rsidRDefault="002150B1" w:rsidP="002150B1">
            <w:pPr>
              <w:pStyle w:val="Code"/>
              <w:rPr>
                <w:lang w:val="id-ID"/>
              </w:rPr>
            </w:pPr>
            <w:r w:rsidRPr="00FD40C3">
              <w:rPr>
                <w:lang w:val="id-ID"/>
              </w:rPr>
              <w:t xml:space="preserve">        &lt;/button&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id="flush-collapseSix"</w:t>
            </w:r>
          </w:p>
          <w:p w14:paraId="263CF773" w14:textId="77777777" w:rsidR="002150B1" w:rsidRPr="00FD40C3" w:rsidRDefault="002150B1" w:rsidP="002150B1">
            <w:pPr>
              <w:pStyle w:val="Code"/>
              <w:rPr>
                <w:lang w:val="id-ID"/>
              </w:rPr>
            </w:pPr>
            <w:r w:rsidRPr="00FD40C3">
              <w:rPr>
                <w:lang w:val="id-ID"/>
              </w:rPr>
              <w:t xml:space="preserve">        class="accordion-collapse collapse"</w:t>
            </w:r>
          </w:p>
          <w:p w14:paraId="0BEDB532" w14:textId="77777777" w:rsidR="002150B1" w:rsidRPr="00FD40C3" w:rsidRDefault="002150B1" w:rsidP="002150B1">
            <w:pPr>
              <w:pStyle w:val="Code"/>
              <w:rPr>
                <w:lang w:val="id-ID"/>
              </w:rPr>
            </w:pPr>
            <w:r w:rsidRPr="00FD40C3">
              <w:rPr>
                <w:lang w:val="id-ID"/>
              </w:rPr>
              <w:t xml:space="preserve">        aria-labelledby="flush-headingSix"</w:t>
            </w:r>
          </w:p>
          <w:p w14:paraId="394CFE67" w14:textId="77777777" w:rsidR="002150B1" w:rsidRPr="00FD40C3" w:rsidRDefault="002150B1" w:rsidP="002150B1">
            <w:pPr>
              <w:pStyle w:val="Code"/>
              <w:rPr>
                <w:lang w:val="id-ID"/>
              </w:rPr>
            </w:pPr>
            <w:r w:rsidRPr="00FD40C3">
              <w:rPr>
                <w:lang w:val="id-ID"/>
              </w:rPr>
              <w:t xml:space="preserve">        data-bs-parent="#accordionFlushExample"</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class="accordion-body"&gt;</w:t>
            </w:r>
          </w:p>
          <w:p w14:paraId="453748A3" w14:textId="77777777" w:rsidR="002150B1" w:rsidRPr="00FD40C3" w:rsidRDefault="002150B1" w:rsidP="002150B1">
            <w:pPr>
              <w:pStyle w:val="Code"/>
              <w:rPr>
                <w:lang w:val="id-ID"/>
              </w:rPr>
            </w:pPr>
            <w:r w:rsidRPr="00FD40C3">
              <w:rPr>
                <w:lang w:val="id-ID"/>
              </w:rPr>
              <w:t xml:space="preserve">          Anda dapat membuka Google Form anda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br /&gt;</w:t>
            </w:r>
          </w:p>
          <w:p w14:paraId="72B03C66" w14:textId="77777777" w:rsidR="002150B1" w:rsidRPr="00FD40C3" w:rsidRDefault="002150B1" w:rsidP="002150B1">
            <w:pPr>
              <w:pStyle w:val="Code"/>
              <w:rPr>
                <w:lang w:val="id-ID"/>
              </w:rPr>
            </w:pPr>
            <w:r w:rsidRPr="00FD40C3">
              <w:rPr>
                <w:lang w:val="id-ID"/>
              </w:rPr>
              <w:t xml:space="preserve">          &lt;img</w:t>
            </w:r>
          </w:p>
          <w:p w14:paraId="6E0A0DFD" w14:textId="77777777" w:rsidR="002150B1" w:rsidRPr="00FD40C3" w:rsidRDefault="002150B1" w:rsidP="002150B1">
            <w:pPr>
              <w:pStyle w:val="Code"/>
              <w:rPr>
                <w:lang w:val="id-ID"/>
              </w:rPr>
            </w:pPr>
            <w:r w:rsidRPr="00FD40C3">
              <w:rPr>
                <w:lang w:val="id-ID"/>
              </w:rPr>
              <w:t xml:space="preserve">            src="https://i.ibb.co/LdTd1bt/Help-5-2.jpg"</w:t>
            </w:r>
          </w:p>
          <w:p w14:paraId="12C78359" w14:textId="77777777" w:rsidR="002150B1" w:rsidRPr="00FD40C3" w:rsidRDefault="002150B1" w:rsidP="002150B1">
            <w:pPr>
              <w:pStyle w:val="Code"/>
              <w:rPr>
                <w:lang w:val="id-ID"/>
              </w:rPr>
            </w:pPr>
            <w:r w:rsidRPr="00FD40C3">
              <w:rPr>
                <w:lang w:val="id-ID"/>
              </w:rPr>
              <w:t xml:space="preserve">            class="rounded img-fluid shadow-lg"</w:t>
            </w:r>
          </w:p>
          <w:p w14:paraId="0B06981F" w14:textId="77777777" w:rsidR="002150B1" w:rsidRPr="00FD40C3" w:rsidRDefault="002150B1" w:rsidP="002150B1">
            <w:pPr>
              <w:pStyle w:val="Code"/>
              <w:rPr>
                <w:lang w:val="id-ID"/>
              </w:rPr>
            </w:pPr>
            <w:r w:rsidRPr="00FD40C3">
              <w:rPr>
                <w:lang w:val="id-ID"/>
              </w:rPr>
              <w:t xml:space="preserve">            alt="Help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br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class="accordion-item"&gt;</w:t>
            </w:r>
          </w:p>
          <w:p w14:paraId="46C74E59" w14:textId="77777777" w:rsidR="002150B1" w:rsidRPr="00FD40C3" w:rsidRDefault="002150B1" w:rsidP="002150B1">
            <w:pPr>
              <w:pStyle w:val="Code"/>
              <w:rPr>
                <w:lang w:val="id-ID"/>
              </w:rPr>
            </w:pPr>
            <w:r w:rsidRPr="00FD40C3">
              <w:rPr>
                <w:lang w:val="id-ID"/>
              </w:rPr>
              <w:t xml:space="preserve">      &lt;h2 class="accordion-header" id="flush-headingSeven"&gt;</w:t>
            </w:r>
          </w:p>
          <w:p w14:paraId="67157E00" w14:textId="77777777" w:rsidR="002150B1" w:rsidRPr="00FD40C3" w:rsidRDefault="002150B1" w:rsidP="002150B1">
            <w:pPr>
              <w:pStyle w:val="Code"/>
              <w:rPr>
                <w:lang w:val="id-ID"/>
              </w:rPr>
            </w:pPr>
            <w:r w:rsidRPr="00FD40C3">
              <w:rPr>
                <w:lang w:val="id-ID"/>
              </w:rPr>
              <w:t xml:space="preserve">        &lt;button</w:t>
            </w:r>
          </w:p>
          <w:p w14:paraId="3E8FC5C1" w14:textId="77777777" w:rsidR="002150B1" w:rsidRPr="00FD40C3" w:rsidRDefault="002150B1" w:rsidP="002150B1">
            <w:pPr>
              <w:pStyle w:val="Code"/>
              <w:rPr>
                <w:lang w:val="id-ID"/>
              </w:rPr>
            </w:pPr>
            <w:r w:rsidRPr="00FD40C3">
              <w:rPr>
                <w:lang w:val="id-ID"/>
              </w:rPr>
              <w:t xml:space="preserve">          class="accordion-button collapsed"</w:t>
            </w:r>
          </w:p>
          <w:p w14:paraId="2CA24B57" w14:textId="77777777" w:rsidR="002150B1" w:rsidRPr="00FD40C3" w:rsidRDefault="002150B1" w:rsidP="002150B1">
            <w:pPr>
              <w:pStyle w:val="Code"/>
              <w:rPr>
                <w:lang w:val="id-ID"/>
              </w:rPr>
            </w:pPr>
            <w:r w:rsidRPr="00FD40C3">
              <w:rPr>
                <w:lang w:val="id-ID"/>
              </w:rPr>
              <w:t xml:space="preserve">          type="button"</w:t>
            </w:r>
          </w:p>
          <w:p w14:paraId="6931145B" w14:textId="77777777" w:rsidR="002150B1" w:rsidRPr="00FD40C3" w:rsidRDefault="002150B1" w:rsidP="002150B1">
            <w:pPr>
              <w:pStyle w:val="Code"/>
              <w:rPr>
                <w:lang w:val="id-ID"/>
              </w:rPr>
            </w:pPr>
            <w:r w:rsidRPr="00FD40C3">
              <w:rPr>
                <w:lang w:val="id-ID"/>
              </w:rPr>
              <w:t xml:space="preserve">          data-bs-toggle="collapse"</w:t>
            </w:r>
          </w:p>
          <w:p w14:paraId="1AE6D967" w14:textId="77777777" w:rsidR="002150B1" w:rsidRPr="00FD40C3" w:rsidRDefault="002150B1" w:rsidP="002150B1">
            <w:pPr>
              <w:pStyle w:val="Code"/>
              <w:rPr>
                <w:lang w:val="id-ID"/>
              </w:rPr>
            </w:pPr>
            <w:r w:rsidRPr="00FD40C3">
              <w:rPr>
                <w:lang w:val="id-ID"/>
              </w:rPr>
              <w:t xml:space="preserve">          data-bs-target="#flush-collapseSeven"</w:t>
            </w:r>
          </w:p>
          <w:p w14:paraId="252EFEF0" w14:textId="77777777" w:rsidR="002150B1" w:rsidRPr="00FD40C3" w:rsidRDefault="002150B1" w:rsidP="002150B1">
            <w:pPr>
              <w:pStyle w:val="Code"/>
              <w:rPr>
                <w:lang w:val="id-ID"/>
              </w:rPr>
            </w:pPr>
            <w:r w:rsidRPr="00FD40C3">
              <w:rPr>
                <w:lang w:val="id-ID"/>
              </w:rPr>
              <w:t xml:space="preserve">          aria-expanded="false"</w:t>
            </w:r>
          </w:p>
          <w:p w14:paraId="16F711B6" w14:textId="77777777" w:rsidR="002150B1" w:rsidRPr="00FD40C3" w:rsidRDefault="002150B1" w:rsidP="002150B1">
            <w:pPr>
              <w:pStyle w:val="Code"/>
              <w:rPr>
                <w:lang w:val="id-ID"/>
              </w:rPr>
            </w:pPr>
            <w:r w:rsidRPr="00FD40C3">
              <w:rPr>
                <w:lang w:val="id-ID"/>
              </w:rPr>
              <w:t xml:space="preserve">          aria-controls="flush-collapseSeven"</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file CSV?</w:t>
            </w:r>
          </w:p>
          <w:p w14:paraId="3798E857" w14:textId="77777777" w:rsidR="002150B1" w:rsidRPr="00FD40C3" w:rsidRDefault="002150B1" w:rsidP="002150B1">
            <w:pPr>
              <w:pStyle w:val="Code"/>
              <w:rPr>
                <w:lang w:val="id-ID"/>
              </w:rPr>
            </w:pPr>
            <w:r w:rsidRPr="00FD40C3">
              <w:rPr>
                <w:lang w:val="id-ID"/>
              </w:rPr>
              <w:t xml:space="preserve">        &lt;/button&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id="flush-collapseSeven"</w:t>
            </w:r>
          </w:p>
          <w:p w14:paraId="4D77523A" w14:textId="77777777" w:rsidR="002150B1" w:rsidRPr="00FD40C3" w:rsidRDefault="002150B1" w:rsidP="002150B1">
            <w:pPr>
              <w:pStyle w:val="Code"/>
              <w:rPr>
                <w:lang w:val="id-ID"/>
              </w:rPr>
            </w:pPr>
            <w:r w:rsidRPr="00FD40C3">
              <w:rPr>
                <w:lang w:val="id-ID"/>
              </w:rPr>
              <w:t xml:space="preserve">        class="accordion-collapse collapse"</w:t>
            </w:r>
          </w:p>
          <w:p w14:paraId="759A5462" w14:textId="77777777" w:rsidR="002150B1" w:rsidRPr="00FD40C3" w:rsidRDefault="002150B1" w:rsidP="002150B1">
            <w:pPr>
              <w:pStyle w:val="Code"/>
              <w:rPr>
                <w:lang w:val="id-ID"/>
              </w:rPr>
            </w:pPr>
            <w:r w:rsidRPr="00FD40C3">
              <w:rPr>
                <w:lang w:val="id-ID"/>
              </w:rPr>
              <w:t xml:space="preserve">        aria-labelledby="flush-headingSeven"</w:t>
            </w:r>
          </w:p>
          <w:p w14:paraId="3CA42139" w14:textId="77777777" w:rsidR="002150B1" w:rsidRPr="00FD40C3" w:rsidRDefault="002150B1" w:rsidP="002150B1">
            <w:pPr>
              <w:pStyle w:val="Code"/>
              <w:rPr>
                <w:lang w:val="id-ID"/>
              </w:rPr>
            </w:pPr>
            <w:r w:rsidRPr="00FD40C3">
              <w:rPr>
                <w:lang w:val="id-ID"/>
              </w:rPr>
              <w:t xml:space="preserve">        data-bs-parent="#accordionFlushExample"</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class="accordion-body"&gt;</w:t>
            </w:r>
          </w:p>
          <w:p w14:paraId="64FDE660" w14:textId="77777777" w:rsidR="002150B1" w:rsidRPr="00FD40C3" w:rsidRDefault="002150B1" w:rsidP="002150B1">
            <w:pPr>
              <w:pStyle w:val="Code"/>
              <w:rPr>
                <w:lang w:val="id-ID"/>
              </w:rPr>
            </w:pPr>
            <w:r w:rsidRPr="00FD40C3">
              <w:rPr>
                <w:lang w:val="id-ID"/>
              </w:rPr>
              <w:t xml:space="preserve">          Anda dapat memeriksa file CSV yang ingin digunakan.</w:t>
            </w:r>
          </w:p>
          <w:p w14:paraId="7B7BE84F" w14:textId="77777777" w:rsidR="002150B1" w:rsidRPr="00FD40C3" w:rsidRDefault="002150B1" w:rsidP="002150B1">
            <w:pPr>
              <w:pStyle w:val="Code"/>
              <w:rPr>
                <w:lang w:val="id-ID"/>
              </w:rPr>
            </w:pPr>
            <w:r w:rsidRPr="00FD40C3">
              <w:rPr>
                <w:lang w:val="id-ID"/>
              </w:rPr>
              <w:t xml:space="preserve">          &lt;br /&gt;</w:t>
            </w:r>
          </w:p>
          <w:p w14:paraId="5B8C0D11" w14:textId="77777777" w:rsidR="002150B1" w:rsidRPr="00FD40C3" w:rsidRDefault="002150B1" w:rsidP="002150B1">
            <w:pPr>
              <w:pStyle w:val="Code"/>
              <w:rPr>
                <w:lang w:val="id-ID"/>
              </w:rPr>
            </w:pPr>
            <w:r w:rsidRPr="00FD40C3">
              <w:rPr>
                <w:lang w:val="id-ID"/>
              </w:rPr>
              <w:t xml:space="preserve">          &lt;img</w:t>
            </w:r>
          </w:p>
          <w:p w14:paraId="26DE3472" w14:textId="77777777" w:rsidR="002150B1" w:rsidRPr="00FD40C3" w:rsidRDefault="002150B1" w:rsidP="002150B1">
            <w:pPr>
              <w:pStyle w:val="Code"/>
              <w:rPr>
                <w:lang w:val="id-ID"/>
              </w:rPr>
            </w:pPr>
            <w:r w:rsidRPr="00FD40C3">
              <w:rPr>
                <w:lang w:val="id-ID"/>
              </w:rPr>
              <w:lastRenderedPageBreak/>
              <w:t xml:space="preserve">            src="https://i.ibb.co/BC4dchL/Help-6-1.jpg"</w:t>
            </w:r>
          </w:p>
          <w:p w14:paraId="358EC924" w14:textId="77777777" w:rsidR="002150B1" w:rsidRPr="00FD40C3" w:rsidRDefault="002150B1" w:rsidP="002150B1">
            <w:pPr>
              <w:pStyle w:val="Code"/>
              <w:rPr>
                <w:lang w:val="id-ID"/>
              </w:rPr>
            </w:pPr>
            <w:r w:rsidRPr="00FD40C3">
              <w:rPr>
                <w:lang w:val="id-ID"/>
              </w:rPr>
              <w:t xml:space="preserve">            class="rounded img-fluid shadow-lg"</w:t>
            </w:r>
          </w:p>
          <w:p w14:paraId="41C727BF" w14:textId="77777777" w:rsidR="002150B1" w:rsidRPr="00FD40C3" w:rsidRDefault="002150B1" w:rsidP="002150B1">
            <w:pPr>
              <w:pStyle w:val="Code"/>
              <w:rPr>
                <w:lang w:val="id-ID"/>
              </w:rPr>
            </w:pPr>
            <w:r w:rsidRPr="00FD40C3">
              <w:rPr>
                <w:lang w:val="id-ID"/>
              </w:rPr>
              <w:t xml:space="preserve">            alt="Help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br /&gt;</w:t>
            </w:r>
          </w:p>
          <w:p w14:paraId="72BC5AF2" w14:textId="77777777" w:rsidR="002150B1" w:rsidRPr="00FD40C3" w:rsidRDefault="002150B1" w:rsidP="002150B1">
            <w:pPr>
              <w:pStyle w:val="Code"/>
              <w:rPr>
                <w:lang w:val="id-ID"/>
              </w:rPr>
            </w:pPr>
            <w:r w:rsidRPr="00FD40C3">
              <w:rPr>
                <w:lang w:val="id-ID"/>
              </w:rPr>
              <w:t xml:space="preserve">          &lt;br /&gt;</w:t>
            </w:r>
          </w:p>
          <w:p w14:paraId="3EF9FBD0" w14:textId="77777777" w:rsidR="002150B1" w:rsidRPr="00FD40C3" w:rsidRDefault="002150B1" w:rsidP="002150B1">
            <w:pPr>
              <w:pStyle w:val="Code"/>
              <w:rPr>
                <w:lang w:val="id-ID"/>
              </w:rPr>
            </w:pPr>
            <w:r w:rsidRPr="00FD40C3">
              <w:rPr>
                <w:lang w:val="id-ID"/>
              </w:rPr>
              <w:t xml:space="preserve">          Pada contoh, kolom nama adalah "Name" karena pada kolom dibawahnya</w:t>
            </w:r>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br /&gt;</w:t>
            </w:r>
          </w:p>
          <w:p w14:paraId="04FEB37E" w14:textId="77777777" w:rsidR="002150B1" w:rsidRPr="00FD40C3" w:rsidRDefault="002150B1" w:rsidP="002150B1">
            <w:pPr>
              <w:pStyle w:val="Code"/>
              <w:rPr>
                <w:lang w:val="id-ID"/>
              </w:rPr>
            </w:pPr>
            <w:r w:rsidRPr="00FD40C3">
              <w:rPr>
                <w:lang w:val="id-ID"/>
              </w:rPr>
              <w:t xml:space="preserve">          Kemudian kolom jawaban pelajar adalah "I would like (come) to the</w:t>
            </w:r>
          </w:p>
          <w:p w14:paraId="3A388F70" w14:textId="77777777" w:rsidR="002150B1" w:rsidRPr="00FD40C3" w:rsidRDefault="002150B1" w:rsidP="002150B1">
            <w:pPr>
              <w:pStyle w:val="Code"/>
              <w:rPr>
                <w:lang w:val="id-ID"/>
              </w:rPr>
            </w:pPr>
            <w:r w:rsidRPr="00FD40C3">
              <w:rPr>
                <w:lang w:val="id-ID"/>
              </w:rPr>
              <w:t xml:space="preserve">          party with you." karena pada kolom dibawahnya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br /&gt;</w:t>
            </w:r>
          </w:p>
          <w:p w14:paraId="4820B62D" w14:textId="77777777" w:rsidR="002150B1" w:rsidRPr="00FD40C3" w:rsidRDefault="002150B1" w:rsidP="002150B1">
            <w:pPr>
              <w:pStyle w:val="Code"/>
              <w:rPr>
                <w:lang w:val="id-ID"/>
              </w:rPr>
            </w:pPr>
            <w:r w:rsidRPr="00FD40C3">
              <w:rPr>
                <w:lang w:val="id-ID"/>
              </w:rPr>
              <w:t xml:space="preserve">          &lt;img</w:t>
            </w:r>
          </w:p>
          <w:p w14:paraId="29F9C2DB" w14:textId="77777777" w:rsidR="002150B1" w:rsidRPr="00FD40C3" w:rsidRDefault="002150B1" w:rsidP="002150B1">
            <w:pPr>
              <w:pStyle w:val="Code"/>
              <w:rPr>
                <w:lang w:val="id-ID"/>
              </w:rPr>
            </w:pPr>
            <w:r w:rsidRPr="00FD40C3">
              <w:rPr>
                <w:lang w:val="id-ID"/>
              </w:rPr>
              <w:t xml:space="preserve">            src="https://i.ibb.co/vHjKPYh/Help-6-2.jpg"</w:t>
            </w:r>
          </w:p>
          <w:p w14:paraId="6DB50241" w14:textId="77777777" w:rsidR="002150B1" w:rsidRPr="00FD40C3" w:rsidRDefault="002150B1" w:rsidP="002150B1">
            <w:pPr>
              <w:pStyle w:val="Code"/>
              <w:rPr>
                <w:lang w:val="id-ID"/>
              </w:rPr>
            </w:pPr>
            <w:r w:rsidRPr="00FD40C3">
              <w:rPr>
                <w:lang w:val="id-ID"/>
              </w:rPr>
              <w:t xml:space="preserve">            class="rounded img-fluid shadow-lg"</w:t>
            </w:r>
          </w:p>
          <w:p w14:paraId="54246861" w14:textId="77777777" w:rsidR="002150B1" w:rsidRPr="00FD40C3" w:rsidRDefault="002150B1" w:rsidP="002150B1">
            <w:pPr>
              <w:pStyle w:val="Code"/>
              <w:rPr>
                <w:lang w:val="id-ID"/>
              </w:rPr>
            </w:pPr>
            <w:r w:rsidRPr="00FD40C3">
              <w:rPr>
                <w:lang w:val="id-ID"/>
              </w:rPr>
              <w:t xml:space="preserve">            alt="Help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br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excel saat membuka file CSV dan ditempel langsung pada aplikasi</w:t>
            </w:r>
          </w:p>
          <w:p w14:paraId="50815E22" w14:textId="77777777" w:rsidR="002150B1" w:rsidRPr="00FD40C3" w:rsidRDefault="002150B1" w:rsidP="002150B1">
            <w:pPr>
              <w:pStyle w:val="Code"/>
              <w:rPr>
                <w:lang w:val="id-ID"/>
              </w:rPr>
            </w:pPr>
            <w:r w:rsidRPr="00FD40C3">
              <w:rPr>
                <w:lang w:val="id-ID"/>
              </w:rPr>
              <w:t xml:space="preserve">          Easysay.</w:t>
            </w:r>
          </w:p>
          <w:p w14:paraId="0E052EBF" w14:textId="77777777" w:rsidR="002150B1" w:rsidRPr="00FD40C3" w:rsidRDefault="002150B1" w:rsidP="002150B1">
            <w:pPr>
              <w:pStyle w:val="Code"/>
              <w:rPr>
                <w:lang w:val="id-ID"/>
              </w:rPr>
            </w:pPr>
            <w:r w:rsidRPr="00FD40C3">
              <w:rPr>
                <w:lang w:val="id-ID"/>
              </w:rPr>
              <w:t xml:space="preserve">          &lt;br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include('footer')%&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views/home/home.ejs</w:t>
      </w:r>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include('header')%&gt;</w:t>
            </w:r>
          </w:p>
          <w:p w14:paraId="7717526C" w14:textId="77777777" w:rsidR="002150B1" w:rsidRPr="00FD40C3" w:rsidRDefault="002150B1" w:rsidP="002150B1">
            <w:pPr>
              <w:pStyle w:val="Code"/>
              <w:rPr>
                <w:lang w:val="id-ID"/>
              </w:rPr>
            </w:pPr>
            <w:r w:rsidRPr="00FD40C3">
              <w:rPr>
                <w:lang w:val="id-ID"/>
              </w:rPr>
              <w:t>&lt;div class="container-fluid"&gt;</w:t>
            </w:r>
          </w:p>
          <w:p w14:paraId="54C1E641" w14:textId="77777777" w:rsidR="002150B1" w:rsidRPr="00FD40C3" w:rsidRDefault="002150B1" w:rsidP="002150B1">
            <w:pPr>
              <w:pStyle w:val="Code"/>
              <w:rPr>
                <w:lang w:val="id-ID"/>
              </w:rPr>
            </w:pPr>
            <w:r w:rsidRPr="00FD40C3">
              <w:rPr>
                <w:lang w:val="id-ID"/>
              </w:rPr>
              <w:t xml:space="preserve">  &lt;div class="help_icon"&gt;</w:t>
            </w:r>
          </w:p>
          <w:p w14:paraId="2DAB308B" w14:textId="77777777" w:rsidR="002150B1" w:rsidRPr="00FD40C3" w:rsidRDefault="002150B1" w:rsidP="002150B1">
            <w:pPr>
              <w:pStyle w:val="Code"/>
              <w:rPr>
                <w:lang w:val="id-ID"/>
              </w:rPr>
            </w:pPr>
            <w:r w:rsidRPr="00FD40C3">
              <w:rPr>
                <w:lang w:val="id-ID"/>
              </w:rPr>
              <w:t xml:space="preserve">    &lt;a href="/help" class="fs-3"&gt;</w:t>
            </w:r>
          </w:p>
          <w:p w14:paraId="1B7211AD" w14:textId="77777777" w:rsidR="002150B1" w:rsidRPr="00FD40C3" w:rsidRDefault="002150B1" w:rsidP="002150B1">
            <w:pPr>
              <w:pStyle w:val="Code"/>
              <w:rPr>
                <w:lang w:val="id-ID"/>
              </w:rPr>
            </w:pPr>
            <w:r w:rsidRPr="00FD40C3">
              <w:rPr>
                <w:lang w:val="id-ID"/>
              </w:rPr>
              <w:t xml:space="preserve">      &lt;abbr title="Help"&gt;&lt;i class="fa-solid fa-circle-question"&gt;&lt;/i&gt;&lt;/abbr</w:t>
            </w:r>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class="text-center"&gt;</w:t>
            </w:r>
          </w:p>
          <w:p w14:paraId="1845968E" w14:textId="77777777" w:rsidR="002150B1" w:rsidRPr="00FD40C3" w:rsidRDefault="002150B1" w:rsidP="002150B1">
            <w:pPr>
              <w:pStyle w:val="Code"/>
              <w:rPr>
                <w:lang w:val="id-ID"/>
              </w:rPr>
            </w:pPr>
            <w:r w:rsidRPr="00FD40C3">
              <w:rPr>
                <w:lang w:val="id-ID"/>
              </w:rPr>
              <w:t xml:space="preserve">    &lt;%-include('titleSubtitle')%&gt;</w:t>
            </w:r>
          </w:p>
          <w:p w14:paraId="40AD7FBB" w14:textId="77777777" w:rsidR="002150B1" w:rsidRPr="00FD40C3" w:rsidRDefault="002150B1" w:rsidP="002150B1">
            <w:pPr>
              <w:pStyle w:val="Code"/>
              <w:rPr>
                <w:lang w:val="id-ID"/>
              </w:rPr>
            </w:pPr>
            <w:r w:rsidRPr="00FD40C3">
              <w:rPr>
                <w:lang w:val="id-ID"/>
              </w:rPr>
              <w:t xml:space="preserve">    &lt;form action="/option" method="post"&gt;</w:t>
            </w:r>
          </w:p>
          <w:p w14:paraId="5B0A00F9" w14:textId="77777777" w:rsidR="002150B1" w:rsidRPr="00FD40C3" w:rsidRDefault="002150B1" w:rsidP="002150B1">
            <w:pPr>
              <w:pStyle w:val="Code"/>
              <w:rPr>
                <w:lang w:val="id-ID"/>
              </w:rPr>
            </w:pPr>
            <w:r w:rsidRPr="00FD40C3">
              <w:rPr>
                <w:lang w:val="id-ID"/>
              </w:rPr>
              <w:t xml:space="preserve">      &lt;select class="form_language select_local" name="language" id="language"&gt;</w:t>
            </w:r>
          </w:p>
          <w:p w14:paraId="29D43AB5" w14:textId="77777777" w:rsidR="002150B1" w:rsidRPr="00FD40C3" w:rsidRDefault="002150B1" w:rsidP="002150B1">
            <w:pPr>
              <w:pStyle w:val="Code"/>
              <w:rPr>
                <w:lang w:val="id-ID"/>
              </w:rPr>
            </w:pPr>
            <w:r w:rsidRPr="00FD40C3">
              <w:rPr>
                <w:lang w:val="id-ID"/>
              </w:rPr>
              <w:t xml:space="preserve">        &lt;option selected disabled&gt;Pilih Bahasa Esai&lt;/option&gt;</w:t>
            </w:r>
          </w:p>
          <w:p w14:paraId="4DDCFAF5" w14:textId="77777777" w:rsidR="002150B1" w:rsidRPr="00FD40C3" w:rsidRDefault="002150B1" w:rsidP="002150B1">
            <w:pPr>
              <w:pStyle w:val="Code"/>
              <w:rPr>
                <w:lang w:val="id-ID"/>
              </w:rPr>
            </w:pPr>
            <w:r w:rsidRPr="00FD40C3">
              <w:rPr>
                <w:lang w:val="id-ID"/>
              </w:rPr>
              <w:t xml:space="preserve">        &lt;option value="Indonesia"&gt;Indonesia&lt;/option&gt;</w:t>
            </w:r>
          </w:p>
          <w:p w14:paraId="3194749A" w14:textId="77777777" w:rsidR="002150B1" w:rsidRPr="00FD40C3" w:rsidRDefault="002150B1" w:rsidP="002150B1">
            <w:pPr>
              <w:pStyle w:val="Code"/>
              <w:rPr>
                <w:lang w:val="id-ID"/>
              </w:rPr>
            </w:pPr>
            <w:r w:rsidRPr="00FD40C3">
              <w:rPr>
                <w:lang w:val="id-ID"/>
              </w:rPr>
              <w:t xml:space="preserve">        &lt;option value="Inggris"&gt;Inggris&lt;/option&gt;</w:t>
            </w:r>
          </w:p>
          <w:p w14:paraId="274A0B7E" w14:textId="77777777" w:rsidR="002150B1" w:rsidRPr="00FD40C3" w:rsidRDefault="002150B1" w:rsidP="002150B1">
            <w:pPr>
              <w:pStyle w:val="Code"/>
              <w:rPr>
                <w:lang w:val="id-ID"/>
              </w:rPr>
            </w:pPr>
            <w:r w:rsidRPr="00FD40C3">
              <w:rPr>
                <w:lang w:val="id-ID"/>
              </w:rPr>
              <w:t xml:space="preserve">      &lt;/select&gt;</w:t>
            </w:r>
          </w:p>
          <w:p w14:paraId="5EA7A88E" w14:textId="77777777" w:rsidR="002150B1" w:rsidRPr="00FD40C3" w:rsidRDefault="002150B1" w:rsidP="002150B1">
            <w:pPr>
              <w:pStyle w:val="Code"/>
              <w:rPr>
                <w:lang w:val="id-ID"/>
              </w:rPr>
            </w:pPr>
            <w:r w:rsidRPr="00FD40C3">
              <w:rPr>
                <w:lang w:val="id-ID"/>
              </w:rPr>
              <w:t xml:space="preserve">      &lt;br /&gt;</w:t>
            </w:r>
          </w:p>
          <w:p w14:paraId="60FA29DF" w14:textId="77777777" w:rsidR="002150B1" w:rsidRPr="00FD40C3" w:rsidRDefault="002150B1" w:rsidP="002150B1">
            <w:pPr>
              <w:pStyle w:val="Code"/>
              <w:rPr>
                <w:lang w:val="id-ID"/>
              </w:rPr>
            </w:pPr>
            <w:r w:rsidRPr="00FD40C3">
              <w:rPr>
                <w:lang w:val="id-ID"/>
              </w:rPr>
              <w:t xml:space="preserve">      &lt;br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class="container text-center"&gt;</w:t>
            </w:r>
          </w:p>
          <w:p w14:paraId="000E1406" w14:textId="77777777" w:rsidR="002150B1" w:rsidRPr="00FD40C3" w:rsidRDefault="002150B1" w:rsidP="002150B1">
            <w:pPr>
              <w:pStyle w:val="Code"/>
              <w:rPr>
                <w:lang w:val="id-ID"/>
              </w:rPr>
            </w:pPr>
            <w:r w:rsidRPr="00FD40C3">
              <w:rPr>
                <w:lang w:val="id-ID"/>
              </w:rPr>
              <w:t xml:space="preserve">        &lt;div class="row"&gt;</w:t>
            </w:r>
          </w:p>
          <w:p w14:paraId="3722E7C6" w14:textId="77777777" w:rsidR="002150B1" w:rsidRPr="00FD40C3" w:rsidRDefault="002150B1" w:rsidP="002150B1">
            <w:pPr>
              <w:pStyle w:val="Code"/>
              <w:rPr>
                <w:lang w:val="id-ID"/>
              </w:rPr>
            </w:pPr>
            <w:r w:rsidRPr="00FD40C3">
              <w:rPr>
                <w:lang w:val="id-ID"/>
              </w:rPr>
              <w:t xml:space="preserve">          &lt;div class="col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button</w:t>
            </w:r>
          </w:p>
          <w:p w14:paraId="77C843B7" w14:textId="77777777" w:rsidR="002150B1" w:rsidRPr="00FD40C3" w:rsidRDefault="002150B1" w:rsidP="002150B1">
            <w:pPr>
              <w:pStyle w:val="Code"/>
              <w:rPr>
                <w:lang w:val="id-ID"/>
              </w:rPr>
            </w:pPr>
            <w:r w:rsidRPr="00FD40C3">
              <w:rPr>
                <w:lang w:val="id-ID"/>
              </w:rPr>
              <w:t xml:space="preserve">              id="single"</w:t>
            </w:r>
          </w:p>
          <w:p w14:paraId="58DAB7C5" w14:textId="77777777" w:rsidR="002150B1" w:rsidRPr="00FD40C3" w:rsidRDefault="002150B1" w:rsidP="002150B1">
            <w:pPr>
              <w:pStyle w:val="Code"/>
              <w:rPr>
                <w:lang w:val="id-ID"/>
              </w:rPr>
            </w:pPr>
            <w:r w:rsidRPr="00FD40C3">
              <w:rPr>
                <w:lang w:val="id-ID"/>
              </w:rPr>
              <w:t xml:space="preserve">              type="submit"</w:t>
            </w:r>
          </w:p>
          <w:p w14:paraId="59C8D6CF" w14:textId="77777777" w:rsidR="002150B1" w:rsidRPr="00FD40C3" w:rsidRDefault="002150B1" w:rsidP="002150B1">
            <w:pPr>
              <w:pStyle w:val="Code"/>
              <w:rPr>
                <w:lang w:val="id-ID"/>
              </w:rPr>
            </w:pPr>
            <w:r w:rsidRPr="00FD40C3">
              <w:rPr>
                <w:lang w:val="id-ID"/>
              </w:rPr>
              <w:t xml:space="preserve">              name="select"</w:t>
            </w:r>
          </w:p>
          <w:p w14:paraId="08E59FAA" w14:textId="77777777" w:rsidR="002150B1" w:rsidRPr="00FD40C3" w:rsidRDefault="002150B1" w:rsidP="002150B1">
            <w:pPr>
              <w:pStyle w:val="Code"/>
              <w:rPr>
                <w:lang w:val="id-ID"/>
              </w:rPr>
            </w:pPr>
            <w:r w:rsidRPr="00FD40C3">
              <w:rPr>
                <w:lang w:val="id-ID"/>
              </w:rPr>
              <w:t xml:space="preserve">              value="single"</w:t>
            </w:r>
          </w:p>
          <w:p w14:paraId="6C2AF5C7" w14:textId="77777777" w:rsidR="002150B1" w:rsidRPr="00FD40C3" w:rsidRDefault="002150B1" w:rsidP="002150B1">
            <w:pPr>
              <w:pStyle w:val="Code"/>
              <w:rPr>
                <w:lang w:val="id-ID"/>
              </w:rPr>
            </w:pPr>
            <w:r w:rsidRPr="00FD40C3">
              <w:rPr>
                <w:lang w:val="id-ID"/>
              </w:rPr>
              <w:t xml:space="preserve">              class="btn btn-primary btn-lg"</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button&gt;</w:t>
            </w:r>
          </w:p>
          <w:p w14:paraId="6608D4FC" w14:textId="77777777" w:rsidR="002150B1" w:rsidRPr="00FD40C3" w:rsidRDefault="002150B1" w:rsidP="002150B1">
            <w:pPr>
              <w:pStyle w:val="Code"/>
              <w:rPr>
                <w:lang w:val="id-ID"/>
              </w:rPr>
            </w:pPr>
            <w:r w:rsidRPr="00FD40C3">
              <w:rPr>
                <w:lang w:val="id-ID"/>
              </w:rPr>
              <w:t xml:space="preserve">            &lt;br /&gt;</w:t>
            </w:r>
          </w:p>
          <w:p w14:paraId="7BDFC3A0" w14:textId="77777777" w:rsidR="002150B1" w:rsidRPr="00FD40C3" w:rsidRDefault="002150B1" w:rsidP="002150B1">
            <w:pPr>
              <w:pStyle w:val="Code"/>
              <w:rPr>
                <w:lang w:val="id-ID"/>
              </w:rPr>
            </w:pPr>
            <w:r w:rsidRPr="00FD40C3">
              <w:rPr>
                <w:lang w:val="id-ID"/>
              </w:rPr>
              <w:t xml:space="preserve">            &lt;p class="service_explanation"&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anda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class="col col-md-2 d-none d-lg-block"&gt;</w:t>
            </w:r>
          </w:p>
          <w:p w14:paraId="72E518DE" w14:textId="77777777" w:rsidR="002150B1" w:rsidRPr="00FD40C3" w:rsidRDefault="002150B1" w:rsidP="002150B1">
            <w:pPr>
              <w:pStyle w:val="Code"/>
              <w:rPr>
                <w:lang w:val="id-ID"/>
              </w:rPr>
            </w:pPr>
            <w:r w:rsidRPr="00FD40C3">
              <w:rPr>
                <w:lang w:val="id-ID"/>
              </w:rPr>
              <w:t xml:space="preserve">            &lt;div class="vr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class="col d-lg-none"&gt;</w:t>
            </w:r>
          </w:p>
          <w:p w14:paraId="45195BF1" w14:textId="77777777" w:rsidR="002150B1" w:rsidRPr="00FD40C3" w:rsidRDefault="002150B1" w:rsidP="002150B1">
            <w:pPr>
              <w:pStyle w:val="Code"/>
              <w:rPr>
                <w:lang w:val="id-ID"/>
              </w:rPr>
            </w:pPr>
            <w:r w:rsidRPr="00FD40C3">
              <w:rPr>
                <w:lang w:val="id-ID"/>
              </w:rPr>
              <w:t xml:space="preserve">            &lt;hr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class="col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button</w:t>
            </w:r>
          </w:p>
          <w:p w14:paraId="42F06998" w14:textId="77777777" w:rsidR="002150B1" w:rsidRPr="00FD40C3" w:rsidRDefault="002150B1" w:rsidP="002150B1">
            <w:pPr>
              <w:pStyle w:val="Code"/>
              <w:rPr>
                <w:lang w:val="id-ID"/>
              </w:rPr>
            </w:pPr>
            <w:r w:rsidRPr="00FD40C3">
              <w:rPr>
                <w:lang w:val="id-ID"/>
              </w:rPr>
              <w:t xml:space="preserve">              id="bulk"</w:t>
            </w:r>
          </w:p>
          <w:p w14:paraId="1C0FB20E" w14:textId="77777777" w:rsidR="002150B1" w:rsidRPr="00FD40C3" w:rsidRDefault="002150B1" w:rsidP="002150B1">
            <w:pPr>
              <w:pStyle w:val="Code"/>
              <w:rPr>
                <w:lang w:val="id-ID"/>
              </w:rPr>
            </w:pPr>
            <w:r w:rsidRPr="00FD40C3">
              <w:rPr>
                <w:lang w:val="id-ID"/>
              </w:rPr>
              <w:t xml:space="preserve">              type="submit"</w:t>
            </w:r>
          </w:p>
          <w:p w14:paraId="212E81A7" w14:textId="77777777" w:rsidR="002150B1" w:rsidRPr="00FD40C3" w:rsidRDefault="002150B1" w:rsidP="002150B1">
            <w:pPr>
              <w:pStyle w:val="Code"/>
              <w:rPr>
                <w:lang w:val="id-ID"/>
              </w:rPr>
            </w:pPr>
            <w:r w:rsidRPr="00FD40C3">
              <w:rPr>
                <w:lang w:val="id-ID"/>
              </w:rPr>
              <w:t xml:space="preserve">              name="select"</w:t>
            </w:r>
          </w:p>
          <w:p w14:paraId="1030B0D9" w14:textId="77777777" w:rsidR="002150B1" w:rsidRPr="00FD40C3" w:rsidRDefault="002150B1" w:rsidP="002150B1">
            <w:pPr>
              <w:pStyle w:val="Code"/>
              <w:rPr>
                <w:lang w:val="id-ID"/>
              </w:rPr>
            </w:pPr>
            <w:r w:rsidRPr="00FD40C3">
              <w:rPr>
                <w:lang w:val="id-ID"/>
              </w:rPr>
              <w:t xml:space="preserve">              value="bulk"</w:t>
            </w:r>
          </w:p>
          <w:p w14:paraId="36FD2BC1" w14:textId="77777777" w:rsidR="002150B1" w:rsidRPr="00FD40C3" w:rsidRDefault="002150B1" w:rsidP="002150B1">
            <w:pPr>
              <w:pStyle w:val="Code"/>
              <w:rPr>
                <w:lang w:val="id-ID"/>
              </w:rPr>
            </w:pPr>
            <w:r w:rsidRPr="00FD40C3">
              <w:rPr>
                <w:lang w:val="id-ID"/>
              </w:rPr>
              <w:t xml:space="preserve">              class="btn btn-outline-primary btn-lg"</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button&gt;</w:t>
            </w:r>
          </w:p>
          <w:p w14:paraId="2A80B32B" w14:textId="77777777" w:rsidR="002150B1" w:rsidRPr="00FD40C3" w:rsidRDefault="002150B1" w:rsidP="002150B1">
            <w:pPr>
              <w:pStyle w:val="Code"/>
              <w:rPr>
                <w:lang w:val="id-ID"/>
              </w:rPr>
            </w:pPr>
            <w:r w:rsidRPr="00FD40C3">
              <w:rPr>
                <w:lang w:val="id-ID"/>
              </w:rPr>
              <w:t xml:space="preserve">            &lt;br /&gt;</w:t>
            </w:r>
          </w:p>
          <w:p w14:paraId="26664FD7" w14:textId="77777777" w:rsidR="002150B1" w:rsidRPr="00FD40C3" w:rsidRDefault="002150B1" w:rsidP="002150B1">
            <w:pPr>
              <w:pStyle w:val="Code"/>
              <w:rPr>
                <w:lang w:val="id-ID"/>
              </w:rPr>
            </w:pPr>
            <w:r w:rsidRPr="00FD40C3">
              <w:rPr>
                <w:lang w:val="id-ID"/>
              </w:rPr>
              <w:t xml:space="preserve">            &lt;p class="service_explanation"&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anda</w:t>
            </w:r>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form&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include('footer')%&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7. views/indonesia/bulkJQuery.ejs</w:t>
      </w:r>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include('header')%&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lt;div class="container-fluid"&gt;</w:t>
            </w:r>
          </w:p>
          <w:p w14:paraId="39A479A7" w14:textId="77777777" w:rsidR="002150B1" w:rsidRPr="00FD40C3" w:rsidRDefault="002150B1" w:rsidP="002150B1">
            <w:pPr>
              <w:pStyle w:val="Code"/>
              <w:rPr>
                <w:lang w:val="id-ID"/>
              </w:rPr>
            </w:pPr>
            <w:r w:rsidRPr="00FD40C3">
              <w:rPr>
                <w:lang w:val="id-ID"/>
              </w:rPr>
              <w:t xml:space="preserve">  &lt;div class="row"&gt;</w:t>
            </w:r>
          </w:p>
          <w:p w14:paraId="75DBDEDF" w14:textId="77777777" w:rsidR="002150B1" w:rsidRPr="00FD40C3" w:rsidRDefault="002150B1" w:rsidP="002150B1">
            <w:pPr>
              <w:pStyle w:val="Code"/>
              <w:rPr>
                <w:lang w:val="id-ID"/>
              </w:rPr>
            </w:pPr>
            <w:r w:rsidRPr="00FD40C3">
              <w:rPr>
                <w:lang w:val="id-ID"/>
              </w:rPr>
              <w:t xml:space="preserve">    &lt;div class="col col-6"&gt;&lt;%-include('title')%&gt;&lt;/div&gt;</w:t>
            </w:r>
          </w:p>
          <w:p w14:paraId="0F01FDBC" w14:textId="77777777" w:rsidR="002150B1" w:rsidRPr="00FD40C3" w:rsidRDefault="002150B1" w:rsidP="002150B1">
            <w:pPr>
              <w:pStyle w:val="Code"/>
              <w:rPr>
                <w:lang w:val="id-ID"/>
              </w:rPr>
            </w:pPr>
            <w:r w:rsidRPr="00FD40C3">
              <w:rPr>
                <w:lang w:val="id-ID"/>
              </w:rPr>
              <w:t xml:space="preserve">    &lt;div class="col col-6 d-flex justify-content-end mb-5"&gt;</w:t>
            </w:r>
          </w:p>
          <w:p w14:paraId="5A6FDE5A" w14:textId="77777777" w:rsidR="002150B1" w:rsidRPr="00FD40C3" w:rsidRDefault="002150B1" w:rsidP="002150B1">
            <w:pPr>
              <w:pStyle w:val="Code"/>
              <w:rPr>
                <w:lang w:val="id-ID"/>
              </w:rPr>
            </w:pPr>
            <w:r w:rsidRPr="00FD40C3">
              <w:rPr>
                <w:lang w:val="id-ID"/>
              </w:rPr>
              <w:t xml:space="preserve">      &lt;h1&gt;&lt;i class="fa-solid fa-file-csv"&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form</w:t>
            </w:r>
          </w:p>
          <w:p w14:paraId="70112C9D" w14:textId="77777777" w:rsidR="002150B1" w:rsidRPr="00FD40C3" w:rsidRDefault="002150B1" w:rsidP="002150B1">
            <w:pPr>
              <w:pStyle w:val="Code"/>
              <w:rPr>
                <w:lang w:val="id-ID"/>
              </w:rPr>
            </w:pPr>
            <w:r w:rsidRPr="00FD40C3">
              <w:rPr>
                <w:lang w:val="id-ID"/>
              </w:rPr>
              <w:t xml:space="preserve">    action="/idbulk"</w:t>
            </w:r>
          </w:p>
          <w:p w14:paraId="5DE9815D" w14:textId="77777777" w:rsidR="002150B1" w:rsidRPr="00FD40C3" w:rsidRDefault="002150B1" w:rsidP="002150B1">
            <w:pPr>
              <w:pStyle w:val="Code"/>
              <w:rPr>
                <w:lang w:val="id-ID"/>
              </w:rPr>
            </w:pPr>
            <w:r w:rsidRPr="00FD40C3">
              <w:rPr>
                <w:lang w:val="id-ID"/>
              </w:rPr>
              <w:t xml:space="preserve">    id="idbulk"</w:t>
            </w:r>
          </w:p>
          <w:p w14:paraId="6214B037" w14:textId="77777777" w:rsidR="002150B1" w:rsidRPr="00FD40C3" w:rsidRDefault="002150B1" w:rsidP="002150B1">
            <w:pPr>
              <w:pStyle w:val="Code"/>
              <w:rPr>
                <w:lang w:val="id-ID"/>
              </w:rPr>
            </w:pPr>
            <w:r w:rsidRPr="00FD40C3">
              <w:rPr>
                <w:lang w:val="id-ID"/>
              </w:rPr>
              <w:t xml:space="preserve">    enctype="multipart/form-data"</w:t>
            </w:r>
          </w:p>
          <w:p w14:paraId="4EB9093E" w14:textId="77777777" w:rsidR="002150B1" w:rsidRPr="00FD40C3" w:rsidRDefault="002150B1" w:rsidP="002150B1">
            <w:pPr>
              <w:pStyle w:val="Code"/>
              <w:rPr>
                <w:lang w:val="id-ID"/>
              </w:rPr>
            </w:pPr>
            <w:r w:rsidRPr="00FD40C3">
              <w:rPr>
                <w:lang w:val="id-ID"/>
              </w:rPr>
              <w:t xml:space="preserve">    method="post"</w:t>
            </w:r>
          </w:p>
          <w:p w14:paraId="2BA47281" w14:textId="77777777" w:rsidR="002150B1" w:rsidRPr="00FD40C3" w:rsidRDefault="002150B1" w:rsidP="002150B1">
            <w:pPr>
              <w:pStyle w:val="Code"/>
              <w:rPr>
                <w:lang w:val="id-ID"/>
              </w:rPr>
            </w:pPr>
            <w:r w:rsidRPr="00FD40C3">
              <w:rPr>
                <w:lang w:val="id-ID"/>
              </w:rPr>
              <w:t xml:space="preserve">    class=""</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input type="hidden" name="language" value="Indonesia" /&gt;</w:t>
            </w:r>
          </w:p>
          <w:p w14:paraId="68B92B27" w14:textId="77777777" w:rsidR="002150B1" w:rsidRPr="00FD40C3" w:rsidRDefault="002150B1" w:rsidP="002150B1">
            <w:pPr>
              <w:pStyle w:val="Code"/>
              <w:rPr>
                <w:lang w:val="id-ID"/>
              </w:rPr>
            </w:pPr>
            <w:r w:rsidRPr="00FD40C3">
              <w:rPr>
                <w:lang w:val="id-ID"/>
              </w:rPr>
              <w:t xml:space="preserve">    &lt;div class="row"&gt;</w:t>
            </w:r>
          </w:p>
          <w:p w14:paraId="22B961CB" w14:textId="77777777" w:rsidR="002150B1" w:rsidRPr="00FD40C3" w:rsidRDefault="002150B1" w:rsidP="002150B1">
            <w:pPr>
              <w:pStyle w:val="Code"/>
              <w:rPr>
                <w:lang w:val="id-ID"/>
              </w:rPr>
            </w:pPr>
            <w:r w:rsidRPr="00FD40C3">
              <w:rPr>
                <w:lang w:val="id-ID"/>
              </w:rPr>
              <w:t xml:space="preserve">      &lt;div class="col col-12 col-lg-6 mb-5"&gt;</w:t>
            </w:r>
          </w:p>
          <w:p w14:paraId="3CE96E6E"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623E48F3" w14:textId="77777777" w:rsidR="002150B1" w:rsidRPr="00FD40C3" w:rsidRDefault="002150B1" w:rsidP="002150B1">
            <w:pPr>
              <w:pStyle w:val="Code"/>
              <w:rPr>
                <w:lang w:val="id-ID"/>
              </w:rPr>
            </w:pPr>
            <w:r w:rsidRPr="00FD40C3">
              <w:rPr>
                <w:lang w:val="id-ID"/>
              </w:rPr>
              <w:t xml:space="preserve">        &lt;textarea</w:t>
            </w:r>
          </w:p>
          <w:p w14:paraId="0A818E10" w14:textId="77777777" w:rsidR="002150B1" w:rsidRPr="00FD40C3" w:rsidRDefault="002150B1" w:rsidP="002150B1">
            <w:pPr>
              <w:pStyle w:val="Code"/>
              <w:rPr>
                <w:lang w:val="id-ID"/>
              </w:rPr>
            </w:pPr>
            <w:r w:rsidRPr="00FD40C3">
              <w:rPr>
                <w:lang w:val="id-ID"/>
              </w:rPr>
              <w:t xml:space="preserve">          class="form-control"</w:t>
            </w:r>
          </w:p>
          <w:p w14:paraId="2733B1FD" w14:textId="77777777" w:rsidR="002150B1" w:rsidRPr="00FD40C3" w:rsidRDefault="002150B1" w:rsidP="002150B1">
            <w:pPr>
              <w:pStyle w:val="Code"/>
              <w:rPr>
                <w:lang w:val="id-ID"/>
              </w:rPr>
            </w:pPr>
            <w:r w:rsidRPr="00FD40C3">
              <w:rPr>
                <w:lang w:val="id-ID"/>
              </w:rPr>
              <w:t xml:space="preserve">          name="teacherAnswer"</w:t>
            </w:r>
          </w:p>
          <w:p w14:paraId="053FF6E7" w14:textId="77777777" w:rsidR="002150B1" w:rsidRPr="00FD40C3" w:rsidRDefault="002150B1" w:rsidP="002150B1">
            <w:pPr>
              <w:pStyle w:val="Code"/>
              <w:rPr>
                <w:lang w:val="id-ID"/>
              </w:rPr>
            </w:pPr>
            <w:r w:rsidRPr="00FD40C3">
              <w:rPr>
                <w:lang w:val="id-ID"/>
              </w:rPr>
              <w:t xml:space="preserve">          id="teacherAnswer"</w:t>
            </w:r>
          </w:p>
          <w:p w14:paraId="01EFB40B" w14:textId="77777777" w:rsidR="002150B1" w:rsidRPr="00FD40C3" w:rsidRDefault="002150B1" w:rsidP="002150B1">
            <w:pPr>
              <w:pStyle w:val="Code"/>
              <w:rPr>
                <w:lang w:val="id-ID"/>
              </w:rPr>
            </w:pPr>
            <w:r w:rsidRPr="00FD40C3">
              <w:rPr>
                <w:lang w:val="id-ID"/>
              </w:rPr>
              <w:t xml:space="preserve">        &gt;&lt;/textarea&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class="col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class="form-label" for="studentAnswer"</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input</w:t>
            </w:r>
          </w:p>
          <w:p w14:paraId="50042EC3" w14:textId="77777777" w:rsidR="002150B1" w:rsidRPr="00FD40C3" w:rsidRDefault="002150B1" w:rsidP="002150B1">
            <w:pPr>
              <w:pStyle w:val="Code"/>
              <w:rPr>
                <w:lang w:val="id-ID"/>
              </w:rPr>
            </w:pPr>
            <w:r w:rsidRPr="00FD40C3">
              <w:rPr>
                <w:lang w:val="id-ID"/>
              </w:rPr>
              <w:t xml:space="preserve">            class="form-control mb-3"</w:t>
            </w:r>
          </w:p>
          <w:p w14:paraId="4B82C5D5" w14:textId="77777777" w:rsidR="002150B1" w:rsidRPr="00FD40C3" w:rsidRDefault="002150B1" w:rsidP="002150B1">
            <w:pPr>
              <w:pStyle w:val="Code"/>
              <w:rPr>
                <w:lang w:val="id-ID"/>
              </w:rPr>
            </w:pPr>
            <w:r w:rsidRPr="00FD40C3">
              <w:rPr>
                <w:lang w:val="id-ID"/>
              </w:rPr>
              <w:t xml:space="preserve">            type="file"</w:t>
            </w:r>
          </w:p>
          <w:p w14:paraId="72EC51CB" w14:textId="77777777" w:rsidR="002150B1" w:rsidRPr="00FD40C3" w:rsidRDefault="002150B1" w:rsidP="002150B1">
            <w:pPr>
              <w:pStyle w:val="Code"/>
              <w:rPr>
                <w:lang w:val="id-ID"/>
              </w:rPr>
            </w:pPr>
            <w:r w:rsidRPr="00FD40C3">
              <w:rPr>
                <w:lang w:val="id-ID"/>
              </w:rPr>
              <w:t xml:space="preserve">            accept=".csv"</w:t>
            </w:r>
          </w:p>
          <w:p w14:paraId="6F0ADBA5" w14:textId="77777777" w:rsidR="002150B1" w:rsidRPr="00FD40C3" w:rsidRDefault="002150B1" w:rsidP="002150B1">
            <w:pPr>
              <w:pStyle w:val="Code"/>
              <w:rPr>
                <w:lang w:val="id-ID"/>
              </w:rPr>
            </w:pPr>
            <w:r w:rsidRPr="00FD40C3">
              <w:rPr>
                <w:lang w:val="id-ID"/>
              </w:rPr>
              <w:t xml:space="preserve">            multiple="multiple"</w:t>
            </w:r>
          </w:p>
          <w:p w14:paraId="0E992F5F" w14:textId="77777777" w:rsidR="002150B1" w:rsidRPr="00FD40C3" w:rsidRDefault="002150B1" w:rsidP="002150B1">
            <w:pPr>
              <w:pStyle w:val="Code"/>
              <w:rPr>
                <w:lang w:val="id-ID"/>
              </w:rPr>
            </w:pPr>
            <w:r w:rsidRPr="00FD40C3">
              <w:rPr>
                <w:lang w:val="id-ID"/>
              </w:rPr>
              <w:t xml:space="preserve">            name="studentAnswers"</w:t>
            </w:r>
          </w:p>
          <w:p w14:paraId="25BB0EAE" w14:textId="77777777" w:rsidR="002150B1" w:rsidRPr="00FD40C3" w:rsidRDefault="002150B1" w:rsidP="002150B1">
            <w:pPr>
              <w:pStyle w:val="Code"/>
              <w:rPr>
                <w:lang w:val="id-ID"/>
              </w:rPr>
            </w:pPr>
            <w:r w:rsidRPr="00FD40C3">
              <w:rPr>
                <w:lang w:val="id-ID"/>
              </w:rPr>
              <w:t xml:space="preserve">            id="studentAnswer"</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0231D22D" w14:textId="77777777" w:rsidR="002150B1" w:rsidRPr="00FD40C3" w:rsidRDefault="002150B1" w:rsidP="002150B1">
            <w:pPr>
              <w:pStyle w:val="Code"/>
              <w:rPr>
                <w:lang w:val="id-ID"/>
              </w:rPr>
            </w:pPr>
            <w:r w:rsidRPr="00FD40C3">
              <w:rPr>
                <w:lang w:val="id-ID"/>
              </w:rPr>
              <w:t xml:space="preserve">          &lt;input</w:t>
            </w:r>
          </w:p>
          <w:p w14:paraId="4C58C7D0" w14:textId="77777777" w:rsidR="002150B1" w:rsidRPr="00FD40C3" w:rsidRDefault="002150B1" w:rsidP="002150B1">
            <w:pPr>
              <w:pStyle w:val="Code"/>
              <w:rPr>
                <w:lang w:val="id-ID"/>
              </w:rPr>
            </w:pPr>
            <w:r w:rsidRPr="00FD40C3">
              <w:rPr>
                <w:lang w:val="id-ID"/>
              </w:rPr>
              <w:t xml:space="preserve">            class="form-control mb-3"</w:t>
            </w:r>
          </w:p>
          <w:p w14:paraId="04F64AA3" w14:textId="77777777" w:rsidR="002150B1" w:rsidRPr="00FD40C3" w:rsidRDefault="002150B1" w:rsidP="002150B1">
            <w:pPr>
              <w:pStyle w:val="Code"/>
              <w:rPr>
                <w:lang w:val="id-ID"/>
              </w:rPr>
            </w:pPr>
            <w:r w:rsidRPr="00FD40C3">
              <w:rPr>
                <w:lang w:val="id-ID"/>
              </w:rPr>
              <w:t xml:space="preserve">            type="text"</w:t>
            </w:r>
          </w:p>
          <w:p w14:paraId="779A120C" w14:textId="77777777" w:rsidR="002150B1" w:rsidRPr="00FD40C3" w:rsidRDefault="002150B1" w:rsidP="002150B1">
            <w:pPr>
              <w:pStyle w:val="Code"/>
              <w:rPr>
                <w:lang w:val="id-ID"/>
              </w:rPr>
            </w:pPr>
            <w:r w:rsidRPr="00FD40C3">
              <w:rPr>
                <w:lang w:val="id-ID"/>
              </w:rPr>
              <w:t xml:space="preserve">            name="nameColumns"</w:t>
            </w:r>
          </w:p>
          <w:p w14:paraId="6CB35775" w14:textId="77777777" w:rsidR="002150B1" w:rsidRPr="00FD40C3" w:rsidRDefault="002150B1" w:rsidP="002150B1">
            <w:pPr>
              <w:pStyle w:val="Code"/>
              <w:rPr>
                <w:lang w:val="id-ID"/>
              </w:rPr>
            </w:pPr>
            <w:r w:rsidRPr="00FD40C3">
              <w:rPr>
                <w:lang w:val="id-ID"/>
              </w:rPr>
              <w:t xml:space="preserve">            id="nameColumns"</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class="form-label" for="answerColumns"</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input</w:t>
            </w:r>
          </w:p>
          <w:p w14:paraId="4C7B9870" w14:textId="77777777" w:rsidR="002150B1" w:rsidRPr="00FD40C3" w:rsidRDefault="002150B1" w:rsidP="002150B1">
            <w:pPr>
              <w:pStyle w:val="Code"/>
              <w:rPr>
                <w:lang w:val="id-ID"/>
              </w:rPr>
            </w:pPr>
            <w:r w:rsidRPr="00FD40C3">
              <w:rPr>
                <w:lang w:val="id-ID"/>
              </w:rPr>
              <w:t xml:space="preserve">            class="form-control mb-3"</w:t>
            </w:r>
          </w:p>
          <w:p w14:paraId="3C93D55B" w14:textId="77777777" w:rsidR="002150B1" w:rsidRPr="00FD40C3" w:rsidRDefault="002150B1" w:rsidP="002150B1">
            <w:pPr>
              <w:pStyle w:val="Code"/>
              <w:rPr>
                <w:lang w:val="id-ID"/>
              </w:rPr>
            </w:pPr>
            <w:r w:rsidRPr="00FD40C3">
              <w:rPr>
                <w:lang w:val="id-ID"/>
              </w:rPr>
              <w:t xml:space="preserve">            type="text"</w:t>
            </w:r>
          </w:p>
          <w:p w14:paraId="0E6CE7A4" w14:textId="77777777" w:rsidR="002150B1" w:rsidRPr="00FD40C3" w:rsidRDefault="002150B1" w:rsidP="002150B1">
            <w:pPr>
              <w:pStyle w:val="Code"/>
              <w:rPr>
                <w:lang w:val="id-ID"/>
              </w:rPr>
            </w:pPr>
            <w:r w:rsidRPr="00FD40C3">
              <w:rPr>
                <w:lang w:val="id-ID"/>
              </w:rPr>
              <w:lastRenderedPageBreak/>
              <w:t xml:space="preserve">            name="answerColumns"</w:t>
            </w:r>
          </w:p>
          <w:p w14:paraId="02FF416B" w14:textId="77777777" w:rsidR="002150B1" w:rsidRPr="00FD40C3" w:rsidRDefault="002150B1" w:rsidP="002150B1">
            <w:pPr>
              <w:pStyle w:val="Code"/>
              <w:rPr>
                <w:lang w:val="id-ID"/>
              </w:rPr>
            </w:pPr>
            <w:r w:rsidRPr="00FD40C3">
              <w:rPr>
                <w:lang w:val="id-ID"/>
              </w:rPr>
              <w:t xml:space="preserve">            id="answerColumns"</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class="text-center"&gt;</w:t>
            </w:r>
          </w:p>
          <w:p w14:paraId="7CD25986" w14:textId="77777777" w:rsidR="002150B1" w:rsidRPr="00FD40C3" w:rsidRDefault="002150B1" w:rsidP="002150B1">
            <w:pPr>
              <w:pStyle w:val="Code"/>
              <w:rPr>
                <w:lang w:val="id-ID"/>
              </w:rPr>
            </w:pPr>
            <w:r w:rsidRPr="00FD40C3">
              <w:rPr>
                <w:lang w:val="id-ID"/>
              </w:rPr>
              <w:t xml:space="preserve">      &lt;button class="btn btn-lg btn-danger mb-5" type="submit"&gt;Periksa&lt;/button&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form&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include('footer')%&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views/indonesia/single.ejs</w:t>
      </w:r>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include('header')%&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lt;div class="container-fluid"&gt;</w:t>
            </w:r>
          </w:p>
          <w:p w14:paraId="0389BC56" w14:textId="77777777" w:rsidR="002150B1" w:rsidRPr="00FD40C3" w:rsidRDefault="002150B1" w:rsidP="002150B1">
            <w:pPr>
              <w:pStyle w:val="Code"/>
              <w:rPr>
                <w:lang w:val="id-ID"/>
              </w:rPr>
            </w:pPr>
            <w:r w:rsidRPr="00FD40C3">
              <w:rPr>
                <w:lang w:val="id-ID"/>
              </w:rPr>
              <w:t xml:space="preserve">  &lt;div class="row"&gt;</w:t>
            </w:r>
          </w:p>
          <w:p w14:paraId="560AEC3C" w14:textId="77777777" w:rsidR="002150B1" w:rsidRPr="00FD40C3" w:rsidRDefault="002150B1" w:rsidP="002150B1">
            <w:pPr>
              <w:pStyle w:val="Code"/>
              <w:rPr>
                <w:lang w:val="id-ID"/>
              </w:rPr>
            </w:pPr>
            <w:r w:rsidRPr="00FD40C3">
              <w:rPr>
                <w:lang w:val="id-ID"/>
              </w:rPr>
              <w:t xml:space="preserve">    &lt;div class="col col-6"&gt;&lt;%-include('title')%&gt;&lt;/div&gt;</w:t>
            </w:r>
          </w:p>
          <w:p w14:paraId="7C158E16" w14:textId="77777777" w:rsidR="002150B1" w:rsidRPr="00FD40C3" w:rsidRDefault="002150B1" w:rsidP="002150B1">
            <w:pPr>
              <w:pStyle w:val="Code"/>
              <w:rPr>
                <w:lang w:val="id-ID"/>
              </w:rPr>
            </w:pPr>
            <w:r w:rsidRPr="00FD40C3">
              <w:rPr>
                <w:lang w:val="id-ID"/>
              </w:rPr>
              <w:t xml:space="preserve">    &lt;div class="col col-6 d-flex justify-content-end mb-5"&gt;</w:t>
            </w:r>
          </w:p>
          <w:p w14:paraId="61F8EF74" w14:textId="77777777" w:rsidR="002150B1" w:rsidRPr="00FD40C3" w:rsidRDefault="002150B1" w:rsidP="002150B1">
            <w:pPr>
              <w:pStyle w:val="Code"/>
              <w:rPr>
                <w:lang w:val="id-ID"/>
              </w:rPr>
            </w:pPr>
            <w:r w:rsidRPr="00FD40C3">
              <w:rPr>
                <w:lang w:val="id-ID"/>
              </w:rPr>
              <w:t xml:space="preserve">      &lt;h1&gt;&lt;i class="fa-regular fa-pen-to-square"&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form action="/ids" method="post" class=""&gt;</w:t>
            </w:r>
          </w:p>
          <w:p w14:paraId="63FBFFE7" w14:textId="77777777" w:rsidR="002150B1" w:rsidRPr="00FD40C3" w:rsidRDefault="002150B1" w:rsidP="002150B1">
            <w:pPr>
              <w:pStyle w:val="Code"/>
              <w:rPr>
                <w:lang w:val="id-ID"/>
              </w:rPr>
            </w:pPr>
            <w:r w:rsidRPr="00FD40C3">
              <w:rPr>
                <w:lang w:val="id-ID"/>
              </w:rPr>
              <w:t xml:space="preserve">    &lt;input type="hidden" name="language" value="Indonesia" /&gt;</w:t>
            </w:r>
          </w:p>
          <w:p w14:paraId="5595379A" w14:textId="77777777" w:rsidR="002150B1" w:rsidRPr="00FD40C3" w:rsidRDefault="002150B1" w:rsidP="002150B1">
            <w:pPr>
              <w:pStyle w:val="Code"/>
              <w:rPr>
                <w:lang w:val="id-ID"/>
              </w:rPr>
            </w:pPr>
            <w:r w:rsidRPr="00FD40C3">
              <w:rPr>
                <w:lang w:val="id-ID"/>
              </w:rPr>
              <w:t xml:space="preserve">    &lt;input type="hidden" name="docid" id="docid" /&gt;</w:t>
            </w:r>
          </w:p>
          <w:p w14:paraId="5883045B" w14:textId="77777777" w:rsidR="002150B1" w:rsidRPr="00FD40C3" w:rsidRDefault="002150B1" w:rsidP="002150B1">
            <w:pPr>
              <w:pStyle w:val="Code"/>
              <w:rPr>
                <w:lang w:val="id-ID"/>
              </w:rPr>
            </w:pPr>
            <w:r w:rsidRPr="00FD40C3">
              <w:rPr>
                <w:lang w:val="id-ID"/>
              </w:rPr>
              <w:t xml:space="preserve">    &lt;div class="row"&gt;</w:t>
            </w:r>
          </w:p>
          <w:p w14:paraId="354B091A" w14:textId="77777777" w:rsidR="002150B1" w:rsidRPr="00FD40C3" w:rsidRDefault="002150B1" w:rsidP="002150B1">
            <w:pPr>
              <w:pStyle w:val="Code"/>
              <w:rPr>
                <w:lang w:val="id-ID"/>
              </w:rPr>
            </w:pPr>
            <w:r w:rsidRPr="00FD40C3">
              <w:rPr>
                <w:lang w:val="id-ID"/>
              </w:rPr>
              <w:t xml:space="preserve">      &lt;div class="col col-12 col-lg-6 mb-5"&gt;</w:t>
            </w:r>
          </w:p>
          <w:p w14:paraId="1AA8EF75"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5DF71A24" w14:textId="77777777" w:rsidR="002150B1" w:rsidRPr="00FD40C3" w:rsidRDefault="002150B1" w:rsidP="002150B1">
            <w:pPr>
              <w:pStyle w:val="Code"/>
              <w:rPr>
                <w:lang w:val="id-ID"/>
              </w:rPr>
            </w:pPr>
            <w:r w:rsidRPr="00FD40C3">
              <w:rPr>
                <w:lang w:val="id-ID"/>
              </w:rPr>
              <w:t xml:space="preserve">        &lt;textarea</w:t>
            </w:r>
          </w:p>
          <w:p w14:paraId="6BB2D195" w14:textId="77777777" w:rsidR="002150B1" w:rsidRPr="00FD40C3" w:rsidRDefault="002150B1" w:rsidP="002150B1">
            <w:pPr>
              <w:pStyle w:val="Code"/>
              <w:rPr>
                <w:lang w:val="id-ID"/>
              </w:rPr>
            </w:pPr>
            <w:r w:rsidRPr="00FD40C3">
              <w:rPr>
                <w:lang w:val="id-ID"/>
              </w:rPr>
              <w:t xml:space="preserve">          class="form-control"</w:t>
            </w:r>
          </w:p>
          <w:p w14:paraId="461F40A8" w14:textId="77777777" w:rsidR="002150B1" w:rsidRPr="00FD40C3" w:rsidRDefault="002150B1" w:rsidP="002150B1">
            <w:pPr>
              <w:pStyle w:val="Code"/>
              <w:rPr>
                <w:lang w:val="id-ID"/>
              </w:rPr>
            </w:pPr>
            <w:r w:rsidRPr="00FD40C3">
              <w:rPr>
                <w:lang w:val="id-ID"/>
              </w:rPr>
              <w:t xml:space="preserve">          name="teacherAnswer"</w:t>
            </w:r>
          </w:p>
          <w:p w14:paraId="38004CDE" w14:textId="77777777" w:rsidR="002150B1" w:rsidRPr="00FD40C3" w:rsidRDefault="002150B1" w:rsidP="002150B1">
            <w:pPr>
              <w:pStyle w:val="Code"/>
              <w:rPr>
                <w:lang w:val="id-ID"/>
              </w:rPr>
            </w:pPr>
            <w:r w:rsidRPr="00FD40C3">
              <w:rPr>
                <w:lang w:val="id-ID"/>
              </w:rPr>
              <w:t xml:space="preserve">          id="teacherAnswer"</w:t>
            </w:r>
          </w:p>
          <w:p w14:paraId="7E91A056" w14:textId="77777777" w:rsidR="002150B1" w:rsidRPr="00FD40C3" w:rsidRDefault="002150B1" w:rsidP="002150B1">
            <w:pPr>
              <w:pStyle w:val="Code"/>
              <w:rPr>
                <w:lang w:val="id-ID"/>
              </w:rPr>
            </w:pPr>
            <w:r w:rsidRPr="00FD40C3">
              <w:rPr>
                <w:lang w:val="id-ID"/>
              </w:rPr>
              <w:t xml:space="preserve">        &gt;&lt;/textarea&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class="col col-12 col-lg-6 mb-5"&gt;</w:t>
            </w:r>
          </w:p>
          <w:p w14:paraId="3AB81126"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4276A7DC" w14:textId="77777777" w:rsidR="002150B1" w:rsidRPr="00FD40C3" w:rsidRDefault="002150B1" w:rsidP="002150B1">
            <w:pPr>
              <w:pStyle w:val="Code"/>
              <w:rPr>
                <w:lang w:val="id-ID"/>
              </w:rPr>
            </w:pPr>
            <w:r w:rsidRPr="00FD40C3">
              <w:rPr>
                <w:lang w:val="id-ID"/>
              </w:rPr>
              <w:t xml:space="preserve">        &lt;textarea</w:t>
            </w:r>
          </w:p>
          <w:p w14:paraId="5D128095" w14:textId="77777777" w:rsidR="002150B1" w:rsidRPr="00FD40C3" w:rsidRDefault="002150B1" w:rsidP="002150B1">
            <w:pPr>
              <w:pStyle w:val="Code"/>
              <w:rPr>
                <w:lang w:val="id-ID"/>
              </w:rPr>
            </w:pPr>
            <w:r w:rsidRPr="00FD40C3">
              <w:rPr>
                <w:lang w:val="id-ID"/>
              </w:rPr>
              <w:t xml:space="preserve">          class="form-control"</w:t>
            </w:r>
          </w:p>
          <w:p w14:paraId="29DBAFEB" w14:textId="77777777" w:rsidR="002150B1" w:rsidRPr="00FD40C3" w:rsidRDefault="002150B1" w:rsidP="002150B1">
            <w:pPr>
              <w:pStyle w:val="Code"/>
              <w:rPr>
                <w:lang w:val="id-ID"/>
              </w:rPr>
            </w:pPr>
            <w:r w:rsidRPr="00FD40C3">
              <w:rPr>
                <w:lang w:val="id-ID"/>
              </w:rPr>
              <w:t xml:space="preserve">          name="studentAnswer"</w:t>
            </w:r>
          </w:p>
          <w:p w14:paraId="6BF89167" w14:textId="77777777" w:rsidR="002150B1" w:rsidRPr="00FD40C3" w:rsidRDefault="002150B1" w:rsidP="002150B1">
            <w:pPr>
              <w:pStyle w:val="Code"/>
              <w:rPr>
                <w:lang w:val="id-ID"/>
              </w:rPr>
            </w:pPr>
            <w:r w:rsidRPr="00FD40C3">
              <w:rPr>
                <w:lang w:val="id-ID"/>
              </w:rPr>
              <w:t xml:space="preserve">          id="studentAnswer"</w:t>
            </w:r>
          </w:p>
          <w:p w14:paraId="39EEFDC0" w14:textId="77777777" w:rsidR="002150B1" w:rsidRPr="00FD40C3" w:rsidRDefault="002150B1" w:rsidP="002150B1">
            <w:pPr>
              <w:pStyle w:val="Code"/>
              <w:rPr>
                <w:lang w:val="id-ID"/>
              </w:rPr>
            </w:pPr>
            <w:r w:rsidRPr="00FD40C3">
              <w:rPr>
                <w:lang w:val="id-ID"/>
              </w:rPr>
              <w:t xml:space="preserve">        &gt;&lt;/textarea&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class="text-center"&gt;</w:t>
            </w:r>
          </w:p>
          <w:p w14:paraId="44E059AF" w14:textId="77777777" w:rsidR="002150B1" w:rsidRPr="00FD40C3" w:rsidRDefault="002150B1" w:rsidP="002150B1">
            <w:pPr>
              <w:pStyle w:val="Code"/>
              <w:rPr>
                <w:lang w:val="id-ID"/>
              </w:rPr>
            </w:pPr>
            <w:r w:rsidRPr="00FD40C3">
              <w:rPr>
                <w:lang w:val="id-ID"/>
              </w:rPr>
              <w:t xml:space="preserve">      &lt;button class="btn btn-lg btn-warning mb-5" type="submit"&gt;Periksa&lt;/button&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form&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script src="./js/milisecondDate.js"&gt;&lt;/scrip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include('footer')%&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9. views/inggris/bulk.ejs</w:t>
      </w:r>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include('header')%&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lt;div class="container-fluid"&gt;</w:t>
            </w:r>
          </w:p>
          <w:p w14:paraId="0614F373" w14:textId="77777777" w:rsidR="002150B1" w:rsidRPr="00FD40C3" w:rsidRDefault="002150B1" w:rsidP="002150B1">
            <w:pPr>
              <w:pStyle w:val="Code"/>
              <w:rPr>
                <w:lang w:val="id-ID"/>
              </w:rPr>
            </w:pPr>
            <w:r w:rsidRPr="00FD40C3">
              <w:rPr>
                <w:lang w:val="id-ID"/>
              </w:rPr>
              <w:t xml:space="preserve">  &lt;div class="row"&gt;</w:t>
            </w:r>
          </w:p>
          <w:p w14:paraId="6CCC37D3" w14:textId="77777777" w:rsidR="002150B1" w:rsidRPr="00FD40C3" w:rsidRDefault="002150B1" w:rsidP="002150B1">
            <w:pPr>
              <w:pStyle w:val="Code"/>
              <w:rPr>
                <w:lang w:val="id-ID"/>
              </w:rPr>
            </w:pPr>
            <w:r w:rsidRPr="00FD40C3">
              <w:rPr>
                <w:lang w:val="id-ID"/>
              </w:rPr>
              <w:t xml:space="preserve">    &lt;div class="col col-6"&gt;&lt;%-include('title')%&gt;&lt;/div&gt;</w:t>
            </w:r>
          </w:p>
          <w:p w14:paraId="71868A91" w14:textId="77777777" w:rsidR="002150B1" w:rsidRPr="00FD40C3" w:rsidRDefault="002150B1" w:rsidP="002150B1">
            <w:pPr>
              <w:pStyle w:val="Code"/>
              <w:rPr>
                <w:lang w:val="id-ID"/>
              </w:rPr>
            </w:pPr>
            <w:r w:rsidRPr="00FD40C3">
              <w:rPr>
                <w:lang w:val="id-ID"/>
              </w:rPr>
              <w:t xml:space="preserve">    &lt;div class="col col-6 d-flex justify-content-end mb-5"&gt;</w:t>
            </w:r>
          </w:p>
          <w:p w14:paraId="517ED2B0" w14:textId="77777777" w:rsidR="002150B1" w:rsidRPr="00FD40C3" w:rsidRDefault="002150B1" w:rsidP="002150B1">
            <w:pPr>
              <w:pStyle w:val="Code"/>
              <w:rPr>
                <w:lang w:val="id-ID"/>
              </w:rPr>
            </w:pPr>
            <w:r w:rsidRPr="00FD40C3">
              <w:rPr>
                <w:lang w:val="id-ID"/>
              </w:rPr>
              <w:t xml:space="preserve">      &lt;h1&gt;&lt;i class="fa-solid fa-file-csv"&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form</w:t>
            </w:r>
          </w:p>
          <w:p w14:paraId="563F0F68" w14:textId="77777777" w:rsidR="002150B1" w:rsidRPr="00FD40C3" w:rsidRDefault="002150B1" w:rsidP="002150B1">
            <w:pPr>
              <w:pStyle w:val="Code"/>
              <w:rPr>
                <w:lang w:val="id-ID"/>
              </w:rPr>
            </w:pPr>
            <w:r w:rsidRPr="00FD40C3">
              <w:rPr>
                <w:lang w:val="id-ID"/>
              </w:rPr>
              <w:t xml:space="preserve">    action="/enb"</w:t>
            </w:r>
          </w:p>
          <w:p w14:paraId="4C3EF966" w14:textId="77777777" w:rsidR="002150B1" w:rsidRPr="00FD40C3" w:rsidRDefault="002150B1" w:rsidP="002150B1">
            <w:pPr>
              <w:pStyle w:val="Code"/>
              <w:rPr>
                <w:lang w:val="id-ID"/>
              </w:rPr>
            </w:pPr>
            <w:r w:rsidRPr="00FD40C3">
              <w:rPr>
                <w:lang w:val="id-ID"/>
              </w:rPr>
              <w:t xml:space="preserve">    id="enbulk"</w:t>
            </w:r>
          </w:p>
          <w:p w14:paraId="26F2981F" w14:textId="77777777" w:rsidR="002150B1" w:rsidRPr="00FD40C3" w:rsidRDefault="002150B1" w:rsidP="002150B1">
            <w:pPr>
              <w:pStyle w:val="Code"/>
              <w:rPr>
                <w:lang w:val="id-ID"/>
              </w:rPr>
            </w:pPr>
            <w:r w:rsidRPr="00FD40C3">
              <w:rPr>
                <w:lang w:val="id-ID"/>
              </w:rPr>
              <w:t xml:space="preserve">    enctype="multipart/form-data"</w:t>
            </w:r>
          </w:p>
          <w:p w14:paraId="43C29D7A" w14:textId="77777777" w:rsidR="002150B1" w:rsidRPr="00FD40C3" w:rsidRDefault="002150B1" w:rsidP="002150B1">
            <w:pPr>
              <w:pStyle w:val="Code"/>
              <w:rPr>
                <w:lang w:val="id-ID"/>
              </w:rPr>
            </w:pPr>
            <w:r w:rsidRPr="00FD40C3">
              <w:rPr>
                <w:lang w:val="id-ID"/>
              </w:rPr>
              <w:t xml:space="preserve">    method="post"</w:t>
            </w:r>
          </w:p>
          <w:p w14:paraId="1C201E59" w14:textId="77777777" w:rsidR="002150B1" w:rsidRPr="00FD40C3" w:rsidRDefault="002150B1" w:rsidP="002150B1">
            <w:pPr>
              <w:pStyle w:val="Code"/>
              <w:rPr>
                <w:lang w:val="id-ID"/>
              </w:rPr>
            </w:pPr>
            <w:r w:rsidRPr="00FD40C3">
              <w:rPr>
                <w:lang w:val="id-ID"/>
              </w:rPr>
              <w:t xml:space="preserve">    class=""</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input type="hidden" name="language" value="Inggris" /&gt;</w:t>
            </w:r>
          </w:p>
          <w:p w14:paraId="4F5788BA" w14:textId="77777777" w:rsidR="002150B1" w:rsidRPr="00FD40C3" w:rsidRDefault="002150B1" w:rsidP="002150B1">
            <w:pPr>
              <w:pStyle w:val="Code"/>
              <w:rPr>
                <w:lang w:val="id-ID"/>
              </w:rPr>
            </w:pPr>
            <w:r w:rsidRPr="00FD40C3">
              <w:rPr>
                <w:lang w:val="id-ID"/>
              </w:rPr>
              <w:t xml:space="preserve">    &lt;div class="row"&gt;</w:t>
            </w:r>
          </w:p>
          <w:p w14:paraId="6C252E12" w14:textId="77777777" w:rsidR="002150B1" w:rsidRPr="00FD40C3" w:rsidRDefault="002150B1" w:rsidP="002150B1">
            <w:pPr>
              <w:pStyle w:val="Code"/>
              <w:rPr>
                <w:lang w:val="id-ID"/>
              </w:rPr>
            </w:pPr>
            <w:r w:rsidRPr="00FD40C3">
              <w:rPr>
                <w:lang w:val="id-ID"/>
              </w:rPr>
              <w:t xml:space="preserve">      &lt;div class="col col-12 col-lg-6 mb-5"&gt;</w:t>
            </w:r>
          </w:p>
          <w:p w14:paraId="69656BF6"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72EBAD48" w14:textId="77777777" w:rsidR="002150B1" w:rsidRPr="00FD40C3" w:rsidRDefault="002150B1" w:rsidP="002150B1">
            <w:pPr>
              <w:pStyle w:val="Code"/>
              <w:rPr>
                <w:lang w:val="id-ID"/>
              </w:rPr>
            </w:pPr>
            <w:r w:rsidRPr="00FD40C3">
              <w:rPr>
                <w:lang w:val="id-ID"/>
              </w:rPr>
              <w:t xml:space="preserve">        &lt;textarea</w:t>
            </w:r>
          </w:p>
          <w:p w14:paraId="56639918" w14:textId="77777777" w:rsidR="002150B1" w:rsidRPr="00FD40C3" w:rsidRDefault="002150B1" w:rsidP="002150B1">
            <w:pPr>
              <w:pStyle w:val="Code"/>
              <w:rPr>
                <w:lang w:val="id-ID"/>
              </w:rPr>
            </w:pPr>
            <w:r w:rsidRPr="00FD40C3">
              <w:rPr>
                <w:lang w:val="id-ID"/>
              </w:rPr>
              <w:t xml:space="preserve">          class="form-control"</w:t>
            </w:r>
          </w:p>
          <w:p w14:paraId="45F503F6" w14:textId="77777777" w:rsidR="002150B1" w:rsidRPr="00FD40C3" w:rsidRDefault="002150B1" w:rsidP="002150B1">
            <w:pPr>
              <w:pStyle w:val="Code"/>
              <w:rPr>
                <w:lang w:val="id-ID"/>
              </w:rPr>
            </w:pPr>
            <w:r w:rsidRPr="00FD40C3">
              <w:rPr>
                <w:lang w:val="id-ID"/>
              </w:rPr>
              <w:t xml:space="preserve">          name="teacherAnswer"</w:t>
            </w:r>
          </w:p>
          <w:p w14:paraId="63A5D0D4" w14:textId="77777777" w:rsidR="002150B1" w:rsidRPr="00FD40C3" w:rsidRDefault="002150B1" w:rsidP="002150B1">
            <w:pPr>
              <w:pStyle w:val="Code"/>
              <w:rPr>
                <w:lang w:val="id-ID"/>
              </w:rPr>
            </w:pPr>
            <w:r w:rsidRPr="00FD40C3">
              <w:rPr>
                <w:lang w:val="id-ID"/>
              </w:rPr>
              <w:t xml:space="preserve">          id="teacherAnswer"</w:t>
            </w:r>
          </w:p>
          <w:p w14:paraId="6B493466" w14:textId="77777777" w:rsidR="002150B1" w:rsidRPr="00FD40C3" w:rsidRDefault="002150B1" w:rsidP="002150B1">
            <w:pPr>
              <w:pStyle w:val="Code"/>
              <w:rPr>
                <w:lang w:val="id-ID"/>
              </w:rPr>
            </w:pPr>
            <w:r w:rsidRPr="00FD40C3">
              <w:rPr>
                <w:lang w:val="id-ID"/>
              </w:rPr>
              <w:t xml:space="preserve">        &gt;&lt;/textarea&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class="col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class="form-label" for="studentAnswer"</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input</w:t>
            </w:r>
          </w:p>
          <w:p w14:paraId="5534C7AE" w14:textId="77777777" w:rsidR="002150B1" w:rsidRPr="00FD40C3" w:rsidRDefault="002150B1" w:rsidP="002150B1">
            <w:pPr>
              <w:pStyle w:val="Code"/>
              <w:rPr>
                <w:lang w:val="id-ID"/>
              </w:rPr>
            </w:pPr>
            <w:r w:rsidRPr="00FD40C3">
              <w:rPr>
                <w:lang w:val="id-ID"/>
              </w:rPr>
              <w:t xml:space="preserve">            class="form-control mb-3"</w:t>
            </w:r>
          </w:p>
          <w:p w14:paraId="64DD50D9" w14:textId="77777777" w:rsidR="002150B1" w:rsidRPr="00FD40C3" w:rsidRDefault="002150B1" w:rsidP="002150B1">
            <w:pPr>
              <w:pStyle w:val="Code"/>
              <w:rPr>
                <w:lang w:val="id-ID"/>
              </w:rPr>
            </w:pPr>
            <w:r w:rsidRPr="00FD40C3">
              <w:rPr>
                <w:lang w:val="id-ID"/>
              </w:rPr>
              <w:t xml:space="preserve">            type="file"</w:t>
            </w:r>
          </w:p>
          <w:p w14:paraId="19739197" w14:textId="77777777" w:rsidR="002150B1" w:rsidRPr="00FD40C3" w:rsidRDefault="002150B1" w:rsidP="002150B1">
            <w:pPr>
              <w:pStyle w:val="Code"/>
              <w:rPr>
                <w:lang w:val="id-ID"/>
              </w:rPr>
            </w:pPr>
            <w:r w:rsidRPr="00FD40C3">
              <w:rPr>
                <w:lang w:val="id-ID"/>
              </w:rPr>
              <w:t xml:space="preserve">            accept=".csv"</w:t>
            </w:r>
          </w:p>
          <w:p w14:paraId="01A511E5" w14:textId="77777777" w:rsidR="002150B1" w:rsidRPr="00FD40C3" w:rsidRDefault="002150B1" w:rsidP="002150B1">
            <w:pPr>
              <w:pStyle w:val="Code"/>
              <w:rPr>
                <w:lang w:val="id-ID"/>
              </w:rPr>
            </w:pPr>
            <w:r w:rsidRPr="00FD40C3">
              <w:rPr>
                <w:lang w:val="id-ID"/>
              </w:rPr>
              <w:t xml:space="preserve">            multiple="multiple"</w:t>
            </w:r>
          </w:p>
          <w:p w14:paraId="34AC2EF9" w14:textId="77777777" w:rsidR="002150B1" w:rsidRPr="00FD40C3" w:rsidRDefault="002150B1" w:rsidP="002150B1">
            <w:pPr>
              <w:pStyle w:val="Code"/>
              <w:rPr>
                <w:lang w:val="id-ID"/>
              </w:rPr>
            </w:pPr>
            <w:r w:rsidRPr="00FD40C3">
              <w:rPr>
                <w:lang w:val="id-ID"/>
              </w:rPr>
              <w:t xml:space="preserve">            name="studentAnswers"</w:t>
            </w:r>
          </w:p>
          <w:p w14:paraId="4C92C373" w14:textId="77777777" w:rsidR="002150B1" w:rsidRPr="00FD40C3" w:rsidRDefault="002150B1" w:rsidP="002150B1">
            <w:pPr>
              <w:pStyle w:val="Code"/>
              <w:rPr>
                <w:lang w:val="id-ID"/>
              </w:rPr>
            </w:pPr>
            <w:r w:rsidRPr="00FD40C3">
              <w:rPr>
                <w:lang w:val="id-ID"/>
              </w:rPr>
              <w:t xml:space="preserve">            id="studentAnswer"</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2C604D2C" w14:textId="77777777" w:rsidR="002150B1" w:rsidRPr="00FD40C3" w:rsidRDefault="002150B1" w:rsidP="002150B1">
            <w:pPr>
              <w:pStyle w:val="Code"/>
              <w:rPr>
                <w:lang w:val="id-ID"/>
              </w:rPr>
            </w:pPr>
            <w:r w:rsidRPr="00FD40C3">
              <w:rPr>
                <w:lang w:val="id-ID"/>
              </w:rPr>
              <w:t xml:space="preserve">          &lt;input</w:t>
            </w:r>
          </w:p>
          <w:p w14:paraId="057D67C1" w14:textId="77777777" w:rsidR="002150B1" w:rsidRPr="00FD40C3" w:rsidRDefault="002150B1" w:rsidP="002150B1">
            <w:pPr>
              <w:pStyle w:val="Code"/>
              <w:rPr>
                <w:lang w:val="id-ID"/>
              </w:rPr>
            </w:pPr>
            <w:r w:rsidRPr="00FD40C3">
              <w:rPr>
                <w:lang w:val="id-ID"/>
              </w:rPr>
              <w:t xml:space="preserve">            class="form-control mb-3"</w:t>
            </w:r>
          </w:p>
          <w:p w14:paraId="370217A1" w14:textId="77777777" w:rsidR="002150B1" w:rsidRPr="00FD40C3" w:rsidRDefault="002150B1" w:rsidP="002150B1">
            <w:pPr>
              <w:pStyle w:val="Code"/>
              <w:rPr>
                <w:lang w:val="id-ID"/>
              </w:rPr>
            </w:pPr>
            <w:r w:rsidRPr="00FD40C3">
              <w:rPr>
                <w:lang w:val="id-ID"/>
              </w:rPr>
              <w:t xml:space="preserve">            type="text"</w:t>
            </w:r>
          </w:p>
          <w:p w14:paraId="66513E06" w14:textId="77777777" w:rsidR="002150B1" w:rsidRPr="00FD40C3" w:rsidRDefault="002150B1" w:rsidP="002150B1">
            <w:pPr>
              <w:pStyle w:val="Code"/>
              <w:rPr>
                <w:lang w:val="id-ID"/>
              </w:rPr>
            </w:pPr>
            <w:r w:rsidRPr="00FD40C3">
              <w:rPr>
                <w:lang w:val="id-ID"/>
              </w:rPr>
              <w:t xml:space="preserve">            name="nameColumns"</w:t>
            </w:r>
          </w:p>
          <w:p w14:paraId="55C55168" w14:textId="77777777" w:rsidR="002150B1" w:rsidRPr="00FD40C3" w:rsidRDefault="002150B1" w:rsidP="002150B1">
            <w:pPr>
              <w:pStyle w:val="Code"/>
              <w:rPr>
                <w:lang w:val="id-ID"/>
              </w:rPr>
            </w:pPr>
            <w:r w:rsidRPr="00FD40C3">
              <w:rPr>
                <w:lang w:val="id-ID"/>
              </w:rPr>
              <w:t xml:space="preserve">            id="nameColumns"</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class="form-label" for="answerColumns"</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input</w:t>
            </w:r>
          </w:p>
          <w:p w14:paraId="45E60636" w14:textId="77777777" w:rsidR="002150B1" w:rsidRPr="00FD40C3" w:rsidRDefault="002150B1" w:rsidP="002150B1">
            <w:pPr>
              <w:pStyle w:val="Code"/>
              <w:rPr>
                <w:lang w:val="id-ID"/>
              </w:rPr>
            </w:pPr>
            <w:r w:rsidRPr="00FD40C3">
              <w:rPr>
                <w:lang w:val="id-ID"/>
              </w:rPr>
              <w:t xml:space="preserve">            class="form-control mb-3"</w:t>
            </w:r>
          </w:p>
          <w:p w14:paraId="24892334" w14:textId="77777777" w:rsidR="002150B1" w:rsidRPr="00FD40C3" w:rsidRDefault="002150B1" w:rsidP="002150B1">
            <w:pPr>
              <w:pStyle w:val="Code"/>
              <w:rPr>
                <w:lang w:val="id-ID"/>
              </w:rPr>
            </w:pPr>
            <w:r w:rsidRPr="00FD40C3">
              <w:rPr>
                <w:lang w:val="id-ID"/>
              </w:rPr>
              <w:t xml:space="preserve">            type="text"</w:t>
            </w:r>
          </w:p>
          <w:p w14:paraId="3C1856B6" w14:textId="77777777" w:rsidR="002150B1" w:rsidRPr="00FD40C3" w:rsidRDefault="002150B1" w:rsidP="002150B1">
            <w:pPr>
              <w:pStyle w:val="Code"/>
              <w:rPr>
                <w:lang w:val="id-ID"/>
              </w:rPr>
            </w:pPr>
            <w:r w:rsidRPr="00FD40C3">
              <w:rPr>
                <w:lang w:val="id-ID"/>
              </w:rPr>
              <w:t xml:space="preserve">            name="answerColumns"</w:t>
            </w:r>
          </w:p>
          <w:p w14:paraId="0CC34F46" w14:textId="77777777" w:rsidR="002150B1" w:rsidRPr="00FD40C3" w:rsidRDefault="002150B1" w:rsidP="002150B1">
            <w:pPr>
              <w:pStyle w:val="Code"/>
              <w:rPr>
                <w:lang w:val="id-ID"/>
              </w:rPr>
            </w:pPr>
            <w:r w:rsidRPr="00FD40C3">
              <w:rPr>
                <w:lang w:val="id-ID"/>
              </w:rPr>
              <w:t xml:space="preserve">            id="answerColumns"</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class="text-center"&gt;</w:t>
            </w:r>
          </w:p>
          <w:p w14:paraId="77A426E5" w14:textId="77777777" w:rsidR="002150B1" w:rsidRPr="00FD40C3" w:rsidRDefault="002150B1" w:rsidP="002150B1">
            <w:pPr>
              <w:pStyle w:val="Code"/>
              <w:rPr>
                <w:lang w:val="id-ID"/>
              </w:rPr>
            </w:pPr>
            <w:r w:rsidRPr="00FD40C3">
              <w:rPr>
                <w:lang w:val="id-ID"/>
              </w:rPr>
              <w:t xml:space="preserve">      &lt;button</w:t>
            </w:r>
          </w:p>
          <w:p w14:paraId="6F751893" w14:textId="77777777" w:rsidR="002150B1" w:rsidRPr="00FD40C3" w:rsidRDefault="002150B1" w:rsidP="002150B1">
            <w:pPr>
              <w:pStyle w:val="Code"/>
              <w:rPr>
                <w:lang w:val="id-ID"/>
              </w:rPr>
            </w:pPr>
            <w:r w:rsidRPr="00FD40C3">
              <w:rPr>
                <w:lang w:val="id-ID"/>
              </w:rPr>
              <w:t xml:space="preserve">        class="btn btn-lg btn-outline-danger mb-5"</w:t>
            </w:r>
          </w:p>
          <w:p w14:paraId="7A3CA321" w14:textId="77777777" w:rsidR="002150B1" w:rsidRPr="00FD40C3" w:rsidRDefault="002150B1" w:rsidP="002150B1">
            <w:pPr>
              <w:pStyle w:val="Code"/>
              <w:rPr>
                <w:lang w:val="id-ID"/>
              </w:rPr>
            </w:pPr>
            <w:r w:rsidRPr="00FD40C3">
              <w:rPr>
                <w:lang w:val="id-ID"/>
              </w:rPr>
              <w:t xml:space="preserve">        id="button"</w:t>
            </w:r>
          </w:p>
          <w:p w14:paraId="034B2034" w14:textId="77777777" w:rsidR="002150B1" w:rsidRPr="00FD40C3" w:rsidRDefault="002150B1" w:rsidP="002150B1">
            <w:pPr>
              <w:pStyle w:val="Code"/>
              <w:rPr>
                <w:lang w:val="id-ID"/>
              </w:rPr>
            </w:pPr>
            <w:r w:rsidRPr="00FD40C3">
              <w:rPr>
                <w:lang w:val="id-ID"/>
              </w:rPr>
              <w:t xml:space="preserve">        type="submi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button&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form&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include('footer')%&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0. views/inggris/single.ejs</w:t>
      </w:r>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include('header')%&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lt;div class="container-fluid"&gt;</w:t>
            </w:r>
          </w:p>
          <w:p w14:paraId="5860971C" w14:textId="77777777" w:rsidR="002150B1" w:rsidRPr="00FD40C3" w:rsidRDefault="002150B1" w:rsidP="002150B1">
            <w:pPr>
              <w:pStyle w:val="Code"/>
              <w:rPr>
                <w:lang w:val="id-ID"/>
              </w:rPr>
            </w:pPr>
            <w:r w:rsidRPr="00FD40C3">
              <w:rPr>
                <w:lang w:val="id-ID"/>
              </w:rPr>
              <w:t xml:space="preserve">  &lt;div class="row"&gt;</w:t>
            </w:r>
          </w:p>
          <w:p w14:paraId="0C91F999" w14:textId="77777777" w:rsidR="002150B1" w:rsidRPr="00FD40C3" w:rsidRDefault="002150B1" w:rsidP="002150B1">
            <w:pPr>
              <w:pStyle w:val="Code"/>
              <w:rPr>
                <w:lang w:val="id-ID"/>
              </w:rPr>
            </w:pPr>
            <w:r w:rsidRPr="00FD40C3">
              <w:rPr>
                <w:lang w:val="id-ID"/>
              </w:rPr>
              <w:t xml:space="preserve">    &lt;div class="col col-6"&gt;&lt;%-include('title')%&gt;&lt;/div&gt;</w:t>
            </w:r>
          </w:p>
          <w:p w14:paraId="57210FB0" w14:textId="77777777" w:rsidR="002150B1" w:rsidRPr="00FD40C3" w:rsidRDefault="002150B1" w:rsidP="002150B1">
            <w:pPr>
              <w:pStyle w:val="Code"/>
              <w:rPr>
                <w:lang w:val="id-ID"/>
              </w:rPr>
            </w:pPr>
            <w:r w:rsidRPr="00FD40C3">
              <w:rPr>
                <w:lang w:val="id-ID"/>
              </w:rPr>
              <w:t xml:space="preserve">    &lt;div class="col col-6 d-flex justify-content-end mb-5"&gt;</w:t>
            </w:r>
          </w:p>
          <w:p w14:paraId="2A63BA1E" w14:textId="77777777" w:rsidR="002150B1" w:rsidRPr="00FD40C3" w:rsidRDefault="002150B1" w:rsidP="002150B1">
            <w:pPr>
              <w:pStyle w:val="Code"/>
              <w:rPr>
                <w:lang w:val="id-ID"/>
              </w:rPr>
            </w:pPr>
            <w:r w:rsidRPr="00FD40C3">
              <w:rPr>
                <w:lang w:val="id-ID"/>
              </w:rPr>
              <w:t xml:space="preserve">      &lt;h1&gt;&lt;i class="fa-regular fa-pen-to-square"&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form action="/ens" method="post" class=""&gt;</w:t>
            </w:r>
          </w:p>
          <w:p w14:paraId="166E2DD9" w14:textId="77777777" w:rsidR="002150B1" w:rsidRPr="00FD40C3" w:rsidRDefault="002150B1" w:rsidP="002150B1">
            <w:pPr>
              <w:pStyle w:val="Code"/>
              <w:rPr>
                <w:lang w:val="id-ID"/>
              </w:rPr>
            </w:pPr>
            <w:r w:rsidRPr="00FD40C3">
              <w:rPr>
                <w:lang w:val="id-ID"/>
              </w:rPr>
              <w:t xml:space="preserve">    &lt;input type="hidden" name="language" value="Inggris" /&gt;</w:t>
            </w:r>
          </w:p>
          <w:p w14:paraId="1BE19296" w14:textId="77777777" w:rsidR="002150B1" w:rsidRPr="00FD40C3" w:rsidRDefault="002150B1" w:rsidP="002150B1">
            <w:pPr>
              <w:pStyle w:val="Code"/>
              <w:rPr>
                <w:lang w:val="id-ID"/>
              </w:rPr>
            </w:pPr>
            <w:r w:rsidRPr="00FD40C3">
              <w:rPr>
                <w:lang w:val="id-ID"/>
              </w:rPr>
              <w:t xml:space="preserve">    &lt;input type="hidden" name="docid" id="docid" /&gt;</w:t>
            </w:r>
          </w:p>
          <w:p w14:paraId="37C1332C" w14:textId="77777777" w:rsidR="002150B1" w:rsidRPr="00FD40C3" w:rsidRDefault="002150B1" w:rsidP="002150B1">
            <w:pPr>
              <w:pStyle w:val="Code"/>
              <w:rPr>
                <w:lang w:val="id-ID"/>
              </w:rPr>
            </w:pPr>
            <w:r w:rsidRPr="00FD40C3">
              <w:rPr>
                <w:lang w:val="id-ID"/>
              </w:rPr>
              <w:t xml:space="preserve">    &lt;div class="row"&gt;</w:t>
            </w:r>
          </w:p>
          <w:p w14:paraId="09D4FF0C" w14:textId="77777777" w:rsidR="002150B1" w:rsidRPr="00FD40C3" w:rsidRDefault="002150B1" w:rsidP="002150B1">
            <w:pPr>
              <w:pStyle w:val="Code"/>
              <w:rPr>
                <w:lang w:val="id-ID"/>
              </w:rPr>
            </w:pPr>
            <w:r w:rsidRPr="00FD40C3">
              <w:rPr>
                <w:lang w:val="id-ID"/>
              </w:rPr>
              <w:t xml:space="preserve">      &lt;div class="col col-12 col-lg-6 mb-5"&gt;</w:t>
            </w:r>
          </w:p>
          <w:p w14:paraId="4B491D97"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4F010677" w14:textId="77777777" w:rsidR="002150B1" w:rsidRPr="00FD40C3" w:rsidRDefault="002150B1" w:rsidP="002150B1">
            <w:pPr>
              <w:pStyle w:val="Code"/>
              <w:rPr>
                <w:lang w:val="id-ID"/>
              </w:rPr>
            </w:pPr>
            <w:r w:rsidRPr="00FD40C3">
              <w:rPr>
                <w:lang w:val="id-ID"/>
              </w:rPr>
              <w:t xml:space="preserve">        &lt;textarea</w:t>
            </w:r>
          </w:p>
          <w:p w14:paraId="7561F08C" w14:textId="77777777" w:rsidR="002150B1" w:rsidRPr="00FD40C3" w:rsidRDefault="002150B1" w:rsidP="002150B1">
            <w:pPr>
              <w:pStyle w:val="Code"/>
              <w:rPr>
                <w:lang w:val="id-ID"/>
              </w:rPr>
            </w:pPr>
            <w:r w:rsidRPr="00FD40C3">
              <w:rPr>
                <w:lang w:val="id-ID"/>
              </w:rPr>
              <w:t xml:space="preserve">          class="form-control"</w:t>
            </w:r>
          </w:p>
          <w:p w14:paraId="49562B96" w14:textId="77777777" w:rsidR="002150B1" w:rsidRPr="00FD40C3" w:rsidRDefault="002150B1" w:rsidP="002150B1">
            <w:pPr>
              <w:pStyle w:val="Code"/>
              <w:rPr>
                <w:lang w:val="id-ID"/>
              </w:rPr>
            </w:pPr>
            <w:r w:rsidRPr="00FD40C3">
              <w:rPr>
                <w:lang w:val="id-ID"/>
              </w:rPr>
              <w:t xml:space="preserve">          name="teacherAnswer"</w:t>
            </w:r>
          </w:p>
          <w:p w14:paraId="09D2F5BC" w14:textId="77777777" w:rsidR="002150B1" w:rsidRPr="00FD40C3" w:rsidRDefault="002150B1" w:rsidP="002150B1">
            <w:pPr>
              <w:pStyle w:val="Code"/>
              <w:rPr>
                <w:lang w:val="id-ID"/>
              </w:rPr>
            </w:pPr>
            <w:r w:rsidRPr="00FD40C3">
              <w:rPr>
                <w:lang w:val="id-ID"/>
              </w:rPr>
              <w:t xml:space="preserve">          id="teacherAnswer"</w:t>
            </w:r>
          </w:p>
          <w:p w14:paraId="7D29D169" w14:textId="77777777" w:rsidR="002150B1" w:rsidRPr="00FD40C3" w:rsidRDefault="002150B1" w:rsidP="002150B1">
            <w:pPr>
              <w:pStyle w:val="Code"/>
              <w:rPr>
                <w:lang w:val="id-ID"/>
              </w:rPr>
            </w:pPr>
            <w:r w:rsidRPr="00FD40C3">
              <w:rPr>
                <w:lang w:val="id-ID"/>
              </w:rPr>
              <w:t xml:space="preserve">        &gt;&lt;/textarea&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class="col col-12 col-lg-6 mb-5"&gt;</w:t>
            </w:r>
          </w:p>
          <w:p w14:paraId="66B1F5C5"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542E6D98" w14:textId="77777777" w:rsidR="002150B1" w:rsidRPr="00FD40C3" w:rsidRDefault="002150B1" w:rsidP="002150B1">
            <w:pPr>
              <w:pStyle w:val="Code"/>
              <w:rPr>
                <w:lang w:val="id-ID"/>
              </w:rPr>
            </w:pPr>
            <w:r w:rsidRPr="00FD40C3">
              <w:rPr>
                <w:lang w:val="id-ID"/>
              </w:rPr>
              <w:t xml:space="preserve">        &lt;textarea</w:t>
            </w:r>
          </w:p>
          <w:p w14:paraId="142F30B2" w14:textId="77777777" w:rsidR="002150B1" w:rsidRPr="00FD40C3" w:rsidRDefault="002150B1" w:rsidP="002150B1">
            <w:pPr>
              <w:pStyle w:val="Code"/>
              <w:rPr>
                <w:lang w:val="id-ID"/>
              </w:rPr>
            </w:pPr>
            <w:r w:rsidRPr="00FD40C3">
              <w:rPr>
                <w:lang w:val="id-ID"/>
              </w:rPr>
              <w:t xml:space="preserve">          class="form-control"</w:t>
            </w:r>
          </w:p>
          <w:p w14:paraId="716BD349" w14:textId="77777777" w:rsidR="002150B1" w:rsidRPr="00FD40C3" w:rsidRDefault="002150B1" w:rsidP="002150B1">
            <w:pPr>
              <w:pStyle w:val="Code"/>
              <w:rPr>
                <w:lang w:val="id-ID"/>
              </w:rPr>
            </w:pPr>
            <w:r w:rsidRPr="00FD40C3">
              <w:rPr>
                <w:lang w:val="id-ID"/>
              </w:rPr>
              <w:t xml:space="preserve">          name="studentAnswer"</w:t>
            </w:r>
          </w:p>
          <w:p w14:paraId="50958151" w14:textId="77777777" w:rsidR="002150B1" w:rsidRPr="00FD40C3" w:rsidRDefault="002150B1" w:rsidP="002150B1">
            <w:pPr>
              <w:pStyle w:val="Code"/>
              <w:rPr>
                <w:lang w:val="id-ID"/>
              </w:rPr>
            </w:pPr>
            <w:r w:rsidRPr="00FD40C3">
              <w:rPr>
                <w:lang w:val="id-ID"/>
              </w:rPr>
              <w:t xml:space="preserve">          id="studentAnswer"</w:t>
            </w:r>
          </w:p>
          <w:p w14:paraId="128EEC8D" w14:textId="77777777" w:rsidR="002150B1" w:rsidRPr="00FD40C3" w:rsidRDefault="002150B1" w:rsidP="002150B1">
            <w:pPr>
              <w:pStyle w:val="Code"/>
              <w:rPr>
                <w:lang w:val="id-ID"/>
              </w:rPr>
            </w:pPr>
            <w:r w:rsidRPr="00FD40C3">
              <w:rPr>
                <w:lang w:val="id-ID"/>
              </w:rPr>
              <w:t xml:space="preserve">        &gt;&lt;/textarea&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class="text-center"&gt;</w:t>
            </w:r>
          </w:p>
          <w:p w14:paraId="5C93223F" w14:textId="77777777" w:rsidR="002150B1" w:rsidRPr="00FD40C3" w:rsidRDefault="002150B1" w:rsidP="002150B1">
            <w:pPr>
              <w:pStyle w:val="Code"/>
              <w:rPr>
                <w:lang w:val="id-ID"/>
              </w:rPr>
            </w:pPr>
            <w:r w:rsidRPr="00FD40C3">
              <w:rPr>
                <w:lang w:val="id-ID"/>
              </w:rPr>
              <w:t xml:space="preserve">      &lt;button class="btn btn-lg btn-outline-warning mb-5" type="submi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button&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form&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script src="./js/milisecondDate.js"&gt;&lt;/scrip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include('footer')%&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1. views/result/bulkResult.ejs</w:t>
      </w:r>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lt;%- include("header")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lt;div class="container-fluid"&gt;</w:t>
            </w:r>
          </w:p>
          <w:p w14:paraId="6745BAE0" w14:textId="77777777" w:rsidR="002150B1" w:rsidRPr="00FD40C3" w:rsidRDefault="002150B1" w:rsidP="002150B1">
            <w:pPr>
              <w:pStyle w:val="Code"/>
              <w:rPr>
                <w:lang w:val="id-ID"/>
              </w:rPr>
            </w:pPr>
            <w:r w:rsidRPr="00FD40C3">
              <w:rPr>
                <w:lang w:val="id-ID"/>
              </w:rPr>
              <w:t xml:space="preserve">  &lt;div class="row"&gt;</w:t>
            </w:r>
          </w:p>
          <w:p w14:paraId="791F2406" w14:textId="77777777" w:rsidR="002150B1" w:rsidRPr="00FD40C3" w:rsidRDefault="002150B1" w:rsidP="002150B1">
            <w:pPr>
              <w:pStyle w:val="Code"/>
              <w:rPr>
                <w:lang w:val="id-ID"/>
              </w:rPr>
            </w:pPr>
            <w:r w:rsidRPr="00FD40C3">
              <w:rPr>
                <w:lang w:val="id-ID"/>
              </w:rPr>
              <w:t xml:space="preserve">    &lt;div class="col col-6"&gt;&lt;%- include("title") %&gt;&lt;/div&gt;</w:t>
            </w:r>
          </w:p>
          <w:p w14:paraId="3AB5F5AA" w14:textId="77777777" w:rsidR="002150B1" w:rsidRPr="00FD40C3" w:rsidRDefault="002150B1" w:rsidP="002150B1">
            <w:pPr>
              <w:pStyle w:val="Code"/>
              <w:rPr>
                <w:lang w:val="id-ID"/>
              </w:rPr>
            </w:pPr>
            <w:r w:rsidRPr="00FD40C3">
              <w:rPr>
                <w:lang w:val="id-ID"/>
              </w:rPr>
              <w:t xml:space="preserve">    &lt;div class="col col-6 d-flex justify-content-end mb-5"&gt;</w:t>
            </w:r>
          </w:p>
          <w:p w14:paraId="719E3B6B" w14:textId="77777777" w:rsidR="002150B1" w:rsidRPr="00FD40C3" w:rsidRDefault="002150B1" w:rsidP="002150B1">
            <w:pPr>
              <w:pStyle w:val="Code"/>
              <w:rPr>
                <w:lang w:val="id-ID"/>
              </w:rPr>
            </w:pPr>
            <w:r w:rsidRPr="00FD40C3">
              <w:rPr>
                <w:lang w:val="id-ID"/>
              </w:rPr>
              <w:t xml:space="preserve">      &lt;h1&gt;&lt;i class="fa-solid fa-file-csv"&gt;&lt;/i&gt;&lt;%= languag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class="form-label"&gt;Kunci Jawaban&lt;/p&gt;</w:t>
            </w:r>
          </w:p>
          <w:p w14:paraId="2C6F727E" w14:textId="77777777" w:rsidR="002150B1" w:rsidRPr="00FD40C3" w:rsidRDefault="002150B1" w:rsidP="002150B1">
            <w:pPr>
              <w:pStyle w:val="Code"/>
              <w:rPr>
                <w:lang w:val="id-ID"/>
              </w:rPr>
            </w:pPr>
            <w:r w:rsidRPr="00FD40C3">
              <w:rPr>
                <w:lang w:val="id-ID"/>
              </w:rPr>
              <w:t xml:space="preserve">    &lt;div class="form-control"&gt;</w:t>
            </w:r>
          </w:p>
          <w:p w14:paraId="4A881607" w14:textId="77777777" w:rsidR="002150B1" w:rsidRPr="00FD40C3" w:rsidRDefault="002150B1" w:rsidP="002150B1">
            <w:pPr>
              <w:pStyle w:val="Code"/>
              <w:rPr>
                <w:lang w:val="id-ID"/>
              </w:rPr>
            </w:pPr>
            <w:r w:rsidRPr="00FD40C3">
              <w:rPr>
                <w:lang w:val="id-ID"/>
              </w:rPr>
              <w:t xml:space="preserve">      &lt;p&gt;&lt;%= keyAnswer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class="text-center container-fluid"&gt;</w:t>
            </w:r>
          </w:p>
          <w:p w14:paraId="180E3220"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73A5B6CF" w14:textId="77777777" w:rsidR="002150B1" w:rsidRPr="00FD40C3" w:rsidRDefault="002150B1" w:rsidP="002150B1">
            <w:pPr>
              <w:pStyle w:val="Code"/>
              <w:rPr>
                <w:lang w:val="id-ID"/>
              </w:rPr>
            </w:pPr>
            <w:r w:rsidRPr="00FD40C3">
              <w:rPr>
                <w:lang w:val="id-ID"/>
              </w:rPr>
              <w:t xml:space="preserve">    &lt;button type="button" class="btn btn-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href="https://forms.gle/FApH5uzhVbRB4NtY9"</w:t>
            </w:r>
          </w:p>
          <w:p w14:paraId="78840E15" w14:textId="77777777" w:rsidR="002150B1" w:rsidRPr="00FD40C3" w:rsidRDefault="002150B1" w:rsidP="002150B1">
            <w:pPr>
              <w:pStyle w:val="Code"/>
              <w:rPr>
                <w:lang w:val="id-ID"/>
              </w:rPr>
            </w:pPr>
            <w:r w:rsidRPr="00FD40C3">
              <w:rPr>
                <w:lang w:val="id-ID"/>
              </w:rPr>
              <w:t xml:space="preserve">        target="_blank"</w:t>
            </w:r>
          </w:p>
          <w:p w14:paraId="7D1D3156" w14:textId="77777777" w:rsidR="002150B1" w:rsidRPr="00FD40C3" w:rsidRDefault="002150B1" w:rsidP="002150B1">
            <w:pPr>
              <w:pStyle w:val="Code"/>
              <w:rPr>
                <w:lang w:val="id-ID"/>
              </w:rPr>
            </w:pPr>
            <w:r w:rsidRPr="00FD40C3">
              <w:rPr>
                <w:lang w:val="id-ID"/>
              </w:rPr>
              <w:t xml:space="preserve">        class="link-body-emphasis"</w:t>
            </w:r>
          </w:p>
          <w:p w14:paraId="63FABE3B" w14:textId="77777777" w:rsidR="002150B1" w:rsidRPr="00FD40C3" w:rsidRDefault="002150B1" w:rsidP="002150B1">
            <w:pPr>
              <w:pStyle w:val="Code"/>
              <w:rPr>
                <w:lang w:val="id-ID"/>
              </w:rPr>
            </w:pPr>
            <w:r w:rsidRPr="00FD40C3">
              <w:rPr>
                <w:lang w:val="id-ID"/>
              </w:rPr>
              <w:t xml:space="preserve">        &gt;Survey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button&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class="form-label"&gt;Hasil Penilaian&lt;/p&gt;</w:t>
            </w:r>
          </w:p>
          <w:p w14:paraId="613542B4" w14:textId="77777777" w:rsidR="002150B1" w:rsidRPr="00FD40C3" w:rsidRDefault="002150B1" w:rsidP="002150B1">
            <w:pPr>
              <w:pStyle w:val="Code"/>
              <w:rPr>
                <w:lang w:val="id-ID"/>
              </w:rPr>
            </w:pPr>
            <w:r w:rsidRPr="00FD40C3">
              <w:rPr>
                <w:lang w:val="id-ID"/>
              </w:rPr>
              <w:t xml:space="preserve">    &lt;div class="row"&gt;</w:t>
            </w:r>
          </w:p>
          <w:p w14:paraId="534CDEE9" w14:textId="77777777" w:rsidR="002150B1" w:rsidRPr="00FD40C3" w:rsidRDefault="002150B1" w:rsidP="002150B1">
            <w:pPr>
              <w:pStyle w:val="Code"/>
              <w:rPr>
                <w:lang w:val="id-ID"/>
              </w:rPr>
            </w:pPr>
            <w:r w:rsidRPr="00FD40C3">
              <w:rPr>
                <w:lang w:val="id-ID"/>
              </w:rPr>
              <w:t xml:space="preserve">      &lt;table class="table"&gt;</w:t>
            </w:r>
          </w:p>
          <w:p w14:paraId="47108396" w14:textId="77777777" w:rsidR="002150B1" w:rsidRPr="00FD40C3" w:rsidRDefault="002150B1" w:rsidP="002150B1">
            <w:pPr>
              <w:pStyle w:val="Code"/>
              <w:rPr>
                <w:lang w:val="id-ID"/>
              </w:rPr>
            </w:pPr>
            <w:r w:rsidRPr="00FD40C3">
              <w:rPr>
                <w:lang w:val="id-ID"/>
              </w:rPr>
              <w:t xml:space="preserve">        &lt;thead&gt;</w:t>
            </w:r>
          </w:p>
          <w:p w14:paraId="5F94DD65" w14:textId="77777777" w:rsidR="002150B1" w:rsidRPr="00FD40C3" w:rsidRDefault="002150B1" w:rsidP="002150B1">
            <w:pPr>
              <w:pStyle w:val="Code"/>
              <w:rPr>
                <w:lang w:val="id-ID"/>
              </w:rPr>
            </w:pPr>
            <w:r w:rsidRPr="00FD40C3">
              <w:rPr>
                <w:lang w:val="id-ID"/>
              </w:rPr>
              <w:t xml:space="preserve">          &lt;tr&gt;</w:t>
            </w:r>
          </w:p>
          <w:p w14:paraId="6CFE459A" w14:textId="77777777" w:rsidR="002150B1" w:rsidRPr="00FD40C3" w:rsidRDefault="002150B1" w:rsidP="002150B1">
            <w:pPr>
              <w:pStyle w:val="Code"/>
              <w:rPr>
                <w:lang w:val="id-ID"/>
              </w:rPr>
            </w:pPr>
            <w:r w:rsidRPr="00FD40C3">
              <w:rPr>
                <w:lang w:val="id-ID"/>
              </w:rPr>
              <w:t xml:space="preserve">            &lt;th scope="col"&gt;Nama&lt;/th&gt;</w:t>
            </w:r>
          </w:p>
          <w:p w14:paraId="71C123F2" w14:textId="77777777" w:rsidR="002150B1" w:rsidRPr="00FD40C3" w:rsidRDefault="002150B1" w:rsidP="002150B1">
            <w:pPr>
              <w:pStyle w:val="Code"/>
              <w:rPr>
                <w:lang w:val="id-ID"/>
              </w:rPr>
            </w:pPr>
            <w:r w:rsidRPr="00FD40C3">
              <w:rPr>
                <w:lang w:val="id-ID"/>
              </w:rPr>
              <w:t xml:space="preserve">            &lt;th scope="col"&gt;Jawaban&lt;/th&gt;</w:t>
            </w:r>
          </w:p>
          <w:p w14:paraId="198CF6A0" w14:textId="77777777" w:rsidR="002150B1" w:rsidRPr="00FD40C3" w:rsidRDefault="002150B1" w:rsidP="002150B1">
            <w:pPr>
              <w:pStyle w:val="Code"/>
              <w:rPr>
                <w:lang w:val="id-ID"/>
              </w:rPr>
            </w:pPr>
            <w:r w:rsidRPr="00FD40C3">
              <w:rPr>
                <w:lang w:val="id-ID"/>
              </w:rPr>
              <w:t xml:space="preserve">            &lt;th scope="col"&gt;Nilai&lt;/th&gt;</w:t>
            </w:r>
          </w:p>
          <w:p w14:paraId="4FDE0767" w14:textId="77777777" w:rsidR="002150B1" w:rsidRPr="00FD40C3" w:rsidRDefault="002150B1" w:rsidP="002150B1">
            <w:pPr>
              <w:pStyle w:val="Code"/>
              <w:rPr>
                <w:lang w:val="id-ID"/>
              </w:rPr>
            </w:pPr>
            <w:r w:rsidRPr="00FD40C3">
              <w:rPr>
                <w:lang w:val="id-ID"/>
              </w:rPr>
              <w:t xml:space="preserve">          &lt;/tr&gt;</w:t>
            </w:r>
          </w:p>
          <w:p w14:paraId="13CEEBDD" w14:textId="77777777" w:rsidR="002150B1" w:rsidRPr="00FD40C3" w:rsidRDefault="002150B1" w:rsidP="002150B1">
            <w:pPr>
              <w:pStyle w:val="Code"/>
              <w:rPr>
                <w:lang w:val="id-ID"/>
              </w:rPr>
            </w:pPr>
            <w:r w:rsidRPr="00FD40C3">
              <w:rPr>
                <w:lang w:val="id-ID"/>
              </w:rPr>
              <w:t xml:space="preserve">        &lt;/thead&gt;</w:t>
            </w:r>
          </w:p>
          <w:p w14:paraId="043B30EA" w14:textId="77777777" w:rsidR="002150B1" w:rsidRPr="00FD40C3" w:rsidRDefault="002150B1" w:rsidP="002150B1">
            <w:pPr>
              <w:pStyle w:val="Code"/>
              <w:rPr>
                <w:lang w:val="id-ID"/>
              </w:rPr>
            </w:pPr>
            <w:r w:rsidRPr="00FD40C3">
              <w:rPr>
                <w:lang w:val="id-ID"/>
              </w:rPr>
              <w:t xml:space="preserve">        &lt;tbody&gt;</w:t>
            </w:r>
          </w:p>
          <w:p w14:paraId="6DD03A40" w14:textId="77777777" w:rsidR="002150B1" w:rsidRPr="00FD40C3" w:rsidRDefault="002150B1" w:rsidP="002150B1">
            <w:pPr>
              <w:pStyle w:val="Code"/>
              <w:rPr>
                <w:lang w:val="id-ID"/>
              </w:rPr>
            </w:pPr>
            <w:r w:rsidRPr="00FD40C3">
              <w:rPr>
                <w:lang w:val="id-ID"/>
              </w:rPr>
              <w:t xml:space="preserve">          &lt;% for( let i = 0; i &lt; givenObjectKeyLength; i++ ) { %&gt;</w:t>
            </w:r>
          </w:p>
          <w:p w14:paraId="6857A0C2" w14:textId="77777777" w:rsidR="002150B1" w:rsidRPr="00FD40C3" w:rsidRDefault="002150B1" w:rsidP="002150B1">
            <w:pPr>
              <w:pStyle w:val="Code"/>
              <w:rPr>
                <w:lang w:val="id-ID"/>
              </w:rPr>
            </w:pPr>
            <w:r w:rsidRPr="00FD40C3">
              <w:rPr>
                <w:lang w:val="id-ID"/>
              </w:rPr>
              <w:t xml:space="preserve">          &lt;tr&gt;</w:t>
            </w:r>
          </w:p>
          <w:p w14:paraId="04BF27E5" w14:textId="77777777" w:rsidR="002150B1" w:rsidRPr="00FD40C3" w:rsidRDefault="002150B1" w:rsidP="002150B1">
            <w:pPr>
              <w:pStyle w:val="Code"/>
              <w:rPr>
                <w:lang w:val="id-ID"/>
              </w:rPr>
            </w:pPr>
            <w:r w:rsidRPr="00FD40C3">
              <w:rPr>
                <w:lang w:val="id-ID"/>
              </w:rPr>
              <w:t xml:space="preserve">            &lt;td&gt;&lt;%= objectName[i] %&gt;&lt;/td&gt;</w:t>
            </w:r>
          </w:p>
          <w:p w14:paraId="346A2182" w14:textId="77777777" w:rsidR="002150B1" w:rsidRPr="00FD40C3" w:rsidRDefault="002150B1" w:rsidP="002150B1">
            <w:pPr>
              <w:pStyle w:val="Code"/>
              <w:rPr>
                <w:lang w:val="id-ID"/>
              </w:rPr>
            </w:pPr>
            <w:r w:rsidRPr="00FD40C3">
              <w:rPr>
                <w:lang w:val="id-ID"/>
              </w:rPr>
              <w:t xml:space="preserve">            &lt;td&gt;&lt;%= objectAnswer[i] %&gt;&lt;/td&gt;</w:t>
            </w:r>
          </w:p>
          <w:p w14:paraId="66943D3C" w14:textId="77777777" w:rsidR="002150B1" w:rsidRPr="00FD40C3" w:rsidRDefault="002150B1" w:rsidP="002150B1">
            <w:pPr>
              <w:pStyle w:val="Code"/>
              <w:rPr>
                <w:lang w:val="id-ID"/>
              </w:rPr>
            </w:pPr>
            <w:r w:rsidRPr="00FD40C3">
              <w:rPr>
                <w:lang w:val="id-ID"/>
              </w:rPr>
              <w:lastRenderedPageBreak/>
              <w:t xml:space="preserve">            &lt;td&gt;&lt;%= ((objectScore[i]/5)*100).toFixed(2) %&gt;%&lt;/td&gt;</w:t>
            </w:r>
          </w:p>
          <w:p w14:paraId="5FFE0BCC" w14:textId="77777777" w:rsidR="002150B1" w:rsidRPr="00FD40C3" w:rsidRDefault="002150B1" w:rsidP="002150B1">
            <w:pPr>
              <w:pStyle w:val="Code"/>
              <w:rPr>
                <w:lang w:val="id-ID"/>
              </w:rPr>
            </w:pPr>
            <w:r w:rsidRPr="00FD40C3">
              <w:rPr>
                <w:lang w:val="id-ID"/>
              </w:rPr>
              <w:t xml:space="preserve">          &lt;/tr&gt;</w:t>
            </w:r>
          </w:p>
          <w:p w14:paraId="30178B9E" w14:textId="77777777" w:rsidR="002150B1" w:rsidRPr="00FD40C3" w:rsidRDefault="002150B1" w:rsidP="002150B1">
            <w:pPr>
              <w:pStyle w:val="Code"/>
              <w:rPr>
                <w:lang w:val="id-ID"/>
              </w:rPr>
            </w:pPr>
            <w:r w:rsidRPr="00FD40C3">
              <w:rPr>
                <w:lang w:val="id-ID"/>
              </w:rPr>
              <w:t xml:space="preserve">          &lt;br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tbody&gt;</w:t>
            </w:r>
          </w:p>
          <w:p w14:paraId="3A71C2C1" w14:textId="77777777" w:rsidR="002150B1" w:rsidRPr="00FD40C3" w:rsidRDefault="002150B1" w:rsidP="002150B1">
            <w:pPr>
              <w:pStyle w:val="Code"/>
              <w:rPr>
                <w:lang w:val="id-ID"/>
              </w:rPr>
            </w:pPr>
            <w:r w:rsidRPr="00FD40C3">
              <w:rPr>
                <w:lang w:val="id-ID"/>
              </w:rPr>
              <w:t xml:space="preserve">      &lt;/table&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lt;div class="container-fluid text-center mb-2"&gt;</w:t>
            </w:r>
          </w:p>
          <w:p w14:paraId="08B46F1B" w14:textId="77777777" w:rsidR="002150B1" w:rsidRPr="00FD40C3" w:rsidRDefault="002150B1" w:rsidP="002150B1">
            <w:pPr>
              <w:pStyle w:val="Code"/>
              <w:rPr>
                <w:lang w:val="id-ID"/>
              </w:rPr>
            </w:pPr>
            <w:r w:rsidRPr="00FD40C3">
              <w:rPr>
                <w:lang w:val="id-ID"/>
              </w:rPr>
              <w:t xml:space="preserve">  &lt;button type="button" id="print" class="btn btn-secondary"&gt;</w:t>
            </w:r>
          </w:p>
          <w:p w14:paraId="0D17149C" w14:textId="77777777" w:rsidR="002150B1" w:rsidRPr="00FD40C3" w:rsidRDefault="002150B1" w:rsidP="002150B1">
            <w:pPr>
              <w:pStyle w:val="Code"/>
              <w:rPr>
                <w:lang w:val="id-ID"/>
              </w:rPr>
            </w:pPr>
            <w:r w:rsidRPr="00FD40C3">
              <w:rPr>
                <w:lang w:val="id-ID"/>
              </w:rPr>
              <w:t xml:space="preserve">    Export to PDF</w:t>
            </w:r>
          </w:p>
          <w:p w14:paraId="497E682F" w14:textId="77777777" w:rsidR="002150B1" w:rsidRPr="00FD40C3" w:rsidRDefault="002150B1" w:rsidP="002150B1">
            <w:pPr>
              <w:pStyle w:val="Code"/>
              <w:rPr>
                <w:lang w:val="id-ID"/>
              </w:rPr>
            </w:pPr>
            <w:r w:rsidRPr="00FD40C3">
              <w:rPr>
                <w:lang w:val="id-ID"/>
              </w:rPr>
              <w:t xml:space="preserve">  &lt;/button&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script src="js/printResult.js"&gt;&lt;/scrip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lt;%- include("footer")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2. views/result/singleResult.ejs</w:t>
      </w:r>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lt;%- include("header")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lt;div class="container-fluid"&gt;</w:t>
            </w:r>
          </w:p>
          <w:p w14:paraId="2EF407F8" w14:textId="77777777" w:rsidR="002150B1" w:rsidRPr="00FD40C3" w:rsidRDefault="002150B1" w:rsidP="002150B1">
            <w:pPr>
              <w:pStyle w:val="Code"/>
              <w:rPr>
                <w:lang w:val="id-ID"/>
              </w:rPr>
            </w:pPr>
            <w:r w:rsidRPr="00FD40C3">
              <w:rPr>
                <w:lang w:val="id-ID"/>
              </w:rPr>
              <w:t xml:space="preserve">  &lt;div class="row"&gt;</w:t>
            </w:r>
          </w:p>
          <w:p w14:paraId="62E2911B" w14:textId="77777777" w:rsidR="002150B1" w:rsidRPr="00FD40C3" w:rsidRDefault="002150B1" w:rsidP="002150B1">
            <w:pPr>
              <w:pStyle w:val="Code"/>
              <w:rPr>
                <w:lang w:val="id-ID"/>
              </w:rPr>
            </w:pPr>
            <w:r w:rsidRPr="00FD40C3">
              <w:rPr>
                <w:lang w:val="id-ID"/>
              </w:rPr>
              <w:t xml:space="preserve">    &lt;div class="col col-6"&gt;&lt;%- include("title") %&gt;&lt;/div&gt;</w:t>
            </w:r>
          </w:p>
          <w:p w14:paraId="28E594BF" w14:textId="77777777" w:rsidR="002150B1" w:rsidRPr="00FD40C3" w:rsidRDefault="002150B1" w:rsidP="002150B1">
            <w:pPr>
              <w:pStyle w:val="Code"/>
              <w:rPr>
                <w:lang w:val="id-ID"/>
              </w:rPr>
            </w:pPr>
            <w:r w:rsidRPr="00FD40C3">
              <w:rPr>
                <w:lang w:val="id-ID"/>
              </w:rPr>
              <w:t xml:space="preserve">    &lt;div class="col col-6 d-flex justify-content-end mb-5"&gt;</w:t>
            </w:r>
          </w:p>
          <w:p w14:paraId="0A88385C" w14:textId="77777777" w:rsidR="002150B1" w:rsidRPr="00FD40C3" w:rsidRDefault="002150B1" w:rsidP="002150B1">
            <w:pPr>
              <w:pStyle w:val="Code"/>
              <w:rPr>
                <w:lang w:val="id-ID"/>
              </w:rPr>
            </w:pPr>
            <w:r w:rsidRPr="00FD40C3">
              <w:rPr>
                <w:lang w:val="id-ID"/>
              </w:rPr>
              <w:t xml:space="preserve">      &lt;h1&gt;&lt;i class="fa-regular fa-pen-to-square"&gt;&lt;/i&gt;&lt;%= languag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class="form-label"&gt;Kunci Jawaban&lt;/p&gt;</w:t>
            </w:r>
          </w:p>
          <w:p w14:paraId="2DE5400A" w14:textId="77777777" w:rsidR="002150B1" w:rsidRPr="00FD40C3" w:rsidRDefault="002150B1" w:rsidP="002150B1">
            <w:pPr>
              <w:pStyle w:val="Code"/>
              <w:rPr>
                <w:lang w:val="id-ID"/>
              </w:rPr>
            </w:pPr>
            <w:r w:rsidRPr="00FD40C3">
              <w:rPr>
                <w:lang w:val="id-ID"/>
              </w:rPr>
              <w:t xml:space="preserve">    &lt;div class="form-control"&gt;</w:t>
            </w:r>
          </w:p>
          <w:p w14:paraId="4ED69C2B" w14:textId="77777777" w:rsidR="002150B1" w:rsidRPr="00FD40C3" w:rsidRDefault="002150B1" w:rsidP="002150B1">
            <w:pPr>
              <w:pStyle w:val="Code"/>
              <w:rPr>
                <w:lang w:val="id-ID"/>
              </w:rPr>
            </w:pPr>
            <w:r w:rsidRPr="00FD40C3">
              <w:rPr>
                <w:lang w:val="id-ID"/>
              </w:rPr>
              <w:t xml:space="preserve">      &lt;p&gt;&lt;%= keyAnswer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class="text-center container-fluid"&gt;</w:t>
            </w:r>
          </w:p>
          <w:p w14:paraId="078592C5"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2A5C4EA8" w14:textId="77777777" w:rsidR="002150B1" w:rsidRPr="00FD40C3" w:rsidRDefault="002150B1" w:rsidP="002150B1">
            <w:pPr>
              <w:pStyle w:val="Code"/>
              <w:rPr>
                <w:lang w:val="id-ID"/>
              </w:rPr>
            </w:pPr>
            <w:r w:rsidRPr="00FD40C3">
              <w:rPr>
                <w:lang w:val="id-ID"/>
              </w:rPr>
              <w:t xml:space="preserve">    &lt;button type="button" class="btn btn-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href="https://forms.gle/FApH5uzhVbRB4NtY9"</w:t>
            </w:r>
          </w:p>
          <w:p w14:paraId="03A0B23F" w14:textId="77777777" w:rsidR="002150B1" w:rsidRPr="00FD40C3" w:rsidRDefault="002150B1" w:rsidP="002150B1">
            <w:pPr>
              <w:pStyle w:val="Code"/>
              <w:rPr>
                <w:lang w:val="id-ID"/>
              </w:rPr>
            </w:pPr>
            <w:r w:rsidRPr="00FD40C3">
              <w:rPr>
                <w:lang w:val="id-ID"/>
              </w:rPr>
              <w:t xml:space="preserve">        target="_blank"</w:t>
            </w:r>
          </w:p>
          <w:p w14:paraId="46E2DDDF" w14:textId="77777777" w:rsidR="002150B1" w:rsidRPr="00FD40C3" w:rsidRDefault="002150B1" w:rsidP="002150B1">
            <w:pPr>
              <w:pStyle w:val="Code"/>
              <w:rPr>
                <w:lang w:val="id-ID"/>
              </w:rPr>
            </w:pPr>
            <w:r w:rsidRPr="00FD40C3">
              <w:rPr>
                <w:lang w:val="id-ID"/>
              </w:rPr>
              <w:t xml:space="preserve">        class="link-body-emphasis"</w:t>
            </w:r>
          </w:p>
          <w:p w14:paraId="08669CB1" w14:textId="77777777" w:rsidR="002150B1" w:rsidRPr="00FD40C3" w:rsidRDefault="002150B1" w:rsidP="002150B1">
            <w:pPr>
              <w:pStyle w:val="Code"/>
              <w:rPr>
                <w:lang w:val="id-ID"/>
              </w:rPr>
            </w:pPr>
            <w:r w:rsidRPr="00FD40C3">
              <w:rPr>
                <w:lang w:val="id-ID"/>
              </w:rPr>
              <w:t xml:space="preserve">        &gt;Survey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button&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class="form-label"&gt;</w:t>
            </w:r>
          </w:p>
          <w:p w14:paraId="6D66A11D" w14:textId="77777777" w:rsidR="002150B1" w:rsidRPr="00FD40C3" w:rsidRDefault="002150B1" w:rsidP="002150B1">
            <w:pPr>
              <w:pStyle w:val="Code"/>
              <w:rPr>
                <w:lang w:val="id-ID"/>
              </w:rPr>
            </w:pPr>
            <w:r w:rsidRPr="00FD40C3">
              <w:rPr>
                <w:lang w:val="id-ID"/>
              </w:rPr>
              <w:t xml:space="preserve">      &lt;div class="row mt-3"&gt;</w:t>
            </w:r>
          </w:p>
          <w:p w14:paraId="153FD511" w14:textId="77777777" w:rsidR="002150B1" w:rsidRPr="00FD40C3" w:rsidRDefault="002150B1" w:rsidP="002150B1">
            <w:pPr>
              <w:pStyle w:val="Code"/>
              <w:rPr>
                <w:lang w:val="id-ID"/>
              </w:rPr>
            </w:pPr>
            <w:r w:rsidRPr="00FD40C3">
              <w:rPr>
                <w:lang w:val="id-ID"/>
              </w:rPr>
              <w:t xml:space="preserve">        &lt;div class="w-auto"&gt;Jawaban&lt;/div&gt;</w:t>
            </w:r>
          </w:p>
          <w:p w14:paraId="4CDDA6A5" w14:textId="77777777" w:rsidR="002150B1" w:rsidRPr="00FD40C3" w:rsidRDefault="002150B1" w:rsidP="002150B1">
            <w:pPr>
              <w:pStyle w:val="Code"/>
              <w:rPr>
                <w:lang w:val="id-ID"/>
              </w:rPr>
            </w:pPr>
            <w:r w:rsidRPr="00FD40C3">
              <w:rPr>
                <w:lang w:val="id-ID"/>
              </w:rPr>
              <w:t xml:space="preserve">        &lt;div class="col"&gt;&lt;hr /&gt;&lt;/div&gt;</w:t>
            </w:r>
          </w:p>
          <w:p w14:paraId="6E4EEDFE" w14:textId="77777777" w:rsidR="002150B1" w:rsidRPr="00FD40C3" w:rsidRDefault="002150B1" w:rsidP="002150B1">
            <w:pPr>
              <w:pStyle w:val="Code"/>
              <w:rPr>
                <w:lang w:val="id-ID"/>
              </w:rPr>
            </w:pPr>
            <w:r w:rsidRPr="00FD40C3">
              <w:rPr>
                <w:lang w:val="id-ID"/>
              </w:rPr>
              <w:t xml:space="preserve">        &lt;div class="w-auto"&gt;&lt;%= scor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class="form-control"&gt;</w:t>
            </w:r>
          </w:p>
          <w:p w14:paraId="6F41A603" w14:textId="77777777" w:rsidR="002150B1" w:rsidRPr="00FD40C3" w:rsidRDefault="002150B1" w:rsidP="002150B1">
            <w:pPr>
              <w:pStyle w:val="Code"/>
              <w:rPr>
                <w:lang w:val="id-ID"/>
              </w:rPr>
            </w:pPr>
            <w:r w:rsidRPr="00FD40C3">
              <w:rPr>
                <w:lang w:val="id-ID"/>
              </w:rPr>
              <w:lastRenderedPageBreak/>
              <w:t xml:space="preserve">      &lt;p&gt;&lt;%= answer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lt;%- include("footer")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r w:rsidRPr="00FD40C3">
              <w:rPr>
                <w:lang w:val="id-ID"/>
              </w:rPr>
              <w:t>import nltk</w:t>
            </w:r>
          </w:p>
          <w:p w14:paraId="7384A093" w14:textId="77777777" w:rsidR="00364E7F" w:rsidRPr="00FD40C3" w:rsidRDefault="00364E7F" w:rsidP="00364E7F">
            <w:pPr>
              <w:pStyle w:val="Code"/>
              <w:rPr>
                <w:lang w:val="id-ID"/>
              </w:rPr>
            </w:pPr>
            <w:r w:rsidRPr="00FD40C3">
              <w:rPr>
                <w:lang w:val="id-ID"/>
              </w:rPr>
              <w:t>from nltk.tokenize import word_tokenize</w:t>
            </w:r>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nltk.download("punkt")</w:t>
            </w:r>
          </w:p>
          <w:p w14:paraId="06B35184" w14:textId="77777777" w:rsidR="00364E7F" w:rsidRPr="00FD40C3" w:rsidRDefault="00364E7F" w:rsidP="00364E7F">
            <w:pPr>
              <w:pStyle w:val="Code"/>
              <w:rPr>
                <w:lang w:val="id-ID"/>
              </w:rPr>
            </w:pPr>
            <w:r w:rsidRPr="00FD40C3">
              <w:rPr>
                <w:lang w:val="id-ID"/>
              </w:rPr>
              <w:t># nltk.download("averaged_perceptron_tagger")</w:t>
            </w:r>
          </w:p>
          <w:p w14:paraId="284AD7CC" w14:textId="77777777" w:rsidR="00364E7F" w:rsidRPr="00FD40C3" w:rsidRDefault="00364E7F" w:rsidP="00364E7F">
            <w:pPr>
              <w:pStyle w:val="Code"/>
              <w:rPr>
                <w:lang w:val="id-ID"/>
              </w:rPr>
            </w:pPr>
            <w:r w:rsidRPr="00FD40C3">
              <w:rPr>
                <w:lang w:val="id-ID"/>
              </w:rPr>
              <w:t>from nltk.stem import WordNetLemmatizer</w:t>
            </w:r>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nltk.download("wordnet")</w:t>
            </w:r>
          </w:p>
          <w:p w14:paraId="03B628BD" w14:textId="77777777" w:rsidR="00364E7F" w:rsidRPr="00FD40C3" w:rsidRDefault="00364E7F" w:rsidP="00364E7F">
            <w:pPr>
              <w:pStyle w:val="Code"/>
              <w:rPr>
                <w:lang w:val="id-ID"/>
              </w:rPr>
            </w:pPr>
            <w:r w:rsidRPr="00FD40C3">
              <w:rPr>
                <w:lang w:val="id-ID"/>
              </w:rPr>
              <w:t># nltk.download("omw-1.4")</w:t>
            </w:r>
          </w:p>
          <w:p w14:paraId="7E458E95" w14:textId="77777777" w:rsidR="00364E7F" w:rsidRPr="00FD40C3" w:rsidRDefault="00364E7F" w:rsidP="00364E7F">
            <w:pPr>
              <w:pStyle w:val="Code"/>
              <w:rPr>
                <w:lang w:val="id-ID"/>
              </w:rPr>
            </w:pPr>
            <w:r w:rsidRPr="00FD40C3">
              <w:rPr>
                <w:lang w:val="id-ID"/>
              </w:rPr>
              <w:t>from nltk.stem import WordNetLemmatizer</w:t>
            </w:r>
          </w:p>
          <w:p w14:paraId="4D7BE59C" w14:textId="77777777" w:rsidR="00364E7F" w:rsidRPr="00FD40C3" w:rsidRDefault="00364E7F" w:rsidP="00364E7F">
            <w:pPr>
              <w:pStyle w:val="Code"/>
              <w:rPr>
                <w:lang w:val="id-ID"/>
              </w:rPr>
            </w:pPr>
            <w:r w:rsidRPr="00FD40C3">
              <w:rPr>
                <w:lang w:val="id-ID"/>
              </w:rPr>
              <w:t>from nltk.corpus import wordnet</w:t>
            </w:r>
          </w:p>
          <w:p w14:paraId="252478B3" w14:textId="77777777" w:rsidR="00364E7F" w:rsidRPr="00FD40C3" w:rsidRDefault="00364E7F" w:rsidP="00364E7F">
            <w:pPr>
              <w:pStyle w:val="Code"/>
              <w:rPr>
                <w:lang w:val="id-ID"/>
              </w:rPr>
            </w:pPr>
            <w:r w:rsidRPr="00FD40C3">
              <w:rPr>
                <w:lang w:val="id-ID"/>
              </w:rPr>
              <w:t>from textblob import TextBlob</w:t>
            </w:r>
          </w:p>
          <w:p w14:paraId="03373B81" w14:textId="77777777" w:rsidR="00364E7F" w:rsidRPr="00FD40C3" w:rsidRDefault="00364E7F" w:rsidP="00364E7F">
            <w:pPr>
              <w:pStyle w:val="Code"/>
              <w:rPr>
                <w:lang w:val="id-ID"/>
              </w:rPr>
            </w:pPr>
            <w:r w:rsidRPr="00FD40C3">
              <w:rPr>
                <w:lang w:val="id-ID"/>
              </w:rPr>
              <w:t>import pandas as pd</w:t>
            </w:r>
          </w:p>
          <w:p w14:paraId="78F27A7C" w14:textId="77777777" w:rsidR="00364E7F" w:rsidRPr="00FD40C3" w:rsidRDefault="00364E7F" w:rsidP="00364E7F">
            <w:pPr>
              <w:pStyle w:val="Code"/>
              <w:rPr>
                <w:lang w:val="id-ID"/>
              </w:rPr>
            </w:pPr>
            <w:r w:rsidRPr="00FD40C3">
              <w:rPr>
                <w:lang w:val="id-ID"/>
              </w:rPr>
              <w:t>import string</w:t>
            </w:r>
          </w:p>
          <w:p w14:paraId="0951D0DA" w14:textId="77777777" w:rsidR="00364E7F" w:rsidRPr="00FD40C3" w:rsidRDefault="00364E7F" w:rsidP="00364E7F">
            <w:pPr>
              <w:pStyle w:val="Code"/>
              <w:rPr>
                <w:lang w:val="id-ID"/>
              </w:rPr>
            </w:pPr>
            <w:r w:rsidRPr="00FD40C3">
              <w:rPr>
                <w:lang w:val="id-ID"/>
              </w:rPr>
              <w:t>import re</w:t>
            </w:r>
          </w:p>
          <w:p w14:paraId="22C5F1AC" w14:textId="77777777" w:rsidR="00364E7F" w:rsidRPr="00FD40C3" w:rsidRDefault="00364E7F" w:rsidP="00364E7F">
            <w:pPr>
              <w:pStyle w:val="Code"/>
              <w:rPr>
                <w:lang w:val="id-ID"/>
              </w:rPr>
            </w:pPr>
            <w:r w:rsidRPr="00FD40C3">
              <w:rPr>
                <w:lang w:val="id-ID"/>
              </w:rPr>
              <w:t>import sys</w:t>
            </w:r>
          </w:p>
          <w:p w14:paraId="1ED508FC" w14:textId="77777777" w:rsidR="00364E7F" w:rsidRPr="00FD40C3" w:rsidRDefault="00364E7F" w:rsidP="00364E7F">
            <w:pPr>
              <w:pStyle w:val="Code"/>
              <w:rPr>
                <w:lang w:val="id-ID"/>
              </w:rPr>
            </w:pPr>
            <w:r w:rsidRPr="00FD40C3">
              <w:rPr>
                <w:lang w:val="id-ID"/>
              </w:rPr>
              <w:t>from nltk.corpus import stopwords</w:t>
            </w:r>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nltk.download("stopwords")</w:t>
            </w:r>
          </w:p>
          <w:p w14:paraId="7B9503E0" w14:textId="77777777" w:rsidR="00364E7F" w:rsidRPr="00FD40C3" w:rsidRDefault="00364E7F" w:rsidP="00364E7F">
            <w:pPr>
              <w:pStyle w:val="Code"/>
              <w:rPr>
                <w:lang w:val="id-ID"/>
              </w:rPr>
            </w:pPr>
            <w:r w:rsidRPr="00FD40C3">
              <w:rPr>
                <w:lang w:val="id-ID"/>
              </w:rPr>
              <w:t>from nltk.stem import SnowballStemmer</w:t>
            </w:r>
          </w:p>
          <w:p w14:paraId="1EC2AE93" w14:textId="77777777" w:rsidR="00364E7F" w:rsidRPr="00FD40C3" w:rsidRDefault="00364E7F" w:rsidP="00364E7F">
            <w:pPr>
              <w:pStyle w:val="Code"/>
              <w:rPr>
                <w:lang w:val="id-ID"/>
              </w:rPr>
            </w:pPr>
            <w:r w:rsidRPr="00FD40C3">
              <w:rPr>
                <w:lang w:val="id-ID"/>
              </w:rPr>
              <w:t>from textblob import TextBlob</w:t>
            </w:r>
          </w:p>
          <w:p w14:paraId="2DAFFD2B" w14:textId="77777777" w:rsidR="00364E7F" w:rsidRPr="00FD40C3" w:rsidRDefault="00364E7F" w:rsidP="00364E7F">
            <w:pPr>
              <w:pStyle w:val="Code"/>
              <w:rPr>
                <w:lang w:val="id-ID"/>
              </w:rPr>
            </w:pPr>
            <w:r w:rsidRPr="00FD40C3">
              <w:rPr>
                <w:lang w:val="id-ID"/>
              </w:rPr>
              <w:t>import re</w:t>
            </w:r>
          </w:p>
          <w:p w14:paraId="53902433" w14:textId="77777777" w:rsidR="00364E7F" w:rsidRPr="00FD40C3" w:rsidRDefault="00364E7F" w:rsidP="00364E7F">
            <w:pPr>
              <w:pStyle w:val="Code"/>
              <w:rPr>
                <w:lang w:val="id-ID"/>
              </w:rPr>
            </w:pPr>
            <w:r w:rsidRPr="00FD40C3">
              <w:rPr>
                <w:lang w:val="id-ID"/>
              </w:rPr>
              <w:t>from sklearn.feature_extraction.text import TfidfVectorizer</w:t>
            </w:r>
          </w:p>
          <w:p w14:paraId="5BC9A09A" w14:textId="77777777" w:rsidR="00364E7F" w:rsidRPr="00FD40C3" w:rsidRDefault="00364E7F" w:rsidP="00364E7F">
            <w:pPr>
              <w:pStyle w:val="Code"/>
              <w:rPr>
                <w:lang w:val="id-ID"/>
              </w:rPr>
            </w:pPr>
            <w:r w:rsidRPr="00FD40C3">
              <w:rPr>
                <w:lang w:val="id-ID"/>
              </w:rPr>
              <w:t>from sklearn.feature_extraction.text import CountVectorizer</w:t>
            </w:r>
          </w:p>
          <w:p w14:paraId="6123193F" w14:textId="77777777" w:rsidR="00364E7F" w:rsidRPr="00FD40C3" w:rsidRDefault="00364E7F" w:rsidP="00364E7F">
            <w:pPr>
              <w:pStyle w:val="Code"/>
              <w:rPr>
                <w:lang w:val="id-ID"/>
              </w:rPr>
            </w:pPr>
            <w:r w:rsidRPr="00FD40C3">
              <w:rPr>
                <w:lang w:val="id-ID"/>
              </w:rPr>
              <w:t>from sklearn.feature_extraction.text import TfidfTransformer</w:t>
            </w:r>
          </w:p>
          <w:p w14:paraId="1A8C75E8" w14:textId="77777777" w:rsidR="00364E7F" w:rsidRPr="00FD40C3" w:rsidRDefault="00364E7F" w:rsidP="00364E7F">
            <w:pPr>
              <w:pStyle w:val="Code"/>
              <w:rPr>
                <w:lang w:val="id-ID"/>
              </w:rPr>
            </w:pPr>
            <w:r w:rsidRPr="00FD40C3">
              <w:rPr>
                <w:lang w:val="id-ID"/>
              </w:rPr>
              <w:t>from sklearn.metrics.pairwise import cosine_similarity</w:t>
            </w:r>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markdown]</w:t>
            </w:r>
          </w:p>
          <w:p w14:paraId="743F2640" w14:textId="77777777" w:rsidR="00364E7F" w:rsidRPr="00FD40C3" w:rsidRDefault="00364E7F" w:rsidP="00364E7F">
            <w:pPr>
              <w:pStyle w:val="Code"/>
              <w:rPr>
                <w:lang w:val="id-ID"/>
              </w:rPr>
            </w:pPr>
            <w:r w:rsidRPr="00FD40C3">
              <w:rPr>
                <w:lang w:val="id-ID"/>
              </w:rPr>
              <w:t># **Importing Datase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r w:rsidRPr="00FD40C3">
              <w:rPr>
                <w:lang w:val="id-ID"/>
              </w:rPr>
              <w:t>full_df = pd.read_csv(f"{sys.argv[1]}.csv")</w:t>
            </w:r>
          </w:p>
          <w:p w14:paraId="0D77ECC4" w14:textId="77777777" w:rsidR="00364E7F" w:rsidRPr="00FD40C3" w:rsidRDefault="00364E7F" w:rsidP="00364E7F">
            <w:pPr>
              <w:pStyle w:val="Code"/>
              <w:rPr>
                <w:lang w:val="id-ID"/>
              </w:rPr>
            </w:pPr>
            <w:r w:rsidRPr="00FD40C3">
              <w:rPr>
                <w:lang w:val="id-ID"/>
              </w:rPr>
              <w:t>full_df</w:t>
            </w:r>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markdown]</w:t>
            </w:r>
          </w:p>
          <w:p w14:paraId="24AB5F1A" w14:textId="77777777" w:rsidR="00364E7F" w:rsidRPr="00FD40C3" w:rsidRDefault="00364E7F" w:rsidP="00364E7F">
            <w:pPr>
              <w:pStyle w:val="Code"/>
              <w:rPr>
                <w:lang w:val="id-ID"/>
              </w:rPr>
            </w:pPr>
            <w:r w:rsidRPr="00FD40C3">
              <w:rPr>
                <w:lang w:val="id-ID"/>
              </w:rPr>
              <w:t># **Text Preprocessing**</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markdown]</w:t>
            </w:r>
          </w:p>
          <w:p w14:paraId="1024C2AC" w14:textId="77777777" w:rsidR="00364E7F" w:rsidRPr="00FD40C3" w:rsidRDefault="00364E7F" w:rsidP="00364E7F">
            <w:pPr>
              <w:pStyle w:val="Code"/>
              <w:rPr>
                <w:lang w:val="id-ID"/>
              </w:rPr>
            </w:pPr>
            <w:r w:rsidRPr="00FD40C3">
              <w:rPr>
                <w:lang w:val="id-ID"/>
              </w:rPr>
              <w:t># Spelling Correction</w:t>
            </w:r>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Spelling Correction</w:t>
            </w:r>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r w:rsidRPr="00FD40C3">
              <w:rPr>
                <w:lang w:val="id-ID"/>
              </w:rPr>
              <w:t>full_df["keyAnswer"] = full_df["keyAnswer"].astype(str)</w:t>
            </w:r>
          </w:p>
          <w:p w14:paraId="60333B43" w14:textId="77777777" w:rsidR="00364E7F" w:rsidRPr="00FD40C3" w:rsidRDefault="00364E7F" w:rsidP="00364E7F">
            <w:pPr>
              <w:pStyle w:val="Code"/>
              <w:rPr>
                <w:lang w:val="id-ID"/>
              </w:rPr>
            </w:pPr>
            <w:r w:rsidRPr="00FD40C3">
              <w:rPr>
                <w:lang w:val="id-ID"/>
              </w:rPr>
              <w:lastRenderedPageBreak/>
              <w:t>full_df["keySpell"] = full_df["keyAnswer"].apply(</w:t>
            </w:r>
          </w:p>
          <w:p w14:paraId="28755E45" w14:textId="77777777" w:rsidR="00364E7F" w:rsidRPr="00FD40C3" w:rsidRDefault="00364E7F" w:rsidP="00364E7F">
            <w:pPr>
              <w:pStyle w:val="Code"/>
              <w:rPr>
                <w:lang w:val="id-ID"/>
              </w:rPr>
            </w:pPr>
            <w:r w:rsidRPr="00FD40C3">
              <w:rPr>
                <w:lang w:val="id-ID"/>
              </w:rPr>
              <w:t xml:space="preserve">    lambda txt: "".join(TextBlob(txt).correc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r w:rsidRPr="00FD40C3">
              <w:rPr>
                <w:lang w:val="id-ID"/>
              </w:rPr>
              <w:t>full_df["studentAnswer"] = full_df["studentAnswer"].astype(str)</w:t>
            </w:r>
          </w:p>
          <w:p w14:paraId="0D726CBF" w14:textId="77777777" w:rsidR="00364E7F" w:rsidRPr="00FD40C3" w:rsidRDefault="00364E7F" w:rsidP="00364E7F">
            <w:pPr>
              <w:pStyle w:val="Code"/>
              <w:rPr>
                <w:lang w:val="id-ID"/>
              </w:rPr>
            </w:pPr>
            <w:r w:rsidRPr="00FD40C3">
              <w:rPr>
                <w:lang w:val="id-ID"/>
              </w:rPr>
              <w:t>full_df["studentSpell"] = full_df["studentAnswer"].apply(</w:t>
            </w:r>
          </w:p>
          <w:p w14:paraId="79C29EBE" w14:textId="77777777" w:rsidR="00364E7F" w:rsidRPr="00FD40C3" w:rsidRDefault="00364E7F" w:rsidP="00364E7F">
            <w:pPr>
              <w:pStyle w:val="Code"/>
              <w:rPr>
                <w:lang w:val="id-ID"/>
              </w:rPr>
            </w:pPr>
            <w:r w:rsidRPr="00FD40C3">
              <w:rPr>
                <w:lang w:val="id-ID"/>
              </w:rPr>
              <w:t xml:space="preserve">    lambda txt: "".join(TextBlob(txt).correc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r w:rsidRPr="00FD40C3">
              <w:rPr>
                <w:lang w:val="id-ID"/>
              </w:rPr>
              <w:t>full_df[["keyAnswer", "keySpell"]]</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markdown]</w:t>
            </w:r>
          </w:p>
          <w:p w14:paraId="6E43D20B" w14:textId="77777777" w:rsidR="00364E7F" w:rsidRPr="00FD40C3" w:rsidRDefault="00364E7F" w:rsidP="00364E7F">
            <w:pPr>
              <w:pStyle w:val="Code"/>
              <w:rPr>
                <w:lang w:val="id-ID"/>
              </w:rPr>
            </w:pPr>
            <w:r w:rsidRPr="00FD40C3">
              <w:rPr>
                <w:lang w:val="id-ID"/>
              </w:rPr>
              <w:t># Converting Abbreviation</w:t>
            </w:r>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r w:rsidRPr="00FD40C3">
              <w:rPr>
                <w:lang w:val="id-ID"/>
              </w:rPr>
              <w:t>contractions_dict = {</w:t>
            </w:r>
          </w:p>
          <w:p w14:paraId="68030AF3" w14:textId="77777777" w:rsidR="00364E7F" w:rsidRPr="00FD40C3" w:rsidRDefault="00364E7F" w:rsidP="00364E7F">
            <w:pPr>
              <w:pStyle w:val="Code"/>
              <w:rPr>
                <w:lang w:val="id-ID"/>
              </w:rPr>
            </w:pPr>
            <w:r w:rsidRPr="00FD40C3">
              <w:rPr>
                <w:lang w:val="id-ID"/>
              </w:rPr>
              <w:t xml:space="preserve">    "'s": " is",</w:t>
            </w:r>
          </w:p>
          <w:p w14:paraId="57C7EC56" w14:textId="77777777" w:rsidR="00364E7F" w:rsidRPr="00FD40C3" w:rsidRDefault="00364E7F" w:rsidP="00364E7F">
            <w:pPr>
              <w:pStyle w:val="Code"/>
              <w:rPr>
                <w:lang w:val="id-ID"/>
              </w:rPr>
            </w:pPr>
            <w:r w:rsidRPr="00FD40C3">
              <w:rPr>
                <w:lang w:val="id-ID"/>
              </w:rPr>
              <w:t xml:space="preserve">    "ain't": "is not",</w:t>
            </w:r>
          </w:p>
          <w:p w14:paraId="2BC273D6" w14:textId="77777777" w:rsidR="00364E7F" w:rsidRPr="00FD40C3" w:rsidRDefault="00364E7F" w:rsidP="00364E7F">
            <w:pPr>
              <w:pStyle w:val="Code"/>
              <w:rPr>
                <w:lang w:val="id-ID"/>
              </w:rPr>
            </w:pPr>
            <w:r w:rsidRPr="00FD40C3">
              <w:rPr>
                <w:lang w:val="id-ID"/>
              </w:rPr>
              <w:t xml:space="preserve">    "aren't": "are not",</w:t>
            </w:r>
          </w:p>
          <w:p w14:paraId="5DE2B55A" w14:textId="77777777" w:rsidR="00364E7F" w:rsidRPr="00FD40C3" w:rsidRDefault="00364E7F" w:rsidP="00364E7F">
            <w:pPr>
              <w:pStyle w:val="Code"/>
              <w:rPr>
                <w:lang w:val="id-ID"/>
              </w:rPr>
            </w:pPr>
            <w:r w:rsidRPr="00FD40C3">
              <w:rPr>
                <w:lang w:val="id-ID"/>
              </w:rPr>
              <w:t xml:space="preserve">    "can't": "cannot",</w:t>
            </w:r>
          </w:p>
          <w:p w14:paraId="5D542B04" w14:textId="77777777" w:rsidR="00364E7F" w:rsidRPr="00FD40C3" w:rsidRDefault="00364E7F" w:rsidP="00364E7F">
            <w:pPr>
              <w:pStyle w:val="Code"/>
              <w:rPr>
                <w:lang w:val="id-ID"/>
              </w:rPr>
            </w:pPr>
            <w:r w:rsidRPr="00FD40C3">
              <w:rPr>
                <w:lang w:val="id-ID"/>
              </w:rPr>
              <w:t xml:space="preserve">    "can't've": "cannot have",</w:t>
            </w:r>
          </w:p>
          <w:p w14:paraId="010312D2" w14:textId="77777777" w:rsidR="00364E7F" w:rsidRPr="00FD40C3" w:rsidRDefault="00364E7F" w:rsidP="00364E7F">
            <w:pPr>
              <w:pStyle w:val="Code"/>
              <w:rPr>
                <w:lang w:val="id-ID"/>
              </w:rPr>
            </w:pPr>
            <w:r w:rsidRPr="00FD40C3">
              <w:rPr>
                <w:lang w:val="id-ID"/>
              </w:rPr>
              <w:t xml:space="preserve">    "'cause": "because",</w:t>
            </w:r>
          </w:p>
          <w:p w14:paraId="6DF5B803" w14:textId="77777777" w:rsidR="00364E7F" w:rsidRPr="00FD40C3" w:rsidRDefault="00364E7F" w:rsidP="00364E7F">
            <w:pPr>
              <w:pStyle w:val="Code"/>
              <w:rPr>
                <w:lang w:val="id-ID"/>
              </w:rPr>
            </w:pPr>
            <w:r w:rsidRPr="00FD40C3">
              <w:rPr>
                <w:lang w:val="id-ID"/>
              </w:rPr>
              <w:t xml:space="preserve">    "could've": "could have",</w:t>
            </w:r>
          </w:p>
          <w:p w14:paraId="06A12E00" w14:textId="77777777" w:rsidR="00364E7F" w:rsidRPr="00FD40C3" w:rsidRDefault="00364E7F" w:rsidP="00364E7F">
            <w:pPr>
              <w:pStyle w:val="Code"/>
              <w:rPr>
                <w:lang w:val="id-ID"/>
              </w:rPr>
            </w:pPr>
            <w:r w:rsidRPr="00FD40C3">
              <w:rPr>
                <w:lang w:val="id-ID"/>
              </w:rPr>
              <w:t xml:space="preserve">    "couldn't": "could not",</w:t>
            </w:r>
          </w:p>
          <w:p w14:paraId="706E6C05" w14:textId="77777777" w:rsidR="00364E7F" w:rsidRPr="00FD40C3" w:rsidRDefault="00364E7F" w:rsidP="00364E7F">
            <w:pPr>
              <w:pStyle w:val="Code"/>
              <w:rPr>
                <w:lang w:val="id-ID"/>
              </w:rPr>
            </w:pPr>
            <w:r w:rsidRPr="00FD40C3">
              <w:rPr>
                <w:lang w:val="id-ID"/>
              </w:rPr>
              <w:t xml:space="preserve">    "couldn't've": "could not have",</w:t>
            </w:r>
          </w:p>
          <w:p w14:paraId="5732FA98" w14:textId="77777777" w:rsidR="00364E7F" w:rsidRPr="00FD40C3" w:rsidRDefault="00364E7F" w:rsidP="00364E7F">
            <w:pPr>
              <w:pStyle w:val="Code"/>
              <w:rPr>
                <w:lang w:val="id-ID"/>
              </w:rPr>
            </w:pPr>
            <w:r w:rsidRPr="00FD40C3">
              <w:rPr>
                <w:lang w:val="id-ID"/>
              </w:rPr>
              <w:t xml:space="preserve">    "didn't": "did not",</w:t>
            </w:r>
          </w:p>
          <w:p w14:paraId="59C47FF2" w14:textId="77777777" w:rsidR="00364E7F" w:rsidRPr="00FD40C3" w:rsidRDefault="00364E7F" w:rsidP="00364E7F">
            <w:pPr>
              <w:pStyle w:val="Code"/>
              <w:rPr>
                <w:lang w:val="id-ID"/>
              </w:rPr>
            </w:pPr>
            <w:r w:rsidRPr="00FD40C3">
              <w:rPr>
                <w:lang w:val="id-ID"/>
              </w:rPr>
              <w:t xml:space="preserve">    "doesn't": "does not",</w:t>
            </w:r>
          </w:p>
          <w:p w14:paraId="626D41E0" w14:textId="77777777" w:rsidR="00364E7F" w:rsidRPr="00FD40C3" w:rsidRDefault="00364E7F" w:rsidP="00364E7F">
            <w:pPr>
              <w:pStyle w:val="Code"/>
              <w:rPr>
                <w:lang w:val="id-ID"/>
              </w:rPr>
            </w:pPr>
            <w:r w:rsidRPr="00FD40C3">
              <w:rPr>
                <w:lang w:val="id-ID"/>
              </w:rPr>
              <w:t xml:space="preserve">    "don't": "do not",</w:t>
            </w:r>
          </w:p>
          <w:p w14:paraId="14851BD9" w14:textId="77777777" w:rsidR="00364E7F" w:rsidRPr="00FD40C3" w:rsidRDefault="00364E7F" w:rsidP="00364E7F">
            <w:pPr>
              <w:pStyle w:val="Code"/>
              <w:rPr>
                <w:lang w:val="id-ID"/>
              </w:rPr>
            </w:pPr>
            <w:r w:rsidRPr="00FD40C3">
              <w:rPr>
                <w:lang w:val="id-ID"/>
              </w:rPr>
              <w:t xml:space="preserve">    "hadn't": "had not",</w:t>
            </w:r>
          </w:p>
          <w:p w14:paraId="518A15C5" w14:textId="77777777" w:rsidR="00364E7F" w:rsidRPr="00FD40C3" w:rsidRDefault="00364E7F" w:rsidP="00364E7F">
            <w:pPr>
              <w:pStyle w:val="Code"/>
              <w:rPr>
                <w:lang w:val="id-ID"/>
              </w:rPr>
            </w:pPr>
            <w:r w:rsidRPr="00FD40C3">
              <w:rPr>
                <w:lang w:val="id-ID"/>
              </w:rPr>
              <w:t xml:space="preserve">    "hadn't've": "had not have",</w:t>
            </w:r>
          </w:p>
          <w:p w14:paraId="3971FA69" w14:textId="77777777" w:rsidR="00364E7F" w:rsidRPr="00FD40C3" w:rsidRDefault="00364E7F" w:rsidP="00364E7F">
            <w:pPr>
              <w:pStyle w:val="Code"/>
              <w:rPr>
                <w:lang w:val="id-ID"/>
              </w:rPr>
            </w:pPr>
            <w:r w:rsidRPr="00FD40C3">
              <w:rPr>
                <w:lang w:val="id-ID"/>
              </w:rPr>
              <w:t xml:space="preserve">    "hasn't": "has not",</w:t>
            </w:r>
          </w:p>
          <w:p w14:paraId="64A071CC" w14:textId="77777777" w:rsidR="00364E7F" w:rsidRPr="00FD40C3" w:rsidRDefault="00364E7F" w:rsidP="00364E7F">
            <w:pPr>
              <w:pStyle w:val="Code"/>
              <w:rPr>
                <w:lang w:val="id-ID"/>
              </w:rPr>
            </w:pPr>
            <w:r w:rsidRPr="00FD40C3">
              <w:rPr>
                <w:lang w:val="id-ID"/>
              </w:rPr>
              <w:t xml:space="preserve">    "haven't": "have not",</w:t>
            </w:r>
          </w:p>
          <w:p w14:paraId="7A3A8F46" w14:textId="77777777" w:rsidR="00364E7F" w:rsidRPr="00FD40C3" w:rsidRDefault="00364E7F" w:rsidP="00364E7F">
            <w:pPr>
              <w:pStyle w:val="Code"/>
              <w:rPr>
                <w:lang w:val="id-ID"/>
              </w:rPr>
            </w:pPr>
            <w:r w:rsidRPr="00FD40C3">
              <w:rPr>
                <w:lang w:val="id-ID"/>
              </w:rPr>
              <w:t xml:space="preserve">    "he'd": "he would",</w:t>
            </w:r>
          </w:p>
          <w:p w14:paraId="33976D69" w14:textId="77777777" w:rsidR="00364E7F" w:rsidRPr="00FD40C3" w:rsidRDefault="00364E7F" w:rsidP="00364E7F">
            <w:pPr>
              <w:pStyle w:val="Code"/>
              <w:rPr>
                <w:lang w:val="id-ID"/>
              </w:rPr>
            </w:pPr>
            <w:r w:rsidRPr="00FD40C3">
              <w:rPr>
                <w:lang w:val="id-ID"/>
              </w:rPr>
              <w:t xml:space="preserve">    "he'd've": "he would have",</w:t>
            </w:r>
          </w:p>
          <w:p w14:paraId="534D2E15" w14:textId="77777777" w:rsidR="00364E7F" w:rsidRPr="00FD40C3" w:rsidRDefault="00364E7F" w:rsidP="00364E7F">
            <w:pPr>
              <w:pStyle w:val="Code"/>
              <w:rPr>
                <w:lang w:val="id-ID"/>
              </w:rPr>
            </w:pPr>
            <w:r w:rsidRPr="00FD40C3">
              <w:rPr>
                <w:lang w:val="id-ID"/>
              </w:rPr>
              <w:t xml:space="preserve">    "he'll": "he will",</w:t>
            </w:r>
          </w:p>
          <w:p w14:paraId="52EDCCC5" w14:textId="77777777" w:rsidR="00364E7F" w:rsidRPr="00FD40C3" w:rsidRDefault="00364E7F" w:rsidP="00364E7F">
            <w:pPr>
              <w:pStyle w:val="Code"/>
              <w:rPr>
                <w:lang w:val="id-ID"/>
              </w:rPr>
            </w:pPr>
            <w:r w:rsidRPr="00FD40C3">
              <w:rPr>
                <w:lang w:val="id-ID"/>
              </w:rPr>
              <w:t xml:space="preserve">    "he'll've": "he he will have",</w:t>
            </w:r>
          </w:p>
          <w:p w14:paraId="07D5860D" w14:textId="77777777" w:rsidR="00364E7F" w:rsidRPr="00FD40C3" w:rsidRDefault="00364E7F" w:rsidP="00364E7F">
            <w:pPr>
              <w:pStyle w:val="Code"/>
              <w:rPr>
                <w:lang w:val="id-ID"/>
              </w:rPr>
            </w:pPr>
            <w:r w:rsidRPr="00FD40C3">
              <w:rPr>
                <w:lang w:val="id-ID"/>
              </w:rPr>
              <w:t xml:space="preserve">    "he's": "he is",</w:t>
            </w:r>
          </w:p>
          <w:p w14:paraId="25844417" w14:textId="77777777" w:rsidR="00364E7F" w:rsidRPr="00FD40C3" w:rsidRDefault="00364E7F" w:rsidP="00364E7F">
            <w:pPr>
              <w:pStyle w:val="Code"/>
              <w:rPr>
                <w:lang w:val="id-ID"/>
              </w:rPr>
            </w:pPr>
            <w:r w:rsidRPr="00FD40C3">
              <w:rPr>
                <w:lang w:val="id-ID"/>
              </w:rPr>
              <w:t xml:space="preserve">    "how'd": "how did",</w:t>
            </w:r>
          </w:p>
          <w:p w14:paraId="5E34F601" w14:textId="77777777" w:rsidR="00364E7F" w:rsidRPr="00FD40C3" w:rsidRDefault="00364E7F" w:rsidP="00364E7F">
            <w:pPr>
              <w:pStyle w:val="Code"/>
              <w:rPr>
                <w:lang w:val="id-ID"/>
              </w:rPr>
            </w:pPr>
            <w:r w:rsidRPr="00FD40C3">
              <w:rPr>
                <w:lang w:val="id-ID"/>
              </w:rPr>
              <w:t xml:space="preserve">    "how'd'y": "how do you",</w:t>
            </w:r>
          </w:p>
          <w:p w14:paraId="30CE616D" w14:textId="77777777" w:rsidR="00364E7F" w:rsidRPr="00FD40C3" w:rsidRDefault="00364E7F" w:rsidP="00364E7F">
            <w:pPr>
              <w:pStyle w:val="Code"/>
              <w:rPr>
                <w:lang w:val="id-ID"/>
              </w:rPr>
            </w:pPr>
            <w:r w:rsidRPr="00FD40C3">
              <w:rPr>
                <w:lang w:val="id-ID"/>
              </w:rPr>
              <w:t xml:space="preserve">    "how'll": "how will",</w:t>
            </w:r>
          </w:p>
          <w:p w14:paraId="787C5D00" w14:textId="77777777" w:rsidR="00364E7F" w:rsidRPr="00FD40C3" w:rsidRDefault="00364E7F" w:rsidP="00364E7F">
            <w:pPr>
              <w:pStyle w:val="Code"/>
              <w:rPr>
                <w:lang w:val="id-ID"/>
              </w:rPr>
            </w:pPr>
            <w:r w:rsidRPr="00FD40C3">
              <w:rPr>
                <w:lang w:val="id-ID"/>
              </w:rPr>
              <w:t xml:space="preserve">    "how's": "how is",</w:t>
            </w:r>
          </w:p>
          <w:p w14:paraId="5608B100" w14:textId="77777777" w:rsidR="00364E7F" w:rsidRPr="00FD40C3" w:rsidRDefault="00364E7F" w:rsidP="00364E7F">
            <w:pPr>
              <w:pStyle w:val="Code"/>
              <w:rPr>
                <w:lang w:val="id-ID"/>
              </w:rPr>
            </w:pPr>
            <w:r w:rsidRPr="00FD40C3">
              <w:rPr>
                <w:lang w:val="id-ID"/>
              </w:rPr>
              <w:t xml:space="preserve">    "I'd": "I would",</w:t>
            </w:r>
          </w:p>
          <w:p w14:paraId="267B2B56" w14:textId="77777777" w:rsidR="00364E7F" w:rsidRPr="00FD40C3" w:rsidRDefault="00364E7F" w:rsidP="00364E7F">
            <w:pPr>
              <w:pStyle w:val="Code"/>
              <w:rPr>
                <w:lang w:val="id-ID"/>
              </w:rPr>
            </w:pPr>
            <w:r w:rsidRPr="00FD40C3">
              <w:rPr>
                <w:lang w:val="id-ID"/>
              </w:rPr>
              <w:t xml:space="preserve">    "I'd've": "I would have",</w:t>
            </w:r>
          </w:p>
          <w:p w14:paraId="5E3A5004" w14:textId="77777777" w:rsidR="00364E7F" w:rsidRPr="00FD40C3" w:rsidRDefault="00364E7F" w:rsidP="00364E7F">
            <w:pPr>
              <w:pStyle w:val="Code"/>
              <w:rPr>
                <w:lang w:val="id-ID"/>
              </w:rPr>
            </w:pPr>
            <w:r w:rsidRPr="00FD40C3">
              <w:rPr>
                <w:lang w:val="id-ID"/>
              </w:rPr>
              <w:t xml:space="preserve">    "I'll": "I will",</w:t>
            </w:r>
          </w:p>
          <w:p w14:paraId="7E1C981E" w14:textId="77777777" w:rsidR="00364E7F" w:rsidRPr="00FD40C3" w:rsidRDefault="00364E7F" w:rsidP="00364E7F">
            <w:pPr>
              <w:pStyle w:val="Code"/>
              <w:rPr>
                <w:lang w:val="id-ID"/>
              </w:rPr>
            </w:pPr>
            <w:r w:rsidRPr="00FD40C3">
              <w:rPr>
                <w:lang w:val="id-ID"/>
              </w:rPr>
              <w:t xml:space="preserve">    "I'll've": "I will have",</w:t>
            </w:r>
          </w:p>
          <w:p w14:paraId="2A04C1F8" w14:textId="77777777" w:rsidR="00364E7F" w:rsidRPr="00FD40C3" w:rsidRDefault="00364E7F" w:rsidP="00364E7F">
            <w:pPr>
              <w:pStyle w:val="Code"/>
              <w:rPr>
                <w:lang w:val="id-ID"/>
              </w:rPr>
            </w:pPr>
            <w:r w:rsidRPr="00FD40C3">
              <w:rPr>
                <w:lang w:val="id-ID"/>
              </w:rPr>
              <w:t xml:space="preserve">    "I'm": "I am",</w:t>
            </w:r>
          </w:p>
          <w:p w14:paraId="1391FF5E" w14:textId="77777777" w:rsidR="00364E7F" w:rsidRPr="00FD40C3" w:rsidRDefault="00364E7F" w:rsidP="00364E7F">
            <w:pPr>
              <w:pStyle w:val="Code"/>
              <w:rPr>
                <w:lang w:val="id-ID"/>
              </w:rPr>
            </w:pPr>
            <w:r w:rsidRPr="00FD40C3">
              <w:rPr>
                <w:lang w:val="id-ID"/>
              </w:rPr>
              <w:t xml:space="preserve">    "I've": "I have",</w:t>
            </w:r>
          </w:p>
          <w:p w14:paraId="62FE7C6F" w14:textId="77777777" w:rsidR="00364E7F" w:rsidRPr="00FD40C3" w:rsidRDefault="00364E7F" w:rsidP="00364E7F">
            <w:pPr>
              <w:pStyle w:val="Code"/>
              <w:rPr>
                <w:lang w:val="id-ID"/>
              </w:rPr>
            </w:pPr>
            <w:r w:rsidRPr="00FD40C3">
              <w:rPr>
                <w:lang w:val="id-ID"/>
              </w:rPr>
              <w:t xml:space="preserve">    "i'd": "i would",</w:t>
            </w:r>
          </w:p>
          <w:p w14:paraId="57F88C82" w14:textId="77777777" w:rsidR="00364E7F" w:rsidRPr="00FD40C3" w:rsidRDefault="00364E7F" w:rsidP="00364E7F">
            <w:pPr>
              <w:pStyle w:val="Code"/>
              <w:rPr>
                <w:lang w:val="id-ID"/>
              </w:rPr>
            </w:pPr>
            <w:r w:rsidRPr="00FD40C3">
              <w:rPr>
                <w:lang w:val="id-ID"/>
              </w:rPr>
              <w:t xml:space="preserve">    "i'd've": "i would have",</w:t>
            </w:r>
          </w:p>
          <w:p w14:paraId="75333D6D" w14:textId="77777777" w:rsidR="00364E7F" w:rsidRPr="00FD40C3" w:rsidRDefault="00364E7F" w:rsidP="00364E7F">
            <w:pPr>
              <w:pStyle w:val="Code"/>
              <w:rPr>
                <w:lang w:val="id-ID"/>
              </w:rPr>
            </w:pPr>
            <w:r w:rsidRPr="00FD40C3">
              <w:rPr>
                <w:lang w:val="id-ID"/>
              </w:rPr>
              <w:t xml:space="preserve">    "i'll": "i will",</w:t>
            </w:r>
          </w:p>
          <w:p w14:paraId="49C87582" w14:textId="77777777" w:rsidR="00364E7F" w:rsidRPr="00FD40C3" w:rsidRDefault="00364E7F" w:rsidP="00364E7F">
            <w:pPr>
              <w:pStyle w:val="Code"/>
              <w:rPr>
                <w:lang w:val="id-ID"/>
              </w:rPr>
            </w:pPr>
            <w:r w:rsidRPr="00FD40C3">
              <w:rPr>
                <w:lang w:val="id-ID"/>
              </w:rPr>
              <w:t xml:space="preserve">    "i'll've": "i will have",</w:t>
            </w:r>
          </w:p>
          <w:p w14:paraId="2A50E042" w14:textId="77777777" w:rsidR="00364E7F" w:rsidRPr="00FD40C3" w:rsidRDefault="00364E7F" w:rsidP="00364E7F">
            <w:pPr>
              <w:pStyle w:val="Code"/>
              <w:rPr>
                <w:lang w:val="id-ID"/>
              </w:rPr>
            </w:pPr>
            <w:r w:rsidRPr="00FD40C3">
              <w:rPr>
                <w:lang w:val="id-ID"/>
              </w:rPr>
              <w:t xml:space="preserve">    "i'm": "i am",</w:t>
            </w:r>
          </w:p>
          <w:p w14:paraId="7BB80A42" w14:textId="77777777" w:rsidR="00364E7F" w:rsidRPr="00FD40C3" w:rsidRDefault="00364E7F" w:rsidP="00364E7F">
            <w:pPr>
              <w:pStyle w:val="Code"/>
              <w:rPr>
                <w:lang w:val="id-ID"/>
              </w:rPr>
            </w:pPr>
            <w:r w:rsidRPr="00FD40C3">
              <w:rPr>
                <w:lang w:val="id-ID"/>
              </w:rPr>
              <w:t xml:space="preserve">    "i've": "i have",</w:t>
            </w:r>
          </w:p>
          <w:p w14:paraId="5E6E6E5A" w14:textId="77777777" w:rsidR="00364E7F" w:rsidRPr="00FD40C3" w:rsidRDefault="00364E7F" w:rsidP="00364E7F">
            <w:pPr>
              <w:pStyle w:val="Code"/>
              <w:rPr>
                <w:lang w:val="id-ID"/>
              </w:rPr>
            </w:pPr>
            <w:r w:rsidRPr="00FD40C3">
              <w:rPr>
                <w:lang w:val="id-ID"/>
              </w:rPr>
              <w:t xml:space="preserve">    "isn't": "is not",</w:t>
            </w:r>
          </w:p>
          <w:p w14:paraId="4D8C4D95" w14:textId="77777777" w:rsidR="00364E7F" w:rsidRPr="00FD40C3" w:rsidRDefault="00364E7F" w:rsidP="00364E7F">
            <w:pPr>
              <w:pStyle w:val="Code"/>
              <w:rPr>
                <w:lang w:val="id-ID"/>
              </w:rPr>
            </w:pPr>
            <w:r w:rsidRPr="00FD40C3">
              <w:rPr>
                <w:lang w:val="id-ID"/>
              </w:rPr>
              <w:t xml:space="preserve">    "it'd": "it would",</w:t>
            </w:r>
          </w:p>
          <w:p w14:paraId="1A8933A2" w14:textId="77777777" w:rsidR="00364E7F" w:rsidRPr="00FD40C3" w:rsidRDefault="00364E7F" w:rsidP="00364E7F">
            <w:pPr>
              <w:pStyle w:val="Code"/>
              <w:rPr>
                <w:lang w:val="id-ID"/>
              </w:rPr>
            </w:pPr>
            <w:r w:rsidRPr="00FD40C3">
              <w:rPr>
                <w:lang w:val="id-ID"/>
              </w:rPr>
              <w:t xml:space="preserve">    "it'd've": "it would have",</w:t>
            </w:r>
          </w:p>
          <w:p w14:paraId="1C8E93E9" w14:textId="77777777" w:rsidR="00364E7F" w:rsidRPr="00FD40C3" w:rsidRDefault="00364E7F" w:rsidP="00364E7F">
            <w:pPr>
              <w:pStyle w:val="Code"/>
              <w:rPr>
                <w:lang w:val="id-ID"/>
              </w:rPr>
            </w:pPr>
            <w:r w:rsidRPr="00FD40C3">
              <w:rPr>
                <w:lang w:val="id-ID"/>
              </w:rPr>
              <w:t xml:space="preserve">    "it'll": "it will",</w:t>
            </w:r>
          </w:p>
          <w:p w14:paraId="24CD251E" w14:textId="77777777" w:rsidR="00364E7F" w:rsidRPr="00FD40C3" w:rsidRDefault="00364E7F" w:rsidP="00364E7F">
            <w:pPr>
              <w:pStyle w:val="Code"/>
              <w:rPr>
                <w:lang w:val="id-ID"/>
              </w:rPr>
            </w:pPr>
            <w:r w:rsidRPr="00FD40C3">
              <w:rPr>
                <w:lang w:val="id-ID"/>
              </w:rPr>
              <w:lastRenderedPageBreak/>
              <w:t xml:space="preserve">    "it'll've": "it will have",</w:t>
            </w:r>
          </w:p>
          <w:p w14:paraId="6D15B0B6" w14:textId="77777777" w:rsidR="00364E7F" w:rsidRPr="00FD40C3" w:rsidRDefault="00364E7F" w:rsidP="00364E7F">
            <w:pPr>
              <w:pStyle w:val="Code"/>
              <w:rPr>
                <w:lang w:val="id-ID"/>
              </w:rPr>
            </w:pPr>
            <w:r w:rsidRPr="00FD40C3">
              <w:rPr>
                <w:lang w:val="id-ID"/>
              </w:rPr>
              <w:t xml:space="preserve">    "it's": "it is",</w:t>
            </w:r>
          </w:p>
          <w:p w14:paraId="74291486" w14:textId="77777777" w:rsidR="00364E7F" w:rsidRPr="00FD40C3" w:rsidRDefault="00364E7F" w:rsidP="00364E7F">
            <w:pPr>
              <w:pStyle w:val="Code"/>
              <w:rPr>
                <w:lang w:val="id-ID"/>
              </w:rPr>
            </w:pPr>
            <w:r w:rsidRPr="00FD40C3">
              <w:rPr>
                <w:lang w:val="id-ID"/>
              </w:rPr>
              <w:t xml:space="preserve">    "let's": "let us",</w:t>
            </w:r>
          </w:p>
          <w:p w14:paraId="670553C9" w14:textId="77777777" w:rsidR="00364E7F" w:rsidRPr="00FD40C3" w:rsidRDefault="00364E7F" w:rsidP="00364E7F">
            <w:pPr>
              <w:pStyle w:val="Code"/>
              <w:rPr>
                <w:lang w:val="id-ID"/>
              </w:rPr>
            </w:pPr>
            <w:r w:rsidRPr="00FD40C3">
              <w:rPr>
                <w:lang w:val="id-ID"/>
              </w:rPr>
              <w:t xml:space="preserve">    "ma'am": "madam",</w:t>
            </w:r>
          </w:p>
          <w:p w14:paraId="526C30A4" w14:textId="77777777" w:rsidR="00364E7F" w:rsidRPr="00FD40C3" w:rsidRDefault="00364E7F" w:rsidP="00364E7F">
            <w:pPr>
              <w:pStyle w:val="Code"/>
              <w:rPr>
                <w:lang w:val="id-ID"/>
              </w:rPr>
            </w:pPr>
            <w:r w:rsidRPr="00FD40C3">
              <w:rPr>
                <w:lang w:val="id-ID"/>
              </w:rPr>
              <w:t xml:space="preserve">    "mayn't": "may not",</w:t>
            </w:r>
          </w:p>
          <w:p w14:paraId="1B92EFA1" w14:textId="77777777" w:rsidR="00364E7F" w:rsidRPr="00FD40C3" w:rsidRDefault="00364E7F" w:rsidP="00364E7F">
            <w:pPr>
              <w:pStyle w:val="Code"/>
              <w:rPr>
                <w:lang w:val="id-ID"/>
              </w:rPr>
            </w:pPr>
            <w:r w:rsidRPr="00FD40C3">
              <w:rPr>
                <w:lang w:val="id-ID"/>
              </w:rPr>
              <w:t xml:space="preserve">    "might've": "might have",</w:t>
            </w:r>
          </w:p>
          <w:p w14:paraId="6EFFA41D" w14:textId="77777777" w:rsidR="00364E7F" w:rsidRPr="00FD40C3" w:rsidRDefault="00364E7F" w:rsidP="00364E7F">
            <w:pPr>
              <w:pStyle w:val="Code"/>
              <w:rPr>
                <w:lang w:val="id-ID"/>
              </w:rPr>
            </w:pPr>
            <w:r w:rsidRPr="00FD40C3">
              <w:rPr>
                <w:lang w:val="id-ID"/>
              </w:rPr>
              <w:t xml:space="preserve">    "mightn't": "might not",</w:t>
            </w:r>
          </w:p>
          <w:p w14:paraId="6047E851" w14:textId="77777777" w:rsidR="00364E7F" w:rsidRPr="00FD40C3" w:rsidRDefault="00364E7F" w:rsidP="00364E7F">
            <w:pPr>
              <w:pStyle w:val="Code"/>
              <w:rPr>
                <w:lang w:val="id-ID"/>
              </w:rPr>
            </w:pPr>
            <w:r w:rsidRPr="00FD40C3">
              <w:rPr>
                <w:lang w:val="id-ID"/>
              </w:rPr>
              <w:t xml:space="preserve">    "mightn't've": "might not have",</w:t>
            </w:r>
          </w:p>
          <w:p w14:paraId="41A847F6" w14:textId="77777777" w:rsidR="00364E7F" w:rsidRPr="00FD40C3" w:rsidRDefault="00364E7F" w:rsidP="00364E7F">
            <w:pPr>
              <w:pStyle w:val="Code"/>
              <w:rPr>
                <w:lang w:val="id-ID"/>
              </w:rPr>
            </w:pPr>
            <w:r w:rsidRPr="00FD40C3">
              <w:rPr>
                <w:lang w:val="id-ID"/>
              </w:rPr>
              <w:t xml:space="preserve">    "must've": "must have",</w:t>
            </w:r>
          </w:p>
          <w:p w14:paraId="6FDD8EB7" w14:textId="77777777" w:rsidR="00364E7F" w:rsidRPr="00FD40C3" w:rsidRDefault="00364E7F" w:rsidP="00364E7F">
            <w:pPr>
              <w:pStyle w:val="Code"/>
              <w:rPr>
                <w:lang w:val="id-ID"/>
              </w:rPr>
            </w:pPr>
            <w:r w:rsidRPr="00FD40C3">
              <w:rPr>
                <w:lang w:val="id-ID"/>
              </w:rPr>
              <w:t xml:space="preserve">    "mustn't": "must not",</w:t>
            </w:r>
          </w:p>
          <w:p w14:paraId="21B90755" w14:textId="77777777" w:rsidR="00364E7F" w:rsidRPr="00FD40C3" w:rsidRDefault="00364E7F" w:rsidP="00364E7F">
            <w:pPr>
              <w:pStyle w:val="Code"/>
              <w:rPr>
                <w:lang w:val="id-ID"/>
              </w:rPr>
            </w:pPr>
            <w:r w:rsidRPr="00FD40C3">
              <w:rPr>
                <w:lang w:val="id-ID"/>
              </w:rPr>
              <w:t xml:space="preserve">    "mustn't've": "must not have",</w:t>
            </w:r>
          </w:p>
          <w:p w14:paraId="525AFD4D" w14:textId="77777777" w:rsidR="00364E7F" w:rsidRPr="00FD40C3" w:rsidRDefault="00364E7F" w:rsidP="00364E7F">
            <w:pPr>
              <w:pStyle w:val="Code"/>
              <w:rPr>
                <w:lang w:val="id-ID"/>
              </w:rPr>
            </w:pPr>
            <w:r w:rsidRPr="00FD40C3">
              <w:rPr>
                <w:lang w:val="id-ID"/>
              </w:rPr>
              <w:t xml:space="preserve">    "needn't": "need not",</w:t>
            </w:r>
          </w:p>
          <w:p w14:paraId="07B4605F" w14:textId="77777777" w:rsidR="00364E7F" w:rsidRPr="00FD40C3" w:rsidRDefault="00364E7F" w:rsidP="00364E7F">
            <w:pPr>
              <w:pStyle w:val="Code"/>
              <w:rPr>
                <w:lang w:val="id-ID"/>
              </w:rPr>
            </w:pPr>
            <w:r w:rsidRPr="00FD40C3">
              <w:rPr>
                <w:lang w:val="id-ID"/>
              </w:rPr>
              <w:t xml:space="preserve">    "needn't've": "need not have",</w:t>
            </w:r>
          </w:p>
          <w:p w14:paraId="2DE1D77B" w14:textId="77777777" w:rsidR="00364E7F" w:rsidRPr="00FD40C3" w:rsidRDefault="00364E7F" w:rsidP="00364E7F">
            <w:pPr>
              <w:pStyle w:val="Code"/>
              <w:rPr>
                <w:lang w:val="id-ID"/>
              </w:rPr>
            </w:pPr>
            <w:r w:rsidRPr="00FD40C3">
              <w:rPr>
                <w:lang w:val="id-ID"/>
              </w:rPr>
              <w:t xml:space="preserve">    "o'clock": "of the clock",</w:t>
            </w:r>
          </w:p>
          <w:p w14:paraId="4C1461A6" w14:textId="77777777" w:rsidR="00364E7F" w:rsidRPr="00FD40C3" w:rsidRDefault="00364E7F" w:rsidP="00364E7F">
            <w:pPr>
              <w:pStyle w:val="Code"/>
              <w:rPr>
                <w:lang w:val="id-ID"/>
              </w:rPr>
            </w:pPr>
            <w:r w:rsidRPr="00FD40C3">
              <w:rPr>
                <w:lang w:val="id-ID"/>
              </w:rPr>
              <w:t xml:space="preserve">    "oughtn't": "ought not",</w:t>
            </w:r>
          </w:p>
          <w:p w14:paraId="44F30096" w14:textId="77777777" w:rsidR="00364E7F" w:rsidRPr="00FD40C3" w:rsidRDefault="00364E7F" w:rsidP="00364E7F">
            <w:pPr>
              <w:pStyle w:val="Code"/>
              <w:rPr>
                <w:lang w:val="id-ID"/>
              </w:rPr>
            </w:pPr>
            <w:r w:rsidRPr="00FD40C3">
              <w:rPr>
                <w:lang w:val="id-ID"/>
              </w:rPr>
              <w:t xml:space="preserve">    "oughtn't've": "ought not have",</w:t>
            </w:r>
          </w:p>
          <w:p w14:paraId="396A47D2" w14:textId="77777777" w:rsidR="00364E7F" w:rsidRPr="00FD40C3" w:rsidRDefault="00364E7F" w:rsidP="00364E7F">
            <w:pPr>
              <w:pStyle w:val="Code"/>
              <w:rPr>
                <w:lang w:val="id-ID"/>
              </w:rPr>
            </w:pPr>
            <w:r w:rsidRPr="00FD40C3">
              <w:rPr>
                <w:lang w:val="id-ID"/>
              </w:rPr>
              <w:t xml:space="preserve">    "shan't": "shall not",</w:t>
            </w:r>
          </w:p>
          <w:p w14:paraId="3D520826" w14:textId="77777777" w:rsidR="00364E7F" w:rsidRPr="00FD40C3" w:rsidRDefault="00364E7F" w:rsidP="00364E7F">
            <w:pPr>
              <w:pStyle w:val="Code"/>
              <w:rPr>
                <w:lang w:val="id-ID"/>
              </w:rPr>
            </w:pPr>
            <w:r w:rsidRPr="00FD40C3">
              <w:rPr>
                <w:lang w:val="id-ID"/>
              </w:rPr>
              <w:t xml:space="preserve">    "sha'n't": "shall not",</w:t>
            </w:r>
          </w:p>
          <w:p w14:paraId="0F0F70E0" w14:textId="77777777" w:rsidR="00364E7F" w:rsidRPr="00FD40C3" w:rsidRDefault="00364E7F" w:rsidP="00364E7F">
            <w:pPr>
              <w:pStyle w:val="Code"/>
              <w:rPr>
                <w:lang w:val="id-ID"/>
              </w:rPr>
            </w:pPr>
            <w:r w:rsidRPr="00FD40C3">
              <w:rPr>
                <w:lang w:val="id-ID"/>
              </w:rPr>
              <w:t xml:space="preserve">    "shan't've": "shall not have",</w:t>
            </w:r>
          </w:p>
          <w:p w14:paraId="5E69F766" w14:textId="77777777" w:rsidR="00364E7F" w:rsidRPr="00FD40C3" w:rsidRDefault="00364E7F" w:rsidP="00364E7F">
            <w:pPr>
              <w:pStyle w:val="Code"/>
              <w:rPr>
                <w:lang w:val="id-ID"/>
              </w:rPr>
            </w:pPr>
            <w:r w:rsidRPr="00FD40C3">
              <w:rPr>
                <w:lang w:val="id-ID"/>
              </w:rPr>
              <w:t xml:space="preserve">    "she'd": "she would",</w:t>
            </w:r>
          </w:p>
          <w:p w14:paraId="2244DC79" w14:textId="77777777" w:rsidR="00364E7F" w:rsidRPr="00FD40C3" w:rsidRDefault="00364E7F" w:rsidP="00364E7F">
            <w:pPr>
              <w:pStyle w:val="Code"/>
              <w:rPr>
                <w:lang w:val="id-ID"/>
              </w:rPr>
            </w:pPr>
            <w:r w:rsidRPr="00FD40C3">
              <w:rPr>
                <w:lang w:val="id-ID"/>
              </w:rPr>
              <w:t xml:space="preserve">    "she'd've": "she would have",</w:t>
            </w:r>
          </w:p>
          <w:p w14:paraId="46CACE52" w14:textId="77777777" w:rsidR="00364E7F" w:rsidRPr="00FD40C3" w:rsidRDefault="00364E7F" w:rsidP="00364E7F">
            <w:pPr>
              <w:pStyle w:val="Code"/>
              <w:rPr>
                <w:lang w:val="id-ID"/>
              </w:rPr>
            </w:pPr>
            <w:r w:rsidRPr="00FD40C3">
              <w:rPr>
                <w:lang w:val="id-ID"/>
              </w:rPr>
              <w:t xml:space="preserve">    "she'll": "she will",</w:t>
            </w:r>
          </w:p>
          <w:p w14:paraId="6D59FAC0" w14:textId="77777777" w:rsidR="00364E7F" w:rsidRPr="00FD40C3" w:rsidRDefault="00364E7F" w:rsidP="00364E7F">
            <w:pPr>
              <w:pStyle w:val="Code"/>
              <w:rPr>
                <w:lang w:val="id-ID"/>
              </w:rPr>
            </w:pPr>
            <w:r w:rsidRPr="00FD40C3">
              <w:rPr>
                <w:lang w:val="id-ID"/>
              </w:rPr>
              <w:t xml:space="preserve">    "she'll've": "she will have",</w:t>
            </w:r>
          </w:p>
          <w:p w14:paraId="2FF58539" w14:textId="77777777" w:rsidR="00364E7F" w:rsidRPr="00FD40C3" w:rsidRDefault="00364E7F" w:rsidP="00364E7F">
            <w:pPr>
              <w:pStyle w:val="Code"/>
              <w:rPr>
                <w:lang w:val="id-ID"/>
              </w:rPr>
            </w:pPr>
            <w:r w:rsidRPr="00FD40C3">
              <w:rPr>
                <w:lang w:val="id-ID"/>
              </w:rPr>
              <w:t xml:space="preserve">    "she's": "she is",</w:t>
            </w:r>
          </w:p>
          <w:p w14:paraId="79049DB7" w14:textId="77777777" w:rsidR="00364E7F" w:rsidRPr="00FD40C3" w:rsidRDefault="00364E7F" w:rsidP="00364E7F">
            <w:pPr>
              <w:pStyle w:val="Code"/>
              <w:rPr>
                <w:lang w:val="id-ID"/>
              </w:rPr>
            </w:pPr>
            <w:r w:rsidRPr="00FD40C3">
              <w:rPr>
                <w:lang w:val="id-ID"/>
              </w:rPr>
              <w:t xml:space="preserve">    "should've": "should have",</w:t>
            </w:r>
          </w:p>
          <w:p w14:paraId="412376A8" w14:textId="77777777" w:rsidR="00364E7F" w:rsidRPr="00FD40C3" w:rsidRDefault="00364E7F" w:rsidP="00364E7F">
            <w:pPr>
              <w:pStyle w:val="Code"/>
              <w:rPr>
                <w:lang w:val="id-ID"/>
              </w:rPr>
            </w:pPr>
            <w:r w:rsidRPr="00FD40C3">
              <w:rPr>
                <w:lang w:val="id-ID"/>
              </w:rPr>
              <w:t xml:space="preserve">    "shouldn't": "should not",</w:t>
            </w:r>
          </w:p>
          <w:p w14:paraId="088BEA92" w14:textId="77777777" w:rsidR="00364E7F" w:rsidRPr="00FD40C3" w:rsidRDefault="00364E7F" w:rsidP="00364E7F">
            <w:pPr>
              <w:pStyle w:val="Code"/>
              <w:rPr>
                <w:lang w:val="id-ID"/>
              </w:rPr>
            </w:pPr>
            <w:r w:rsidRPr="00FD40C3">
              <w:rPr>
                <w:lang w:val="id-ID"/>
              </w:rPr>
              <w:t xml:space="preserve">    "shouldn't've": "should not have",</w:t>
            </w:r>
          </w:p>
          <w:p w14:paraId="7AB286DA" w14:textId="77777777" w:rsidR="00364E7F" w:rsidRPr="00FD40C3" w:rsidRDefault="00364E7F" w:rsidP="00364E7F">
            <w:pPr>
              <w:pStyle w:val="Code"/>
              <w:rPr>
                <w:lang w:val="id-ID"/>
              </w:rPr>
            </w:pPr>
            <w:r w:rsidRPr="00FD40C3">
              <w:rPr>
                <w:lang w:val="id-ID"/>
              </w:rPr>
              <w:t xml:space="preserve">    "so've": "so have",</w:t>
            </w:r>
          </w:p>
          <w:p w14:paraId="2DEC52A8" w14:textId="77777777" w:rsidR="00364E7F" w:rsidRPr="00FD40C3" w:rsidRDefault="00364E7F" w:rsidP="00364E7F">
            <w:pPr>
              <w:pStyle w:val="Code"/>
              <w:rPr>
                <w:lang w:val="id-ID"/>
              </w:rPr>
            </w:pPr>
            <w:r w:rsidRPr="00FD40C3">
              <w:rPr>
                <w:lang w:val="id-ID"/>
              </w:rPr>
              <w:t xml:space="preserve">    "so's": "so as",</w:t>
            </w:r>
          </w:p>
          <w:p w14:paraId="5E2BBB70" w14:textId="77777777" w:rsidR="00364E7F" w:rsidRPr="00FD40C3" w:rsidRDefault="00364E7F" w:rsidP="00364E7F">
            <w:pPr>
              <w:pStyle w:val="Code"/>
              <w:rPr>
                <w:lang w:val="id-ID"/>
              </w:rPr>
            </w:pPr>
            <w:r w:rsidRPr="00FD40C3">
              <w:rPr>
                <w:lang w:val="id-ID"/>
              </w:rPr>
              <w:t xml:space="preserve">    "that'd": "that would",</w:t>
            </w:r>
          </w:p>
          <w:p w14:paraId="4EC2B1AC" w14:textId="77777777" w:rsidR="00364E7F" w:rsidRPr="00FD40C3" w:rsidRDefault="00364E7F" w:rsidP="00364E7F">
            <w:pPr>
              <w:pStyle w:val="Code"/>
              <w:rPr>
                <w:lang w:val="id-ID"/>
              </w:rPr>
            </w:pPr>
            <w:r w:rsidRPr="00FD40C3">
              <w:rPr>
                <w:lang w:val="id-ID"/>
              </w:rPr>
              <w:t xml:space="preserve">    "that'd've": "that would have",</w:t>
            </w:r>
          </w:p>
          <w:p w14:paraId="1E26E23D" w14:textId="77777777" w:rsidR="00364E7F" w:rsidRPr="00FD40C3" w:rsidRDefault="00364E7F" w:rsidP="00364E7F">
            <w:pPr>
              <w:pStyle w:val="Code"/>
              <w:rPr>
                <w:lang w:val="id-ID"/>
              </w:rPr>
            </w:pPr>
            <w:r w:rsidRPr="00FD40C3">
              <w:rPr>
                <w:lang w:val="id-ID"/>
              </w:rPr>
              <w:t xml:space="preserve">    "that's": "that is",</w:t>
            </w:r>
          </w:p>
          <w:p w14:paraId="54C1EDF7" w14:textId="77777777" w:rsidR="00364E7F" w:rsidRPr="00FD40C3" w:rsidRDefault="00364E7F" w:rsidP="00364E7F">
            <w:pPr>
              <w:pStyle w:val="Code"/>
              <w:rPr>
                <w:lang w:val="id-ID"/>
              </w:rPr>
            </w:pPr>
            <w:r w:rsidRPr="00FD40C3">
              <w:rPr>
                <w:lang w:val="id-ID"/>
              </w:rPr>
              <w:t xml:space="preserve">    "there'd": "there would",</w:t>
            </w:r>
          </w:p>
          <w:p w14:paraId="2ED2F23A" w14:textId="77777777" w:rsidR="00364E7F" w:rsidRPr="00FD40C3" w:rsidRDefault="00364E7F" w:rsidP="00364E7F">
            <w:pPr>
              <w:pStyle w:val="Code"/>
              <w:rPr>
                <w:lang w:val="id-ID"/>
              </w:rPr>
            </w:pPr>
            <w:r w:rsidRPr="00FD40C3">
              <w:rPr>
                <w:lang w:val="id-ID"/>
              </w:rPr>
              <w:t xml:space="preserve">    "there'd've": "there would have",</w:t>
            </w:r>
          </w:p>
          <w:p w14:paraId="6DA35836" w14:textId="77777777" w:rsidR="00364E7F" w:rsidRPr="00FD40C3" w:rsidRDefault="00364E7F" w:rsidP="00364E7F">
            <w:pPr>
              <w:pStyle w:val="Code"/>
              <w:rPr>
                <w:lang w:val="id-ID"/>
              </w:rPr>
            </w:pPr>
            <w:r w:rsidRPr="00FD40C3">
              <w:rPr>
                <w:lang w:val="id-ID"/>
              </w:rPr>
              <w:t xml:space="preserve">    "there's": "there is",</w:t>
            </w:r>
          </w:p>
          <w:p w14:paraId="2E7BF1D9" w14:textId="77777777" w:rsidR="00364E7F" w:rsidRPr="00FD40C3" w:rsidRDefault="00364E7F" w:rsidP="00364E7F">
            <w:pPr>
              <w:pStyle w:val="Code"/>
              <w:rPr>
                <w:lang w:val="id-ID"/>
              </w:rPr>
            </w:pPr>
            <w:r w:rsidRPr="00FD40C3">
              <w:rPr>
                <w:lang w:val="id-ID"/>
              </w:rPr>
              <w:t xml:space="preserve">    "they'd": "they would",</w:t>
            </w:r>
          </w:p>
          <w:p w14:paraId="63F9F0C4" w14:textId="77777777" w:rsidR="00364E7F" w:rsidRPr="00FD40C3" w:rsidRDefault="00364E7F" w:rsidP="00364E7F">
            <w:pPr>
              <w:pStyle w:val="Code"/>
              <w:rPr>
                <w:lang w:val="id-ID"/>
              </w:rPr>
            </w:pPr>
            <w:r w:rsidRPr="00FD40C3">
              <w:rPr>
                <w:lang w:val="id-ID"/>
              </w:rPr>
              <w:t xml:space="preserve">    "they'd've": "they would have",</w:t>
            </w:r>
          </w:p>
          <w:p w14:paraId="06966E5E" w14:textId="77777777" w:rsidR="00364E7F" w:rsidRPr="00FD40C3" w:rsidRDefault="00364E7F" w:rsidP="00364E7F">
            <w:pPr>
              <w:pStyle w:val="Code"/>
              <w:rPr>
                <w:lang w:val="id-ID"/>
              </w:rPr>
            </w:pPr>
            <w:r w:rsidRPr="00FD40C3">
              <w:rPr>
                <w:lang w:val="id-ID"/>
              </w:rPr>
              <w:t xml:space="preserve">    "they'll": "they will",</w:t>
            </w:r>
          </w:p>
          <w:p w14:paraId="5414B37C" w14:textId="77777777" w:rsidR="00364E7F" w:rsidRPr="00FD40C3" w:rsidRDefault="00364E7F" w:rsidP="00364E7F">
            <w:pPr>
              <w:pStyle w:val="Code"/>
              <w:rPr>
                <w:lang w:val="id-ID"/>
              </w:rPr>
            </w:pPr>
            <w:r w:rsidRPr="00FD40C3">
              <w:rPr>
                <w:lang w:val="id-ID"/>
              </w:rPr>
              <w:t xml:space="preserve">    "they'll've": "they will have",</w:t>
            </w:r>
          </w:p>
          <w:p w14:paraId="393683C0" w14:textId="77777777" w:rsidR="00364E7F" w:rsidRPr="00FD40C3" w:rsidRDefault="00364E7F" w:rsidP="00364E7F">
            <w:pPr>
              <w:pStyle w:val="Code"/>
              <w:rPr>
                <w:lang w:val="id-ID"/>
              </w:rPr>
            </w:pPr>
            <w:r w:rsidRPr="00FD40C3">
              <w:rPr>
                <w:lang w:val="id-ID"/>
              </w:rPr>
              <w:t xml:space="preserve">    "they're": "they are",</w:t>
            </w:r>
          </w:p>
          <w:p w14:paraId="7B691F35" w14:textId="77777777" w:rsidR="00364E7F" w:rsidRPr="00FD40C3" w:rsidRDefault="00364E7F" w:rsidP="00364E7F">
            <w:pPr>
              <w:pStyle w:val="Code"/>
              <w:rPr>
                <w:lang w:val="id-ID"/>
              </w:rPr>
            </w:pPr>
            <w:r w:rsidRPr="00FD40C3">
              <w:rPr>
                <w:lang w:val="id-ID"/>
              </w:rPr>
              <w:t xml:space="preserve">    "they've": "they have",</w:t>
            </w:r>
          </w:p>
          <w:p w14:paraId="0ADF38E1" w14:textId="77777777" w:rsidR="00364E7F" w:rsidRPr="00FD40C3" w:rsidRDefault="00364E7F" w:rsidP="00364E7F">
            <w:pPr>
              <w:pStyle w:val="Code"/>
              <w:rPr>
                <w:lang w:val="id-ID"/>
              </w:rPr>
            </w:pPr>
            <w:r w:rsidRPr="00FD40C3">
              <w:rPr>
                <w:lang w:val="id-ID"/>
              </w:rPr>
              <w:t xml:space="preserve">    "to've": "to have",</w:t>
            </w:r>
          </w:p>
          <w:p w14:paraId="3095D6B2" w14:textId="77777777" w:rsidR="00364E7F" w:rsidRPr="00FD40C3" w:rsidRDefault="00364E7F" w:rsidP="00364E7F">
            <w:pPr>
              <w:pStyle w:val="Code"/>
              <w:rPr>
                <w:lang w:val="id-ID"/>
              </w:rPr>
            </w:pPr>
            <w:r w:rsidRPr="00FD40C3">
              <w:rPr>
                <w:lang w:val="id-ID"/>
              </w:rPr>
              <w:t xml:space="preserve">    "wasn't": "was not",</w:t>
            </w:r>
          </w:p>
          <w:p w14:paraId="7F5A4506" w14:textId="77777777" w:rsidR="00364E7F" w:rsidRPr="00FD40C3" w:rsidRDefault="00364E7F" w:rsidP="00364E7F">
            <w:pPr>
              <w:pStyle w:val="Code"/>
              <w:rPr>
                <w:lang w:val="id-ID"/>
              </w:rPr>
            </w:pPr>
            <w:r w:rsidRPr="00FD40C3">
              <w:rPr>
                <w:lang w:val="id-ID"/>
              </w:rPr>
              <w:t xml:space="preserve">    "we'd": "we would",</w:t>
            </w:r>
          </w:p>
          <w:p w14:paraId="4516F9A1" w14:textId="77777777" w:rsidR="00364E7F" w:rsidRPr="00FD40C3" w:rsidRDefault="00364E7F" w:rsidP="00364E7F">
            <w:pPr>
              <w:pStyle w:val="Code"/>
              <w:rPr>
                <w:lang w:val="id-ID"/>
              </w:rPr>
            </w:pPr>
            <w:r w:rsidRPr="00FD40C3">
              <w:rPr>
                <w:lang w:val="id-ID"/>
              </w:rPr>
              <w:t xml:space="preserve">    "we'd've": "we would have",</w:t>
            </w:r>
          </w:p>
          <w:p w14:paraId="1D737879" w14:textId="77777777" w:rsidR="00364E7F" w:rsidRPr="00FD40C3" w:rsidRDefault="00364E7F" w:rsidP="00364E7F">
            <w:pPr>
              <w:pStyle w:val="Code"/>
              <w:rPr>
                <w:lang w:val="id-ID"/>
              </w:rPr>
            </w:pPr>
            <w:r w:rsidRPr="00FD40C3">
              <w:rPr>
                <w:lang w:val="id-ID"/>
              </w:rPr>
              <w:t xml:space="preserve">    "we'll": "we will",</w:t>
            </w:r>
          </w:p>
          <w:p w14:paraId="71E16B68" w14:textId="77777777" w:rsidR="00364E7F" w:rsidRPr="00FD40C3" w:rsidRDefault="00364E7F" w:rsidP="00364E7F">
            <w:pPr>
              <w:pStyle w:val="Code"/>
              <w:rPr>
                <w:lang w:val="id-ID"/>
              </w:rPr>
            </w:pPr>
            <w:r w:rsidRPr="00FD40C3">
              <w:rPr>
                <w:lang w:val="id-ID"/>
              </w:rPr>
              <w:t xml:space="preserve">    "we'll've": "we will have",</w:t>
            </w:r>
          </w:p>
          <w:p w14:paraId="6FE2707C" w14:textId="77777777" w:rsidR="00364E7F" w:rsidRPr="00FD40C3" w:rsidRDefault="00364E7F" w:rsidP="00364E7F">
            <w:pPr>
              <w:pStyle w:val="Code"/>
              <w:rPr>
                <w:lang w:val="id-ID"/>
              </w:rPr>
            </w:pPr>
            <w:r w:rsidRPr="00FD40C3">
              <w:rPr>
                <w:lang w:val="id-ID"/>
              </w:rPr>
              <w:t xml:space="preserve">    "we're": "we are",</w:t>
            </w:r>
          </w:p>
          <w:p w14:paraId="5D02410D" w14:textId="77777777" w:rsidR="00364E7F" w:rsidRPr="00FD40C3" w:rsidRDefault="00364E7F" w:rsidP="00364E7F">
            <w:pPr>
              <w:pStyle w:val="Code"/>
              <w:rPr>
                <w:lang w:val="id-ID"/>
              </w:rPr>
            </w:pPr>
            <w:r w:rsidRPr="00FD40C3">
              <w:rPr>
                <w:lang w:val="id-ID"/>
              </w:rPr>
              <w:t xml:space="preserve">    "we've": "we have",</w:t>
            </w:r>
          </w:p>
          <w:p w14:paraId="3A86813D" w14:textId="77777777" w:rsidR="00364E7F" w:rsidRPr="00FD40C3" w:rsidRDefault="00364E7F" w:rsidP="00364E7F">
            <w:pPr>
              <w:pStyle w:val="Code"/>
              <w:rPr>
                <w:lang w:val="id-ID"/>
              </w:rPr>
            </w:pPr>
            <w:r w:rsidRPr="00FD40C3">
              <w:rPr>
                <w:lang w:val="id-ID"/>
              </w:rPr>
              <w:t xml:space="preserve">    "weren't": "were not",</w:t>
            </w:r>
          </w:p>
          <w:p w14:paraId="5518E21E" w14:textId="77777777" w:rsidR="00364E7F" w:rsidRPr="00FD40C3" w:rsidRDefault="00364E7F" w:rsidP="00364E7F">
            <w:pPr>
              <w:pStyle w:val="Code"/>
              <w:rPr>
                <w:lang w:val="id-ID"/>
              </w:rPr>
            </w:pPr>
            <w:r w:rsidRPr="00FD40C3">
              <w:rPr>
                <w:lang w:val="id-ID"/>
              </w:rPr>
              <w:t xml:space="preserve">    "what'll": "what will",</w:t>
            </w:r>
          </w:p>
          <w:p w14:paraId="36A77463" w14:textId="77777777" w:rsidR="00364E7F" w:rsidRPr="00FD40C3" w:rsidRDefault="00364E7F" w:rsidP="00364E7F">
            <w:pPr>
              <w:pStyle w:val="Code"/>
              <w:rPr>
                <w:lang w:val="id-ID"/>
              </w:rPr>
            </w:pPr>
            <w:r w:rsidRPr="00FD40C3">
              <w:rPr>
                <w:lang w:val="id-ID"/>
              </w:rPr>
              <w:t xml:space="preserve">    "what'll've": "what will have",</w:t>
            </w:r>
          </w:p>
          <w:p w14:paraId="5128CB7C" w14:textId="77777777" w:rsidR="00364E7F" w:rsidRPr="00FD40C3" w:rsidRDefault="00364E7F" w:rsidP="00364E7F">
            <w:pPr>
              <w:pStyle w:val="Code"/>
              <w:rPr>
                <w:lang w:val="id-ID"/>
              </w:rPr>
            </w:pPr>
            <w:r w:rsidRPr="00FD40C3">
              <w:rPr>
                <w:lang w:val="id-ID"/>
              </w:rPr>
              <w:t xml:space="preserve">    "what're": "what are",</w:t>
            </w:r>
          </w:p>
          <w:p w14:paraId="251345DD" w14:textId="77777777" w:rsidR="00364E7F" w:rsidRPr="00FD40C3" w:rsidRDefault="00364E7F" w:rsidP="00364E7F">
            <w:pPr>
              <w:pStyle w:val="Code"/>
              <w:rPr>
                <w:lang w:val="id-ID"/>
              </w:rPr>
            </w:pPr>
            <w:r w:rsidRPr="00FD40C3">
              <w:rPr>
                <w:lang w:val="id-ID"/>
              </w:rPr>
              <w:t xml:space="preserve">    "what's": "what is",</w:t>
            </w:r>
          </w:p>
          <w:p w14:paraId="6F6C05C0" w14:textId="77777777" w:rsidR="00364E7F" w:rsidRPr="00FD40C3" w:rsidRDefault="00364E7F" w:rsidP="00364E7F">
            <w:pPr>
              <w:pStyle w:val="Code"/>
              <w:rPr>
                <w:lang w:val="id-ID"/>
              </w:rPr>
            </w:pPr>
            <w:r w:rsidRPr="00FD40C3">
              <w:rPr>
                <w:lang w:val="id-ID"/>
              </w:rPr>
              <w:t xml:space="preserve">    "what've": "what have",</w:t>
            </w:r>
          </w:p>
          <w:p w14:paraId="1E25881E" w14:textId="77777777" w:rsidR="00364E7F" w:rsidRPr="00FD40C3" w:rsidRDefault="00364E7F" w:rsidP="00364E7F">
            <w:pPr>
              <w:pStyle w:val="Code"/>
              <w:rPr>
                <w:lang w:val="id-ID"/>
              </w:rPr>
            </w:pPr>
            <w:r w:rsidRPr="00FD40C3">
              <w:rPr>
                <w:lang w:val="id-ID"/>
              </w:rPr>
              <w:t xml:space="preserve">    "when's": "when is",</w:t>
            </w:r>
          </w:p>
          <w:p w14:paraId="20E3B9FF" w14:textId="77777777" w:rsidR="00364E7F" w:rsidRPr="00FD40C3" w:rsidRDefault="00364E7F" w:rsidP="00364E7F">
            <w:pPr>
              <w:pStyle w:val="Code"/>
              <w:rPr>
                <w:lang w:val="id-ID"/>
              </w:rPr>
            </w:pPr>
            <w:r w:rsidRPr="00FD40C3">
              <w:rPr>
                <w:lang w:val="id-ID"/>
              </w:rPr>
              <w:t xml:space="preserve">    "when've": "when have",</w:t>
            </w:r>
          </w:p>
          <w:p w14:paraId="5B632FF8" w14:textId="77777777" w:rsidR="00364E7F" w:rsidRPr="00FD40C3" w:rsidRDefault="00364E7F" w:rsidP="00364E7F">
            <w:pPr>
              <w:pStyle w:val="Code"/>
              <w:rPr>
                <w:lang w:val="id-ID"/>
              </w:rPr>
            </w:pPr>
            <w:r w:rsidRPr="00FD40C3">
              <w:rPr>
                <w:lang w:val="id-ID"/>
              </w:rPr>
              <w:t xml:space="preserve">    "where'd": "where did",</w:t>
            </w:r>
          </w:p>
          <w:p w14:paraId="0734301D" w14:textId="77777777" w:rsidR="00364E7F" w:rsidRPr="00FD40C3" w:rsidRDefault="00364E7F" w:rsidP="00364E7F">
            <w:pPr>
              <w:pStyle w:val="Code"/>
              <w:rPr>
                <w:lang w:val="id-ID"/>
              </w:rPr>
            </w:pPr>
            <w:r w:rsidRPr="00FD40C3">
              <w:rPr>
                <w:lang w:val="id-ID"/>
              </w:rPr>
              <w:t xml:space="preserve">    "where's": "where is",</w:t>
            </w:r>
          </w:p>
          <w:p w14:paraId="7826750A" w14:textId="77777777" w:rsidR="00364E7F" w:rsidRPr="00FD40C3" w:rsidRDefault="00364E7F" w:rsidP="00364E7F">
            <w:pPr>
              <w:pStyle w:val="Code"/>
              <w:rPr>
                <w:lang w:val="id-ID"/>
              </w:rPr>
            </w:pPr>
            <w:r w:rsidRPr="00FD40C3">
              <w:rPr>
                <w:lang w:val="id-ID"/>
              </w:rPr>
              <w:lastRenderedPageBreak/>
              <w:t xml:space="preserve">    "where've": "where have",</w:t>
            </w:r>
          </w:p>
          <w:p w14:paraId="7664FCC9" w14:textId="77777777" w:rsidR="00364E7F" w:rsidRPr="00FD40C3" w:rsidRDefault="00364E7F" w:rsidP="00364E7F">
            <w:pPr>
              <w:pStyle w:val="Code"/>
              <w:rPr>
                <w:lang w:val="id-ID"/>
              </w:rPr>
            </w:pPr>
            <w:r w:rsidRPr="00FD40C3">
              <w:rPr>
                <w:lang w:val="id-ID"/>
              </w:rPr>
              <w:t xml:space="preserve">    "who'll": "who will",</w:t>
            </w:r>
          </w:p>
          <w:p w14:paraId="1B42AA7A" w14:textId="77777777" w:rsidR="00364E7F" w:rsidRPr="00FD40C3" w:rsidRDefault="00364E7F" w:rsidP="00364E7F">
            <w:pPr>
              <w:pStyle w:val="Code"/>
              <w:rPr>
                <w:lang w:val="id-ID"/>
              </w:rPr>
            </w:pPr>
            <w:r w:rsidRPr="00FD40C3">
              <w:rPr>
                <w:lang w:val="id-ID"/>
              </w:rPr>
              <w:t xml:space="preserve">    "who'll've": "who will have",</w:t>
            </w:r>
          </w:p>
          <w:p w14:paraId="6792BCBF" w14:textId="77777777" w:rsidR="00364E7F" w:rsidRPr="00FD40C3" w:rsidRDefault="00364E7F" w:rsidP="00364E7F">
            <w:pPr>
              <w:pStyle w:val="Code"/>
              <w:rPr>
                <w:lang w:val="id-ID"/>
              </w:rPr>
            </w:pPr>
            <w:r w:rsidRPr="00FD40C3">
              <w:rPr>
                <w:lang w:val="id-ID"/>
              </w:rPr>
              <w:t xml:space="preserve">    "who's": "who is",</w:t>
            </w:r>
          </w:p>
          <w:p w14:paraId="035FCE99" w14:textId="77777777" w:rsidR="00364E7F" w:rsidRPr="00FD40C3" w:rsidRDefault="00364E7F" w:rsidP="00364E7F">
            <w:pPr>
              <w:pStyle w:val="Code"/>
              <w:rPr>
                <w:lang w:val="id-ID"/>
              </w:rPr>
            </w:pPr>
            <w:r w:rsidRPr="00FD40C3">
              <w:rPr>
                <w:lang w:val="id-ID"/>
              </w:rPr>
              <w:t xml:space="preserve">    "who've": "who have",</w:t>
            </w:r>
          </w:p>
          <w:p w14:paraId="0D856394" w14:textId="77777777" w:rsidR="00364E7F" w:rsidRPr="00FD40C3" w:rsidRDefault="00364E7F" w:rsidP="00364E7F">
            <w:pPr>
              <w:pStyle w:val="Code"/>
              <w:rPr>
                <w:lang w:val="id-ID"/>
              </w:rPr>
            </w:pPr>
            <w:r w:rsidRPr="00FD40C3">
              <w:rPr>
                <w:lang w:val="id-ID"/>
              </w:rPr>
              <w:t xml:space="preserve">    "why's": "why is",</w:t>
            </w:r>
          </w:p>
          <w:p w14:paraId="5149EDBF" w14:textId="77777777" w:rsidR="00364E7F" w:rsidRPr="00FD40C3" w:rsidRDefault="00364E7F" w:rsidP="00364E7F">
            <w:pPr>
              <w:pStyle w:val="Code"/>
              <w:rPr>
                <w:lang w:val="id-ID"/>
              </w:rPr>
            </w:pPr>
            <w:r w:rsidRPr="00FD40C3">
              <w:rPr>
                <w:lang w:val="id-ID"/>
              </w:rPr>
              <w:t xml:space="preserve">    "why've": "why have",</w:t>
            </w:r>
          </w:p>
          <w:p w14:paraId="1C328F15" w14:textId="77777777" w:rsidR="00364E7F" w:rsidRPr="00FD40C3" w:rsidRDefault="00364E7F" w:rsidP="00364E7F">
            <w:pPr>
              <w:pStyle w:val="Code"/>
              <w:rPr>
                <w:lang w:val="id-ID"/>
              </w:rPr>
            </w:pPr>
            <w:r w:rsidRPr="00FD40C3">
              <w:rPr>
                <w:lang w:val="id-ID"/>
              </w:rPr>
              <w:t xml:space="preserve">    "will've": "will have",</w:t>
            </w:r>
          </w:p>
          <w:p w14:paraId="5AA7D22C" w14:textId="77777777" w:rsidR="00364E7F" w:rsidRPr="00FD40C3" w:rsidRDefault="00364E7F" w:rsidP="00364E7F">
            <w:pPr>
              <w:pStyle w:val="Code"/>
              <w:rPr>
                <w:lang w:val="id-ID"/>
              </w:rPr>
            </w:pPr>
            <w:r w:rsidRPr="00FD40C3">
              <w:rPr>
                <w:lang w:val="id-ID"/>
              </w:rPr>
              <w:t xml:space="preserve">    "won't": "will not",</w:t>
            </w:r>
          </w:p>
          <w:p w14:paraId="7336CF01" w14:textId="77777777" w:rsidR="00364E7F" w:rsidRPr="00FD40C3" w:rsidRDefault="00364E7F" w:rsidP="00364E7F">
            <w:pPr>
              <w:pStyle w:val="Code"/>
              <w:rPr>
                <w:lang w:val="id-ID"/>
              </w:rPr>
            </w:pPr>
            <w:r w:rsidRPr="00FD40C3">
              <w:rPr>
                <w:lang w:val="id-ID"/>
              </w:rPr>
              <w:t xml:space="preserve">    "won't've": "will not have",</w:t>
            </w:r>
          </w:p>
          <w:p w14:paraId="18B03E38" w14:textId="77777777" w:rsidR="00364E7F" w:rsidRPr="00FD40C3" w:rsidRDefault="00364E7F" w:rsidP="00364E7F">
            <w:pPr>
              <w:pStyle w:val="Code"/>
              <w:rPr>
                <w:lang w:val="id-ID"/>
              </w:rPr>
            </w:pPr>
            <w:r w:rsidRPr="00FD40C3">
              <w:rPr>
                <w:lang w:val="id-ID"/>
              </w:rPr>
              <w:t xml:space="preserve">    "would've": "would have",</w:t>
            </w:r>
          </w:p>
          <w:p w14:paraId="3C4FB0B4" w14:textId="77777777" w:rsidR="00364E7F" w:rsidRPr="00FD40C3" w:rsidRDefault="00364E7F" w:rsidP="00364E7F">
            <w:pPr>
              <w:pStyle w:val="Code"/>
              <w:rPr>
                <w:lang w:val="id-ID"/>
              </w:rPr>
            </w:pPr>
            <w:r w:rsidRPr="00FD40C3">
              <w:rPr>
                <w:lang w:val="id-ID"/>
              </w:rPr>
              <w:t xml:space="preserve">    "wouldn't": "would not",</w:t>
            </w:r>
          </w:p>
          <w:p w14:paraId="583AB25F" w14:textId="77777777" w:rsidR="00364E7F" w:rsidRPr="00FD40C3" w:rsidRDefault="00364E7F" w:rsidP="00364E7F">
            <w:pPr>
              <w:pStyle w:val="Code"/>
              <w:rPr>
                <w:lang w:val="id-ID"/>
              </w:rPr>
            </w:pPr>
            <w:r w:rsidRPr="00FD40C3">
              <w:rPr>
                <w:lang w:val="id-ID"/>
              </w:rPr>
              <w:t xml:space="preserve">    "wouldn't've": "would not have",</w:t>
            </w:r>
          </w:p>
          <w:p w14:paraId="5ED9BD34" w14:textId="77777777" w:rsidR="00364E7F" w:rsidRPr="00FD40C3" w:rsidRDefault="00364E7F" w:rsidP="00364E7F">
            <w:pPr>
              <w:pStyle w:val="Code"/>
              <w:rPr>
                <w:lang w:val="id-ID"/>
              </w:rPr>
            </w:pPr>
            <w:r w:rsidRPr="00FD40C3">
              <w:rPr>
                <w:lang w:val="id-ID"/>
              </w:rPr>
              <w:t xml:space="preserve">    "y'all": "you all",</w:t>
            </w:r>
          </w:p>
          <w:p w14:paraId="623C53CC" w14:textId="77777777" w:rsidR="00364E7F" w:rsidRPr="00FD40C3" w:rsidRDefault="00364E7F" w:rsidP="00364E7F">
            <w:pPr>
              <w:pStyle w:val="Code"/>
              <w:rPr>
                <w:lang w:val="id-ID"/>
              </w:rPr>
            </w:pPr>
            <w:r w:rsidRPr="00FD40C3">
              <w:rPr>
                <w:lang w:val="id-ID"/>
              </w:rPr>
              <w:t xml:space="preserve">    "y'all'd": "you all would",</w:t>
            </w:r>
          </w:p>
          <w:p w14:paraId="3F67A621" w14:textId="77777777" w:rsidR="00364E7F" w:rsidRPr="00FD40C3" w:rsidRDefault="00364E7F" w:rsidP="00364E7F">
            <w:pPr>
              <w:pStyle w:val="Code"/>
              <w:rPr>
                <w:lang w:val="id-ID"/>
              </w:rPr>
            </w:pPr>
            <w:r w:rsidRPr="00FD40C3">
              <w:rPr>
                <w:lang w:val="id-ID"/>
              </w:rPr>
              <w:t xml:space="preserve">    "y'all'd've": "you all would have",</w:t>
            </w:r>
          </w:p>
          <w:p w14:paraId="065D24D8" w14:textId="77777777" w:rsidR="00364E7F" w:rsidRPr="00FD40C3" w:rsidRDefault="00364E7F" w:rsidP="00364E7F">
            <w:pPr>
              <w:pStyle w:val="Code"/>
              <w:rPr>
                <w:lang w:val="id-ID"/>
              </w:rPr>
            </w:pPr>
            <w:r w:rsidRPr="00FD40C3">
              <w:rPr>
                <w:lang w:val="id-ID"/>
              </w:rPr>
              <w:t xml:space="preserve">    "y'all're": "you all are",</w:t>
            </w:r>
          </w:p>
          <w:p w14:paraId="3E5B38AD" w14:textId="77777777" w:rsidR="00364E7F" w:rsidRPr="00FD40C3" w:rsidRDefault="00364E7F" w:rsidP="00364E7F">
            <w:pPr>
              <w:pStyle w:val="Code"/>
              <w:rPr>
                <w:lang w:val="id-ID"/>
              </w:rPr>
            </w:pPr>
            <w:r w:rsidRPr="00FD40C3">
              <w:rPr>
                <w:lang w:val="id-ID"/>
              </w:rPr>
              <w:t xml:space="preserve">    "y'all've": "you all have",</w:t>
            </w:r>
          </w:p>
          <w:p w14:paraId="4C9A2641" w14:textId="77777777" w:rsidR="00364E7F" w:rsidRPr="00FD40C3" w:rsidRDefault="00364E7F" w:rsidP="00364E7F">
            <w:pPr>
              <w:pStyle w:val="Code"/>
              <w:rPr>
                <w:lang w:val="id-ID"/>
              </w:rPr>
            </w:pPr>
            <w:r w:rsidRPr="00FD40C3">
              <w:rPr>
                <w:lang w:val="id-ID"/>
              </w:rPr>
              <w:t xml:space="preserve">    "you'd": "you would",</w:t>
            </w:r>
          </w:p>
          <w:p w14:paraId="50BA6A8C" w14:textId="77777777" w:rsidR="00364E7F" w:rsidRPr="00FD40C3" w:rsidRDefault="00364E7F" w:rsidP="00364E7F">
            <w:pPr>
              <w:pStyle w:val="Code"/>
              <w:rPr>
                <w:lang w:val="id-ID"/>
              </w:rPr>
            </w:pPr>
            <w:r w:rsidRPr="00FD40C3">
              <w:rPr>
                <w:lang w:val="id-ID"/>
              </w:rPr>
              <w:t xml:space="preserve">    "you'd've": "you would have",</w:t>
            </w:r>
          </w:p>
          <w:p w14:paraId="1A965C05" w14:textId="77777777" w:rsidR="00364E7F" w:rsidRPr="00FD40C3" w:rsidRDefault="00364E7F" w:rsidP="00364E7F">
            <w:pPr>
              <w:pStyle w:val="Code"/>
              <w:rPr>
                <w:lang w:val="id-ID"/>
              </w:rPr>
            </w:pPr>
            <w:r w:rsidRPr="00FD40C3">
              <w:rPr>
                <w:lang w:val="id-ID"/>
              </w:rPr>
              <w:t xml:space="preserve">    "you'll": "you will",</w:t>
            </w:r>
          </w:p>
          <w:p w14:paraId="1554F985" w14:textId="77777777" w:rsidR="00364E7F" w:rsidRPr="00FD40C3" w:rsidRDefault="00364E7F" w:rsidP="00364E7F">
            <w:pPr>
              <w:pStyle w:val="Code"/>
              <w:rPr>
                <w:lang w:val="id-ID"/>
              </w:rPr>
            </w:pPr>
            <w:r w:rsidRPr="00FD40C3">
              <w:rPr>
                <w:lang w:val="id-ID"/>
              </w:rPr>
              <w:t xml:space="preserve">    "you'll've": "you will have",</w:t>
            </w:r>
          </w:p>
          <w:p w14:paraId="77F524A7" w14:textId="77777777" w:rsidR="00364E7F" w:rsidRPr="00FD40C3" w:rsidRDefault="00364E7F" w:rsidP="00364E7F">
            <w:pPr>
              <w:pStyle w:val="Code"/>
              <w:rPr>
                <w:lang w:val="id-ID"/>
              </w:rPr>
            </w:pPr>
            <w:r w:rsidRPr="00FD40C3">
              <w:rPr>
                <w:lang w:val="id-ID"/>
              </w:rPr>
              <w:t xml:space="preserve">    "you're": "you are",</w:t>
            </w:r>
          </w:p>
          <w:p w14:paraId="128C037F" w14:textId="77777777" w:rsidR="00364E7F" w:rsidRPr="00FD40C3" w:rsidRDefault="00364E7F" w:rsidP="00364E7F">
            <w:pPr>
              <w:pStyle w:val="Code"/>
              <w:rPr>
                <w:lang w:val="id-ID"/>
              </w:rPr>
            </w:pPr>
            <w:r w:rsidRPr="00FD40C3">
              <w:rPr>
                <w:lang w:val="id-ID"/>
              </w:rPr>
              <w:t xml:space="preserve">    "you've": "you have",</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Converting Abbreviation</w:t>
            </w:r>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r w:rsidRPr="00FD40C3">
              <w:rPr>
                <w:lang w:val="id-ID"/>
              </w:rPr>
              <w:t>contractions_re = re.compile("(%s)" % "|".join(contractions_dict.keys()))</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r w:rsidRPr="00FD40C3">
              <w:rPr>
                <w:lang w:val="id-ID"/>
              </w:rPr>
              <w:t>def expand_contractions(text, contractions_dict=contractions_dict):</w:t>
            </w:r>
          </w:p>
          <w:p w14:paraId="304B4FDD" w14:textId="77777777" w:rsidR="00364E7F" w:rsidRPr="00FD40C3" w:rsidRDefault="00364E7F" w:rsidP="00364E7F">
            <w:pPr>
              <w:pStyle w:val="Code"/>
              <w:rPr>
                <w:lang w:val="id-ID"/>
              </w:rPr>
            </w:pPr>
            <w:r w:rsidRPr="00FD40C3">
              <w:rPr>
                <w:lang w:val="id-ID"/>
              </w:rPr>
              <w:t xml:space="preserve">    def replace(match):</w:t>
            </w:r>
          </w:p>
          <w:p w14:paraId="54439099" w14:textId="77777777" w:rsidR="00364E7F" w:rsidRPr="00FD40C3" w:rsidRDefault="00364E7F" w:rsidP="00364E7F">
            <w:pPr>
              <w:pStyle w:val="Code"/>
              <w:rPr>
                <w:lang w:val="id-ID"/>
              </w:rPr>
            </w:pPr>
            <w:r w:rsidRPr="00FD40C3">
              <w:rPr>
                <w:lang w:val="id-ID"/>
              </w:rPr>
              <w:t xml:space="preserve">        return contractions_dict[match.group(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return contractions_re.sub(replace, tex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r w:rsidRPr="00FD40C3">
              <w:rPr>
                <w:lang w:val="id-ID"/>
              </w:rPr>
              <w:t>full_df["studentSpell"] = full_df["studentSpell"].apply(</w:t>
            </w:r>
          </w:p>
          <w:p w14:paraId="166707B2" w14:textId="77777777" w:rsidR="00364E7F" w:rsidRPr="00FD40C3" w:rsidRDefault="00364E7F" w:rsidP="00364E7F">
            <w:pPr>
              <w:pStyle w:val="Code"/>
              <w:rPr>
                <w:lang w:val="id-ID"/>
              </w:rPr>
            </w:pPr>
            <w:r w:rsidRPr="00FD40C3">
              <w:rPr>
                <w:lang w:val="id-ID"/>
              </w:rPr>
              <w:t xml:space="preserve">    lambda x: expand_contractions(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r w:rsidRPr="00FD40C3">
              <w:rPr>
                <w:lang w:val="id-ID"/>
              </w:rPr>
              <w:t>full_df["keySpell"] = full_df["keySpell"].apply(lambda x: expand_contractions(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r w:rsidRPr="00FD40C3">
              <w:rPr>
                <w:lang w:val="id-ID"/>
              </w:rPr>
              <w:t>full_df[["studentAnswer", "studentSpell"]]</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markdown]</w:t>
            </w:r>
          </w:p>
          <w:p w14:paraId="30CD9CD6" w14:textId="77777777" w:rsidR="00364E7F" w:rsidRPr="00FD40C3" w:rsidRDefault="00364E7F" w:rsidP="00364E7F">
            <w:pPr>
              <w:pStyle w:val="Code"/>
              <w:rPr>
                <w:lang w:val="id-ID"/>
              </w:rPr>
            </w:pPr>
            <w:r w:rsidRPr="00FD40C3">
              <w:rPr>
                <w:lang w:val="id-ID"/>
              </w:rPr>
              <w:t># Case Folding</w:t>
            </w:r>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Case Folding</w:t>
            </w:r>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r w:rsidRPr="00FD40C3">
              <w:rPr>
                <w:lang w:val="id-ID"/>
              </w:rPr>
              <w:t>full_df["keyLower"] = full_df["keySpell"].str.lower()</w:t>
            </w:r>
          </w:p>
          <w:p w14:paraId="5F726858" w14:textId="77777777" w:rsidR="00364E7F" w:rsidRPr="00FD40C3" w:rsidRDefault="00364E7F" w:rsidP="00364E7F">
            <w:pPr>
              <w:pStyle w:val="Code"/>
              <w:rPr>
                <w:lang w:val="id-ID"/>
              </w:rPr>
            </w:pPr>
            <w:r w:rsidRPr="00FD40C3">
              <w:rPr>
                <w:lang w:val="id-ID"/>
              </w:rPr>
              <w:t>full_df["studentLower"] = full_df["studentSpell"].str.lower()</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r w:rsidRPr="00FD40C3">
              <w:rPr>
                <w:lang w:val="id-ID"/>
              </w:rPr>
              <w:t>full_df[["studentSpell", "studentLower"]]</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markdown]</w:t>
            </w:r>
          </w:p>
          <w:p w14:paraId="4D16C6C2" w14:textId="77777777" w:rsidR="00364E7F" w:rsidRPr="00FD40C3" w:rsidRDefault="00364E7F" w:rsidP="00364E7F">
            <w:pPr>
              <w:pStyle w:val="Code"/>
              <w:rPr>
                <w:lang w:val="id-ID"/>
              </w:rPr>
            </w:pPr>
            <w:r w:rsidRPr="00FD40C3">
              <w:rPr>
                <w:lang w:val="id-ID"/>
              </w:rPr>
              <w:t># Removing Punctuation</w:t>
            </w:r>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Removing Punctuation</w:t>
            </w:r>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PUNCT_TO_REMOVE = string.punctuation</w:t>
            </w:r>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r w:rsidRPr="00FD40C3">
              <w:rPr>
                <w:lang w:val="id-ID"/>
              </w:rPr>
              <w:t>def remove_punctuation(text):</w:t>
            </w:r>
          </w:p>
          <w:p w14:paraId="54AA47F4" w14:textId="77777777" w:rsidR="00364E7F" w:rsidRPr="00FD40C3" w:rsidRDefault="00364E7F" w:rsidP="00364E7F">
            <w:pPr>
              <w:pStyle w:val="Code"/>
              <w:rPr>
                <w:lang w:val="id-ID"/>
              </w:rPr>
            </w:pPr>
            <w:r w:rsidRPr="00FD40C3">
              <w:rPr>
                <w:lang w:val="id-ID"/>
              </w:rPr>
              <w:t xml:space="preserve">    """custom function to remove the punctuation"""</w:t>
            </w:r>
          </w:p>
          <w:p w14:paraId="239733C2" w14:textId="77777777" w:rsidR="00364E7F" w:rsidRPr="00FD40C3" w:rsidRDefault="00364E7F" w:rsidP="00364E7F">
            <w:pPr>
              <w:pStyle w:val="Code"/>
              <w:rPr>
                <w:lang w:val="id-ID"/>
              </w:rPr>
            </w:pPr>
            <w:r w:rsidRPr="00FD40C3">
              <w:rPr>
                <w:lang w:val="id-ID"/>
              </w:rPr>
              <w:t xml:space="preserve">    return text.translate(str.maketrans("",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61BDDB5E" w14:textId="77777777" w:rsidR="00364E7F" w:rsidRPr="00FD40C3" w:rsidRDefault="00364E7F" w:rsidP="00364E7F">
            <w:pPr>
              <w:pStyle w:val="Code"/>
              <w:rPr>
                <w:lang w:val="id-ID"/>
              </w:rPr>
            </w:pPr>
            <w:r w:rsidRPr="00FD40C3">
              <w:rPr>
                <w:lang w:val="id-ID"/>
              </w:rPr>
              <w:t>full_df["studentPunct"] = full_df["studentLower"].apply(</w:t>
            </w:r>
          </w:p>
          <w:p w14:paraId="4B959CCF" w14:textId="77777777" w:rsidR="00364E7F" w:rsidRPr="00FD40C3" w:rsidRDefault="00364E7F" w:rsidP="00364E7F">
            <w:pPr>
              <w:pStyle w:val="Code"/>
              <w:rPr>
                <w:lang w:val="id-ID"/>
              </w:rPr>
            </w:pPr>
            <w:r w:rsidRPr="00FD40C3">
              <w:rPr>
                <w:lang w:val="id-ID"/>
              </w:rPr>
              <w:t xml:space="preserve">    lambda text: remove_punctuation(tex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r w:rsidRPr="00FD40C3">
              <w:rPr>
                <w:lang w:val="id-ID"/>
              </w:rPr>
              <w:t>full_df[["studentLower", "studentPunc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markdown]</w:t>
            </w:r>
          </w:p>
          <w:p w14:paraId="744DBC6C" w14:textId="77777777" w:rsidR="00364E7F" w:rsidRPr="00FD40C3" w:rsidRDefault="00364E7F" w:rsidP="00364E7F">
            <w:pPr>
              <w:pStyle w:val="Code"/>
              <w:rPr>
                <w:lang w:val="id-ID"/>
              </w:rPr>
            </w:pPr>
            <w:r w:rsidRPr="00FD40C3">
              <w:rPr>
                <w:lang w:val="id-ID"/>
              </w:rPr>
              <w:t># Stopword Removal</w:t>
            </w:r>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Stopword Removal</w:t>
            </w:r>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stopwords.words("english"))</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r w:rsidRPr="00FD40C3">
              <w:rPr>
                <w:lang w:val="id-ID"/>
              </w:rPr>
              <w:t>def remove_stopwords(text):</w:t>
            </w:r>
          </w:p>
          <w:p w14:paraId="4F898680" w14:textId="77777777" w:rsidR="00364E7F" w:rsidRPr="00FD40C3" w:rsidRDefault="00364E7F" w:rsidP="00364E7F">
            <w:pPr>
              <w:pStyle w:val="Code"/>
              <w:rPr>
                <w:lang w:val="id-ID"/>
              </w:rPr>
            </w:pPr>
            <w:r w:rsidRPr="00FD40C3">
              <w:rPr>
                <w:lang w:val="id-ID"/>
              </w:rPr>
              <w:t xml:space="preserve">    """custom function to remove the stopwords"""</w:t>
            </w:r>
          </w:p>
          <w:p w14:paraId="69F9C71F"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08AB9F62" w14:textId="77777777" w:rsidR="00364E7F" w:rsidRPr="00FD40C3" w:rsidRDefault="00364E7F" w:rsidP="00364E7F">
            <w:pPr>
              <w:pStyle w:val="Code"/>
              <w:rPr>
                <w:lang w:val="id-ID"/>
              </w:rPr>
            </w:pPr>
            <w:r w:rsidRPr="00FD40C3">
              <w:rPr>
                <w:lang w:val="id-ID"/>
              </w:rPr>
              <w:t>full_df["studentStopword"] = full_df["studentPunct"].apply(</w:t>
            </w:r>
          </w:p>
          <w:p w14:paraId="3B0E3297" w14:textId="77777777" w:rsidR="00364E7F" w:rsidRPr="00FD40C3" w:rsidRDefault="00364E7F" w:rsidP="00364E7F">
            <w:pPr>
              <w:pStyle w:val="Code"/>
              <w:rPr>
                <w:lang w:val="id-ID"/>
              </w:rPr>
            </w:pPr>
            <w:r w:rsidRPr="00FD40C3">
              <w:rPr>
                <w:lang w:val="id-ID"/>
              </w:rPr>
              <w:t xml:space="preserve">    lambda text: remove_stopwords(tex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r w:rsidRPr="00FD40C3">
              <w:rPr>
                <w:lang w:val="id-ID"/>
              </w:rPr>
              <w:t>full_df[["studentPunct", "studentStopword"]]</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markdown]</w:t>
            </w:r>
          </w:p>
          <w:p w14:paraId="721259FE" w14:textId="77777777" w:rsidR="00364E7F" w:rsidRPr="00FD40C3" w:rsidRDefault="00364E7F" w:rsidP="00364E7F">
            <w:pPr>
              <w:pStyle w:val="Code"/>
              <w:rPr>
                <w:lang w:val="id-ID"/>
              </w:rPr>
            </w:pPr>
            <w:r w:rsidRPr="00FD40C3">
              <w:rPr>
                <w:lang w:val="id-ID"/>
              </w:rPr>
              <w:t># Stemming</w:t>
            </w:r>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Stemming</w:t>
            </w:r>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r w:rsidRPr="00FD40C3">
              <w:rPr>
                <w:lang w:val="id-ID"/>
              </w:rPr>
              <w:t>stemmer = SnowballStemmer("english")</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r w:rsidRPr="00FD40C3">
              <w:rPr>
                <w:lang w:val="id-ID"/>
              </w:rPr>
              <w:t>def stem_words(text):</w:t>
            </w:r>
          </w:p>
          <w:p w14:paraId="2CA8B453" w14:textId="77777777" w:rsidR="00364E7F" w:rsidRPr="00FD40C3" w:rsidRDefault="00364E7F" w:rsidP="00364E7F">
            <w:pPr>
              <w:pStyle w:val="Code"/>
              <w:rPr>
                <w:lang w:val="id-ID"/>
              </w:rPr>
            </w:pPr>
            <w:r w:rsidRPr="00FD40C3">
              <w:rPr>
                <w:lang w:val="id-ID"/>
              </w:rPr>
              <w:t xml:space="preserve">    return " ".join([stemmer.stem(word) for word in text.spli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r w:rsidRPr="00FD40C3">
              <w:rPr>
                <w:lang w:val="id-ID"/>
              </w:rPr>
              <w:lastRenderedPageBreak/>
              <w:t>full_df["studentStem"] = full_df["studentStopword"].apply(lambda text: stem_words(text))</w:t>
            </w:r>
          </w:p>
          <w:p w14:paraId="294DCF18" w14:textId="77777777" w:rsidR="00364E7F" w:rsidRPr="00FD40C3" w:rsidRDefault="00364E7F" w:rsidP="00364E7F">
            <w:pPr>
              <w:pStyle w:val="Code"/>
              <w:rPr>
                <w:lang w:val="id-ID"/>
              </w:rPr>
            </w:pPr>
            <w:r w:rsidRPr="00FD40C3">
              <w:rPr>
                <w:lang w:val="id-ID"/>
              </w:rPr>
              <w:t>full_df["keyStem"] = full_df["keyStopword"].apply(lambda text: stem_words(tex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r w:rsidRPr="00FD40C3">
              <w:rPr>
                <w:lang w:val="id-ID"/>
              </w:rPr>
              <w:t>full_df[["studentStopword", "studentStem"]]</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markdown]</w:t>
            </w:r>
          </w:p>
          <w:p w14:paraId="523DE789" w14:textId="77777777" w:rsidR="00364E7F" w:rsidRPr="00FD40C3" w:rsidRDefault="00364E7F" w:rsidP="00364E7F">
            <w:pPr>
              <w:pStyle w:val="Code"/>
              <w:rPr>
                <w:lang w:val="id-ID"/>
              </w:rPr>
            </w:pPr>
            <w:r w:rsidRPr="00FD40C3">
              <w:rPr>
                <w:lang w:val="id-ID"/>
              </w:rPr>
              <w:t># POS Tagging</w:t>
            </w:r>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r w:rsidRPr="00FD40C3">
              <w:rPr>
                <w:lang w:val="id-ID"/>
              </w:rPr>
              <w:t>studentSplit = full_df["studentStopword"]</w:t>
            </w:r>
          </w:p>
          <w:p w14:paraId="5E227634" w14:textId="77777777" w:rsidR="00364E7F" w:rsidRPr="00FD40C3" w:rsidRDefault="00364E7F" w:rsidP="00364E7F">
            <w:pPr>
              <w:pStyle w:val="Code"/>
              <w:rPr>
                <w:lang w:val="id-ID"/>
              </w:rPr>
            </w:pPr>
            <w:r w:rsidRPr="00FD40C3">
              <w:rPr>
                <w:lang w:val="id-ID"/>
              </w:rPr>
              <w:t>keySplit = full_df["keyStopword"]</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86C0C5C" w14:textId="77777777" w:rsidR="00364E7F" w:rsidRPr="00FD40C3" w:rsidRDefault="00364E7F" w:rsidP="00364E7F">
            <w:pPr>
              <w:pStyle w:val="Code"/>
              <w:rPr>
                <w:lang w:val="id-ID"/>
              </w:rPr>
            </w:pPr>
            <w:r w:rsidRPr="00FD40C3">
              <w:rPr>
                <w:lang w:val="id-ID"/>
              </w:rPr>
              <w:t>keySplitWords = [nltk.word_tokenize(str(sentence)) for sentence in keySplit]</w:t>
            </w:r>
          </w:p>
          <w:p w14:paraId="2422FAB1" w14:textId="77777777" w:rsidR="00364E7F" w:rsidRPr="00FD40C3" w:rsidRDefault="00364E7F" w:rsidP="00364E7F">
            <w:pPr>
              <w:pStyle w:val="Code"/>
              <w:rPr>
                <w:lang w:val="id-ID"/>
              </w:rPr>
            </w:pPr>
            <w:r w:rsidRPr="00FD40C3">
              <w:rPr>
                <w:lang w:val="id-ID"/>
              </w:rPr>
              <w:t>full_df["studentSplit"] = studentSplitWords</w:t>
            </w:r>
          </w:p>
          <w:p w14:paraId="6CF826E6" w14:textId="77777777" w:rsidR="00364E7F" w:rsidRPr="00FD40C3" w:rsidRDefault="00364E7F" w:rsidP="00364E7F">
            <w:pPr>
              <w:pStyle w:val="Code"/>
              <w:rPr>
                <w:lang w:val="id-ID"/>
              </w:rPr>
            </w:pPr>
            <w:r w:rsidRPr="00FD40C3">
              <w:rPr>
                <w:lang w:val="id-ID"/>
              </w:rPr>
              <w:t>full_df["keySplit"] = keySplitWords</w:t>
            </w:r>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POS Tagging</w:t>
            </w:r>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r w:rsidRPr="00FD40C3">
              <w:rPr>
                <w:lang w:val="id-ID"/>
              </w:rPr>
              <w:t>full_df["keyPostag"] = full_df["keySplit"].apply(nltk.pos_tag)</w:t>
            </w:r>
          </w:p>
          <w:p w14:paraId="175B7677" w14:textId="77777777" w:rsidR="00364E7F" w:rsidRPr="00FD40C3" w:rsidRDefault="00364E7F" w:rsidP="00364E7F">
            <w:pPr>
              <w:pStyle w:val="Code"/>
              <w:rPr>
                <w:lang w:val="id-ID"/>
              </w:rPr>
            </w:pPr>
            <w:r w:rsidRPr="00FD40C3">
              <w:rPr>
                <w:lang w:val="id-ID"/>
              </w:rPr>
              <w:t>full_df["studentPostag"] = full_df["studentSplit"].apply(nltk.pos_tag)</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r w:rsidRPr="00FD40C3">
              <w:rPr>
                <w:lang w:val="id-ID"/>
              </w:rPr>
              <w:t>full_df[["keyPostag", "studentPostag"]]</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markdown]</w:t>
            </w:r>
          </w:p>
          <w:p w14:paraId="6E3A191E" w14:textId="77777777" w:rsidR="00364E7F" w:rsidRPr="00FD40C3" w:rsidRDefault="00364E7F" w:rsidP="00364E7F">
            <w:pPr>
              <w:pStyle w:val="Code"/>
              <w:rPr>
                <w:lang w:val="id-ID"/>
              </w:rPr>
            </w:pPr>
            <w:r w:rsidRPr="00FD40C3">
              <w:rPr>
                <w:lang w:val="id-ID"/>
              </w:rPr>
              <w:t># Lemmatizing</w:t>
            </w:r>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Lemmatizing</w:t>
            </w:r>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r w:rsidRPr="00FD40C3">
              <w:rPr>
                <w:lang w:val="id-ID"/>
              </w:rPr>
              <w:t>lemmatizer = WordNetLemmatizer()</w:t>
            </w:r>
          </w:p>
          <w:p w14:paraId="7DD04A1C" w14:textId="77777777" w:rsidR="00364E7F" w:rsidRPr="00FD40C3" w:rsidRDefault="00364E7F" w:rsidP="00364E7F">
            <w:pPr>
              <w:pStyle w:val="Code"/>
              <w:rPr>
                <w:lang w:val="id-ID"/>
              </w:rPr>
            </w:pPr>
            <w:r w:rsidRPr="00FD40C3">
              <w:rPr>
                <w:lang w:val="id-ID"/>
              </w:rPr>
              <w:t>wordnet_map = {"N": wordnet.NOUN, "V": wordnet.VERB, "J": wordnet.ADJ, "R": wordnet.ADV}</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r w:rsidRPr="00FD40C3">
              <w:rPr>
                <w:lang w:val="id-ID"/>
              </w:rPr>
              <w:t>def lemmatize_words(text):</w:t>
            </w:r>
          </w:p>
          <w:p w14:paraId="4878F7E6" w14:textId="77777777" w:rsidR="00364E7F" w:rsidRPr="00FD40C3" w:rsidRDefault="00364E7F" w:rsidP="00364E7F">
            <w:pPr>
              <w:pStyle w:val="Code"/>
              <w:rPr>
                <w:lang w:val="id-ID"/>
              </w:rPr>
            </w:pPr>
            <w:r w:rsidRPr="00FD40C3">
              <w:rPr>
                <w:lang w:val="id-ID"/>
              </w:rPr>
              <w:t xml:space="preserve">    pos_tagged_text = nltk.pos_tag(text.split())</w:t>
            </w:r>
          </w:p>
          <w:p w14:paraId="63CB1DDA" w14:textId="77777777" w:rsidR="00364E7F" w:rsidRPr="00FD40C3" w:rsidRDefault="00364E7F" w:rsidP="00364E7F">
            <w:pPr>
              <w:pStyle w:val="Code"/>
              <w:rPr>
                <w:lang w:val="id-ID"/>
              </w:rPr>
            </w:pPr>
            <w:r w:rsidRPr="00FD40C3">
              <w:rPr>
                <w:lang w:val="id-ID"/>
              </w:rPr>
              <w:t xml:space="preserve">    return " ".join(</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5E8760D1" w14:textId="77777777" w:rsidR="00364E7F" w:rsidRPr="00FD40C3" w:rsidRDefault="00364E7F" w:rsidP="00364E7F">
            <w:pPr>
              <w:pStyle w:val="Code"/>
              <w:rPr>
                <w:lang w:val="id-ID"/>
              </w:rPr>
            </w:pPr>
            <w:r w:rsidRPr="00FD40C3">
              <w:rPr>
                <w:lang w:val="id-ID"/>
              </w:rPr>
              <w:t xml:space="preserve">            for word, pos in pos_tagged_text</w:t>
            </w:r>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r w:rsidRPr="00FD40C3">
              <w:rPr>
                <w:lang w:val="id-ID"/>
              </w:rPr>
              <w:t>full_df["studentLemmatized"] = full_df["studentStopword"].apply(</w:t>
            </w:r>
          </w:p>
          <w:p w14:paraId="3E65B10A" w14:textId="77777777" w:rsidR="00364E7F" w:rsidRPr="00FD40C3" w:rsidRDefault="00364E7F" w:rsidP="00364E7F">
            <w:pPr>
              <w:pStyle w:val="Code"/>
              <w:rPr>
                <w:lang w:val="id-ID"/>
              </w:rPr>
            </w:pPr>
            <w:r w:rsidRPr="00FD40C3">
              <w:rPr>
                <w:lang w:val="id-ID"/>
              </w:rPr>
              <w:t xml:space="preserve">    lambda text: lemmatize_words(tex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r w:rsidRPr="00FD40C3">
              <w:rPr>
                <w:lang w:val="id-ID"/>
              </w:rPr>
              <w:t>full_df["keyLemmatized"] = full_df["keyStopword"].apply(</w:t>
            </w:r>
          </w:p>
          <w:p w14:paraId="02C1535B" w14:textId="77777777" w:rsidR="00364E7F" w:rsidRPr="00FD40C3" w:rsidRDefault="00364E7F" w:rsidP="00364E7F">
            <w:pPr>
              <w:pStyle w:val="Code"/>
              <w:rPr>
                <w:lang w:val="id-ID"/>
              </w:rPr>
            </w:pPr>
            <w:r w:rsidRPr="00FD40C3">
              <w:rPr>
                <w:lang w:val="id-ID"/>
              </w:rPr>
              <w:t xml:space="preserve">    lambda text: lemmatize_words(tex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r w:rsidRPr="00FD40C3">
              <w:rPr>
                <w:lang w:val="id-ID"/>
              </w:rPr>
              <w:t>full_df[["studentStopword", "studentLemmatized"]]</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markdown]</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markdown]</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TF for Lemmatized</w:t>
            </w:r>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r w:rsidRPr="00FD40C3">
              <w:rPr>
                <w:lang w:val="id-ID"/>
              </w:rPr>
              <w:t>full_df["keyLemmatized"] = full_df["keyLemmatized"].astype(str)</w:t>
            </w:r>
          </w:p>
          <w:p w14:paraId="39E76322" w14:textId="77777777" w:rsidR="00364E7F" w:rsidRPr="00FD40C3" w:rsidRDefault="00364E7F" w:rsidP="00364E7F">
            <w:pPr>
              <w:pStyle w:val="Code"/>
              <w:rPr>
                <w:lang w:val="id-ID"/>
              </w:rPr>
            </w:pPr>
            <w:r w:rsidRPr="00FD40C3">
              <w:rPr>
                <w:lang w:val="id-ID"/>
              </w:rPr>
              <w:t>full_df["studentLemmatized"] = full_df["studentLemmatized"].astype(str)</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r w:rsidRPr="00FD40C3">
              <w:rPr>
                <w:lang w:val="id-ID"/>
              </w:rPr>
              <w:t>for i in range(len(full_df)):</w:t>
            </w:r>
          </w:p>
          <w:p w14:paraId="7C7D277E" w14:textId="77777777" w:rsidR="00364E7F" w:rsidRPr="00FD40C3" w:rsidRDefault="00364E7F" w:rsidP="00364E7F">
            <w:pPr>
              <w:pStyle w:val="Code"/>
              <w:rPr>
                <w:lang w:val="id-ID"/>
              </w:rPr>
            </w:pPr>
            <w:r w:rsidRPr="00FD40C3">
              <w:rPr>
                <w:lang w:val="id-ID"/>
              </w:rPr>
              <w:t xml:space="preserve">    doc1 = full_df["keyLemmatized"][i]</w:t>
            </w:r>
          </w:p>
          <w:p w14:paraId="68610FE5" w14:textId="77777777" w:rsidR="00364E7F" w:rsidRPr="00FD40C3" w:rsidRDefault="00364E7F" w:rsidP="00364E7F">
            <w:pPr>
              <w:pStyle w:val="Code"/>
              <w:rPr>
                <w:lang w:val="id-ID"/>
              </w:rPr>
            </w:pPr>
            <w:r w:rsidRPr="00FD40C3">
              <w:rPr>
                <w:lang w:val="id-ID"/>
              </w:rPr>
              <w:t xml:space="preserve">    doc2 = full_df["studentLemmatized"][i]</w:t>
            </w:r>
          </w:p>
          <w:p w14:paraId="6EABBF99" w14:textId="77777777" w:rsidR="00364E7F" w:rsidRPr="00FD40C3" w:rsidRDefault="00364E7F" w:rsidP="00364E7F">
            <w:pPr>
              <w:pStyle w:val="Code"/>
              <w:rPr>
                <w:lang w:val="id-ID"/>
              </w:rPr>
            </w:pPr>
            <w:r w:rsidRPr="00FD40C3">
              <w:rPr>
                <w:lang w:val="id-ID"/>
              </w:rPr>
              <w:t xml:space="preserve">    docs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countvectorizer = CountVectorizer()</w:t>
            </w:r>
          </w:p>
          <w:p w14:paraId="7927AC55" w14:textId="77777777" w:rsidR="00364E7F" w:rsidRPr="00FD40C3" w:rsidRDefault="00364E7F" w:rsidP="00364E7F">
            <w:pPr>
              <w:pStyle w:val="Code"/>
              <w:rPr>
                <w:lang w:val="id-ID"/>
              </w:rPr>
            </w:pPr>
            <w:r w:rsidRPr="00FD40C3">
              <w:rPr>
                <w:lang w:val="id-ID"/>
              </w:rPr>
              <w:t xml:space="preserve">    terms = countvectorizer.fit_transform(docs)</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columns = countvectorizer.get_feature_names_out()</w:t>
            </w:r>
          </w:p>
          <w:p w14:paraId="33459E9E" w14:textId="77777777" w:rsidR="00364E7F" w:rsidRPr="00FD40C3" w:rsidRDefault="00364E7F" w:rsidP="00364E7F">
            <w:pPr>
              <w:pStyle w:val="Code"/>
              <w:rPr>
                <w:lang w:val="id-ID"/>
              </w:rPr>
            </w:pPr>
            <w:r w:rsidRPr="00FD40C3">
              <w:rPr>
                <w:lang w:val="id-ID"/>
              </w:rPr>
              <w:t xml:space="preserve">    tf = pd.DataFrame(</w:t>
            </w:r>
          </w:p>
          <w:p w14:paraId="10E2E0B8"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print(tf)</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TF for Stem</w:t>
            </w:r>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r w:rsidRPr="00FD40C3">
              <w:rPr>
                <w:lang w:val="id-ID"/>
              </w:rPr>
              <w:t>full_df["keyStem"] = full_df["keyStem"].astype(str)</w:t>
            </w:r>
          </w:p>
          <w:p w14:paraId="6E35F233" w14:textId="77777777" w:rsidR="00364E7F" w:rsidRPr="00FD40C3" w:rsidRDefault="00364E7F" w:rsidP="00364E7F">
            <w:pPr>
              <w:pStyle w:val="Code"/>
              <w:rPr>
                <w:lang w:val="id-ID"/>
              </w:rPr>
            </w:pPr>
            <w:r w:rsidRPr="00FD40C3">
              <w:rPr>
                <w:lang w:val="id-ID"/>
              </w:rPr>
              <w:t>full_df["studentStem"] = full_df["studentStem"].astype(str)</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r w:rsidRPr="00FD40C3">
              <w:rPr>
                <w:lang w:val="id-ID"/>
              </w:rPr>
              <w:t>for i in range(len(full_df)):</w:t>
            </w:r>
          </w:p>
          <w:p w14:paraId="5EA24D0B" w14:textId="77777777" w:rsidR="00364E7F" w:rsidRPr="00FD40C3" w:rsidRDefault="00364E7F" w:rsidP="00364E7F">
            <w:pPr>
              <w:pStyle w:val="Code"/>
              <w:rPr>
                <w:lang w:val="id-ID"/>
              </w:rPr>
            </w:pPr>
            <w:r w:rsidRPr="00FD40C3">
              <w:rPr>
                <w:lang w:val="id-ID"/>
              </w:rPr>
              <w:t xml:space="preserve">    doc12 = full_df["keyStem"][i]</w:t>
            </w:r>
          </w:p>
          <w:p w14:paraId="13728D85" w14:textId="77777777" w:rsidR="00364E7F" w:rsidRPr="00FD40C3" w:rsidRDefault="00364E7F" w:rsidP="00364E7F">
            <w:pPr>
              <w:pStyle w:val="Code"/>
              <w:rPr>
                <w:lang w:val="id-ID"/>
              </w:rPr>
            </w:pPr>
            <w:r w:rsidRPr="00FD40C3">
              <w:rPr>
                <w:lang w:val="id-ID"/>
              </w:rPr>
              <w:t xml:space="preserve">    doc22 = full_df["studentStem"][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CountVectorizer()</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pd.DataFrame(</w:t>
            </w:r>
          </w:p>
          <w:p w14:paraId="63848FCF"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prin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markdown]</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IDF for Lemmatized</w:t>
            </w:r>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r w:rsidRPr="00FD40C3">
              <w:rPr>
                <w:lang w:val="id-ID"/>
              </w:rPr>
              <w:t>for i in range(len(full_df)):</w:t>
            </w:r>
          </w:p>
          <w:p w14:paraId="0536AF35" w14:textId="77777777" w:rsidR="00364E7F" w:rsidRPr="00FD40C3" w:rsidRDefault="00364E7F" w:rsidP="00364E7F">
            <w:pPr>
              <w:pStyle w:val="Code"/>
              <w:rPr>
                <w:lang w:val="id-ID"/>
              </w:rPr>
            </w:pPr>
            <w:r w:rsidRPr="00FD40C3">
              <w:rPr>
                <w:lang w:val="id-ID"/>
              </w:rPr>
              <w:t xml:space="preserve">    doc1 = full_df["keyLemmatized"][i]</w:t>
            </w:r>
          </w:p>
          <w:p w14:paraId="1DEC308A" w14:textId="77777777" w:rsidR="00364E7F" w:rsidRPr="00FD40C3" w:rsidRDefault="00364E7F" w:rsidP="00364E7F">
            <w:pPr>
              <w:pStyle w:val="Code"/>
              <w:rPr>
                <w:lang w:val="id-ID"/>
              </w:rPr>
            </w:pPr>
            <w:r w:rsidRPr="00FD40C3">
              <w:rPr>
                <w:lang w:val="id-ID"/>
              </w:rPr>
              <w:lastRenderedPageBreak/>
              <w:t xml:space="preserve">    doc2 = full_df["studentLemmatized"][i]</w:t>
            </w:r>
          </w:p>
          <w:p w14:paraId="090EDF06" w14:textId="77777777" w:rsidR="00364E7F" w:rsidRPr="00FD40C3" w:rsidRDefault="00364E7F" w:rsidP="00364E7F">
            <w:pPr>
              <w:pStyle w:val="Code"/>
              <w:rPr>
                <w:lang w:val="id-ID"/>
              </w:rPr>
            </w:pPr>
            <w:r w:rsidRPr="00FD40C3">
              <w:rPr>
                <w:lang w:val="id-ID"/>
              </w:rPr>
              <w:t xml:space="preserve">    docs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countvectorizer = CountVectorizer()</w:t>
            </w:r>
          </w:p>
          <w:p w14:paraId="792947F0" w14:textId="77777777" w:rsidR="00364E7F" w:rsidRPr="00FD40C3" w:rsidRDefault="00364E7F" w:rsidP="00364E7F">
            <w:pPr>
              <w:pStyle w:val="Code"/>
              <w:rPr>
                <w:lang w:val="id-ID"/>
              </w:rPr>
            </w:pPr>
            <w:r w:rsidRPr="00FD40C3">
              <w:rPr>
                <w:lang w:val="id-ID"/>
              </w:rPr>
              <w:t xml:space="preserve">    terms = countvectorizer.fit_transform(docs)</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C6BE5E3" w14:textId="77777777" w:rsidR="00364E7F" w:rsidRPr="00FD40C3" w:rsidRDefault="00364E7F" w:rsidP="00364E7F">
            <w:pPr>
              <w:pStyle w:val="Code"/>
              <w:rPr>
                <w:lang w:val="id-ID"/>
              </w:rPr>
            </w:pPr>
            <w:r w:rsidRPr="00FD40C3">
              <w:rPr>
                <w:lang w:val="id-ID"/>
              </w:rPr>
              <w:t xml:space="preserve">    tfidf_transformer.fit(terms)</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df_idf = pd.DataFrame(</w:t>
            </w:r>
          </w:p>
          <w:p w14:paraId="3B3A6139" w14:textId="77777777" w:rsidR="00364E7F" w:rsidRPr="00FD40C3" w:rsidRDefault="00364E7F" w:rsidP="00364E7F">
            <w:pPr>
              <w:pStyle w:val="Code"/>
              <w:rPr>
                <w:lang w:val="id-ID"/>
              </w:rPr>
            </w:pPr>
            <w:r w:rsidRPr="00FD40C3">
              <w:rPr>
                <w:lang w:val="id-ID"/>
              </w:rPr>
              <w:t xml:space="preserve">        tfidf_transformer.idf_,</w:t>
            </w:r>
          </w:p>
          <w:p w14:paraId="49B0970E" w14:textId="77777777" w:rsidR="00364E7F" w:rsidRPr="00FD40C3" w:rsidRDefault="00364E7F" w:rsidP="00364E7F">
            <w:pPr>
              <w:pStyle w:val="Code"/>
              <w:rPr>
                <w:lang w:val="id-ID"/>
              </w:rPr>
            </w:pPr>
            <w:r w:rsidRPr="00FD40C3">
              <w:rPr>
                <w:lang w:val="id-ID"/>
              </w:rPr>
              <w:t xml:space="preserve">        index=countvectorizer.get_feature_names_out(),</w:t>
            </w:r>
          </w:p>
          <w:p w14:paraId="169FDBA4" w14:textId="77777777" w:rsidR="00364E7F" w:rsidRPr="00FD40C3" w:rsidRDefault="00364E7F" w:rsidP="00364E7F">
            <w:pPr>
              <w:pStyle w:val="Code"/>
              <w:rPr>
                <w:lang w:val="id-ID"/>
              </w:rPr>
            </w:pPr>
            <w:r w:rsidRPr="00FD40C3">
              <w:rPr>
                <w:lang w:val="id-ID"/>
              </w:rPr>
              <w:t xml:space="preserve">        columns=["idf_weights"],</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print(df_idf)</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IDF for Stem</w:t>
            </w:r>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r w:rsidRPr="00FD40C3">
              <w:rPr>
                <w:lang w:val="id-ID"/>
              </w:rPr>
              <w:t>for i in range(len(full_df)):</w:t>
            </w:r>
          </w:p>
          <w:p w14:paraId="0A13582C" w14:textId="77777777" w:rsidR="00364E7F" w:rsidRPr="00FD40C3" w:rsidRDefault="00364E7F" w:rsidP="00364E7F">
            <w:pPr>
              <w:pStyle w:val="Code"/>
              <w:rPr>
                <w:lang w:val="id-ID"/>
              </w:rPr>
            </w:pPr>
            <w:r w:rsidRPr="00FD40C3">
              <w:rPr>
                <w:lang w:val="id-ID"/>
              </w:rPr>
              <w:t xml:space="preserve">    doc12 = full_df["keyStem"][i]</w:t>
            </w:r>
          </w:p>
          <w:p w14:paraId="232A3EAB" w14:textId="77777777" w:rsidR="00364E7F" w:rsidRPr="00FD40C3" w:rsidRDefault="00364E7F" w:rsidP="00364E7F">
            <w:pPr>
              <w:pStyle w:val="Code"/>
              <w:rPr>
                <w:lang w:val="id-ID"/>
              </w:rPr>
            </w:pPr>
            <w:r w:rsidRPr="00FD40C3">
              <w:rPr>
                <w:lang w:val="id-ID"/>
              </w:rPr>
              <w:t xml:space="preserve">    doc22 = full_df["studentStem"][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countvectorizer = CountVectorizer()</w:t>
            </w:r>
          </w:p>
          <w:p w14:paraId="59E2AFED" w14:textId="77777777" w:rsidR="00364E7F" w:rsidRPr="00FD40C3" w:rsidRDefault="00364E7F" w:rsidP="00364E7F">
            <w:pPr>
              <w:pStyle w:val="Code"/>
              <w:rPr>
                <w:lang w:val="id-ID"/>
              </w:rPr>
            </w:pPr>
            <w:r w:rsidRPr="00FD40C3">
              <w:rPr>
                <w:lang w:val="id-ID"/>
              </w:rPr>
              <w:t xml:space="preserve">    terms2 = countvectorizer.fit_transform(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0E174E2" w14:textId="77777777" w:rsidR="00364E7F" w:rsidRPr="00FD40C3" w:rsidRDefault="00364E7F" w:rsidP="00364E7F">
            <w:pPr>
              <w:pStyle w:val="Code"/>
              <w:rPr>
                <w:lang w:val="id-ID"/>
              </w:rPr>
            </w:pPr>
            <w:r w:rsidRPr="00FD40C3">
              <w:rPr>
                <w:lang w:val="id-ID"/>
              </w:rPr>
              <w:t xml:space="preserve">    tfidf_transformer.fi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pd.DataFrame(</w:t>
            </w:r>
          </w:p>
          <w:p w14:paraId="3F6E36DE" w14:textId="77777777" w:rsidR="00364E7F" w:rsidRPr="00FD40C3" w:rsidRDefault="00364E7F" w:rsidP="00364E7F">
            <w:pPr>
              <w:pStyle w:val="Code"/>
              <w:rPr>
                <w:lang w:val="id-ID"/>
              </w:rPr>
            </w:pPr>
            <w:r w:rsidRPr="00FD40C3">
              <w:rPr>
                <w:lang w:val="id-ID"/>
              </w:rPr>
              <w:t xml:space="preserve">        tfidf_transformer.idf_,</w:t>
            </w:r>
          </w:p>
          <w:p w14:paraId="023BB7D9" w14:textId="77777777" w:rsidR="00364E7F" w:rsidRPr="00FD40C3" w:rsidRDefault="00364E7F" w:rsidP="00364E7F">
            <w:pPr>
              <w:pStyle w:val="Code"/>
              <w:rPr>
                <w:lang w:val="id-ID"/>
              </w:rPr>
            </w:pPr>
            <w:r w:rsidRPr="00FD40C3">
              <w:rPr>
                <w:lang w:val="id-ID"/>
              </w:rPr>
              <w:t xml:space="preserve">        index=countvectorizer.get_feature_names_out(),</w:t>
            </w:r>
          </w:p>
          <w:p w14:paraId="4808A11A" w14:textId="77777777" w:rsidR="00364E7F" w:rsidRPr="00FD40C3" w:rsidRDefault="00364E7F" w:rsidP="00364E7F">
            <w:pPr>
              <w:pStyle w:val="Code"/>
              <w:rPr>
                <w:lang w:val="id-ID"/>
              </w:rPr>
            </w:pPr>
            <w:r w:rsidRPr="00FD40C3">
              <w:rPr>
                <w:lang w:val="id-ID"/>
              </w:rPr>
              <w:t xml:space="preserve">        columns=["idf_weights"],</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prin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markdown]</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TF-IDF for Lemmatized</w:t>
            </w:r>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r w:rsidRPr="00FD40C3">
              <w:rPr>
                <w:lang w:val="id-ID"/>
              </w:rPr>
              <w:t>for i in range(len(full_df)):</w:t>
            </w:r>
          </w:p>
          <w:p w14:paraId="73434D97" w14:textId="77777777" w:rsidR="00364E7F" w:rsidRPr="00FD40C3" w:rsidRDefault="00364E7F" w:rsidP="00364E7F">
            <w:pPr>
              <w:pStyle w:val="Code"/>
              <w:rPr>
                <w:lang w:val="id-ID"/>
              </w:rPr>
            </w:pPr>
            <w:r w:rsidRPr="00FD40C3">
              <w:rPr>
                <w:lang w:val="id-ID"/>
              </w:rPr>
              <w:t xml:space="preserve">    doc1 = full_df["keyLemmatized"][i]</w:t>
            </w:r>
          </w:p>
          <w:p w14:paraId="78048E84" w14:textId="77777777" w:rsidR="00364E7F" w:rsidRPr="00FD40C3" w:rsidRDefault="00364E7F" w:rsidP="00364E7F">
            <w:pPr>
              <w:pStyle w:val="Code"/>
              <w:rPr>
                <w:lang w:val="id-ID"/>
              </w:rPr>
            </w:pPr>
            <w:r w:rsidRPr="00FD40C3">
              <w:rPr>
                <w:lang w:val="id-ID"/>
              </w:rPr>
              <w:t xml:space="preserve">    doc2 = full_df["studentLemmatized"][i]</w:t>
            </w:r>
          </w:p>
          <w:p w14:paraId="61DC571C" w14:textId="77777777" w:rsidR="00364E7F" w:rsidRPr="00FD40C3" w:rsidRDefault="00364E7F" w:rsidP="00364E7F">
            <w:pPr>
              <w:pStyle w:val="Code"/>
              <w:rPr>
                <w:lang w:val="id-ID"/>
              </w:rPr>
            </w:pPr>
            <w:r w:rsidRPr="00FD40C3">
              <w:rPr>
                <w:lang w:val="id-ID"/>
              </w:rPr>
              <w:t xml:space="preserve">    docs = (doc1, doc2)</w:t>
            </w:r>
          </w:p>
          <w:p w14:paraId="5D06C26F" w14:textId="77777777" w:rsidR="00364E7F" w:rsidRPr="00FD40C3" w:rsidRDefault="00364E7F" w:rsidP="00364E7F">
            <w:pPr>
              <w:pStyle w:val="Code"/>
              <w:rPr>
                <w:lang w:val="id-ID"/>
              </w:rPr>
            </w:pPr>
            <w:r w:rsidRPr="00FD40C3">
              <w:rPr>
                <w:lang w:val="id-ID"/>
              </w:rPr>
              <w:t xml:space="preserve">    countvectorizer = CountVectorizer()</w:t>
            </w:r>
          </w:p>
          <w:p w14:paraId="675E006D" w14:textId="77777777" w:rsidR="00364E7F" w:rsidRPr="00FD40C3" w:rsidRDefault="00364E7F" w:rsidP="00364E7F">
            <w:pPr>
              <w:pStyle w:val="Code"/>
              <w:rPr>
                <w:lang w:val="id-ID"/>
              </w:rPr>
            </w:pPr>
            <w:r w:rsidRPr="00FD40C3">
              <w:rPr>
                <w:lang w:val="id-ID"/>
              </w:rPr>
              <w:t xml:space="preserve">    terms = countvectorizer.fit_transform(docs)</w:t>
            </w:r>
          </w:p>
          <w:p w14:paraId="1C434937" w14:textId="77777777" w:rsidR="00364E7F" w:rsidRPr="00FD40C3" w:rsidRDefault="00364E7F" w:rsidP="00364E7F">
            <w:pPr>
              <w:pStyle w:val="Code"/>
              <w:rPr>
                <w:lang w:val="id-ID"/>
              </w:rPr>
            </w:pPr>
            <w:r w:rsidRPr="00FD40C3">
              <w:rPr>
                <w:lang w:val="id-ID"/>
              </w:rPr>
              <w:t xml:space="preserve">    X = tfidf_transformer.fit_transform(terms)</w:t>
            </w:r>
          </w:p>
          <w:p w14:paraId="5C5C80DF"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3C8C633" w14:textId="77777777" w:rsidR="00364E7F" w:rsidRPr="00FD40C3" w:rsidRDefault="00364E7F" w:rsidP="00364E7F">
            <w:pPr>
              <w:pStyle w:val="Code"/>
              <w:rPr>
                <w:lang w:val="id-ID"/>
              </w:rPr>
            </w:pPr>
            <w:r w:rsidRPr="00FD40C3">
              <w:rPr>
                <w:lang w:val="id-ID"/>
              </w:rPr>
              <w:t xml:space="preserve">    # print(tf_idf)</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TF-IDF for Stem</w:t>
            </w:r>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r w:rsidRPr="00FD40C3">
              <w:rPr>
                <w:lang w:val="id-ID"/>
              </w:rPr>
              <w:t>for i in range(len(full_df)):</w:t>
            </w:r>
          </w:p>
          <w:p w14:paraId="2F16E451" w14:textId="77777777" w:rsidR="00364E7F" w:rsidRPr="00FD40C3" w:rsidRDefault="00364E7F" w:rsidP="00364E7F">
            <w:pPr>
              <w:pStyle w:val="Code"/>
              <w:rPr>
                <w:lang w:val="id-ID"/>
              </w:rPr>
            </w:pPr>
            <w:r w:rsidRPr="00FD40C3">
              <w:rPr>
                <w:lang w:val="id-ID"/>
              </w:rPr>
              <w:t xml:space="preserve">    doc12 = full_df["keyStem"][i]</w:t>
            </w:r>
          </w:p>
          <w:p w14:paraId="1C41C1FB" w14:textId="77777777" w:rsidR="00364E7F" w:rsidRPr="00FD40C3" w:rsidRDefault="00364E7F" w:rsidP="00364E7F">
            <w:pPr>
              <w:pStyle w:val="Code"/>
              <w:rPr>
                <w:lang w:val="id-ID"/>
              </w:rPr>
            </w:pPr>
            <w:r w:rsidRPr="00FD40C3">
              <w:rPr>
                <w:lang w:val="id-ID"/>
              </w:rPr>
              <w:t xml:space="preserve">    doc22 = full_df["studentStem"][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countvectorizer = CountVectorizer()</w:t>
            </w:r>
          </w:p>
          <w:p w14:paraId="592F8890" w14:textId="77777777" w:rsidR="00364E7F" w:rsidRPr="00FD40C3" w:rsidRDefault="00364E7F" w:rsidP="00364E7F">
            <w:pPr>
              <w:pStyle w:val="Code"/>
              <w:rPr>
                <w:lang w:val="id-ID"/>
              </w:rPr>
            </w:pPr>
            <w:r w:rsidRPr="00FD40C3">
              <w:rPr>
                <w:lang w:val="id-ID"/>
              </w:rPr>
              <w:t xml:space="preserve">    terms2 = countvectorizer.fit_transform(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tfidf_transformer.fit_transform(terms2)</w:t>
            </w:r>
          </w:p>
          <w:p w14:paraId="3C129861" w14:textId="77777777" w:rsidR="00364E7F" w:rsidRPr="00FD40C3" w:rsidRDefault="00364E7F" w:rsidP="00364E7F">
            <w:pPr>
              <w:pStyle w:val="Code"/>
              <w:rPr>
                <w:lang w:val="id-ID"/>
              </w:rPr>
            </w:pPr>
            <w:r w:rsidRPr="00FD40C3">
              <w:rPr>
                <w:lang w:val="id-ID"/>
              </w:rPr>
              <w:t xml:space="preserve">    tf_idf2 = pd.DataFrame(</w:t>
            </w:r>
          </w:p>
          <w:p w14:paraId="306C87AC" w14:textId="77777777" w:rsidR="00364E7F" w:rsidRPr="00FD40C3" w:rsidRDefault="00364E7F" w:rsidP="00364E7F">
            <w:pPr>
              <w:pStyle w:val="Code"/>
              <w:rPr>
                <w:lang w:val="id-ID"/>
              </w:rPr>
            </w:pPr>
            <w:r w:rsidRPr="00FD40C3">
              <w:rPr>
                <w:lang w:val="id-ID"/>
              </w:rPr>
              <w:t xml:space="preserve">        X2.toarray(), columns=countvectorizer.get_feature_names_ou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prin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markdown]</w:t>
            </w:r>
          </w:p>
          <w:p w14:paraId="2FEC85C1" w14:textId="77777777" w:rsidR="00364E7F" w:rsidRPr="00FD40C3" w:rsidRDefault="00364E7F" w:rsidP="00364E7F">
            <w:pPr>
              <w:pStyle w:val="Code"/>
              <w:rPr>
                <w:lang w:val="id-ID"/>
              </w:rPr>
            </w:pPr>
            <w:r w:rsidRPr="00FD40C3">
              <w:rPr>
                <w:lang w:val="id-ID"/>
              </w:rPr>
              <w:t># **Cosine Similarity**</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Cosine Similarity for Lemmatized</w:t>
            </w:r>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r w:rsidRPr="00FD40C3">
              <w:rPr>
                <w:lang w:val="id-ID"/>
              </w:rPr>
              <w:t>tfidf_vectorizer = TfidfVectorizer()</w:t>
            </w:r>
          </w:p>
          <w:p w14:paraId="6522B70C" w14:textId="77777777" w:rsidR="00364E7F" w:rsidRPr="00FD40C3" w:rsidRDefault="00364E7F" w:rsidP="00364E7F">
            <w:pPr>
              <w:pStyle w:val="Code"/>
              <w:rPr>
                <w:lang w:val="id-ID"/>
              </w:rPr>
            </w:pPr>
            <w:r w:rsidRPr="00FD40C3">
              <w:rPr>
                <w:lang w:val="id-ID"/>
              </w:rPr>
              <w:t>similarity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r w:rsidRPr="00FD40C3">
              <w:rPr>
                <w:lang w:val="id-ID"/>
              </w:rPr>
              <w:t>full_df["keyLemmatized"] = full_df["keyLemmatized"].astype(str)</w:t>
            </w:r>
          </w:p>
          <w:p w14:paraId="7A478BDD" w14:textId="77777777" w:rsidR="00364E7F" w:rsidRPr="00FD40C3" w:rsidRDefault="00364E7F" w:rsidP="00364E7F">
            <w:pPr>
              <w:pStyle w:val="Code"/>
              <w:rPr>
                <w:lang w:val="id-ID"/>
              </w:rPr>
            </w:pPr>
            <w:r w:rsidRPr="00FD40C3">
              <w:rPr>
                <w:lang w:val="id-ID"/>
              </w:rPr>
              <w:t>full_df["studentLemmatized"] = full_df["studentLemmatized"].astype(str)</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r w:rsidRPr="00FD40C3">
              <w:rPr>
                <w:lang w:val="id-ID"/>
              </w:rPr>
              <w:t>for i in range(len(full_df)):</w:t>
            </w:r>
          </w:p>
          <w:p w14:paraId="252E1A1A" w14:textId="77777777" w:rsidR="00364E7F" w:rsidRPr="00FD40C3" w:rsidRDefault="00364E7F" w:rsidP="00364E7F">
            <w:pPr>
              <w:pStyle w:val="Code"/>
              <w:rPr>
                <w:lang w:val="id-ID"/>
              </w:rPr>
            </w:pPr>
            <w:r w:rsidRPr="00FD40C3">
              <w:rPr>
                <w:lang w:val="id-ID"/>
              </w:rPr>
              <w:t xml:space="preserve">    doc1 = full_df["keyLemmatized"][i]</w:t>
            </w:r>
          </w:p>
          <w:p w14:paraId="74AC102A" w14:textId="77777777" w:rsidR="00364E7F" w:rsidRPr="00FD40C3" w:rsidRDefault="00364E7F" w:rsidP="00364E7F">
            <w:pPr>
              <w:pStyle w:val="Code"/>
              <w:rPr>
                <w:lang w:val="id-ID"/>
              </w:rPr>
            </w:pPr>
            <w:r w:rsidRPr="00FD40C3">
              <w:rPr>
                <w:lang w:val="id-ID"/>
              </w:rPr>
              <w:t xml:space="preserve">    doc2 = full_df["studentLemmatized"][i]</w:t>
            </w:r>
          </w:p>
          <w:p w14:paraId="07F5085B" w14:textId="77777777" w:rsidR="00364E7F" w:rsidRPr="00FD40C3" w:rsidRDefault="00364E7F" w:rsidP="00364E7F">
            <w:pPr>
              <w:pStyle w:val="Code"/>
              <w:rPr>
                <w:lang w:val="id-ID"/>
              </w:rPr>
            </w:pPr>
            <w:r w:rsidRPr="00FD40C3">
              <w:rPr>
                <w:lang w:val="id-ID"/>
              </w:rPr>
              <w:t xml:space="preserve">    docs = (doc1, doc2)</w:t>
            </w:r>
          </w:p>
          <w:p w14:paraId="5E4E5084" w14:textId="77777777" w:rsidR="00364E7F" w:rsidRPr="00FD40C3" w:rsidRDefault="00364E7F" w:rsidP="00364E7F">
            <w:pPr>
              <w:pStyle w:val="Code"/>
              <w:rPr>
                <w:lang w:val="id-ID"/>
              </w:rPr>
            </w:pPr>
            <w:r w:rsidRPr="00FD40C3">
              <w:rPr>
                <w:lang w:val="id-ID"/>
              </w:rPr>
              <w:t xml:space="preserve">    tfidf_matrix = tfidf_vectorizer.fit_transform(docs)</w:t>
            </w:r>
          </w:p>
          <w:p w14:paraId="7D73C066" w14:textId="77777777" w:rsidR="00364E7F" w:rsidRPr="00FD40C3" w:rsidRDefault="00364E7F" w:rsidP="00364E7F">
            <w:pPr>
              <w:pStyle w:val="Code"/>
              <w:rPr>
                <w:lang w:val="id-ID"/>
              </w:rPr>
            </w:pPr>
            <w:r w:rsidRPr="00FD40C3">
              <w:rPr>
                <w:lang w:val="id-ID"/>
              </w:rPr>
              <w:t xml:space="preserve">    tfidf_tokens = tfidf_vectorizer.get_feature_names_out()</w:t>
            </w:r>
          </w:p>
          <w:p w14:paraId="5CA91133" w14:textId="77777777" w:rsidR="00364E7F" w:rsidRPr="00FD40C3" w:rsidRDefault="00364E7F" w:rsidP="00364E7F">
            <w:pPr>
              <w:pStyle w:val="Code"/>
              <w:rPr>
                <w:lang w:val="id-ID"/>
              </w:rPr>
            </w:pPr>
            <w:r w:rsidRPr="00FD40C3">
              <w:rPr>
                <w:lang w:val="id-ID"/>
              </w:rPr>
              <w:t xml:space="preserve">    df_tfidfvect = pd.DataFrame(</w:t>
            </w:r>
          </w:p>
          <w:p w14:paraId="5D05AD03" w14:textId="77777777" w:rsidR="00364E7F" w:rsidRPr="00FD40C3" w:rsidRDefault="00364E7F" w:rsidP="00364E7F">
            <w:pPr>
              <w:pStyle w:val="Code"/>
              <w:rPr>
                <w:lang w:val="id-ID"/>
              </w:rPr>
            </w:pPr>
            <w:r w:rsidRPr="00FD40C3">
              <w:rPr>
                <w:lang w:val="id-ID"/>
              </w:rPr>
              <w:t xml:space="preserve">        data=tfidf_matrix.toarray(),</w:t>
            </w:r>
          </w:p>
          <w:p w14:paraId="3DCB43FA" w14:textId="77777777" w:rsidR="00364E7F" w:rsidRPr="00FD40C3" w:rsidRDefault="00364E7F" w:rsidP="00364E7F">
            <w:pPr>
              <w:pStyle w:val="Code"/>
              <w:rPr>
                <w:lang w:val="id-ID"/>
              </w:rPr>
            </w:pPr>
            <w:r w:rsidRPr="00FD40C3">
              <w:rPr>
                <w:lang w:val="id-ID"/>
              </w:rPr>
              <w:t xml:space="preserve">        index=["keyLemmatized", "studentLemmatized"],</w:t>
            </w:r>
          </w:p>
          <w:p w14:paraId="39FB9946" w14:textId="77777777" w:rsidR="00364E7F" w:rsidRPr="00FD40C3" w:rsidRDefault="00364E7F" w:rsidP="00364E7F">
            <w:pPr>
              <w:pStyle w:val="Code"/>
              <w:rPr>
                <w:lang w:val="id-ID"/>
              </w:rPr>
            </w:pPr>
            <w:r w:rsidRPr="00FD40C3">
              <w:rPr>
                <w:lang w:val="id-ID"/>
              </w:rPr>
              <w:t xml:space="preserve">        columns=tfidf_tokens,</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print(df_tfidfvec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BA21A6C" w14:textId="77777777" w:rsidR="00364E7F" w:rsidRPr="00FD40C3" w:rsidRDefault="00364E7F" w:rsidP="00364E7F">
            <w:pPr>
              <w:pStyle w:val="Code"/>
              <w:rPr>
                <w:lang w:val="id-ID"/>
              </w:rPr>
            </w:pPr>
            <w:r w:rsidRPr="00FD40C3">
              <w:rPr>
                <w:lang w:val="id-ID"/>
              </w:rPr>
              <w:t xml:space="preserve">    # print("Cosine Similarity =", cosine_sim[0][0])</w:t>
            </w:r>
          </w:p>
          <w:p w14:paraId="44DC9A18" w14:textId="77777777" w:rsidR="00364E7F" w:rsidRPr="00FD40C3" w:rsidRDefault="00364E7F" w:rsidP="00364E7F">
            <w:pPr>
              <w:pStyle w:val="Code"/>
              <w:rPr>
                <w:lang w:val="id-ID"/>
              </w:rPr>
            </w:pPr>
            <w:r w:rsidRPr="00FD40C3">
              <w:rPr>
                <w:lang w:val="id-ID"/>
              </w:rPr>
              <w:t xml:space="preserve">    # print("\n")</w:t>
            </w:r>
          </w:p>
          <w:p w14:paraId="5E10641B" w14:textId="77777777" w:rsidR="00364E7F" w:rsidRPr="00FD40C3" w:rsidRDefault="00364E7F" w:rsidP="00364E7F">
            <w:pPr>
              <w:pStyle w:val="Code"/>
              <w:rPr>
                <w:lang w:val="id-ID"/>
              </w:rPr>
            </w:pPr>
            <w:r w:rsidRPr="00FD40C3">
              <w:rPr>
                <w:lang w:val="id-ID"/>
              </w:rPr>
              <w:t xml:space="preserve">    similarity.append(cosine_sim[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r w:rsidRPr="00FD40C3">
              <w:rPr>
                <w:lang w:val="id-ID"/>
              </w:rPr>
              <w:t>full_df["cosineSimilarityLemma"] = similarity</w:t>
            </w:r>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cosinelemma = full_df['cosineSimilarityLemma']</w:t>
            </w:r>
          </w:p>
          <w:p w14:paraId="722E8006" w14:textId="77777777" w:rsidR="00364E7F" w:rsidRPr="00FD40C3" w:rsidRDefault="00364E7F" w:rsidP="00364E7F">
            <w:pPr>
              <w:pStyle w:val="Code"/>
              <w:rPr>
                <w:lang w:val="id-ID"/>
              </w:rPr>
            </w:pPr>
            <w:r w:rsidRPr="00FD40C3">
              <w:rPr>
                <w:lang w:val="id-ID"/>
              </w:rPr>
              <w:t># cosinelemma.to_csv('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Cosine Similarity for Stem</w:t>
            </w:r>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tfidf_vectorizer2 = TfidfVectorizer()</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r w:rsidRPr="00FD40C3">
              <w:rPr>
                <w:lang w:val="id-ID"/>
              </w:rPr>
              <w:t>full_df["keyStem"] = full_df["keyStem"].astype(str)</w:t>
            </w:r>
          </w:p>
          <w:p w14:paraId="47DA11B6" w14:textId="77777777" w:rsidR="00364E7F" w:rsidRPr="00FD40C3" w:rsidRDefault="00364E7F" w:rsidP="00364E7F">
            <w:pPr>
              <w:pStyle w:val="Code"/>
              <w:rPr>
                <w:lang w:val="id-ID"/>
              </w:rPr>
            </w:pPr>
            <w:r w:rsidRPr="00FD40C3">
              <w:rPr>
                <w:lang w:val="id-ID"/>
              </w:rPr>
              <w:lastRenderedPageBreak/>
              <w:t>full_df["studentStem"] = full_df["studentStem"].astype(str)</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r w:rsidRPr="00FD40C3">
              <w:rPr>
                <w:lang w:val="id-ID"/>
              </w:rPr>
              <w:t>for i in range(len(full_df)):</w:t>
            </w:r>
          </w:p>
          <w:p w14:paraId="3BAC329F" w14:textId="77777777" w:rsidR="00364E7F" w:rsidRPr="00FD40C3" w:rsidRDefault="00364E7F" w:rsidP="00364E7F">
            <w:pPr>
              <w:pStyle w:val="Code"/>
              <w:rPr>
                <w:lang w:val="id-ID"/>
              </w:rPr>
            </w:pPr>
            <w:r w:rsidRPr="00FD40C3">
              <w:rPr>
                <w:lang w:val="id-ID"/>
              </w:rPr>
              <w:t xml:space="preserve">    doc12 = full_df["keyStem"][i]</w:t>
            </w:r>
          </w:p>
          <w:p w14:paraId="581ED02F" w14:textId="77777777" w:rsidR="00364E7F" w:rsidRPr="00FD40C3" w:rsidRDefault="00364E7F" w:rsidP="00364E7F">
            <w:pPr>
              <w:pStyle w:val="Code"/>
              <w:rPr>
                <w:lang w:val="id-ID"/>
              </w:rPr>
            </w:pPr>
            <w:r w:rsidRPr="00FD40C3">
              <w:rPr>
                <w:lang w:val="id-ID"/>
              </w:rPr>
              <w:t xml:space="preserve">    doc22 = full_df["studentStem"][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pd.DataFrame(</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index=["keyStem", "studentStem"],</w:t>
            </w:r>
          </w:p>
          <w:p w14:paraId="08F083A8" w14:textId="77777777" w:rsidR="00364E7F" w:rsidRPr="00FD40C3" w:rsidRDefault="00364E7F" w:rsidP="00364E7F">
            <w:pPr>
              <w:pStyle w:val="Code"/>
              <w:rPr>
                <w:lang w:val="id-ID"/>
              </w:rPr>
            </w:pPr>
            <w:r w:rsidRPr="00FD40C3">
              <w:rPr>
                <w:lang w:val="id-ID"/>
              </w:rPr>
              <w:t xml:space="preserve">        columns=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prin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10B8AD0" w14:textId="77777777" w:rsidR="00364E7F" w:rsidRPr="00FD40C3" w:rsidRDefault="00364E7F" w:rsidP="00364E7F">
            <w:pPr>
              <w:pStyle w:val="Code"/>
              <w:rPr>
                <w:lang w:val="id-ID"/>
              </w:rPr>
            </w:pPr>
            <w:r w:rsidRPr="00FD40C3">
              <w:rPr>
                <w:lang w:val="id-ID"/>
              </w:rPr>
              <w:t xml:space="preserve">    # print("Cosine Similarity =", cosine_sim2[0][0])</w:t>
            </w:r>
          </w:p>
          <w:p w14:paraId="42D92DD8" w14:textId="77777777" w:rsidR="00364E7F" w:rsidRPr="00FD40C3" w:rsidRDefault="00364E7F" w:rsidP="00364E7F">
            <w:pPr>
              <w:pStyle w:val="Code"/>
              <w:rPr>
                <w:lang w:val="id-ID"/>
              </w:rPr>
            </w:pPr>
            <w:r w:rsidRPr="00FD40C3">
              <w:rPr>
                <w:lang w:val="id-ID"/>
              </w:rPr>
              <w:t xml:space="preserve">    # prin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r w:rsidRPr="00FD40C3">
              <w:rPr>
                <w:lang w:val="id-ID"/>
              </w:rPr>
              <w:t>full_df["cosineSimilarityStem"]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markdown]</w:t>
            </w:r>
          </w:p>
          <w:p w14:paraId="08871E97" w14:textId="77777777" w:rsidR="00364E7F" w:rsidRPr="00FD40C3" w:rsidRDefault="00364E7F" w:rsidP="00364E7F">
            <w:pPr>
              <w:pStyle w:val="Code"/>
              <w:rPr>
                <w:lang w:val="id-ID"/>
              </w:rPr>
            </w:pPr>
            <w:r w:rsidRPr="00FD40C3">
              <w:rPr>
                <w:lang w:val="id-ID"/>
              </w:rPr>
              <w:t># **Scoring**</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Scoring for Lemmatized</w:t>
            </w:r>
          </w:p>
          <w:p w14:paraId="1CCF6FD1" w14:textId="77777777" w:rsidR="00364E7F" w:rsidRPr="00FD40C3" w:rsidRDefault="00364E7F" w:rsidP="00364E7F">
            <w:pPr>
              <w:pStyle w:val="Code"/>
              <w:rPr>
                <w:lang w:val="id-ID"/>
              </w:rPr>
            </w:pPr>
            <w:r w:rsidRPr="00FD40C3">
              <w:rPr>
                <w:lang w:val="id-ID"/>
              </w:rPr>
              <w:t>scoring = full_df["cosineSimilarityLemma"]</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r w:rsidRPr="00FD40C3">
              <w:rPr>
                <w:lang w:val="id-ID"/>
              </w:rPr>
              <w:t>scoring = scoring.mul(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full_df = full_df.drop('scoreModel', axis=1)</w:t>
            </w:r>
          </w:p>
          <w:p w14:paraId="2154B373" w14:textId="77777777" w:rsidR="00364E7F" w:rsidRPr="00FD40C3" w:rsidRDefault="00364E7F" w:rsidP="00364E7F">
            <w:pPr>
              <w:pStyle w:val="Code"/>
              <w:rPr>
                <w:lang w:val="id-ID"/>
              </w:rPr>
            </w:pPr>
            <w:r w:rsidRPr="00FD40C3">
              <w:rPr>
                <w:lang w:val="id-ID"/>
              </w:rPr>
              <w:t>full_df["scoreModelLemma"] = scoring</w:t>
            </w:r>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r w:rsidRPr="00FD40C3">
              <w:rPr>
                <w:lang w:val="id-ID"/>
              </w:rPr>
              <w:t>full_df[["scoreModelLemma"]]</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Scoring for Stemming</w:t>
            </w:r>
          </w:p>
          <w:p w14:paraId="5756FEF1" w14:textId="77777777" w:rsidR="00364E7F" w:rsidRPr="00FD40C3" w:rsidRDefault="00364E7F" w:rsidP="00364E7F">
            <w:pPr>
              <w:pStyle w:val="Code"/>
              <w:rPr>
                <w:lang w:val="id-ID"/>
              </w:rPr>
            </w:pPr>
            <w:r w:rsidRPr="00FD40C3">
              <w:rPr>
                <w:lang w:val="id-ID"/>
              </w:rPr>
              <w:t>scoring2 = full_df["cosineSimilarityStem"]</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r w:rsidRPr="00FD40C3">
              <w:rPr>
                <w:lang w:val="id-ID"/>
              </w:rPr>
              <w:t>full_df["scoreModelStem"]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r w:rsidRPr="00FD40C3">
              <w:rPr>
                <w:lang w:val="id-ID"/>
              </w:rPr>
              <w:t>full_df[["scoreModelStem"]]</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markdown]</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r w:rsidRPr="00FD40C3">
              <w:rPr>
                <w:lang w:val="id-ID"/>
              </w:rPr>
              <w:t>full_df.to_json()</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newfile = open("HasilPenilaianENG.json", "w")</w:t>
            </w:r>
          </w:p>
          <w:p w14:paraId="055FC66C" w14:textId="77777777" w:rsidR="00364E7F" w:rsidRPr="00FD40C3" w:rsidRDefault="00364E7F" w:rsidP="00364E7F">
            <w:pPr>
              <w:pStyle w:val="Code"/>
              <w:rPr>
                <w:lang w:val="id-ID"/>
              </w:rPr>
            </w:pPr>
            <w:r w:rsidRPr="00FD40C3">
              <w:rPr>
                <w:lang w:val="id-ID"/>
              </w:rPr>
              <w:t># newfile.write(full_df.to_json())</w:t>
            </w:r>
          </w:p>
          <w:p w14:paraId="464BD56E" w14:textId="77777777" w:rsidR="00364E7F" w:rsidRPr="00FD40C3" w:rsidRDefault="00364E7F" w:rsidP="00364E7F">
            <w:pPr>
              <w:pStyle w:val="Code"/>
              <w:rPr>
                <w:lang w:val="id-ID"/>
              </w:rPr>
            </w:pPr>
            <w:r w:rsidRPr="00FD40C3">
              <w:rPr>
                <w:lang w:val="id-ID"/>
              </w:rPr>
              <w:t># newfile.close()</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r w:rsidRPr="00FD40C3">
              <w:rPr>
                <w:lang w:val="id-ID"/>
              </w:rPr>
              <w:t>print(full_df.to_json())</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r w:rsidRPr="00FD40C3">
              <w:rPr>
                <w:lang w:val="id-ID"/>
              </w:rPr>
              <w:t>import nltk</w:t>
            </w:r>
          </w:p>
          <w:p w14:paraId="484A39FB" w14:textId="77777777" w:rsidR="00364E7F" w:rsidRPr="00FD40C3" w:rsidRDefault="00364E7F" w:rsidP="00364E7F">
            <w:pPr>
              <w:pStyle w:val="Code"/>
              <w:rPr>
                <w:lang w:val="id-ID"/>
              </w:rPr>
            </w:pPr>
            <w:r w:rsidRPr="00FD40C3">
              <w:rPr>
                <w:lang w:val="id-ID"/>
              </w:rPr>
              <w:t>from nltk.tokenize import word_tokenize</w:t>
            </w:r>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nltk.download("punkt")</w:t>
            </w:r>
          </w:p>
          <w:p w14:paraId="7046A2E4" w14:textId="77777777" w:rsidR="00364E7F" w:rsidRPr="00FD40C3" w:rsidRDefault="00364E7F" w:rsidP="00364E7F">
            <w:pPr>
              <w:pStyle w:val="Code"/>
              <w:rPr>
                <w:lang w:val="id-ID"/>
              </w:rPr>
            </w:pPr>
            <w:r w:rsidRPr="00FD40C3">
              <w:rPr>
                <w:lang w:val="id-ID"/>
              </w:rPr>
              <w:t># nltk.download("averaged_perceptron_tagger")</w:t>
            </w:r>
          </w:p>
          <w:p w14:paraId="60E3EB54" w14:textId="77777777" w:rsidR="00364E7F" w:rsidRPr="00FD40C3" w:rsidRDefault="00364E7F" w:rsidP="00364E7F">
            <w:pPr>
              <w:pStyle w:val="Code"/>
              <w:rPr>
                <w:lang w:val="id-ID"/>
              </w:rPr>
            </w:pPr>
            <w:r w:rsidRPr="00FD40C3">
              <w:rPr>
                <w:lang w:val="id-ID"/>
              </w:rPr>
              <w:t>from nltk.stem import WordNetLemmatizer</w:t>
            </w:r>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nltk.download("wordnet")</w:t>
            </w:r>
          </w:p>
          <w:p w14:paraId="78E81F34" w14:textId="77777777" w:rsidR="00364E7F" w:rsidRPr="00FD40C3" w:rsidRDefault="00364E7F" w:rsidP="00364E7F">
            <w:pPr>
              <w:pStyle w:val="Code"/>
              <w:rPr>
                <w:lang w:val="id-ID"/>
              </w:rPr>
            </w:pPr>
            <w:r w:rsidRPr="00FD40C3">
              <w:rPr>
                <w:lang w:val="id-ID"/>
              </w:rPr>
              <w:t># nltk.download("omw-1.4")</w:t>
            </w:r>
          </w:p>
          <w:p w14:paraId="7C0212A9" w14:textId="77777777" w:rsidR="00364E7F" w:rsidRPr="00FD40C3" w:rsidRDefault="00364E7F" w:rsidP="00364E7F">
            <w:pPr>
              <w:pStyle w:val="Code"/>
              <w:rPr>
                <w:lang w:val="id-ID"/>
              </w:rPr>
            </w:pPr>
            <w:r w:rsidRPr="00FD40C3">
              <w:rPr>
                <w:lang w:val="id-ID"/>
              </w:rPr>
              <w:t>from nltk.stem import WordNetLemmatizer</w:t>
            </w:r>
          </w:p>
          <w:p w14:paraId="7692D880" w14:textId="77777777" w:rsidR="00364E7F" w:rsidRPr="00FD40C3" w:rsidRDefault="00364E7F" w:rsidP="00364E7F">
            <w:pPr>
              <w:pStyle w:val="Code"/>
              <w:rPr>
                <w:lang w:val="id-ID"/>
              </w:rPr>
            </w:pPr>
            <w:r w:rsidRPr="00FD40C3">
              <w:rPr>
                <w:lang w:val="id-ID"/>
              </w:rPr>
              <w:t>from nltk.corpus import wordnet</w:t>
            </w:r>
          </w:p>
          <w:p w14:paraId="7A88911F" w14:textId="77777777" w:rsidR="00364E7F" w:rsidRPr="00FD40C3" w:rsidRDefault="00364E7F" w:rsidP="00364E7F">
            <w:pPr>
              <w:pStyle w:val="Code"/>
              <w:rPr>
                <w:lang w:val="id-ID"/>
              </w:rPr>
            </w:pPr>
            <w:r w:rsidRPr="00FD40C3">
              <w:rPr>
                <w:lang w:val="id-ID"/>
              </w:rPr>
              <w:t>from textblob import TextBlob</w:t>
            </w:r>
          </w:p>
          <w:p w14:paraId="64343E62" w14:textId="77777777" w:rsidR="00364E7F" w:rsidRPr="00FD40C3" w:rsidRDefault="00364E7F" w:rsidP="00364E7F">
            <w:pPr>
              <w:pStyle w:val="Code"/>
              <w:rPr>
                <w:lang w:val="id-ID"/>
              </w:rPr>
            </w:pPr>
            <w:r w:rsidRPr="00FD40C3">
              <w:rPr>
                <w:lang w:val="id-ID"/>
              </w:rPr>
              <w:t>import pandas as pd</w:t>
            </w:r>
          </w:p>
          <w:p w14:paraId="434A13A3" w14:textId="77777777" w:rsidR="00364E7F" w:rsidRPr="00FD40C3" w:rsidRDefault="00364E7F" w:rsidP="00364E7F">
            <w:pPr>
              <w:pStyle w:val="Code"/>
              <w:rPr>
                <w:lang w:val="id-ID"/>
              </w:rPr>
            </w:pPr>
            <w:r w:rsidRPr="00FD40C3">
              <w:rPr>
                <w:lang w:val="id-ID"/>
              </w:rPr>
              <w:t>import string</w:t>
            </w:r>
          </w:p>
          <w:p w14:paraId="0BE02C7C" w14:textId="77777777" w:rsidR="00364E7F" w:rsidRPr="00FD40C3" w:rsidRDefault="00364E7F" w:rsidP="00364E7F">
            <w:pPr>
              <w:pStyle w:val="Code"/>
              <w:rPr>
                <w:lang w:val="id-ID"/>
              </w:rPr>
            </w:pPr>
            <w:r w:rsidRPr="00FD40C3">
              <w:rPr>
                <w:lang w:val="id-ID"/>
              </w:rPr>
              <w:t>import re</w:t>
            </w:r>
          </w:p>
          <w:p w14:paraId="3217437A" w14:textId="77777777" w:rsidR="00364E7F" w:rsidRPr="00FD40C3" w:rsidRDefault="00364E7F" w:rsidP="00364E7F">
            <w:pPr>
              <w:pStyle w:val="Code"/>
              <w:rPr>
                <w:lang w:val="id-ID"/>
              </w:rPr>
            </w:pPr>
            <w:r w:rsidRPr="00FD40C3">
              <w:rPr>
                <w:lang w:val="id-ID"/>
              </w:rPr>
              <w:t>import sys</w:t>
            </w:r>
          </w:p>
          <w:p w14:paraId="41845C2A" w14:textId="77777777" w:rsidR="00364E7F" w:rsidRPr="00FD40C3" w:rsidRDefault="00364E7F" w:rsidP="00364E7F">
            <w:pPr>
              <w:pStyle w:val="Code"/>
              <w:rPr>
                <w:lang w:val="id-ID"/>
              </w:rPr>
            </w:pPr>
            <w:r w:rsidRPr="00FD40C3">
              <w:rPr>
                <w:lang w:val="id-ID"/>
              </w:rPr>
              <w:t>from nltk.corpus import stopwords</w:t>
            </w:r>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nltk.download("stopwords")</w:t>
            </w:r>
          </w:p>
          <w:p w14:paraId="68D962EE" w14:textId="77777777" w:rsidR="00364E7F" w:rsidRPr="00FD40C3" w:rsidRDefault="00364E7F" w:rsidP="00364E7F">
            <w:pPr>
              <w:pStyle w:val="Code"/>
              <w:rPr>
                <w:lang w:val="id-ID"/>
              </w:rPr>
            </w:pPr>
            <w:r w:rsidRPr="00FD40C3">
              <w:rPr>
                <w:lang w:val="id-ID"/>
              </w:rPr>
              <w:t>from nltk.stem import SnowballStemmer</w:t>
            </w:r>
          </w:p>
          <w:p w14:paraId="76B5245E" w14:textId="77777777" w:rsidR="00364E7F" w:rsidRPr="00FD40C3" w:rsidRDefault="00364E7F" w:rsidP="00364E7F">
            <w:pPr>
              <w:pStyle w:val="Code"/>
              <w:rPr>
                <w:lang w:val="id-ID"/>
              </w:rPr>
            </w:pPr>
            <w:r w:rsidRPr="00FD40C3">
              <w:rPr>
                <w:lang w:val="id-ID"/>
              </w:rPr>
              <w:t>from textblob import TextBlob</w:t>
            </w:r>
          </w:p>
          <w:p w14:paraId="1E41172C" w14:textId="77777777" w:rsidR="00364E7F" w:rsidRPr="00FD40C3" w:rsidRDefault="00364E7F" w:rsidP="00364E7F">
            <w:pPr>
              <w:pStyle w:val="Code"/>
              <w:rPr>
                <w:lang w:val="id-ID"/>
              </w:rPr>
            </w:pPr>
            <w:r w:rsidRPr="00FD40C3">
              <w:rPr>
                <w:lang w:val="id-ID"/>
              </w:rPr>
              <w:t>import re</w:t>
            </w:r>
          </w:p>
          <w:p w14:paraId="4222B18D" w14:textId="77777777" w:rsidR="00364E7F" w:rsidRPr="00FD40C3" w:rsidRDefault="00364E7F" w:rsidP="00364E7F">
            <w:pPr>
              <w:pStyle w:val="Code"/>
              <w:rPr>
                <w:lang w:val="id-ID"/>
              </w:rPr>
            </w:pPr>
            <w:r w:rsidRPr="00FD40C3">
              <w:rPr>
                <w:lang w:val="id-ID"/>
              </w:rPr>
              <w:t>from sklearn.feature_extraction.text import TfidfVectorizer</w:t>
            </w:r>
          </w:p>
          <w:p w14:paraId="48023B66" w14:textId="77777777" w:rsidR="00364E7F" w:rsidRPr="00FD40C3" w:rsidRDefault="00364E7F" w:rsidP="00364E7F">
            <w:pPr>
              <w:pStyle w:val="Code"/>
              <w:rPr>
                <w:lang w:val="id-ID"/>
              </w:rPr>
            </w:pPr>
            <w:r w:rsidRPr="00FD40C3">
              <w:rPr>
                <w:lang w:val="id-ID"/>
              </w:rPr>
              <w:t>from sklearn.feature_extraction.text import CountVectorizer</w:t>
            </w:r>
          </w:p>
          <w:p w14:paraId="18AD9558" w14:textId="77777777" w:rsidR="00364E7F" w:rsidRPr="00FD40C3" w:rsidRDefault="00364E7F" w:rsidP="00364E7F">
            <w:pPr>
              <w:pStyle w:val="Code"/>
              <w:rPr>
                <w:lang w:val="id-ID"/>
              </w:rPr>
            </w:pPr>
            <w:r w:rsidRPr="00FD40C3">
              <w:rPr>
                <w:lang w:val="id-ID"/>
              </w:rPr>
              <w:t>from sklearn.feature_extraction.text import TfidfTransformer</w:t>
            </w:r>
          </w:p>
          <w:p w14:paraId="564709EA" w14:textId="77777777" w:rsidR="00364E7F" w:rsidRPr="00FD40C3" w:rsidRDefault="00364E7F" w:rsidP="00364E7F">
            <w:pPr>
              <w:pStyle w:val="Code"/>
              <w:rPr>
                <w:lang w:val="id-ID"/>
              </w:rPr>
            </w:pPr>
            <w:r w:rsidRPr="00FD40C3">
              <w:rPr>
                <w:lang w:val="id-ID"/>
              </w:rPr>
              <w:t>from sklearn.metrics.pairwise import cosine_similarity</w:t>
            </w:r>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markdown]</w:t>
            </w:r>
          </w:p>
          <w:p w14:paraId="73C240C7" w14:textId="77777777" w:rsidR="00364E7F" w:rsidRPr="00FD40C3" w:rsidRDefault="00364E7F" w:rsidP="00364E7F">
            <w:pPr>
              <w:pStyle w:val="Code"/>
              <w:rPr>
                <w:lang w:val="id-ID"/>
              </w:rPr>
            </w:pPr>
            <w:r w:rsidRPr="00FD40C3">
              <w:rPr>
                <w:lang w:val="id-ID"/>
              </w:rPr>
              <w:t># **Importing Datase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r w:rsidRPr="00FD40C3">
              <w:rPr>
                <w:lang w:val="id-ID"/>
              </w:rPr>
              <w:t>full_df = pd.read_csv(f"{sys.argv[1]}.csv")</w:t>
            </w:r>
          </w:p>
          <w:p w14:paraId="71945EA3" w14:textId="77777777" w:rsidR="00364E7F" w:rsidRPr="00FD40C3" w:rsidRDefault="00364E7F" w:rsidP="00364E7F">
            <w:pPr>
              <w:pStyle w:val="Code"/>
              <w:rPr>
                <w:lang w:val="id-ID"/>
              </w:rPr>
            </w:pPr>
            <w:r w:rsidRPr="00FD40C3">
              <w:rPr>
                <w:lang w:val="id-ID"/>
              </w:rPr>
              <w:t>full_df</w:t>
            </w:r>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markdown]</w:t>
            </w:r>
          </w:p>
          <w:p w14:paraId="3AF82D12" w14:textId="77777777" w:rsidR="00364E7F" w:rsidRPr="00FD40C3" w:rsidRDefault="00364E7F" w:rsidP="00364E7F">
            <w:pPr>
              <w:pStyle w:val="Code"/>
              <w:rPr>
                <w:lang w:val="id-ID"/>
              </w:rPr>
            </w:pPr>
            <w:r w:rsidRPr="00FD40C3">
              <w:rPr>
                <w:lang w:val="id-ID"/>
              </w:rPr>
              <w:t># **Text Preprocessing**</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markdown]</w:t>
            </w:r>
          </w:p>
          <w:p w14:paraId="623D4C66" w14:textId="77777777" w:rsidR="00364E7F" w:rsidRPr="00FD40C3" w:rsidRDefault="00364E7F" w:rsidP="00364E7F">
            <w:pPr>
              <w:pStyle w:val="Code"/>
              <w:rPr>
                <w:lang w:val="id-ID"/>
              </w:rPr>
            </w:pPr>
            <w:r w:rsidRPr="00FD40C3">
              <w:rPr>
                <w:lang w:val="id-ID"/>
              </w:rPr>
              <w:t># Spelling Correction</w:t>
            </w:r>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Spelling Correction</w:t>
            </w:r>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r w:rsidRPr="00FD40C3">
              <w:rPr>
                <w:lang w:val="id-ID"/>
              </w:rPr>
              <w:t>full_df["keyAnswer"] = full_df["keyAnswer"].astype(str)</w:t>
            </w:r>
          </w:p>
          <w:p w14:paraId="5EB29D55" w14:textId="77777777" w:rsidR="00364E7F" w:rsidRPr="00FD40C3" w:rsidRDefault="00364E7F" w:rsidP="00364E7F">
            <w:pPr>
              <w:pStyle w:val="Code"/>
              <w:rPr>
                <w:lang w:val="id-ID"/>
              </w:rPr>
            </w:pPr>
            <w:r w:rsidRPr="00FD40C3">
              <w:rPr>
                <w:lang w:val="id-ID"/>
              </w:rPr>
              <w:t>full_df["keySpell"] = full_df["keyAnswer"].apply(</w:t>
            </w:r>
          </w:p>
          <w:p w14:paraId="054A9EBF" w14:textId="77777777" w:rsidR="00364E7F" w:rsidRPr="00FD40C3" w:rsidRDefault="00364E7F" w:rsidP="00364E7F">
            <w:pPr>
              <w:pStyle w:val="Code"/>
              <w:rPr>
                <w:lang w:val="id-ID"/>
              </w:rPr>
            </w:pPr>
            <w:r w:rsidRPr="00FD40C3">
              <w:rPr>
                <w:lang w:val="id-ID"/>
              </w:rPr>
              <w:t xml:space="preserve">    lambda txt: "".join(TextBlob(txt).correc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r w:rsidRPr="00FD40C3">
              <w:rPr>
                <w:lang w:val="id-ID"/>
              </w:rPr>
              <w:t>full_df["studentAnswer"] = full_df["studentAnswer"].astype(str)</w:t>
            </w:r>
          </w:p>
          <w:p w14:paraId="2A9B8C91" w14:textId="77777777" w:rsidR="00364E7F" w:rsidRPr="00FD40C3" w:rsidRDefault="00364E7F" w:rsidP="00364E7F">
            <w:pPr>
              <w:pStyle w:val="Code"/>
              <w:rPr>
                <w:lang w:val="id-ID"/>
              </w:rPr>
            </w:pPr>
            <w:r w:rsidRPr="00FD40C3">
              <w:rPr>
                <w:lang w:val="id-ID"/>
              </w:rPr>
              <w:t>full_df["studentSpell"] = full_df["studentAnswer"].apply(</w:t>
            </w:r>
          </w:p>
          <w:p w14:paraId="2C6C5F35" w14:textId="77777777" w:rsidR="00364E7F" w:rsidRPr="00FD40C3" w:rsidRDefault="00364E7F" w:rsidP="00364E7F">
            <w:pPr>
              <w:pStyle w:val="Code"/>
              <w:rPr>
                <w:lang w:val="id-ID"/>
              </w:rPr>
            </w:pPr>
            <w:r w:rsidRPr="00FD40C3">
              <w:rPr>
                <w:lang w:val="id-ID"/>
              </w:rPr>
              <w:t xml:space="preserve">    lambda txt: "".join(TextBlob(txt).correc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r w:rsidRPr="00FD40C3">
              <w:rPr>
                <w:lang w:val="id-ID"/>
              </w:rPr>
              <w:t>full_df[["keyAnswer", "keySpell"]]</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markdown]</w:t>
            </w:r>
          </w:p>
          <w:p w14:paraId="20691B00" w14:textId="77777777" w:rsidR="00364E7F" w:rsidRPr="00FD40C3" w:rsidRDefault="00364E7F" w:rsidP="00364E7F">
            <w:pPr>
              <w:pStyle w:val="Code"/>
              <w:rPr>
                <w:lang w:val="id-ID"/>
              </w:rPr>
            </w:pPr>
            <w:r w:rsidRPr="00FD40C3">
              <w:rPr>
                <w:lang w:val="id-ID"/>
              </w:rPr>
              <w:t># Converting Abbreviation</w:t>
            </w:r>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r w:rsidRPr="00FD40C3">
              <w:rPr>
                <w:lang w:val="id-ID"/>
              </w:rPr>
              <w:t>contractions_dict = {</w:t>
            </w:r>
          </w:p>
          <w:p w14:paraId="38556203" w14:textId="77777777" w:rsidR="00364E7F" w:rsidRPr="00FD40C3" w:rsidRDefault="00364E7F" w:rsidP="00364E7F">
            <w:pPr>
              <w:pStyle w:val="Code"/>
              <w:rPr>
                <w:lang w:val="id-ID"/>
              </w:rPr>
            </w:pPr>
            <w:r w:rsidRPr="00FD40C3">
              <w:rPr>
                <w:lang w:val="id-ID"/>
              </w:rPr>
              <w:t xml:space="preserve">    "'s": " is",</w:t>
            </w:r>
          </w:p>
          <w:p w14:paraId="3E9DF1CB" w14:textId="77777777" w:rsidR="00364E7F" w:rsidRPr="00FD40C3" w:rsidRDefault="00364E7F" w:rsidP="00364E7F">
            <w:pPr>
              <w:pStyle w:val="Code"/>
              <w:rPr>
                <w:lang w:val="id-ID"/>
              </w:rPr>
            </w:pPr>
            <w:r w:rsidRPr="00FD40C3">
              <w:rPr>
                <w:lang w:val="id-ID"/>
              </w:rPr>
              <w:t xml:space="preserve">    "ain't": "is not",</w:t>
            </w:r>
          </w:p>
          <w:p w14:paraId="4C51D761" w14:textId="77777777" w:rsidR="00364E7F" w:rsidRPr="00FD40C3" w:rsidRDefault="00364E7F" w:rsidP="00364E7F">
            <w:pPr>
              <w:pStyle w:val="Code"/>
              <w:rPr>
                <w:lang w:val="id-ID"/>
              </w:rPr>
            </w:pPr>
            <w:r w:rsidRPr="00FD40C3">
              <w:rPr>
                <w:lang w:val="id-ID"/>
              </w:rPr>
              <w:t xml:space="preserve">    "aren't": "are not",</w:t>
            </w:r>
          </w:p>
          <w:p w14:paraId="7AC08DE2" w14:textId="77777777" w:rsidR="00364E7F" w:rsidRPr="00FD40C3" w:rsidRDefault="00364E7F" w:rsidP="00364E7F">
            <w:pPr>
              <w:pStyle w:val="Code"/>
              <w:rPr>
                <w:lang w:val="id-ID"/>
              </w:rPr>
            </w:pPr>
            <w:r w:rsidRPr="00FD40C3">
              <w:rPr>
                <w:lang w:val="id-ID"/>
              </w:rPr>
              <w:t xml:space="preserve">    "can't": "cannot",</w:t>
            </w:r>
          </w:p>
          <w:p w14:paraId="48101BA6" w14:textId="77777777" w:rsidR="00364E7F" w:rsidRPr="00FD40C3" w:rsidRDefault="00364E7F" w:rsidP="00364E7F">
            <w:pPr>
              <w:pStyle w:val="Code"/>
              <w:rPr>
                <w:lang w:val="id-ID"/>
              </w:rPr>
            </w:pPr>
            <w:r w:rsidRPr="00FD40C3">
              <w:rPr>
                <w:lang w:val="id-ID"/>
              </w:rPr>
              <w:t xml:space="preserve">    "can't've": "cannot have",</w:t>
            </w:r>
          </w:p>
          <w:p w14:paraId="2D019595" w14:textId="77777777" w:rsidR="00364E7F" w:rsidRPr="00FD40C3" w:rsidRDefault="00364E7F" w:rsidP="00364E7F">
            <w:pPr>
              <w:pStyle w:val="Code"/>
              <w:rPr>
                <w:lang w:val="id-ID"/>
              </w:rPr>
            </w:pPr>
            <w:r w:rsidRPr="00FD40C3">
              <w:rPr>
                <w:lang w:val="id-ID"/>
              </w:rPr>
              <w:t xml:space="preserve">    "'cause": "because",</w:t>
            </w:r>
          </w:p>
          <w:p w14:paraId="30D44CA5" w14:textId="77777777" w:rsidR="00364E7F" w:rsidRPr="00FD40C3" w:rsidRDefault="00364E7F" w:rsidP="00364E7F">
            <w:pPr>
              <w:pStyle w:val="Code"/>
              <w:rPr>
                <w:lang w:val="id-ID"/>
              </w:rPr>
            </w:pPr>
            <w:r w:rsidRPr="00FD40C3">
              <w:rPr>
                <w:lang w:val="id-ID"/>
              </w:rPr>
              <w:t xml:space="preserve">    "could've": "could have",</w:t>
            </w:r>
          </w:p>
          <w:p w14:paraId="5B8D35C6" w14:textId="77777777" w:rsidR="00364E7F" w:rsidRPr="00FD40C3" w:rsidRDefault="00364E7F" w:rsidP="00364E7F">
            <w:pPr>
              <w:pStyle w:val="Code"/>
              <w:rPr>
                <w:lang w:val="id-ID"/>
              </w:rPr>
            </w:pPr>
            <w:r w:rsidRPr="00FD40C3">
              <w:rPr>
                <w:lang w:val="id-ID"/>
              </w:rPr>
              <w:t xml:space="preserve">    "couldn't": "could not",</w:t>
            </w:r>
          </w:p>
          <w:p w14:paraId="5354D2FB" w14:textId="77777777" w:rsidR="00364E7F" w:rsidRPr="00FD40C3" w:rsidRDefault="00364E7F" w:rsidP="00364E7F">
            <w:pPr>
              <w:pStyle w:val="Code"/>
              <w:rPr>
                <w:lang w:val="id-ID"/>
              </w:rPr>
            </w:pPr>
            <w:r w:rsidRPr="00FD40C3">
              <w:rPr>
                <w:lang w:val="id-ID"/>
              </w:rPr>
              <w:t xml:space="preserve">    "couldn't've": "could not have",</w:t>
            </w:r>
          </w:p>
          <w:p w14:paraId="782ED028" w14:textId="77777777" w:rsidR="00364E7F" w:rsidRPr="00FD40C3" w:rsidRDefault="00364E7F" w:rsidP="00364E7F">
            <w:pPr>
              <w:pStyle w:val="Code"/>
              <w:rPr>
                <w:lang w:val="id-ID"/>
              </w:rPr>
            </w:pPr>
            <w:r w:rsidRPr="00FD40C3">
              <w:rPr>
                <w:lang w:val="id-ID"/>
              </w:rPr>
              <w:t xml:space="preserve">    "didn't": "did not",</w:t>
            </w:r>
          </w:p>
          <w:p w14:paraId="36F47ABB" w14:textId="77777777" w:rsidR="00364E7F" w:rsidRPr="00FD40C3" w:rsidRDefault="00364E7F" w:rsidP="00364E7F">
            <w:pPr>
              <w:pStyle w:val="Code"/>
              <w:rPr>
                <w:lang w:val="id-ID"/>
              </w:rPr>
            </w:pPr>
            <w:r w:rsidRPr="00FD40C3">
              <w:rPr>
                <w:lang w:val="id-ID"/>
              </w:rPr>
              <w:t xml:space="preserve">    "doesn't": "does not",</w:t>
            </w:r>
          </w:p>
          <w:p w14:paraId="5C15167F" w14:textId="77777777" w:rsidR="00364E7F" w:rsidRPr="00FD40C3" w:rsidRDefault="00364E7F" w:rsidP="00364E7F">
            <w:pPr>
              <w:pStyle w:val="Code"/>
              <w:rPr>
                <w:lang w:val="id-ID"/>
              </w:rPr>
            </w:pPr>
            <w:r w:rsidRPr="00FD40C3">
              <w:rPr>
                <w:lang w:val="id-ID"/>
              </w:rPr>
              <w:t xml:space="preserve">    "don't": "do not",</w:t>
            </w:r>
          </w:p>
          <w:p w14:paraId="300CF9AD" w14:textId="77777777" w:rsidR="00364E7F" w:rsidRPr="00FD40C3" w:rsidRDefault="00364E7F" w:rsidP="00364E7F">
            <w:pPr>
              <w:pStyle w:val="Code"/>
              <w:rPr>
                <w:lang w:val="id-ID"/>
              </w:rPr>
            </w:pPr>
            <w:r w:rsidRPr="00FD40C3">
              <w:rPr>
                <w:lang w:val="id-ID"/>
              </w:rPr>
              <w:t xml:space="preserve">    "hadn't": "had not",</w:t>
            </w:r>
          </w:p>
          <w:p w14:paraId="7CD33F21" w14:textId="77777777" w:rsidR="00364E7F" w:rsidRPr="00FD40C3" w:rsidRDefault="00364E7F" w:rsidP="00364E7F">
            <w:pPr>
              <w:pStyle w:val="Code"/>
              <w:rPr>
                <w:lang w:val="id-ID"/>
              </w:rPr>
            </w:pPr>
            <w:r w:rsidRPr="00FD40C3">
              <w:rPr>
                <w:lang w:val="id-ID"/>
              </w:rPr>
              <w:t xml:space="preserve">    "hadn't've": "had not have",</w:t>
            </w:r>
          </w:p>
          <w:p w14:paraId="4F29DAA9" w14:textId="77777777" w:rsidR="00364E7F" w:rsidRPr="00FD40C3" w:rsidRDefault="00364E7F" w:rsidP="00364E7F">
            <w:pPr>
              <w:pStyle w:val="Code"/>
              <w:rPr>
                <w:lang w:val="id-ID"/>
              </w:rPr>
            </w:pPr>
            <w:r w:rsidRPr="00FD40C3">
              <w:rPr>
                <w:lang w:val="id-ID"/>
              </w:rPr>
              <w:t xml:space="preserve">    "hasn't": "has not",</w:t>
            </w:r>
          </w:p>
          <w:p w14:paraId="13B66109" w14:textId="77777777" w:rsidR="00364E7F" w:rsidRPr="00FD40C3" w:rsidRDefault="00364E7F" w:rsidP="00364E7F">
            <w:pPr>
              <w:pStyle w:val="Code"/>
              <w:rPr>
                <w:lang w:val="id-ID"/>
              </w:rPr>
            </w:pPr>
            <w:r w:rsidRPr="00FD40C3">
              <w:rPr>
                <w:lang w:val="id-ID"/>
              </w:rPr>
              <w:t xml:space="preserve">    "haven't": "have not",</w:t>
            </w:r>
          </w:p>
          <w:p w14:paraId="56B54F5D" w14:textId="77777777" w:rsidR="00364E7F" w:rsidRPr="00FD40C3" w:rsidRDefault="00364E7F" w:rsidP="00364E7F">
            <w:pPr>
              <w:pStyle w:val="Code"/>
              <w:rPr>
                <w:lang w:val="id-ID"/>
              </w:rPr>
            </w:pPr>
            <w:r w:rsidRPr="00FD40C3">
              <w:rPr>
                <w:lang w:val="id-ID"/>
              </w:rPr>
              <w:t xml:space="preserve">    "he'd": "he would",</w:t>
            </w:r>
          </w:p>
          <w:p w14:paraId="04B28C5D" w14:textId="77777777" w:rsidR="00364E7F" w:rsidRPr="00FD40C3" w:rsidRDefault="00364E7F" w:rsidP="00364E7F">
            <w:pPr>
              <w:pStyle w:val="Code"/>
              <w:rPr>
                <w:lang w:val="id-ID"/>
              </w:rPr>
            </w:pPr>
            <w:r w:rsidRPr="00FD40C3">
              <w:rPr>
                <w:lang w:val="id-ID"/>
              </w:rPr>
              <w:t xml:space="preserve">    "he'd've": "he would have",</w:t>
            </w:r>
          </w:p>
          <w:p w14:paraId="50BF7CA3" w14:textId="77777777" w:rsidR="00364E7F" w:rsidRPr="00FD40C3" w:rsidRDefault="00364E7F" w:rsidP="00364E7F">
            <w:pPr>
              <w:pStyle w:val="Code"/>
              <w:rPr>
                <w:lang w:val="id-ID"/>
              </w:rPr>
            </w:pPr>
            <w:r w:rsidRPr="00FD40C3">
              <w:rPr>
                <w:lang w:val="id-ID"/>
              </w:rPr>
              <w:t xml:space="preserve">    "he'll": "he will",</w:t>
            </w:r>
          </w:p>
          <w:p w14:paraId="5D1D6389" w14:textId="77777777" w:rsidR="00364E7F" w:rsidRPr="00FD40C3" w:rsidRDefault="00364E7F" w:rsidP="00364E7F">
            <w:pPr>
              <w:pStyle w:val="Code"/>
              <w:rPr>
                <w:lang w:val="id-ID"/>
              </w:rPr>
            </w:pPr>
            <w:r w:rsidRPr="00FD40C3">
              <w:rPr>
                <w:lang w:val="id-ID"/>
              </w:rPr>
              <w:t xml:space="preserve">    "he'll've": "he he will have",</w:t>
            </w:r>
          </w:p>
          <w:p w14:paraId="4B80754E" w14:textId="77777777" w:rsidR="00364E7F" w:rsidRPr="00FD40C3" w:rsidRDefault="00364E7F" w:rsidP="00364E7F">
            <w:pPr>
              <w:pStyle w:val="Code"/>
              <w:rPr>
                <w:lang w:val="id-ID"/>
              </w:rPr>
            </w:pPr>
            <w:r w:rsidRPr="00FD40C3">
              <w:rPr>
                <w:lang w:val="id-ID"/>
              </w:rPr>
              <w:t xml:space="preserve">    "he's": "he is",</w:t>
            </w:r>
          </w:p>
          <w:p w14:paraId="1A2118D1" w14:textId="77777777" w:rsidR="00364E7F" w:rsidRPr="00FD40C3" w:rsidRDefault="00364E7F" w:rsidP="00364E7F">
            <w:pPr>
              <w:pStyle w:val="Code"/>
              <w:rPr>
                <w:lang w:val="id-ID"/>
              </w:rPr>
            </w:pPr>
            <w:r w:rsidRPr="00FD40C3">
              <w:rPr>
                <w:lang w:val="id-ID"/>
              </w:rPr>
              <w:t xml:space="preserve">    "how'd": "how did",</w:t>
            </w:r>
          </w:p>
          <w:p w14:paraId="02C1B77C" w14:textId="77777777" w:rsidR="00364E7F" w:rsidRPr="00FD40C3" w:rsidRDefault="00364E7F" w:rsidP="00364E7F">
            <w:pPr>
              <w:pStyle w:val="Code"/>
              <w:rPr>
                <w:lang w:val="id-ID"/>
              </w:rPr>
            </w:pPr>
            <w:r w:rsidRPr="00FD40C3">
              <w:rPr>
                <w:lang w:val="id-ID"/>
              </w:rPr>
              <w:t xml:space="preserve">    "how'd'y": "how do you",</w:t>
            </w:r>
          </w:p>
          <w:p w14:paraId="5CA8D44E" w14:textId="77777777" w:rsidR="00364E7F" w:rsidRPr="00FD40C3" w:rsidRDefault="00364E7F" w:rsidP="00364E7F">
            <w:pPr>
              <w:pStyle w:val="Code"/>
              <w:rPr>
                <w:lang w:val="id-ID"/>
              </w:rPr>
            </w:pPr>
            <w:r w:rsidRPr="00FD40C3">
              <w:rPr>
                <w:lang w:val="id-ID"/>
              </w:rPr>
              <w:t xml:space="preserve">    "how'll": "how will",</w:t>
            </w:r>
          </w:p>
          <w:p w14:paraId="53E5A062" w14:textId="77777777" w:rsidR="00364E7F" w:rsidRPr="00FD40C3" w:rsidRDefault="00364E7F" w:rsidP="00364E7F">
            <w:pPr>
              <w:pStyle w:val="Code"/>
              <w:rPr>
                <w:lang w:val="id-ID"/>
              </w:rPr>
            </w:pPr>
            <w:r w:rsidRPr="00FD40C3">
              <w:rPr>
                <w:lang w:val="id-ID"/>
              </w:rPr>
              <w:t xml:space="preserve">    "how's": "how is",</w:t>
            </w:r>
          </w:p>
          <w:p w14:paraId="2B46BD99" w14:textId="77777777" w:rsidR="00364E7F" w:rsidRPr="00FD40C3" w:rsidRDefault="00364E7F" w:rsidP="00364E7F">
            <w:pPr>
              <w:pStyle w:val="Code"/>
              <w:rPr>
                <w:lang w:val="id-ID"/>
              </w:rPr>
            </w:pPr>
            <w:r w:rsidRPr="00FD40C3">
              <w:rPr>
                <w:lang w:val="id-ID"/>
              </w:rPr>
              <w:t xml:space="preserve">    "I'd": "I would",</w:t>
            </w:r>
          </w:p>
          <w:p w14:paraId="53E462EF" w14:textId="77777777" w:rsidR="00364E7F" w:rsidRPr="00FD40C3" w:rsidRDefault="00364E7F" w:rsidP="00364E7F">
            <w:pPr>
              <w:pStyle w:val="Code"/>
              <w:rPr>
                <w:lang w:val="id-ID"/>
              </w:rPr>
            </w:pPr>
            <w:r w:rsidRPr="00FD40C3">
              <w:rPr>
                <w:lang w:val="id-ID"/>
              </w:rPr>
              <w:t xml:space="preserve">    "I'd've": "I would have",</w:t>
            </w:r>
          </w:p>
          <w:p w14:paraId="7BB4482E" w14:textId="77777777" w:rsidR="00364E7F" w:rsidRPr="00FD40C3" w:rsidRDefault="00364E7F" w:rsidP="00364E7F">
            <w:pPr>
              <w:pStyle w:val="Code"/>
              <w:rPr>
                <w:lang w:val="id-ID"/>
              </w:rPr>
            </w:pPr>
            <w:r w:rsidRPr="00FD40C3">
              <w:rPr>
                <w:lang w:val="id-ID"/>
              </w:rPr>
              <w:t xml:space="preserve">    "I'll": "I will",</w:t>
            </w:r>
          </w:p>
          <w:p w14:paraId="4E42195A" w14:textId="77777777" w:rsidR="00364E7F" w:rsidRPr="00FD40C3" w:rsidRDefault="00364E7F" w:rsidP="00364E7F">
            <w:pPr>
              <w:pStyle w:val="Code"/>
              <w:rPr>
                <w:lang w:val="id-ID"/>
              </w:rPr>
            </w:pPr>
            <w:r w:rsidRPr="00FD40C3">
              <w:rPr>
                <w:lang w:val="id-ID"/>
              </w:rPr>
              <w:t xml:space="preserve">    "I'll've": "I will have",</w:t>
            </w:r>
          </w:p>
          <w:p w14:paraId="58D36949" w14:textId="77777777" w:rsidR="00364E7F" w:rsidRPr="00FD40C3" w:rsidRDefault="00364E7F" w:rsidP="00364E7F">
            <w:pPr>
              <w:pStyle w:val="Code"/>
              <w:rPr>
                <w:lang w:val="id-ID"/>
              </w:rPr>
            </w:pPr>
            <w:r w:rsidRPr="00FD40C3">
              <w:rPr>
                <w:lang w:val="id-ID"/>
              </w:rPr>
              <w:t xml:space="preserve">    "I'm": "I am",</w:t>
            </w:r>
          </w:p>
          <w:p w14:paraId="417AFC52" w14:textId="77777777" w:rsidR="00364E7F" w:rsidRPr="00FD40C3" w:rsidRDefault="00364E7F" w:rsidP="00364E7F">
            <w:pPr>
              <w:pStyle w:val="Code"/>
              <w:rPr>
                <w:lang w:val="id-ID"/>
              </w:rPr>
            </w:pPr>
            <w:r w:rsidRPr="00FD40C3">
              <w:rPr>
                <w:lang w:val="id-ID"/>
              </w:rPr>
              <w:t xml:space="preserve">    "I've": "I have",</w:t>
            </w:r>
          </w:p>
          <w:p w14:paraId="262EB7B9" w14:textId="77777777" w:rsidR="00364E7F" w:rsidRPr="00FD40C3" w:rsidRDefault="00364E7F" w:rsidP="00364E7F">
            <w:pPr>
              <w:pStyle w:val="Code"/>
              <w:rPr>
                <w:lang w:val="id-ID"/>
              </w:rPr>
            </w:pPr>
            <w:r w:rsidRPr="00FD40C3">
              <w:rPr>
                <w:lang w:val="id-ID"/>
              </w:rPr>
              <w:t xml:space="preserve">    "i'd": "i would",</w:t>
            </w:r>
          </w:p>
          <w:p w14:paraId="694AF731" w14:textId="77777777" w:rsidR="00364E7F" w:rsidRPr="00FD40C3" w:rsidRDefault="00364E7F" w:rsidP="00364E7F">
            <w:pPr>
              <w:pStyle w:val="Code"/>
              <w:rPr>
                <w:lang w:val="id-ID"/>
              </w:rPr>
            </w:pPr>
            <w:r w:rsidRPr="00FD40C3">
              <w:rPr>
                <w:lang w:val="id-ID"/>
              </w:rPr>
              <w:t xml:space="preserve">    "i'd've": "i would have",</w:t>
            </w:r>
          </w:p>
          <w:p w14:paraId="7BF9FB79" w14:textId="77777777" w:rsidR="00364E7F" w:rsidRPr="00FD40C3" w:rsidRDefault="00364E7F" w:rsidP="00364E7F">
            <w:pPr>
              <w:pStyle w:val="Code"/>
              <w:rPr>
                <w:lang w:val="id-ID"/>
              </w:rPr>
            </w:pPr>
            <w:r w:rsidRPr="00FD40C3">
              <w:rPr>
                <w:lang w:val="id-ID"/>
              </w:rPr>
              <w:t xml:space="preserve">    "i'll": "i will",</w:t>
            </w:r>
          </w:p>
          <w:p w14:paraId="403147A5" w14:textId="77777777" w:rsidR="00364E7F" w:rsidRPr="00FD40C3" w:rsidRDefault="00364E7F" w:rsidP="00364E7F">
            <w:pPr>
              <w:pStyle w:val="Code"/>
              <w:rPr>
                <w:lang w:val="id-ID"/>
              </w:rPr>
            </w:pPr>
            <w:r w:rsidRPr="00FD40C3">
              <w:rPr>
                <w:lang w:val="id-ID"/>
              </w:rPr>
              <w:t xml:space="preserve">    "i'll've": "i will have",</w:t>
            </w:r>
          </w:p>
          <w:p w14:paraId="3D9653FE" w14:textId="77777777" w:rsidR="00364E7F" w:rsidRPr="00FD40C3" w:rsidRDefault="00364E7F" w:rsidP="00364E7F">
            <w:pPr>
              <w:pStyle w:val="Code"/>
              <w:rPr>
                <w:lang w:val="id-ID"/>
              </w:rPr>
            </w:pPr>
            <w:r w:rsidRPr="00FD40C3">
              <w:rPr>
                <w:lang w:val="id-ID"/>
              </w:rPr>
              <w:t xml:space="preserve">    "i'm": "i am",</w:t>
            </w:r>
          </w:p>
          <w:p w14:paraId="4B2102F3" w14:textId="77777777" w:rsidR="00364E7F" w:rsidRPr="00FD40C3" w:rsidRDefault="00364E7F" w:rsidP="00364E7F">
            <w:pPr>
              <w:pStyle w:val="Code"/>
              <w:rPr>
                <w:lang w:val="id-ID"/>
              </w:rPr>
            </w:pPr>
            <w:r w:rsidRPr="00FD40C3">
              <w:rPr>
                <w:lang w:val="id-ID"/>
              </w:rPr>
              <w:t xml:space="preserve">    "i've": "i have",</w:t>
            </w:r>
          </w:p>
          <w:p w14:paraId="4C7B0FA6" w14:textId="77777777" w:rsidR="00364E7F" w:rsidRPr="00FD40C3" w:rsidRDefault="00364E7F" w:rsidP="00364E7F">
            <w:pPr>
              <w:pStyle w:val="Code"/>
              <w:rPr>
                <w:lang w:val="id-ID"/>
              </w:rPr>
            </w:pPr>
            <w:r w:rsidRPr="00FD40C3">
              <w:rPr>
                <w:lang w:val="id-ID"/>
              </w:rPr>
              <w:t xml:space="preserve">    "isn't": "is not",</w:t>
            </w:r>
          </w:p>
          <w:p w14:paraId="2814384F" w14:textId="77777777" w:rsidR="00364E7F" w:rsidRPr="00FD40C3" w:rsidRDefault="00364E7F" w:rsidP="00364E7F">
            <w:pPr>
              <w:pStyle w:val="Code"/>
              <w:rPr>
                <w:lang w:val="id-ID"/>
              </w:rPr>
            </w:pPr>
            <w:r w:rsidRPr="00FD40C3">
              <w:rPr>
                <w:lang w:val="id-ID"/>
              </w:rPr>
              <w:t xml:space="preserve">    "it'd": "it would",</w:t>
            </w:r>
          </w:p>
          <w:p w14:paraId="2AC102D8" w14:textId="77777777" w:rsidR="00364E7F" w:rsidRPr="00FD40C3" w:rsidRDefault="00364E7F" w:rsidP="00364E7F">
            <w:pPr>
              <w:pStyle w:val="Code"/>
              <w:rPr>
                <w:lang w:val="id-ID"/>
              </w:rPr>
            </w:pPr>
            <w:r w:rsidRPr="00FD40C3">
              <w:rPr>
                <w:lang w:val="id-ID"/>
              </w:rPr>
              <w:t xml:space="preserve">    "it'd've": "it would have",</w:t>
            </w:r>
          </w:p>
          <w:p w14:paraId="4996F1A2" w14:textId="77777777" w:rsidR="00364E7F" w:rsidRPr="00FD40C3" w:rsidRDefault="00364E7F" w:rsidP="00364E7F">
            <w:pPr>
              <w:pStyle w:val="Code"/>
              <w:rPr>
                <w:lang w:val="id-ID"/>
              </w:rPr>
            </w:pPr>
            <w:r w:rsidRPr="00FD40C3">
              <w:rPr>
                <w:lang w:val="id-ID"/>
              </w:rPr>
              <w:t xml:space="preserve">    "it'll": "it will",</w:t>
            </w:r>
          </w:p>
          <w:p w14:paraId="3EC0B389" w14:textId="77777777" w:rsidR="00364E7F" w:rsidRPr="00FD40C3" w:rsidRDefault="00364E7F" w:rsidP="00364E7F">
            <w:pPr>
              <w:pStyle w:val="Code"/>
              <w:rPr>
                <w:lang w:val="id-ID"/>
              </w:rPr>
            </w:pPr>
            <w:r w:rsidRPr="00FD40C3">
              <w:rPr>
                <w:lang w:val="id-ID"/>
              </w:rPr>
              <w:t xml:space="preserve">    "it'll've": "it will have",</w:t>
            </w:r>
          </w:p>
          <w:p w14:paraId="01B466E4" w14:textId="77777777" w:rsidR="00364E7F" w:rsidRPr="00FD40C3" w:rsidRDefault="00364E7F" w:rsidP="00364E7F">
            <w:pPr>
              <w:pStyle w:val="Code"/>
              <w:rPr>
                <w:lang w:val="id-ID"/>
              </w:rPr>
            </w:pPr>
            <w:r w:rsidRPr="00FD40C3">
              <w:rPr>
                <w:lang w:val="id-ID"/>
              </w:rPr>
              <w:t xml:space="preserve">    "it's": "it is",</w:t>
            </w:r>
          </w:p>
          <w:p w14:paraId="00DBDD53" w14:textId="77777777" w:rsidR="00364E7F" w:rsidRPr="00FD40C3" w:rsidRDefault="00364E7F" w:rsidP="00364E7F">
            <w:pPr>
              <w:pStyle w:val="Code"/>
              <w:rPr>
                <w:lang w:val="id-ID"/>
              </w:rPr>
            </w:pPr>
            <w:r w:rsidRPr="00FD40C3">
              <w:rPr>
                <w:lang w:val="id-ID"/>
              </w:rPr>
              <w:t xml:space="preserve">    "let's": "let us",</w:t>
            </w:r>
          </w:p>
          <w:p w14:paraId="0DC657E1" w14:textId="77777777" w:rsidR="00364E7F" w:rsidRPr="00FD40C3" w:rsidRDefault="00364E7F" w:rsidP="00364E7F">
            <w:pPr>
              <w:pStyle w:val="Code"/>
              <w:rPr>
                <w:lang w:val="id-ID"/>
              </w:rPr>
            </w:pPr>
            <w:r w:rsidRPr="00FD40C3">
              <w:rPr>
                <w:lang w:val="id-ID"/>
              </w:rPr>
              <w:t xml:space="preserve">    "ma'am": "madam",</w:t>
            </w:r>
          </w:p>
          <w:p w14:paraId="0D2608FC" w14:textId="77777777" w:rsidR="00364E7F" w:rsidRPr="00FD40C3" w:rsidRDefault="00364E7F" w:rsidP="00364E7F">
            <w:pPr>
              <w:pStyle w:val="Code"/>
              <w:rPr>
                <w:lang w:val="id-ID"/>
              </w:rPr>
            </w:pPr>
            <w:r w:rsidRPr="00FD40C3">
              <w:rPr>
                <w:lang w:val="id-ID"/>
              </w:rPr>
              <w:t xml:space="preserve">    "mayn't": "may not",</w:t>
            </w:r>
          </w:p>
          <w:p w14:paraId="07335F62" w14:textId="77777777" w:rsidR="00364E7F" w:rsidRPr="00FD40C3" w:rsidRDefault="00364E7F" w:rsidP="00364E7F">
            <w:pPr>
              <w:pStyle w:val="Code"/>
              <w:rPr>
                <w:lang w:val="id-ID"/>
              </w:rPr>
            </w:pPr>
            <w:r w:rsidRPr="00FD40C3">
              <w:rPr>
                <w:lang w:val="id-ID"/>
              </w:rPr>
              <w:t xml:space="preserve">    "might've": "might have",</w:t>
            </w:r>
          </w:p>
          <w:p w14:paraId="58DEE23C" w14:textId="77777777" w:rsidR="00364E7F" w:rsidRPr="00FD40C3" w:rsidRDefault="00364E7F" w:rsidP="00364E7F">
            <w:pPr>
              <w:pStyle w:val="Code"/>
              <w:rPr>
                <w:lang w:val="id-ID"/>
              </w:rPr>
            </w:pPr>
            <w:r w:rsidRPr="00FD40C3">
              <w:rPr>
                <w:lang w:val="id-ID"/>
              </w:rPr>
              <w:t xml:space="preserve">    "mightn't": "might not",</w:t>
            </w:r>
          </w:p>
          <w:p w14:paraId="799A0D90" w14:textId="77777777" w:rsidR="00364E7F" w:rsidRPr="00FD40C3" w:rsidRDefault="00364E7F" w:rsidP="00364E7F">
            <w:pPr>
              <w:pStyle w:val="Code"/>
              <w:rPr>
                <w:lang w:val="id-ID"/>
              </w:rPr>
            </w:pPr>
            <w:r w:rsidRPr="00FD40C3">
              <w:rPr>
                <w:lang w:val="id-ID"/>
              </w:rPr>
              <w:t xml:space="preserve">    "mightn't've": "might not have",</w:t>
            </w:r>
          </w:p>
          <w:p w14:paraId="260743B3" w14:textId="77777777" w:rsidR="00364E7F" w:rsidRPr="00FD40C3" w:rsidRDefault="00364E7F" w:rsidP="00364E7F">
            <w:pPr>
              <w:pStyle w:val="Code"/>
              <w:rPr>
                <w:lang w:val="id-ID"/>
              </w:rPr>
            </w:pPr>
            <w:r w:rsidRPr="00FD40C3">
              <w:rPr>
                <w:lang w:val="id-ID"/>
              </w:rPr>
              <w:t xml:space="preserve">    "must've": "must have",</w:t>
            </w:r>
          </w:p>
          <w:p w14:paraId="7FBD0390" w14:textId="77777777" w:rsidR="00364E7F" w:rsidRPr="00FD40C3" w:rsidRDefault="00364E7F" w:rsidP="00364E7F">
            <w:pPr>
              <w:pStyle w:val="Code"/>
              <w:rPr>
                <w:lang w:val="id-ID"/>
              </w:rPr>
            </w:pPr>
            <w:r w:rsidRPr="00FD40C3">
              <w:rPr>
                <w:lang w:val="id-ID"/>
              </w:rPr>
              <w:lastRenderedPageBreak/>
              <w:t xml:space="preserve">    "mustn't": "must not",</w:t>
            </w:r>
          </w:p>
          <w:p w14:paraId="113EADD7" w14:textId="77777777" w:rsidR="00364E7F" w:rsidRPr="00FD40C3" w:rsidRDefault="00364E7F" w:rsidP="00364E7F">
            <w:pPr>
              <w:pStyle w:val="Code"/>
              <w:rPr>
                <w:lang w:val="id-ID"/>
              </w:rPr>
            </w:pPr>
            <w:r w:rsidRPr="00FD40C3">
              <w:rPr>
                <w:lang w:val="id-ID"/>
              </w:rPr>
              <w:t xml:space="preserve">    "mustn't've": "must not have",</w:t>
            </w:r>
          </w:p>
          <w:p w14:paraId="2C9FD4C4" w14:textId="77777777" w:rsidR="00364E7F" w:rsidRPr="00FD40C3" w:rsidRDefault="00364E7F" w:rsidP="00364E7F">
            <w:pPr>
              <w:pStyle w:val="Code"/>
              <w:rPr>
                <w:lang w:val="id-ID"/>
              </w:rPr>
            </w:pPr>
            <w:r w:rsidRPr="00FD40C3">
              <w:rPr>
                <w:lang w:val="id-ID"/>
              </w:rPr>
              <w:t xml:space="preserve">    "needn't": "need not",</w:t>
            </w:r>
          </w:p>
          <w:p w14:paraId="0AB23DDF" w14:textId="77777777" w:rsidR="00364E7F" w:rsidRPr="00FD40C3" w:rsidRDefault="00364E7F" w:rsidP="00364E7F">
            <w:pPr>
              <w:pStyle w:val="Code"/>
              <w:rPr>
                <w:lang w:val="id-ID"/>
              </w:rPr>
            </w:pPr>
            <w:r w:rsidRPr="00FD40C3">
              <w:rPr>
                <w:lang w:val="id-ID"/>
              </w:rPr>
              <w:t xml:space="preserve">    "needn't've": "need not have",</w:t>
            </w:r>
          </w:p>
          <w:p w14:paraId="72FC3F3E" w14:textId="77777777" w:rsidR="00364E7F" w:rsidRPr="00FD40C3" w:rsidRDefault="00364E7F" w:rsidP="00364E7F">
            <w:pPr>
              <w:pStyle w:val="Code"/>
              <w:rPr>
                <w:lang w:val="id-ID"/>
              </w:rPr>
            </w:pPr>
            <w:r w:rsidRPr="00FD40C3">
              <w:rPr>
                <w:lang w:val="id-ID"/>
              </w:rPr>
              <w:t xml:space="preserve">    "o'clock": "of the clock",</w:t>
            </w:r>
          </w:p>
          <w:p w14:paraId="5213264F" w14:textId="77777777" w:rsidR="00364E7F" w:rsidRPr="00FD40C3" w:rsidRDefault="00364E7F" w:rsidP="00364E7F">
            <w:pPr>
              <w:pStyle w:val="Code"/>
              <w:rPr>
                <w:lang w:val="id-ID"/>
              </w:rPr>
            </w:pPr>
            <w:r w:rsidRPr="00FD40C3">
              <w:rPr>
                <w:lang w:val="id-ID"/>
              </w:rPr>
              <w:t xml:space="preserve">    "oughtn't": "ought not",</w:t>
            </w:r>
          </w:p>
          <w:p w14:paraId="43B1770C" w14:textId="77777777" w:rsidR="00364E7F" w:rsidRPr="00FD40C3" w:rsidRDefault="00364E7F" w:rsidP="00364E7F">
            <w:pPr>
              <w:pStyle w:val="Code"/>
              <w:rPr>
                <w:lang w:val="id-ID"/>
              </w:rPr>
            </w:pPr>
            <w:r w:rsidRPr="00FD40C3">
              <w:rPr>
                <w:lang w:val="id-ID"/>
              </w:rPr>
              <w:t xml:space="preserve">    "oughtn't've": "ought not have",</w:t>
            </w:r>
          </w:p>
          <w:p w14:paraId="0A30D2BE" w14:textId="77777777" w:rsidR="00364E7F" w:rsidRPr="00FD40C3" w:rsidRDefault="00364E7F" w:rsidP="00364E7F">
            <w:pPr>
              <w:pStyle w:val="Code"/>
              <w:rPr>
                <w:lang w:val="id-ID"/>
              </w:rPr>
            </w:pPr>
            <w:r w:rsidRPr="00FD40C3">
              <w:rPr>
                <w:lang w:val="id-ID"/>
              </w:rPr>
              <w:t xml:space="preserve">    "shan't": "shall not",</w:t>
            </w:r>
          </w:p>
          <w:p w14:paraId="0E116C2A" w14:textId="77777777" w:rsidR="00364E7F" w:rsidRPr="00FD40C3" w:rsidRDefault="00364E7F" w:rsidP="00364E7F">
            <w:pPr>
              <w:pStyle w:val="Code"/>
              <w:rPr>
                <w:lang w:val="id-ID"/>
              </w:rPr>
            </w:pPr>
            <w:r w:rsidRPr="00FD40C3">
              <w:rPr>
                <w:lang w:val="id-ID"/>
              </w:rPr>
              <w:t xml:space="preserve">    "sha'n't": "shall not",</w:t>
            </w:r>
          </w:p>
          <w:p w14:paraId="4D6F3005" w14:textId="77777777" w:rsidR="00364E7F" w:rsidRPr="00FD40C3" w:rsidRDefault="00364E7F" w:rsidP="00364E7F">
            <w:pPr>
              <w:pStyle w:val="Code"/>
              <w:rPr>
                <w:lang w:val="id-ID"/>
              </w:rPr>
            </w:pPr>
            <w:r w:rsidRPr="00FD40C3">
              <w:rPr>
                <w:lang w:val="id-ID"/>
              </w:rPr>
              <w:t xml:space="preserve">    "shan't've": "shall not have",</w:t>
            </w:r>
          </w:p>
          <w:p w14:paraId="3D920276" w14:textId="77777777" w:rsidR="00364E7F" w:rsidRPr="00FD40C3" w:rsidRDefault="00364E7F" w:rsidP="00364E7F">
            <w:pPr>
              <w:pStyle w:val="Code"/>
              <w:rPr>
                <w:lang w:val="id-ID"/>
              </w:rPr>
            </w:pPr>
            <w:r w:rsidRPr="00FD40C3">
              <w:rPr>
                <w:lang w:val="id-ID"/>
              </w:rPr>
              <w:t xml:space="preserve">    "she'd": "she would",</w:t>
            </w:r>
          </w:p>
          <w:p w14:paraId="2575501F" w14:textId="77777777" w:rsidR="00364E7F" w:rsidRPr="00FD40C3" w:rsidRDefault="00364E7F" w:rsidP="00364E7F">
            <w:pPr>
              <w:pStyle w:val="Code"/>
              <w:rPr>
                <w:lang w:val="id-ID"/>
              </w:rPr>
            </w:pPr>
            <w:r w:rsidRPr="00FD40C3">
              <w:rPr>
                <w:lang w:val="id-ID"/>
              </w:rPr>
              <w:t xml:space="preserve">    "she'd've": "she would have",</w:t>
            </w:r>
          </w:p>
          <w:p w14:paraId="208F7447" w14:textId="77777777" w:rsidR="00364E7F" w:rsidRPr="00FD40C3" w:rsidRDefault="00364E7F" w:rsidP="00364E7F">
            <w:pPr>
              <w:pStyle w:val="Code"/>
              <w:rPr>
                <w:lang w:val="id-ID"/>
              </w:rPr>
            </w:pPr>
            <w:r w:rsidRPr="00FD40C3">
              <w:rPr>
                <w:lang w:val="id-ID"/>
              </w:rPr>
              <w:t xml:space="preserve">    "she'll": "she will",</w:t>
            </w:r>
          </w:p>
          <w:p w14:paraId="3A6C986B" w14:textId="77777777" w:rsidR="00364E7F" w:rsidRPr="00FD40C3" w:rsidRDefault="00364E7F" w:rsidP="00364E7F">
            <w:pPr>
              <w:pStyle w:val="Code"/>
              <w:rPr>
                <w:lang w:val="id-ID"/>
              </w:rPr>
            </w:pPr>
            <w:r w:rsidRPr="00FD40C3">
              <w:rPr>
                <w:lang w:val="id-ID"/>
              </w:rPr>
              <w:t xml:space="preserve">    "she'll've": "she will have",</w:t>
            </w:r>
          </w:p>
          <w:p w14:paraId="7320056D" w14:textId="77777777" w:rsidR="00364E7F" w:rsidRPr="00FD40C3" w:rsidRDefault="00364E7F" w:rsidP="00364E7F">
            <w:pPr>
              <w:pStyle w:val="Code"/>
              <w:rPr>
                <w:lang w:val="id-ID"/>
              </w:rPr>
            </w:pPr>
            <w:r w:rsidRPr="00FD40C3">
              <w:rPr>
                <w:lang w:val="id-ID"/>
              </w:rPr>
              <w:t xml:space="preserve">    "she's": "she is",</w:t>
            </w:r>
          </w:p>
          <w:p w14:paraId="2E7D2E85" w14:textId="77777777" w:rsidR="00364E7F" w:rsidRPr="00FD40C3" w:rsidRDefault="00364E7F" w:rsidP="00364E7F">
            <w:pPr>
              <w:pStyle w:val="Code"/>
              <w:rPr>
                <w:lang w:val="id-ID"/>
              </w:rPr>
            </w:pPr>
            <w:r w:rsidRPr="00FD40C3">
              <w:rPr>
                <w:lang w:val="id-ID"/>
              </w:rPr>
              <w:t xml:space="preserve">    "should've": "should have",</w:t>
            </w:r>
          </w:p>
          <w:p w14:paraId="136E6AFA" w14:textId="77777777" w:rsidR="00364E7F" w:rsidRPr="00FD40C3" w:rsidRDefault="00364E7F" w:rsidP="00364E7F">
            <w:pPr>
              <w:pStyle w:val="Code"/>
              <w:rPr>
                <w:lang w:val="id-ID"/>
              </w:rPr>
            </w:pPr>
            <w:r w:rsidRPr="00FD40C3">
              <w:rPr>
                <w:lang w:val="id-ID"/>
              </w:rPr>
              <w:t xml:space="preserve">    "shouldn't": "should not",</w:t>
            </w:r>
          </w:p>
          <w:p w14:paraId="0E0AB750" w14:textId="77777777" w:rsidR="00364E7F" w:rsidRPr="00FD40C3" w:rsidRDefault="00364E7F" w:rsidP="00364E7F">
            <w:pPr>
              <w:pStyle w:val="Code"/>
              <w:rPr>
                <w:lang w:val="id-ID"/>
              </w:rPr>
            </w:pPr>
            <w:r w:rsidRPr="00FD40C3">
              <w:rPr>
                <w:lang w:val="id-ID"/>
              </w:rPr>
              <w:t xml:space="preserve">    "shouldn't've": "should not have",</w:t>
            </w:r>
          </w:p>
          <w:p w14:paraId="4C273E45" w14:textId="77777777" w:rsidR="00364E7F" w:rsidRPr="00FD40C3" w:rsidRDefault="00364E7F" w:rsidP="00364E7F">
            <w:pPr>
              <w:pStyle w:val="Code"/>
              <w:rPr>
                <w:lang w:val="id-ID"/>
              </w:rPr>
            </w:pPr>
            <w:r w:rsidRPr="00FD40C3">
              <w:rPr>
                <w:lang w:val="id-ID"/>
              </w:rPr>
              <w:t xml:space="preserve">    "so've": "so have",</w:t>
            </w:r>
          </w:p>
          <w:p w14:paraId="188CBE7A" w14:textId="77777777" w:rsidR="00364E7F" w:rsidRPr="00FD40C3" w:rsidRDefault="00364E7F" w:rsidP="00364E7F">
            <w:pPr>
              <w:pStyle w:val="Code"/>
              <w:rPr>
                <w:lang w:val="id-ID"/>
              </w:rPr>
            </w:pPr>
            <w:r w:rsidRPr="00FD40C3">
              <w:rPr>
                <w:lang w:val="id-ID"/>
              </w:rPr>
              <w:t xml:space="preserve">    "so's": "so as",</w:t>
            </w:r>
          </w:p>
          <w:p w14:paraId="6A7406E4" w14:textId="77777777" w:rsidR="00364E7F" w:rsidRPr="00FD40C3" w:rsidRDefault="00364E7F" w:rsidP="00364E7F">
            <w:pPr>
              <w:pStyle w:val="Code"/>
              <w:rPr>
                <w:lang w:val="id-ID"/>
              </w:rPr>
            </w:pPr>
            <w:r w:rsidRPr="00FD40C3">
              <w:rPr>
                <w:lang w:val="id-ID"/>
              </w:rPr>
              <w:t xml:space="preserve">    "that'd": "that would",</w:t>
            </w:r>
          </w:p>
          <w:p w14:paraId="003937FE" w14:textId="77777777" w:rsidR="00364E7F" w:rsidRPr="00FD40C3" w:rsidRDefault="00364E7F" w:rsidP="00364E7F">
            <w:pPr>
              <w:pStyle w:val="Code"/>
              <w:rPr>
                <w:lang w:val="id-ID"/>
              </w:rPr>
            </w:pPr>
            <w:r w:rsidRPr="00FD40C3">
              <w:rPr>
                <w:lang w:val="id-ID"/>
              </w:rPr>
              <w:t xml:space="preserve">    "that'd've": "that would have",</w:t>
            </w:r>
          </w:p>
          <w:p w14:paraId="2E25B29D" w14:textId="77777777" w:rsidR="00364E7F" w:rsidRPr="00FD40C3" w:rsidRDefault="00364E7F" w:rsidP="00364E7F">
            <w:pPr>
              <w:pStyle w:val="Code"/>
              <w:rPr>
                <w:lang w:val="id-ID"/>
              </w:rPr>
            </w:pPr>
            <w:r w:rsidRPr="00FD40C3">
              <w:rPr>
                <w:lang w:val="id-ID"/>
              </w:rPr>
              <w:t xml:space="preserve">    "that's": "that is",</w:t>
            </w:r>
          </w:p>
          <w:p w14:paraId="7741F25F" w14:textId="77777777" w:rsidR="00364E7F" w:rsidRPr="00FD40C3" w:rsidRDefault="00364E7F" w:rsidP="00364E7F">
            <w:pPr>
              <w:pStyle w:val="Code"/>
              <w:rPr>
                <w:lang w:val="id-ID"/>
              </w:rPr>
            </w:pPr>
            <w:r w:rsidRPr="00FD40C3">
              <w:rPr>
                <w:lang w:val="id-ID"/>
              </w:rPr>
              <w:t xml:space="preserve">    "there'd": "there would",</w:t>
            </w:r>
          </w:p>
          <w:p w14:paraId="37FC1DB9" w14:textId="77777777" w:rsidR="00364E7F" w:rsidRPr="00FD40C3" w:rsidRDefault="00364E7F" w:rsidP="00364E7F">
            <w:pPr>
              <w:pStyle w:val="Code"/>
              <w:rPr>
                <w:lang w:val="id-ID"/>
              </w:rPr>
            </w:pPr>
            <w:r w:rsidRPr="00FD40C3">
              <w:rPr>
                <w:lang w:val="id-ID"/>
              </w:rPr>
              <w:t xml:space="preserve">    "there'd've": "there would have",</w:t>
            </w:r>
          </w:p>
          <w:p w14:paraId="5E0D1BBF" w14:textId="77777777" w:rsidR="00364E7F" w:rsidRPr="00FD40C3" w:rsidRDefault="00364E7F" w:rsidP="00364E7F">
            <w:pPr>
              <w:pStyle w:val="Code"/>
              <w:rPr>
                <w:lang w:val="id-ID"/>
              </w:rPr>
            </w:pPr>
            <w:r w:rsidRPr="00FD40C3">
              <w:rPr>
                <w:lang w:val="id-ID"/>
              </w:rPr>
              <w:t xml:space="preserve">    "there's": "there is",</w:t>
            </w:r>
          </w:p>
          <w:p w14:paraId="37EE4A8D" w14:textId="77777777" w:rsidR="00364E7F" w:rsidRPr="00FD40C3" w:rsidRDefault="00364E7F" w:rsidP="00364E7F">
            <w:pPr>
              <w:pStyle w:val="Code"/>
              <w:rPr>
                <w:lang w:val="id-ID"/>
              </w:rPr>
            </w:pPr>
            <w:r w:rsidRPr="00FD40C3">
              <w:rPr>
                <w:lang w:val="id-ID"/>
              </w:rPr>
              <w:t xml:space="preserve">    "they'd": "they would",</w:t>
            </w:r>
          </w:p>
          <w:p w14:paraId="4BAEC6BC" w14:textId="77777777" w:rsidR="00364E7F" w:rsidRPr="00FD40C3" w:rsidRDefault="00364E7F" w:rsidP="00364E7F">
            <w:pPr>
              <w:pStyle w:val="Code"/>
              <w:rPr>
                <w:lang w:val="id-ID"/>
              </w:rPr>
            </w:pPr>
            <w:r w:rsidRPr="00FD40C3">
              <w:rPr>
                <w:lang w:val="id-ID"/>
              </w:rPr>
              <w:t xml:space="preserve">    "they'd've": "they would have",</w:t>
            </w:r>
          </w:p>
          <w:p w14:paraId="0B0AE707" w14:textId="77777777" w:rsidR="00364E7F" w:rsidRPr="00FD40C3" w:rsidRDefault="00364E7F" w:rsidP="00364E7F">
            <w:pPr>
              <w:pStyle w:val="Code"/>
              <w:rPr>
                <w:lang w:val="id-ID"/>
              </w:rPr>
            </w:pPr>
            <w:r w:rsidRPr="00FD40C3">
              <w:rPr>
                <w:lang w:val="id-ID"/>
              </w:rPr>
              <w:t xml:space="preserve">    "they'll": "they will",</w:t>
            </w:r>
          </w:p>
          <w:p w14:paraId="3C4DAB05" w14:textId="77777777" w:rsidR="00364E7F" w:rsidRPr="00FD40C3" w:rsidRDefault="00364E7F" w:rsidP="00364E7F">
            <w:pPr>
              <w:pStyle w:val="Code"/>
              <w:rPr>
                <w:lang w:val="id-ID"/>
              </w:rPr>
            </w:pPr>
            <w:r w:rsidRPr="00FD40C3">
              <w:rPr>
                <w:lang w:val="id-ID"/>
              </w:rPr>
              <w:t xml:space="preserve">    "they'll've": "they will have",</w:t>
            </w:r>
          </w:p>
          <w:p w14:paraId="0AA6B07E" w14:textId="77777777" w:rsidR="00364E7F" w:rsidRPr="00FD40C3" w:rsidRDefault="00364E7F" w:rsidP="00364E7F">
            <w:pPr>
              <w:pStyle w:val="Code"/>
              <w:rPr>
                <w:lang w:val="id-ID"/>
              </w:rPr>
            </w:pPr>
            <w:r w:rsidRPr="00FD40C3">
              <w:rPr>
                <w:lang w:val="id-ID"/>
              </w:rPr>
              <w:t xml:space="preserve">    "they're": "they are",</w:t>
            </w:r>
          </w:p>
          <w:p w14:paraId="37CD84CD" w14:textId="77777777" w:rsidR="00364E7F" w:rsidRPr="00FD40C3" w:rsidRDefault="00364E7F" w:rsidP="00364E7F">
            <w:pPr>
              <w:pStyle w:val="Code"/>
              <w:rPr>
                <w:lang w:val="id-ID"/>
              </w:rPr>
            </w:pPr>
            <w:r w:rsidRPr="00FD40C3">
              <w:rPr>
                <w:lang w:val="id-ID"/>
              </w:rPr>
              <w:t xml:space="preserve">    "they've": "they have",</w:t>
            </w:r>
          </w:p>
          <w:p w14:paraId="626C7AB2" w14:textId="77777777" w:rsidR="00364E7F" w:rsidRPr="00FD40C3" w:rsidRDefault="00364E7F" w:rsidP="00364E7F">
            <w:pPr>
              <w:pStyle w:val="Code"/>
              <w:rPr>
                <w:lang w:val="id-ID"/>
              </w:rPr>
            </w:pPr>
            <w:r w:rsidRPr="00FD40C3">
              <w:rPr>
                <w:lang w:val="id-ID"/>
              </w:rPr>
              <w:t xml:space="preserve">    "to've": "to have",</w:t>
            </w:r>
          </w:p>
          <w:p w14:paraId="76ABF0C7" w14:textId="77777777" w:rsidR="00364E7F" w:rsidRPr="00FD40C3" w:rsidRDefault="00364E7F" w:rsidP="00364E7F">
            <w:pPr>
              <w:pStyle w:val="Code"/>
              <w:rPr>
                <w:lang w:val="id-ID"/>
              </w:rPr>
            </w:pPr>
            <w:r w:rsidRPr="00FD40C3">
              <w:rPr>
                <w:lang w:val="id-ID"/>
              </w:rPr>
              <w:t xml:space="preserve">    "wasn't": "was not",</w:t>
            </w:r>
          </w:p>
          <w:p w14:paraId="3D40F4A2" w14:textId="77777777" w:rsidR="00364E7F" w:rsidRPr="00FD40C3" w:rsidRDefault="00364E7F" w:rsidP="00364E7F">
            <w:pPr>
              <w:pStyle w:val="Code"/>
              <w:rPr>
                <w:lang w:val="id-ID"/>
              </w:rPr>
            </w:pPr>
            <w:r w:rsidRPr="00FD40C3">
              <w:rPr>
                <w:lang w:val="id-ID"/>
              </w:rPr>
              <w:t xml:space="preserve">    "we'd": "we would",</w:t>
            </w:r>
          </w:p>
          <w:p w14:paraId="7FF5CBE1" w14:textId="77777777" w:rsidR="00364E7F" w:rsidRPr="00FD40C3" w:rsidRDefault="00364E7F" w:rsidP="00364E7F">
            <w:pPr>
              <w:pStyle w:val="Code"/>
              <w:rPr>
                <w:lang w:val="id-ID"/>
              </w:rPr>
            </w:pPr>
            <w:r w:rsidRPr="00FD40C3">
              <w:rPr>
                <w:lang w:val="id-ID"/>
              </w:rPr>
              <w:t xml:space="preserve">    "we'd've": "we would have",</w:t>
            </w:r>
          </w:p>
          <w:p w14:paraId="139B7F8F" w14:textId="77777777" w:rsidR="00364E7F" w:rsidRPr="00FD40C3" w:rsidRDefault="00364E7F" w:rsidP="00364E7F">
            <w:pPr>
              <w:pStyle w:val="Code"/>
              <w:rPr>
                <w:lang w:val="id-ID"/>
              </w:rPr>
            </w:pPr>
            <w:r w:rsidRPr="00FD40C3">
              <w:rPr>
                <w:lang w:val="id-ID"/>
              </w:rPr>
              <w:t xml:space="preserve">    "we'll": "we will",</w:t>
            </w:r>
          </w:p>
          <w:p w14:paraId="4F795E80" w14:textId="77777777" w:rsidR="00364E7F" w:rsidRPr="00FD40C3" w:rsidRDefault="00364E7F" w:rsidP="00364E7F">
            <w:pPr>
              <w:pStyle w:val="Code"/>
              <w:rPr>
                <w:lang w:val="id-ID"/>
              </w:rPr>
            </w:pPr>
            <w:r w:rsidRPr="00FD40C3">
              <w:rPr>
                <w:lang w:val="id-ID"/>
              </w:rPr>
              <w:t xml:space="preserve">    "we'll've": "we will have",</w:t>
            </w:r>
          </w:p>
          <w:p w14:paraId="7E2B2E43" w14:textId="77777777" w:rsidR="00364E7F" w:rsidRPr="00FD40C3" w:rsidRDefault="00364E7F" w:rsidP="00364E7F">
            <w:pPr>
              <w:pStyle w:val="Code"/>
              <w:rPr>
                <w:lang w:val="id-ID"/>
              </w:rPr>
            </w:pPr>
            <w:r w:rsidRPr="00FD40C3">
              <w:rPr>
                <w:lang w:val="id-ID"/>
              </w:rPr>
              <w:t xml:space="preserve">    "we're": "we are",</w:t>
            </w:r>
          </w:p>
          <w:p w14:paraId="599AB168" w14:textId="77777777" w:rsidR="00364E7F" w:rsidRPr="00FD40C3" w:rsidRDefault="00364E7F" w:rsidP="00364E7F">
            <w:pPr>
              <w:pStyle w:val="Code"/>
              <w:rPr>
                <w:lang w:val="id-ID"/>
              </w:rPr>
            </w:pPr>
            <w:r w:rsidRPr="00FD40C3">
              <w:rPr>
                <w:lang w:val="id-ID"/>
              </w:rPr>
              <w:t xml:space="preserve">    "we've": "we have",</w:t>
            </w:r>
          </w:p>
          <w:p w14:paraId="1E94C05E" w14:textId="77777777" w:rsidR="00364E7F" w:rsidRPr="00FD40C3" w:rsidRDefault="00364E7F" w:rsidP="00364E7F">
            <w:pPr>
              <w:pStyle w:val="Code"/>
              <w:rPr>
                <w:lang w:val="id-ID"/>
              </w:rPr>
            </w:pPr>
            <w:r w:rsidRPr="00FD40C3">
              <w:rPr>
                <w:lang w:val="id-ID"/>
              </w:rPr>
              <w:t xml:space="preserve">    "weren't": "were not",</w:t>
            </w:r>
          </w:p>
          <w:p w14:paraId="4BA4AAF8" w14:textId="77777777" w:rsidR="00364E7F" w:rsidRPr="00FD40C3" w:rsidRDefault="00364E7F" w:rsidP="00364E7F">
            <w:pPr>
              <w:pStyle w:val="Code"/>
              <w:rPr>
                <w:lang w:val="id-ID"/>
              </w:rPr>
            </w:pPr>
            <w:r w:rsidRPr="00FD40C3">
              <w:rPr>
                <w:lang w:val="id-ID"/>
              </w:rPr>
              <w:t xml:space="preserve">    "what'll": "what will",</w:t>
            </w:r>
          </w:p>
          <w:p w14:paraId="073FB740" w14:textId="77777777" w:rsidR="00364E7F" w:rsidRPr="00FD40C3" w:rsidRDefault="00364E7F" w:rsidP="00364E7F">
            <w:pPr>
              <w:pStyle w:val="Code"/>
              <w:rPr>
                <w:lang w:val="id-ID"/>
              </w:rPr>
            </w:pPr>
            <w:r w:rsidRPr="00FD40C3">
              <w:rPr>
                <w:lang w:val="id-ID"/>
              </w:rPr>
              <w:t xml:space="preserve">    "what'll've": "what will have",</w:t>
            </w:r>
          </w:p>
          <w:p w14:paraId="3265CCD8" w14:textId="77777777" w:rsidR="00364E7F" w:rsidRPr="00FD40C3" w:rsidRDefault="00364E7F" w:rsidP="00364E7F">
            <w:pPr>
              <w:pStyle w:val="Code"/>
              <w:rPr>
                <w:lang w:val="id-ID"/>
              </w:rPr>
            </w:pPr>
            <w:r w:rsidRPr="00FD40C3">
              <w:rPr>
                <w:lang w:val="id-ID"/>
              </w:rPr>
              <w:t xml:space="preserve">    "what're": "what are",</w:t>
            </w:r>
          </w:p>
          <w:p w14:paraId="067055F6" w14:textId="77777777" w:rsidR="00364E7F" w:rsidRPr="00FD40C3" w:rsidRDefault="00364E7F" w:rsidP="00364E7F">
            <w:pPr>
              <w:pStyle w:val="Code"/>
              <w:rPr>
                <w:lang w:val="id-ID"/>
              </w:rPr>
            </w:pPr>
            <w:r w:rsidRPr="00FD40C3">
              <w:rPr>
                <w:lang w:val="id-ID"/>
              </w:rPr>
              <w:t xml:space="preserve">    "what's": "what is",</w:t>
            </w:r>
          </w:p>
          <w:p w14:paraId="1E9E6987" w14:textId="77777777" w:rsidR="00364E7F" w:rsidRPr="00FD40C3" w:rsidRDefault="00364E7F" w:rsidP="00364E7F">
            <w:pPr>
              <w:pStyle w:val="Code"/>
              <w:rPr>
                <w:lang w:val="id-ID"/>
              </w:rPr>
            </w:pPr>
            <w:r w:rsidRPr="00FD40C3">
              <w:rPr>
                <w:lang w:val="id-ID"/>
              </w:rPr>
              <w:t xml:space="preserve">    "what've": "what have",</w:t>
            </w:r>
          </w:p>
          <w:p w14:paraId="3E432B7F" w14:textId="77777777" w:rsidR="00364E7F" w:rsidRPr="00FD40C3" w:rsidRDefault="00364E7F" w:rsidP="00364E7F">
            <w:pPr>
              <w:pStyle w:val="Code"/>
              <w:rPr>
                <w:lang w:val="id-ID"/>
              </w:rPr>
            </w:pPr>
            <w:r w:rsidRPr="00FD40C3">
              <w:rPr>
                <w:lang w:val="id-ID"/>
              </w:rPr>
              <w:t xml:space="preserve">    "when's": "when is",</w:t>
            </w:r>
          </w:p>
          <w:p w14:paraId="31E87D9B" w14:textId="77777777" w:rsidR="00364E7F" w:rsidRPr="00FD40C3" w:rsidRDefault="00364E7F" w:rsidP="00364E7F">
            <w:pPr>
              <w:pStyle w:val="Code"/>
              <w:rPr>
                <w:lang w:val="id-ID"/>
              </w:rPr>
            </w:pPr>
            <w:r w:rsidRPr="00FD40C3">
              <w:rPr>
                <w:lang w:val="id-ID"/>
              </w:rPr>
              <w:t xml:space="preserve">    "when've": "when have",</w:t>
            </w:r>
          </w:p>
          <w:p w14:paraId="3F276E50" w14:textId="77777777" w:rsidR="00364E7F" w:rsidRPr="00FD40C3" w:rsidRDefault="00364E7F" w:rsidP="00364E7F">
            <w:pPr>
              <w:pStyle w:val="Code"/>
              <w:rPr>
                <w:lang w:val="id-ID"/>
              </w:rPr>
            </w:pPr>
            <w:r w:rsidRPr="00FD40C3">
              <w:rPr>
                <w:lang w:val="id-ID"/>
              </w:rPr>
              <w:t xml:space="preserve">    "where'd": "where did",</w:t>
            </w:r>
          </w:p>
          <w:p w14:paraId="66BFC615" w14:textId="77777777" w:rsidR="00364E7F" w:rsidRPr="00FD40C3" w:rsidRDefault="00364E7F" w:rsidP="00364E7F">
            <w:pPr>
              <w:pStyle w:val="Code"/>
              <w:rPr>
                <w:lang w:val="id-ID"/>
              </w:rPr>
            </w:pPr>
            <w:r w:rsidRPr="00FD40C3">
              <w:rPr>
                <w:lang w:val="id-ID"/>
              </w:rPr>
              <w:t xml:space="preserve">    "where's": "where is",</w:t>
            </w:r>
          </w:p>
          <w:p w14:paraId="661EF75B" w14:textId="77777777" w:rsidR="00364E7F" w:rsidRPr="00FD40C3" w:rsidRDefault="00364E7F" w:rsidP="00364E7F">
            <w:pPr>
              <w:pStyle w:val="Code"/>
              <w:rPr>
                <w:lang w:val="id-ID"/>
              </w:rPr>
            </w:pPr>
            <w:r w:rsidRPr="00FD40C3">
              <w:rPr>
                <w:lang w:val="id-ID"/>
              </w:rPr>
              <w:t xml:space="preserve">    "where've": "where have",</w:t>
            </w:r>
          </w:p>
          <w:p w14:paraId="4D045532" w14:textId="77777777" w:rsidR="00364E7F" w:rsidRPr="00FD40C3" w:rsidRDefault="00364E7F" w:rsidP="00364E7F">
            <w:pPr>
              <w:pStyle w:val="Code"/>
              <w:rPr>
                <w:lang w:val="id-ID"/>
              </w:rPr>
            </w:pPr>
            <w:r w:rsidRPr="00FD40C3">
              <w:rPr>
                <w:lang w:val="id-ID"/>
              </w:rPr>
              <w:t xml:space="preserve">    "who'll": "who will",</w:t>
            </w:r>
          </w:p>
          <w:p w14:paraId="3A4531A9" w14:textId="77777777" w:rsidR="00364E7F" w:rsidRPr="00FD40C3" w:rsidRDefault="00364E7F" w:rsidP="00364E7F">
            <w:pPr>
              <w:pStyle w:val="Code"/>
              <w:rPr>
                <w:lang w:val="id-ID"/>
              </w:rPr>
            </w:pPr>
            <w:r w:rsidRPr="00FD40C3">
              <w:rPr>
                <w:lang w:val="id-ID"/>
              </w:rPr>
              <w:t xml:space="preserve">    "who'll've": "who will have",</w:t>
            </w:r>
          </w:p>
          <w:p w14:paraId="0B8EF9B6" w14:textId="77777777" w:rsidR="00364E7F" w:rsidRPr="00FD40C3" w:rsidRDefault="00364E7F" w:rsidP="00364E7F">
            <w:pPr>
              <w:pStyle w:val="Code"/>
              <w:rPr>
                <w:lang w:val="id-ID"/>
              </w:rPr>
            </w:pPr>
            <w:r w:rsidRPr="00FD40C3">
              <w:rPr>
                <w:lang w:val="id-ID"/>
              </w:rPr>
              <w:t xml:space="preserve">    "who's": "who is",</w:t>
            </w:r>
          </w:p>
          <w:p w14:paraId="070E8261" w14:textId="77777777" w:rsidR="00364E7F" w:rsidRPr="00FD40C3" w:rsidRDefault="00364E7F" w:rsidP="00364E7F">
            <w:pPr>
              <w:pStyle w:val="Code"/>
              <w:rPr>
                <w:lang w:val="id-ID"/>
              </w:rPr>
            </w:pPr>
            <w:r w:rsidRPr="00FD40C3">
              <w:rPr>
                <w:lang w:val="id-ID"/>
              </w:rPr>
              <w:t xml:space="preserve">    "who've": "who have",</w:t>
            </w:r>
          </w:p>
          <w:p w14:paraId="52AC6CBF" w14:textId="77777777" w:rsidR="00364E7F" w:rsidRPr="00FD40C3" w:rsidRDefault="00364E7F" w:rsidP="00364E7F">
            <w:pPr>
              <w:pStyle w:val="Code"/>
              <w:rPr>
                <w:lang w:val="id-ID"/>
              </w:rPr>
            </w:pPr>
            <w:r w:rsidRPr="00FD40C3">
              <w:rPr>
                <w:lang w:val="id-ID"/>
              </w:rPr>
              <w:t xml:space="preserve">    "why's": "why is",</w:t>
            </w:r>
          </w:p>
          <w:p w14:paraId="3BD4CD5A" w14:textId="77777777" w:rsidR="00364E7F" w:rsidRPr="00FD40C3" w:rsidRDefault="00364E7F" w:rsidP="00364E7F">
            <w:pPr>
              <w:pStyle w:val="Code"/>
              <w:rPr>
                <w:lang w:val="id-ID"/>
              </w:rPr>
            </w:pPr>
            <w:r w:rsidRPr="00FD40C3">
              <w:rPr>
                <w:lang w:val="id-ID"/>
              </w:rPr>
              <w:t xml:space="preserve">    "why've": "why have",</w:t>
            </w:r>
          </w:p>
          <w:p w14:paraId="6DD6DA19" w14:textId="77777777" w:rsidR="00364E7F" w:rsidRPr="00FD40C3" w:rsidRDefault="00364E7F" w:rsidP="00364E7F">
            <w:pPr>
              <w:pStyle w:val="Code"/>
              <w:rPr>
                <w:lang w:val="id-ID"/>
              </w:rPr>
            </w:pPr>
            <w:r w:rsidRPr="00FD40C3">
              <w:rPr>
                <w:lang w:val="id-ID"/>
              </w:rPr>
              <w:t xml:space="preserve">    "will've": "will have",</w:t>
            </w:r>
          </w:p>
          <w:p w14:paraId="6679DA34" w14:textId="77777777" w:rsidR="00364E7F" w:rsidRPr="00FD40C3" w:rsidRDefault="00364E7F" w:rsidP="00364E7F">
            <w:pPr>
              <w:pStyle w:val="Code"/>
              <w:rPr>
                <w:lang w:val="id-ID"/>
              </w:rPr>
            </w:pPr>
            <w:r w:rsidRPr="00FD40C3">
              <w:rPr>
                <w:lang w:val="id-ID"/>
              </w:rPr>
              <w:t xml:space="preserve">    "won't": "will not",</w:t>
            </w:r>
          </w:p>
          <w:p w14:paraId="6BB4F719" w14:textId="77777777" w:rsidR="00364E7F" w:rsidRPr="00FD40C3" w:rsidRDefault="00364E7F" w:rsidP="00364E7F">
            <w:pPr>
              <w:pStyle w:val="Code"/>
              <w:rPr>
                <w:lang w:val="id-ID"/>
              </w:rPr>
            </w:pPr>
            <w:r w:rsidRPr="00FD40C3">
              <w:rPr>
                <w:lang w:val="id-ID"/>
              </w:rPr>
              <w:lastRenderedPageBreak/>
              <w:t xml:space="preserve">    "won't've": "will not have",</w:t>
            </w:r>
          </w:p>
          <w:p w14:paraId="18785DBD" w14:textId="77777777" w:rsidR="00364E7F" w:rsidRPr="00FD40C3" w:rsidRDefault="00364E7F" w:rsidP="00364E7F">
            <w:pPr>
              <w:pStyle w:val="Code"/>
              <w:rPr>
                <w:lang w:val="id-ID"/>
              </w:rPr>
            </w:pPr>
            <w:r w:rsidRPr="00FD40C3">
              <w:rPr>
                <w:lang w:val="id-ID"/>
              </w:rPr>
              <w:t xml:space="preserve">    "would've": "would have",</w:t>
            </w:r>
          </w:p>
          <w:p w14:paraId="5CB0E59D" w14:textId="77777777" w:rsidR="00364E7F" w:rsidRPr="00FD40C3" w:rsidRDefault="00364E7F" w:rsidP="00364E7F">
            <w:pPr>
              <w:pStyle w:val="Code"/>
              <w:rPr>
                <w:lang w:val="id-ID"/>
              </w:rPr>
            </w:pPr>
            <w:r w:rsidRPr="00FD40C3">
              <w:rPr>
                <w:lang w:val="id-ID"/>
              </w:rPr>
              <w:t xml:space="preserve">    "wouldn't": "would not",</w:t>
            </w:r>
          </w:p>
          <w:p w14:paraId="09659C98" w14:textId="77777777" w:rsidR="00364E7F" w:rsidRPr="00FD40C3" w:rsidRDefault="00364E7F" w:rsidP="00364E7F">
            <w:pPr>
              <w:pStyle w:val="Code"/>
              <w:rPr>
                <w:lang w:val="id-ID"/>
              </w:rPr>
            </w:pPr>
            <w:r w:rsidRPr="00FD40C3">
              <w:rPr>
                <w:lang w:val="id-ID"/>
              </w:rPr>
              <w:t xml:space="preserve">    "wouldn't've": "would not have",</w:t>
            </w:r>
          </w:p>
          <w:p w14:paraId="1A351D8E" w14:textId="77777777" w:rsidR="00364E7F" w:rsidRPr="00FD40C3" w:rsidRDefault="00364E7F" w:rsidP="00364E7F">
            <w:pPr>
              <w:pStyle w:val="Code"/>
              <w:rPr>
                <w:lang w:val="id-ID"/>
              </w:rPr>
            </w:pPr>
            <w:r w:rsidRPr="00FD40C3">
              <w:rPr>
                <w:lang w:val="id-ID"/>
              </w:rPr>
              <w:t xml:space="preserve">    "y'all": "you all",</w:t>
            </w:r>
          </w:p>
          <w:p w14:paraId="02BB9C1E" w14:textId="77777777" w:rsidR="00364E7F" w:rsidRPr="00FD40C3" w:rsidRDefault="00364E7F" w:rsidP="00364E7F">
            <w:pPr>
              <w:pStyle w:val="Code"/>
              <w:rPr>
                <w:lang w:val="id-ID"/>
              </w:rPr>
            </w:pPr>
            <w:r w:rsidRPr="00FD40C3">
              <w:rPr>
                <w:lang w:val="id-ID"/>
              </w:rPr>
              <w:t xml:space="preserve">    "y'all'd": "you all would",</w:t>
            </w:r>
          </w:p>
          <w:p w14:paraId="7260E1F8" w14:textId="77777777" w:rsidR="00364E7F" w:rsidRPr="00FD40C3" w:rsidRDefault="00364E7F" w:rsidP="00364E7F">
            <w:pPr>
              <w:pStyle w:val="Code"/>
              <w:rPr>
                <w:lang w:val="id-ID"/>
              </w:rPr>
            </w:pPr>
            <w:r w:rsidRPr="00FD40C3">
              <w:rPr>
                <w:lang w:val="id-ID"/>
              </w:rPr>
              <w:t xml:space="preserve">    "y'all'd've": "you all would have",</w:t>
            </w:r>
          </w:p>
          <w:p w14:paraId="09C9D458" w14:textId="77777777" w:rsidR="00364E7F" w:rsidRPr="00FD40C3" w:rsidRDefault="00364E7F" w:rsidP="00364E7F">
            <w:pPr>
              <w:pStyle w:val="Code"/>
              <w:rPr>
                <w:lang w:val="id-ID"/>
              </w:rPr>
            </w:pPr>
            <w:r w:rsidRPr="00FD40C3">
              <w:rPr>
                <w:lang w:val="id-ID"/>
              </w:rPr>
              <w:t xml:space="preserve">    "y'all're": "you all are",</w:t>
            </w:r>
          </w:p>
          <w:p w14:paraId="1EE3F815" w14:textId="77777777" w:rsidR="00364E7F" w:rsidRPr="00FD40C3" w:rsidRDefault="00364E7F" w:rsidP="00364E7F">
            <w:pPr>
              <w:pStyle w:val="Code"/>
              <w:rPr>
                <w:lang w:val="id-ID"/>
              </w:rPr>
            </w:pPr>
            <w:r w:rsidRPr="00FD40C3">
              <w:rPr>
                <w:lang w:val="id-ID"/>
              </w:rPr>
              <w:t xml:space="preserve">    "y'all've": "you all have",</w:t>
            </w:r>
          </w:p>
          <w:p w14:paraId="2AB0F561" w14:textId="77777777" w:rsidR="00364E7F" w:rsidRPr="00FD40C3" w:rsidRDefault="00364E7F" w:rsidP="00364E7F">
            <w:pPr>
              <w:pStyle w:val="Code"/>
              <w:rPr>
                <w:lang w:val="id-ID"/>
              </w:rPr>
            </w:pPr>
            <w:r w:rsidRPr="00FD40C3">
              <w:rPr>
                <w:lang w:val="id-ID"/>
              </w:rPr>
              <w:t xml:space="preserve">    "you'd": "you would",</w:t>
            </w:r>
          </w:p>
          <w:p w14:paraId="61C2431B" w14:textId="77777777" w:rsidR="00364E7F" w:rsidRPr="00FD40C3" w:rsidRDefault="00364E7F" w:rsidP="00364E7F">
            <w:pPr>
              <w:pStyle w:val="Code"/>
              <w:rPr>
                <w:lang w:val="id-ID"/>
              </w:rPr>
            </w:pPr>
            <w:r w:rsidRPr="00FD40C3">
              <w:rPr>
                <w:lang w:val="id-ID"/>
              </w:rPr>
              <w:t xml:space="preserve">    "you'd've": "you would have",</w:t>
            </w:r>
          </w:p>
          <w:p w14:paraId="74955DD7" w14:textId="77777777" w:rsidR="00364E7F" w:rsidRPr="00FD40C3" w:rsidRDefault="00364E7F" w:rsidP="00364E7F">
            <w:pPr>
              <w:pStyle w:val="Code"/>
              <w:rPr>
                <w:lang w:val="id-ID"/>
              </w:rPr>
            </w:pPr>
            <w:r w:rsidRPr="00FD40C3">
              <w:rPr>
                <w:lang w:val="id-ID"/>
              </w:rPr>
              <w:t xml:space="preserve">    "you'll": "you will",</w:t>
            </w:r>
          </w:p>
          <w:p w14:paraId="213DE4B0" w14:textId="77777777" w:rsidR="00364E7F" w:rsidRPr="00FD40C3" w:rsidRDefault="00364E7F" w:rsidP="00364E7F">
            <w:pPr>
              <w:pStyle w:val="Code"/>
              <w:rPr>
                <w:lang w:val="id-ID"/>
              </w:rPr>
            </w:pPr>
            <w:r w:rsidRPr="00FD40C3">
              <w:rPr>
                <w:lang w:val="id-ID"/>
              </w:rPr>
              <w:t xml:space="preserve">    "you'll've": "you will have",</w:t>
            </w:r>
          </w:p>
          <w:p w14:paraId="5E7AF6D9" w14:textId="77777777" w:rsidR="00364E7F" w:rsidRPr="00FD40C3" w:rsidRDefault="00364E7F" w:rsidP="00364E7F">
            <w:pPr>
              <w:pStyle w:val="Code"/>
              <w:rPr>
                <w:lang w:val="id-ID"/>
              </w:rPr>
            </w:pPr>
            <w:r w:rsidRPr="00FD40C3">
              <w:rPr>
                <w:lang w:val="id-ID"/>
              </w:rPr>
              <w:t xml:space="preserve">    "you're": "you are",</w:t>
            </w:r>
          </w:p>
          <w:p w14:paraId="2E5CC48A" w14:textId="77777777" w:rsidR="00364E7F" w:rsidRPr="00FD40C3" w:rsidRDefault="00364E7F" w:rsidP="00364E7F">
            <w:pPr>
              <w:pStyle w:val="Code"/>
              <w:rPr>
                <w:lang w:val="id-ID"/>
              </w:rPr>
            </w:pPr>
            <w:r w:rsidRPr="00FD40C3">
              <w:rPr>
                <w:lang w:val="id-ID"/>
              </w:rPr>
              <w:t xml:space="preserve">    "you've": "you have",</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Converting Abbreviation</w:t>
            </w:r>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r w:rsidRPr="00FD40C3">
              <w:rPr>
                <w:lang w:val="id-ID"/>
              </w:rPr>
              <w:t>contractions_re = re.compile("(%s)" % "|".join(contractions_dict.keys()))</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r w:rsidRPr="00FD40C3">
              <w:rPr>
                <w:lang w:val="id-ID"/>
              </w:rPr>
              <w:t>def expand_contractions(text, contractions_dict=contractions_dict):</w:t>
            </w:r>
          </w:p>
          <w:p w14:paraId="7C91D32C" w14:textId="77777777" w:rsidR="00364E7F" w:rsidRPr="00FD40C3" w:rsidRDefault="00364E7F" w:rsidP="00364E7F">
            <w:pPr>
              <w:pStyle w:val="Code"/>
              <w:rPr>
                <w:lang w:val="id-ID"/>
              </w:rPr>
            </w:pPr>
            <w:r w:rsidRPr="00FD40C3">
              <w:rPr>
                <w:lang w:val="id-ID"/>
              </w:rPr>
              <w:t xml:space="preserve">    def replace(match):</w:t>
            </w:r>
          </w:p>
          <w:p w14:paraId="015F390C" w14:textId="77777777" w:rsidR="00364E7F" w:rsidRPr="00FD40C3" w:rsidRDefault="00364E7F" w:rsidP="00364E7F">
            <w:pPr>
              <w:pStyle w:val="Code"/>
              <w:rPr>
                <w:lang w:val="id-ID"/>
              </w:rPr>
            </w:pPr>
            <w:r w:rsidRPr="00FD40C3">
              <w:rPr>
                <w:lang w:val="id-ID"/>
              </w:rPr>
              <w:t xml:space="preserve">        return contractions_dict[match.group(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return contractions_re.sub(replace, tex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r w:rsidRPr="00FD40C3">
              <w:rPr>
                <w:lang w:val="id-ID"/>
              </w:rPr>
              <w:t>full_df["studentSpell"] = full_df["studentSpell"].apply(</w:t>
            </w:r>
          </w:p>
          <w:p w14:paraId="19C6B925" w14:textId="77777777" w:rsidR="00364E7F" w:rsidRPr="00FD40C3" w:rsidRDefault="00364E7F" w:rsidP="00364E7F">
            <w:pPr>
              <w:pStyle w:val="Code"/>
              <w:rPr>
                <w:lang w:val="id-ID"/>
              </w:rPr>
            </w:pPr>
            <w:r w:rsidRPr="00FD40C3">
              <w:rPr>
                <w:lang w:val="id-ID"/>
              </w:rPr>
              <w:t xml:space="preserve">    lambda x: expand_contractions(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r w:rsidRPr="00FD40C3">
              <w:rPr>
                <w:lang w:val="id-ID"/>
              </w:rPr>
              <w:t>full_df["keySpell"] = full_df["keySpell"].apply(lambda x: expand_contractions(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r w:rsidRPr="00FD40C3">
              <w:rPr>
                <w:lang w:val="id-ID"/>
              </w:rPr>
              <w:t>full_df[["studentAnswer", "studentSpell"]]</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markdown]</w:t>
            </w:r>
          </w:p>
          <w:p w14:paraId="48A1F57F" w14:textId="77777777" w:rsidR="00364E7F" w:rsidRPr="00FD40C3" w:rsidRDefault="00364E7F" w:rsidP="00364E7F">
            <w:pPr>
              <w:pStyle w:val="Code"/>
              <w:rPr>
                <w:lang w:val="id-ID"/>
              </w:rPr>
            </w:pPr>
            <w:r w:rsidRPr="00FD40C3">
              <w:rPr>
                <w:lang w:val="id-ID"/>
              </w:rPr>
              <w:t># Case Folding</w:t>
            </w:r>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Case Folding</w:t>
            </w:r>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r w:rsidRPr="00FD40C3">
              <w:rPr>
                <w:lang w:val="id-ID"/>
              </w:rPr>
              <w:t>full_df["keyLower"] = full_df["keySpell"].str.lower()</w:t>
            </w:r>
          </w:p>
          <w:p w14:paraId="673C7FF2" w14:textId="77777777" w:rsidR="00364E7F" w:rsidRPr="00FD40C3" w:rsidRDefault="00364E7F" w:rsidP="00364E7F">
            <w:pPr>
              <w:pStyle w:val="Code"/>
              <w:rPr>
                <w:lang w:val="id-ID"/>
              </w:rPr>
            </w:pPr>
            <w:r w:rsidRPr="00FD40C3">
              <w:rPr>
                <w:lang w:val="id-ID"/>
              </w:rPr>
              <w:t>full_df["studentLower"] = full_df["studentSpell"].str.lower()</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r w:rsidRPr="00FD40C3">
              <w:rPr>
                <w:lang w:val="id-ID"/>
              </w:rPr>
              <w:t>full_df[["studentSpell", "studentLower"]]</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markdown]</w:t>
            </w:r>
          </w:p>
          <w:p w14:paraId="6EB92146" w14:textId="77777777" w:rsidR="00364E7F" w:rsidRPr="00FD40C3" w:rsidRDefault="00364E7F" w:rsidP="00364E7F">
            <w:pPr>
              <w:pStyle w:val="Code"/>
              <w:rPr>
                <w:lang w:val="id-ID"/>
              </w:rPr>
            </w:pPr>
            <w:r w:rsidRPr="00FD40C3">
              <w:rPr>
                <w:lang w:val="id-ID"/>
              </w:rPr>
              <w:t># Removing Punctuation</w:t>
            </w:r>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Removing Punctuation</w:t>
            </w:r>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PUNCT_TO_REMOVE = string.punctuation</w:t>
            </w:r>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r w:rsidRPr="00FD40C3">
              <w:rPr>
                <w:lang w:val="id-ID"/>
              </w:rPr>
              <w:t>def remove_punctuation(text):</w:t>
            </w:r>
          </w:p>
          <w:p w14:paraId="5D174D01" w14:textId="77777777" w:rsidR="00364E7F" w:rsidRPr="00FD40C3" w:rsidRDefault="00364E7F" w:rsidP="00364E7F">
            <w:pPr>
              <w:pStyle w:val="Code"/>
              <w:rPr>
                <w:lang w:val="id-ID"/>
              </w:rPr>
            </w:pPr>
            <w:r w:rsidRPr="00FD40C3">
              <w:rPr>
                <w:lang w:val="id-ID"/>
              </w:rPr>
              <w:t xml:space="preserve">    """custom function to remove the punctuation"""</w:t>
            </w:r>
          </w:p>
          <w:p w14:paraId="61F1F587" w14:textId="77777777" w:rsidR="00364E7F" w:rsidRPr="00FD40C3" w:rsidRDefault="00364E7F" w:rsidP="00364E7F">
            <w:pPr>
              <w:pStyle w:val="Code"/>
              <w:rPr>
                <w:lang w:val="id-ID"/>
              </w:rPr>
            </w:pPr>
            <w:r w:rsidRPr="00FD40C3">
              <w:rPr>
                <w:lang w:val="id-ID"/>
              </w:rPr>
              <w:t xml:space="preserve">    return text.translate(str.maketrans("",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4DDB7512" w14:textId="77777777" w:rsidR="00364E7F" w:rsidRPr="00FD40C3" w:rsidRDefault="00364E7F" w:rsidP="00364E7F">
            <w:pPr>
              <w:pStyle w:val="Code"/>
              <w:rPr>
                <w:lang w:val="id-ID"/>
              </w:rPr>
            </w:pPr>
            <w:r w:rsidRPr="00FD40C3">
              <w:rPr>
                <w:lang w:val="id-ID"/>
              </w:rPr>
              <w:t>full_df["studentPunct"] = full_df["studentLower"].apply(</w:t>
            </w:r>
          </w:p>
          <w:p w14:paraId="77270BE0" w14:textId="77777777" w:rsidR="00364E7F" w:rsidRPr="00FD40C3" w:rsidRDefault="00364E7F" w:rsidP="00364E7F">
            <w:pPr>
              <w:pStyle w:val="Code"/>
              <w:rPr>
                <w:lang w:val="id-ID"/>
              </w:rPr>
            </w:pPr>
            <w:r w:rsidRPr="00FD40C3">
              <w:rPr>
                <w:lang w:val="id-ID"/>
              </w:rPr>
              <w:t xml:space="preserve">    lambda text: remove_punctuation(tex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r w:rsidRPr="00FD40C3">
              <w:rPr>
                <w:lang w:val="id-ID"/>
              </w:rPr>
              <w:t>full_df[["studentLower", "studentPunc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markdown]</w:t>
            </w:r>
          </w:p>
          <w:p w14:paraId="15198606" w14:textId="77777777" w:rsidR="00364E7F" w:rsidRPr="00FD40C3" w:rsidRDefault="00364E7F" w:rsidP="00364E7F">
            <w:pPr>
              <w:pStyle w:val="Code"/>
              <w:rPr>
                <w:lang w:val="id-ID"/>
              </w:rPr>
            </w:pPr>
            <w:r w:rsidRPr="00FD40C3">
              <w:rPr>
                <w:lang w:val="id-ID"/>
              </w:rPr>
              <w:t># Stopword Removal</w:t>
            </w:r>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Stopword Removal</w:t>
            </w:r>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stopwords.words("english"))</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r w:rsidRPr="00FD40C3">
              <w:rPr>
                <w:lang w:val="id-ID"/>
              </w:rPr>
              <w:t>def remove_stopwords(text):</w:t>
            </w:r>
          </w:p>
          <w:p w14:paraId="3338C928" w14:textId="77777777" w:rsidR="00364E7F" w:rsidRPr="00FD40C3" w:rsidRDefault="00364E7F" w:rsidP="00364E7F">
            <w:pPr>
              <w:pStyle w:val="Code"/>
              <w:rPr>
                <w:lang w:val="id-ID"/>
              </w:rPr>
            </w:pPr>
            <w:r w:rsidRPr="00FD40C3">
              <w:rPr>
                <w:lang w:val="id-ID"/>
              </w:rPr>
              <w:t xml:space="preserve">    """custom function to remove the stopwords"""</w:t>
            </w:r>
          </w:p>
          <w:p w14:paraId="2489D056"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2F00E00D" w14:textId="77777777" w:rsidR="00364E7F" w:rsidRPr="00FD40C3" w:rsidRDefault="00364E7F" w:rsidP="00364E7F">
            <w:pPr>
              <w:pStyle w:val="Code"/>
              <w:rPr>
                <w:lang w:val="id-ID"/>
              </w:rPr>
            </w:pPr>
            <w:r w:rsidRPr="00FD40C3">
              <w:rPr>
                <w:lang w:val="id-ID"/>
              </w:rPr>
              <w:t>full_df["studentStopword"] = full_df["studentPunct"].apply(</w:t>
            </w:r>
          </w:p>
          <w:p w14:paraId="4FA0304F" w14:textId="77777777" w:rsidR="00364E7F" w:rsidRPr="00FD40C3" w:rsidRDefault="00364E7F" w:rsidP="00364E7F">
            <w:pPr>
              <w:pStyle w:val="Code"/>
              <w:rPr>
                <w:lang w:val="id-ID"/>
              </w:rPr>
            </w:pPr>
            <w:r w:rsidRPr="00FD40C3">
              <w:rPr>
                <w:lang w:val="id-ID"/>
              </w:rPr>
              <w:t xml:space="preserve">    lambda text: remove_stopwords(tex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r w:rsidRPr="00FD40C3">
              <w:rPr>
                <w:lang w:val="id-ID"/>
              </w:rPr>
              <w:t>full_df[["studentPunct", "studentStopword"]]</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markdown]</w:t>
            </w:r>
          </w:p>
          <w:p w14:paraId="0789EA09" w14:textId="77777777" w:rsidR="00364E7F" w:rsidRPr="00FD40C3" w:rsidRDefault="00364E7F" w:rsidP="00364E7F">
            <w:pPr>
              <w:pStyle w:val="Code"/>
              <w:rPr>
                <w:lang w:val="id-ID"/>
              </w:rPr>
            </w:pPr>
            <w:r w:rsidRPr="00FD40C3">
              <w:rPr>
                <w:lang w:val="id-ID"/>
              </w:rPr>
              <w:t># Stemming</w:t>
            </w:r>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Stemming</w:t>
            </w:r>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r w:rsidRPr="00FD40C3">
              <w:rPr>
                <w:lang w:val="id-ID"/>
              </w:rPr>
              <w:t>stemmer = SnowballStemmer("english")</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r w:rsidRPr="00FD40C3">
              <w:rPr>
                <w:lang w:val="id-ID"/>
              </w:rPr>
              <w:t>def stem_words(text):</w:t>
            </w:r>
          </w:p>
          <w:p w14:paraId="32FBCDA5" w14:textId="77777777" w:rsidR="00364E7F" w:rsidRPr="00FD40C3" w:rsidRDefault="00364E7F" w:rsidP="00364E7F">
            <w:pPr>
              <w:pStyle w:val="Code"/>
              <w:rPr>
                <w:lang w:val="id-ID"/>
              </w:rPr>
            </w:pPr>
            <w:r w:rsidRPr="00FD40C3">
              <w:rPr>
                <w:lang w:val="id-ID"/>
              </w:rPr>
              <w:t xml:space="preserve">    return " ".join([stemmer.stem(word) for word in text.spli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r w:rsidRPr="00FD40C3">
              <w:rPr>
                <w:lang w:val="id-ID"/>
              </w:rPr>
              <w:t>full_df["studentStem"] = full_df["studentStopword"].apply(lambda text: stem_words(text))</w:t>
            </w:r>
          </w:p>
          <w:p w14:paraId="039F4073" w14:textId="77777777" w:rsidR="00364E7F" w:rsidRPr="00FD40C3" w:rsidRDefault="00364E7F" w:rsidP="00364E7F">
            <w:pPr>
              <w:pStyle w:val="Code"/>
              <w:rPr>
                <w:lang w:val="id-ID"/>
              </w:rPr>
            </w:pPr>
            <w:r w:rsidRPr="00FD40C3">
              <w:rPr>
                <w:lang w:val="id-ID"/>
              </w:rPr>
              <w:t>full_df["keyStem"] = full_df["keyStopword"].apply(lambda text: stem_words(tex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r w:rsidRPr="00FD40C3">
              <w:rPr>
                <w:lang w:val="id-ID"/>
              </w:rPr>
              <w:t>full_df[["studentStopword", "studentStem"]]</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markdown]</w:t>
            </w:r>
          </w:p>
          <w:p w14:paraId="73BBFD4D" w14:textId="77777777" w:rsidR="00364E7F" w:rsidRPr="00FD40C3" w:rsidRDefault="00364E7F" w:rsidP="00364E7F">
            <w:pPr>
              <w:pStyle w:val="Code"/>
              <w:rPr>
                <w:lang w:val="id-ID"/>
              </w:rPr>
            </w:pPr>
            <w:r w:rsidRPr="00FD40C3">
              <w:rPr>
                <w:lang w:val="id-ID"/>
              </w:rPr>
              <w:t># POS Tagging</w:t>
            </w:r>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r w:rsidRPr="00FD40C3">
              <w:rPr>
                <w:lang w:val="id-ID"/>
              </w:rPr>
              <w:t>studentSplit = full_df["studentStopword"]</w:t>
            </w:r>
          </w:p>
          <w:p w14:paraId="3A54CE25" w14:textId="77777777" w:rsidR="00364E7F" w:rsidRPr="00FD40C3" w:rsidRDefault="00364E7F" w:rsidP="00364E7F">
            <w:pPr>
              <w:pStyle w:val="Code"/>
              <w:rPr>
                <w:lang w:val="id-ID"/>
              </w:rPr>
            </w:pPr>
            <w:r w:rsidRPr="00FD40C3">
              <w:rPr>
                <w:lang w:val="id-ID"/>
              </w:rPr>
              <w:t>keySplit = full_df["keyStopword"]</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E9C8052" w14:textId="77777777" w:rsidR="00364E7F" w:rsidRPr="00FD40C3" w:rsidRDefault="00364E7F" w:rsidP="00364E7F">
            <w:pPr>
              <w:pStyle w:val="Code"/>
              <w:rPr>
                <w:lang w:val="id-ID"/>
              </w:rPr>
            </w:pPr>
            <w:r w:rsidRPr="00FD40C3">
              <w:rPr>
                <w:lang w:val="id-ID"/>
              </w:rPr>
              <w:t>keySplitWords = [nltk.word_tokenize(str(sentence)) for sentence in keySplit]</w:t>
            </w:r>
          </w:p>
          <w:p w14:paraId="14F3904D" w14:textId="77777777" w:rsidR="00364E7F" w:rsidRPr="00FD40C3" w:rsidRDefault="00364E7F" w:rsidP="00364E7F">
            <w:pPr>
              <w:pStyle w:val="Code"/>
              <w:rPr>
                <w:lang w:val="id-ID"/>
              </w:rPr>
            </w:pPr>
            <w:r w:rsidRPr="00FD40C3">
              <w:rPr>
                <w:lang w:val="id-ID"/>
              </w:rPr>
              <w:t>full_df["studentSplit"] = studentSplitWords</w:t>
            </w:r>
          </w:p>
          <w:p w14:paraId="5EF38A86" w14:textId="77777777" w:rsidR="00364E7F" w:rsidRPr="00FD40C3" w:rsidRDefault="00364E7F" w:rsidP="00364E7F">
            <w:pPr>
              <w:pStyle w:val="Code"/>
              <w:rPr>
                <w:lang w:val="id-ID"/>
              </w:rPr>
            </w:pPr>
            <w:r w:rsidRPr="00FD40C3">
              <w:rPr>
                <w:lang w:val="id-ID"/>
              </w:rPr>
              <w:t>full_df["keySplit"] = keySplitWords</w:t>
            </w:r>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POS Tagging</w:t>
            </w:r>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r w:rsidRPr="00FD40C3">
              <w:rPr>
                <w:lang w:val="id-ID"/>
              </w:rPr>
              <w:t>full_df["keyPostag"] = full_df["keySplit"].apply(nltk.pos_tag)</w:t>
            </w:r>
          </w:p>
          <w:p w14:paraId="351F0274" w14:textId="77777777" w:rsidR="00364E7F" w:rsidRPr="00FD40C3" w:rsidRDefault="00364E7F" w:rsidP="00364E7F">
            <w:pPr>
              <w:pStyle w:val="Code"/>
              <w:rPr>
                <w:lang w:val="id-ID"/>
              </w:rPr>
            </w:pPr>
            <w:r w:rsidRPr="00FD40C3">
              <w:rPr>
                <w:lang w:val="id-ID"/>
              </w:rPr>
              <w:t>full_df["studentPostag"] = full_df["studentSplit"].apply(nltk.pos_tag)</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r w:rsidRPr="00FD40C3">
              <w:rPr>
                <w:lang w:val="id-ID"/>
              </w:rPr>
              <w:t>full_df[["keyPostag", "studentPostag"]]</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markdown]</w:t>
            </w:r>
          </w:p>
          <w:p w14:paraId="2A3F459F" w14:textId="77777777" w:rsidR="00364E7F" w:rsidRPr="00FD40C3" w:rsidRDefault="00364E7F" w:rsidP="00364E7F">
            <w:pPr>
              <w:pStyle w:val="Code"/>
              <w:rPr>
                <w:lang w:val="id-ID"/>
              </w:rPr>
            </w:pPr>
            <w:r w:rsidRPr="00FD40C3">
              <w:rPr>
                <w:lang w:val="id-ID"/>
              </w:rPr>
              <w:t># Lemmatizing</w:t>
            </w:r>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Lemmatizing</w:t>
            </w:r>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r w:rsidRPr="00FD40C3">
              <w:rPr>
                <w:lang w:val="id-ID"/>
              </w:rPr>
              <w:t>lemmatizer = WordNetLemmatizer()</w:t>
            </w:r>
          </w:p>
          <w:p w14:paraId="63B358C4" w14:textId="77777777" w:rsidR="00364E7F" w:rsidRPr="00FD40C3" w:rsidRDefault="00364E7F" w:rsidP="00364E7F">
            <w:pPr>
              <w:pStyle w:val="Code"/>
              <w:rPr>
                <w:lang w:val="id-ID"/>
              </w:rPr>
            </w:pPr>
            <w:r w:rsidRPr="00FD40C3">
              <w:rPr>
                <w:lang w:val="id-ID"/>
              </w:rPr>
              <w:t>wordnet_map = {"N": wordnet.NOUN, "V": wordnet.VERB, "J": wordnet.ADJ, "R": wordnet.ADV}</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r w:rsidRPr="00FD40C3">
              <w:rPr>
                <w:lang w:val="id-ID"/>
              </w:rPr>
              <w:t>def lemmatize_words(text):</w:t>
            </w:r>
          </w:p>
          <w:p w14:paraId="37728BE0" w14:textId="77777777" w:rsidR="00364E7F" w:rsidRPr="00FD40C3" w:rsidRDefault="00364E7F" w:rsidP="00364E7F">
            <w:pPr>
              <w:pStyle w:val="Code"/>
              <w:rPr>
                <w:lang w:val="id-ID"/>
              </w:rPr>
            </w:pPr>
            <w:r w:rsidRPr="00FD40C3">
              <w:rPr>
                <w:lang w:val="id-ID"/>
              </w:rPr>
              <w:t xml:space="preserve">    pos_tagged_text = nltk.pos_tag(text.split())</w:t>
            </w:r>
          </w:p>
          <w:p w14:paraId="406CE7F7" w14:textId="77777777" w:rsidR="00364E7F" w:rsidRPr="00FD40C3" w:rsidRDefault="00364E7F" w:rsidP="00364E7F">
            <w:pPr>
              <w:pStyle w:val="Code"/>
              <w:rPr>
                <w:lang w:val="id-ID"/>
              </w:rPr>
            </w:pPr>
            <w:r w:rsidRPr="00FD40C3">
              <w:rPr>
                <w:lang w:val="id-ID"/>
              </w:rPr>
              <w:t xml:space="preserve">    return " ".join(</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6BAC6097" w14:textId="77777777" w:rsidR="00364E7F" w:rsidRPr="00FD40C3" w:rsidRDefault="00364E7F" w:rsidP="00364E7F">
            <w:pPr>
              <w:pStyle w:val="Code"/>
              <w:rPr>
                <w:lang w:val="id-ID"/>
              </w:rPr>
            </w:pPr>
            <w:r w:rsidRPr="00FD40C3">
              <w:rPr>
                <w:lang w:val="id-ID"/>
              </w:rPr>
              <w:t xml:space="preserve">            for word, pos in pos_tagged_text</w:t>
            </w:r>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r w:rsidRPr="00FD40C3">
              <w:rPr>
                <w:lang w:val="id-ID"/>
              </w:rPr>
              <w:t>full_df["studentLemmatized"] = full_df["studentStopword"].apply(</w:t>
            </w:r>
          </w:p>
          <w:p w14:paraId="19D93AA4" w14:textId="77777777" w:rsidR="00364E7F" w:rsidRPr="00FD40C3" w:rsidRDefault="00364E7F" w:rsidP="00364E7F">
            <w:pPr>
              <w:pStyle w:val="Code"/>
              <w:rPr>
                <w:lang w:val="id-ID"/>
              </w:rPr>
            </w:pPr>
            <w:r w:rsidRPr="00FD40C3">
              <w:rPr>
                <w:lang w:val="id-ID"/>
              </w:rPr>
              <w:t xml:space="preserve">    lambda text: lemmatize_words(tex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r w:rsidRPr="00FD40C3">
              <w:rPr>
                <w:lang w:val="id-ID"/>
              </w:rPr>
              <w:t>full_df["keyLemmatized"] = full_df["keyStopword"].apply(</w:t>
            </w:r>
          </w:p>
          <w:p w14:paraId="53D76743" w14:textId="77777777" w:rsidR="00364E7F" w:rsidRPr="00FD40C3" w:rsidRDefault="00364E7F" w:rsidP="00364E7F">
            <w:pPr>
              <w:pStyle w:val="Code"/>
              <w:rPr>
                <w:lang w:val="id-ID"/>
              </w:rPr>
            </w:pPr>
            <w:r w:rsidRPr="00FD40C3">
              <w:rPr>
                <w:lang w:val="id-ID"/>
              </w:rPr>
              <w:t xml:space="preserve">    lambda text: lemmatize_words(tex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r w:rsidRPr="00FD40C3">
              <w:rPr>
                <w:lang w:val="id-ID"/>
              </w:rPr>
              <w:t>full_df[["studentStopword", "studentLemmatized"]]</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markdown]</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markdown]</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TF for Lemmatized</w:t>
            </w:r>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r w:rsidRPr="00FD40C3">
              <w:rPr>
                <w:lang w:val="id-ID"/>
              </w:rPr>
              <w:t>full_df["keyLemmatized"] = full_df["keyLemmatized"].astype(str)</w:t>
            </w:r>
          </w:p>
          <w:p w14:paraId="40E3DA52" w14:textId="77777777" w:rsidR="00364E7F" w:rsidRPr="00FD40C3" w:rsidRDefault="00364E7F" w:rsidP="00364E7F">
            <w:pPr>
              <w:pStyle w:val="Code"/>
              <w:rPr>
                <w:lang w:val="id-ID"/>
              </w:rPr>
            </w:pPr>
            <w:r w:rsidRPr="00FD40C3">
              <w:rPr>
                <w:lang w:val="id-ID"/>
              </w:rPr>
              <w:t>full_df["studentLemmatized"] = full_df["studentLemmatized"].astype(str)</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r w:rsidRPr="00FD40C3">
              <w:rPr>
                <w:lang w:val="id-ID"/>
              </w:rPr>
              <w:t>for i in range(len(full_df)):</w:t>
            </w:r>
          </w:p>
          <w:p w14:paraId="37CAED7F" w14:textId="77777777" w:rsidR="00364E7F" w:rsidRPr="00FD40C3" w:rsidRDefault="00364E7F" w:rsidP="00364E7F">
            <w:pPr>
              <w:pStyle w:val="Code"/>
              <w:rPr>
                <w:lang w:val="id-ID"/>
              </w:rPr>
            </w:pPr>
            <w:r w:rsidRPr="00FD40C3">
              <w:rPr>
                <w:lang w:val="id-ID"/>
              </w:rPr>
              <w:t xml:space="preserve">    doc1 = full_df["keyLemmatized"][i]</w:t>
            </w:r>
          </w:p>
          <w:p w14:paraId="7F05E9E3" w14:textId="77777777" w:rsidR="00364E7F" w:rsidRPr="00FD40C3" w:rsidRDefault="00364E7F" w:rsidP="00364E7F">
            <w:pPr>
              <w:pStyle w:val="Code"/>
              <w:rPr>
                <w:lang w:val="id-ID"/>
              </w:rPr>
            </w:pPr>
            <w:r w:rsidRPr="00FD40C3">
              <w:rPr>
                <w:lang w:val="id-ID"/>
              </w:rPr>
              <w:t xml:space="preserve">    doc2 = full_df["studentLemmatized"][i]</w:t>
            </w:r>
          </w:p>
          <w:p w14:paraId="20EAB7FB" w14:textId="77777777" w:rsidR="00364E7F" w:rsidRPr="00FD40C3" w:rsidRDefault="00364E7F" w:rsidP="00364E7F">
            <w:pPr>
              <w:pStyle w:val="Code"/>
              <w:rPr>
                <w:lang w:val="id-ID"/>
              </w:rPr>
            </w:pPr>
            <w:r w:rsidRPr="00FD40C3">
              <w:rPr>
                <w:lang w:val="id-ID"/>
              </w:rPr>
              <w:t xml:space="preserve">    docs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countvectorizer = CountVectorizer()</w:t>
            </w:r>
          </w:p>
          <w:p w14:paraId="7DBDCE72" w14:textId="77777777" w:rsidR="00364E7F" w:rsidRPr="00FD40C3" w:rsidRDefault="00364E7F" w:rsidP="00364E7F">
            <w:pPr>
              <w:pStyle w:val="Code"/>
              <w:rPr>
                <w:lang w:val="id-ID"/>
              </w:rPr>
            </w:pPr>
            <w:r w:rsidRPr="00FD40C3">
              <w:rPr>
                <w:lang w:val="id-ID"/>
              </w:rPr>
              <w:t xml:space="preserve">    terms = countvectorizer.fit_transform(docs)</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columns = countvectorizer.get_feature_names_out()</w:t>
            </w:r>
          </w:p>
          <w:p w14:paraId="5BB76D55" w14:textId="77777777" w:rsidR="00364E7F" w:rsidRPr="00FD40C3" w:rsidRDefault="00364E7F" w:rsidP="00364E7F">
            <w:pPr>
              <w:pStyle w:val="Code"/>
              <w:rPr>
                <w:lang w:val="id-ID"/>
              </w:rPr>
            </w:pPr>
            <w:r w:rsidRPr="00FD40C3">
              <w:rPr>
                <w:lang w:val="id-ID"/>
              </w:rPr>
              <w:t xml:space="preserve">    tf = pd.DataFrame(</w:t>
            </w:r>
          </w:p>
          <w:p w14:paraId="26EA4201"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print(tf)</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TF for Stem</w:t>
            </w:r>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r w:rsidRPr="00FD40C3">
              <w:rPr>
                <w:lang w:val="id-ID"/>
              </w:rPr>
              <w:t>full_df["keyStem"] = full_df["keyStem"].astype(str)</w:t>
            </w:r>
          </w:p>
          <w:p w14:paraId="67DDC0A2" w14:textId="77777777" w:rsidR="00364E7F" w:rsidRPr="00FD40C3" w:rsidRDefault="00364E7F" w:rsidP="00364E7F">
            <w:pPr>
              <w:pStyle w:val="Code"/>
              <w:rPr>
                <w:lang w:val="id-ID"/>
              </w:rPr>
            </w:pPr>
            <w:r w:rsidRPr="00FD40C3">
              <w:rPr>
                <w:lang w:val="id-ID"/>
              </w:rPr>
              <w:t>full_df["studentStem"] = full_df["studentStem"].astype(str)</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r w:rsidRPr="00FD40C3">
              <w:rPr>
                <w:lang w:val="id-ID"/>
              </w:rPr>
              <w:t>for i in range(len(full_df)):</w:t>
            </w:r>
          </w:p>
          <w:p w14:paraId="60E12965" w14:textId="77777777" w:rsidR="00364E7F" w:rsidRPr="00FD40C3" w:rsidRDefault="00364E7F" w:rsidP="00364E7F">
            <w:pPr>
              <w:pStyle w:val="Code"/>
              <w:rPr>
                <w:lang w:val="id-ID"/>
              </w:rPr>
            </w:pPr>
            <w:r w:rsidRPr="00FD40C3">
              <w:rPr>
                <w:lang w:val="id-ID"/>
              </w:rPr>
              <w:t xml:space="preserve">    doc12 = full_df["keyStem"][i]</w:t>
            </w:r>
          </w:p>
          <w:p w14:paraId="38FDDF10" w14:textId="77777777" w:rsidR="00364E7F" w:rsidRPr="00FD40C3" w:rsidRDefault="00364E7F" w:rsidP="00364E7F">
            <w:pPr>
              <w:pStyle w:val="Code"/>
              <w:rPr>
                <w:lang w:val="id-ID"/>
              </w:rPr>
            </w:pPr>
            <w:r w:rsidRPr="00FD40C3">
              <w:rPr>
                <w:lang w:val="id-ID"/>
              </w:rPr>
              <w:t xml:space="preserve">    doc22 = full_df["studentStem"][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CountVectorizer()</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pd.DataFrame(</w:t>
            </w:r>
          </w:p>
          <w:p w14:paraId="5EDAA1E3"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prin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markdown]</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IDF for Lemmatized</w:t>
            </w:r>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r w:rsidRPr="00FD40C3">
              <w:rPr>
                <w:lang w:val="id-ID"/>
              </w:rPr>
              <w:t>for i in range(len(full_df)):</w:t>
            </w:r>
          </w:p>
          <w:p w14:paraId="6CC8AD99" w14:textId="77777777" w:rsidR="00364E7F" w:rsidRPr="00FD40C3" w:rsidRDefault="00364E7F" w:rsidP="00364E7F">
            <w:pPr>
              <w:pStyle w:val="Code"/>
              <w:rPr>
                <w:lang w:val="id-ID"/>
              </w:rPr>
            </w:pPr>
            <w:r w:rsidRPr="00FD40C3">
              <w:rPr>
                <w:lang w:val="id-ID"/>
              </w:rPr>
              <w:t xml:space="preserve">    doc1 = full_df["keyLemmatized"][i]</w:t>
            </w:r>
          </w:p>
          <w:p w14:paraId="69B8AF68" w14:textId="77777777" w:rsidR="00364E7F" w:rsidRPr="00FD40C3" w:rsidRDefault="00364E7F" w:rsidP="00364E7F">
            <w:pPr>
              <w:pStyle w:val="Code"/>
              <w:rPr>
                <w:lang w:val="id-ID"/>
              </w:rPr>
            </w:pPr>
            <w:r w:rsidRPr="00FD40C3">
              <w:rPr>
                <w:lang w:val="id-ID"/>
              </w:rPr>
              <w:t xml:space="preserve">    doc2 = full_df["studentLemmatized"][i]</w:t>
            </w:r>
          </w:p>
          <w:p w14:paraId="6D2E071D" w14:textId="77777777" w:rsidR="00364E7F" w:rsidRPr="00FD40C3" w:rsidRDefault="00364E7F" w:rsidP="00364E7F">
            <w:pPr>
              <w:pStyle w:val="Code"/>
              <w:rPr>
                <w:lang w:val="id-ID"/>
              </w:rPr>
            </w:pPr>
            <w:r w:rsidRPr="00FD40C3">
              <w:rPr>
                <w:lang w:val="id-ID"/>
              </w:rPr>
              <w:t xml:space="preserve">    docs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countvectorizer = CountVectorizer()</w:t>
            </w:r>
          </w:p>
          <w:p w14:paraId="4D150C9D" w14:textId="77777777" w:rsidR="00364E7F" w:rsidRPr="00FD40C3" w:rsidRDefault="00364E7F" w:rsidP="00364E7F">
            <w:pPr>
              <w:pStyle w:val="Code"/>
              <w:rPr>
                <w:lang w:val="id-ID"/>
              </w:rPr>
            </w:pPr>
            <w:r w:rsidRPr="00FD40C3">
              <w:rPr>
                <w:lang w:val="id-ID"/>
              </w:rPr>
              <w:t xml:space="preserve">    terms = countvectorizer.fit_transform(docs)</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0AB90590" w14:textId="77777777" w:rsidR="00364E7F" w:rsidRPr="00FD40C3" w:rsidRDefault="00364E7F" w:rsidP="00364E7F">
            <w:pPr>
              <w:pStyle w:val="Code"/>
              <w:rPr>
                <w:lang w:val="id-ID"/>
              </w:rPr>
            </w:pPr>
            <w:r w:rsidRPr="00FD40C3">
              <w:rPr>
                <w:lang w:val="id-ID"/>
              </w:rPr>
              <w:t xml:space="preserve">    tfidf_transformer.fit(terms)</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df_idf = pd.DataFrame(</w:t>
            </w:r>
          </w:p>
          <w:p w14:paraId="58A8D092" w14:textId="77777777" w:rsidR="00364E7F" w:rsidRPr="00FD40C3" w:rsidRDefault="00364E7F" w:rsidP="00364E7F">
            <w:pPr>
              <w:pStyle w:val="Code"/>
              <w:rPr>
                <w:lang w:val="id-ID"/>
              </w:rPr>
            </w:pPr>
            <w:r w:rsidRPr="00FD40C3">
              <w:rPr>
                <w:lang w:val="id-ID"/>
              </w:rPr>
              <w:t xml:space="preserve">        tfidf_transformer.idf_,</w:t>
            </w:r>
          </w:p>
          <w:p w14:paraId="5F565332" w14:textId="77777777" w:rsidR="00364E7F" w:rsidRPr="00FD40C3" w:rsidRDefault="00364E7F" w:rsidP="00364E7F">
            <w:pPr>
              <w:pStyle w:val="Code"/>
              <w:rPr>
                <w:lang w:val="id-ID"/>
              </w:rPr>
            </w:pPr>
            <w:r w:rsidRPr="00FD40C3">
              <w:rPr>
                <w:lang w:val="id-ID"/>
              </w:rPr>
              <w:t xml:space="preserve">        index=countvectorizer.get_feature_names_out(),</w:t>
            </w:r>
          </w:p>
          <w:p w14:paraId="0DC27D0F" w14:textId="77777777" w:rsidR="00364E7F" w:rsidRPr="00FD40C3" w:rsidRDefault="00364E7F" w:rsidP="00364E7F">
            <w:pPr>
              <w:pStyle w:val="Code"/>
              <w:rPr>
                <w:lang w:val="id-ID"/>
              </w:rPr>
            </w:pPr>
            <w:r w:rsidRPr="00FD40C3">
              <w:rPr>
                <w:lang w:val="id-ID"/>
              </w:rPr>
              <w:t xml:space="preserve">        columns=["idf_weights"],</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print(df_idf)</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IDF for Stem</w:t>
            </w:r>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r w:rsidRPr="00FD40C3">
              <w:rPr>
                <w:lang w:val="id-ID"/>
              </w:rPr>
              <w:t>for i in range(len(full_df)):</w:t>
            </w:r>
          </w:p>
          <w:p w14:paraId="20347DD3" w14:textId="77777777" w:rsidR="00364E7F" w:rsidRPr="00FD40C3" w:rsidRDefault="00364E7F" w:rsidP="00364E7F">
            <w:pPr>
              <w:pStyle w:val="Code"/>
              <w:rPr>
                <w:lang w:val="id-ID"/>
              </w:rPr>
            </w:pPr>
            <w:r w:rsidRPr="00FD40C3">
              <w:rPr>
                <w:lang w:val="id-ID"/>
              </w:rPr>
              <w:t xml:space="preserve">    doc12 = full_df["keyStem"][i]</w:t>
            </w:r>
          </w:p>
          <w:p w14:paraId="18CBD55B" w14:textId="77777777" w:rsidR="00364E7F" w:rsidRPr="00FD40C3" w:rsidRDefault="00364E7F" w:rsidP="00364E7F">
            <w:pPr>
              <w:pStyle w:val="Code"/>
              <w:rPr>
                <w:lang w:val="id-ID"/>
              </w:rPr>
            </w:pPr>
            <w:r w:rsidRPr="00FD40C3">
              <w:rPr>
                <w:lang w:val="id-ID"/>
              </w:rPr>
              <w:t xml:space="preserve">    doc22 = full_df["studentStem"][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countvectorizer = CountVectorizer()</w:t>
            </w:r>
          </w:p>
          <w:p w14:paraId="46E25236" w14:textId="77777777" w:rsidR="00364E7F" w:rsidRPr="00FD40C3" w:rsidRDefault="00364E7F" w:rsidP="00364E7F">
            <w:pPr>
              <w:pStyle w:val="Code"/>
              <w:rPr>
                <w:lang w:val="id-ID"/>
              </w:rPr>
            </w:pPr>
            <w:r w:rsidRPr="00FD40C3">
              <w:rPr>
                <w:lang w:val="id-ID"/>
              </w:rPr>
              <w:t xml:space="preserve">    terms2 = countvectorizer.fit_transform(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6A46D487" w14:textId="77777777" w:rsidR="00364E7F" w:rsidRPr="00FD40C3" w:rsidRDefault="00364E7F" w:rsidP="00364E7F">
            <w:pPr>
              <w:pStyle w:val="Code"/>
              <w:rPr>
                <w:lang w:val="id-ID"/>
              </w:rPr>
            </w:pPr>
            <w:r w:rsidRPr="00FD40C3">
              <w:rPr>
                <w:lang w:val="id-ID"/>
              </w:rPr>
              <w:t xml:space="preserve">    tfidf_transformer.fi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pd.DataFrame(</w:t>
            </w:r>
          </w:p>
          <w:p w14:paraId="71A74412" w14:textId="77777777" w:rsidR="00364E7F" w:rsidRPr="00FD40C3" w:rsidRDefault="00364E7F" w:rsidP="00364E7F">
            <w:pPr>
              <w:pStyle w:val="Code"/>
              <w:rPr>
                <w:lang w:val="id-ID"/>
              </w:rPr>
            </w:pPr>
            <w:r w:rsidRPr="00FD40C3">
              <w:rPr>
                <w:lang w:val="id-ID"/>
              </w:rPr>
              <w:t xml:space="preserve">        tfidf_transformer.idf_,</w:t>
            </w:r>
          </w:p>
          <w:p w14:paraId="38EB5EBA" w14:textId="77777777" w:rsidR="00364E7F" w:rsidRPr="00FD40C3" w:rsidRDefault="00364E7F" w:rsidP="00364E7F">
            <w:pPr>
              <w:pStyle w:val="Code"/>
              <w:rPr>
                <w:lang w:val="id-ID"/>
              </w:rPr>
            </w:pPr>
            <w:r w:rsidRPr="00FD40C3">
              <w:rPr>
                <w:lang w:val="id-ID"/>
              </w:rPr>
              <w:t xml:space="preserve">        index=countvectorizer.get_feature_names_out(),</w:t>
            </w:r>
          </w:p>
          <w:p w14:paraId="389DC689" w14:textId="77777777" w:rsidR="00364E7F" w:rsidRPr="00FD40C3" w:rsidRDefault="00364E7F" w:rsidP="00364E7F">
            <w:pPr>
              <w:pStyle w:val="Code"/>
              <w:rPr>
                <w:lang w:val="id-ID"/>
              </w:rPr>
            </w:pPr>
            <w:r w:rsidRPr="00FD40C3">
              <w:rPr>
                <w:lang w:val="id-ID"/>
              </w:rPr>
              <w:t xml:space="preserve">        columns=["idf_weights"],</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prin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markdown]</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TF-IDF for Lemmatized</w:t>
            </w:r>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r w:rsidRPr="00FD40C3">
              <w:rPr>
                <w:lang w:val="id-ID"/>
              </w:rPr>
              <w:t>for i in range(len(full_df)):</w:t>
            </w:r>
          </w:p>
          <w:p w14:paraId="557FBBD2" w14:textId="77777777" w:rsidR="00364E7F" w:rsidRPr="00FD40C3" w:rsidRDefault="00364E7F" w:rsidP="00364E7F">
            <w:pPr>
              <w:pStyle w:val="Code"/>
              <w:rPr>
                <w:lang w:val="id-ID"/>
              </w:rPr>
            </w:pPr>
            <w:r w:rsidRPr="00FD40C3">
              <w:rPr>
                <w:lang w:val="id-ID"/>
              </w:rPr>
              <w:t xml:space="preserve">    doc1 = full_df["keyLemmatized"][i]</w:t>
            </w:r>
          </w:p>
          <w:p w14:paraId="20554C25" w14:textId="77777777" w:rsidR="00364E7F" w:rsidRPr="00FD40C3" w:rsidRDefault="00364E7F" w:rsidP="00364E7F">
            <w:pPr>
              <w:pStyle w:val="Code"/>
              <w:rPr>
                <w:lang w:val="id-ID"/>
              </w:rPr>
            </w:pPr>
            <w:r w:rsidRPr="00FD40C3">
              <w:rPr>
                <w:lang w:val="id-ID"/>
              </w:rPr>
              <w:t xml:space="preserve">    doc2 = full_df["studentLemmatized"][i]</w:t>
            </w:r>
          </w:p>
          <w:p w14:paraId="0356EDA7" w14:textId="77777777" w:rsidR="00364E7F" w:rsidRPr="00FD40C3" w:rsidRDefault="00364E7F" w:rsidP="00364E7F">
            <w:pPr>
              <w:pStyle w:val="Code"/>
              <w:rPr>
                <w:lang w:val="id-ID"/>
              </w:rPr>
            </w:pPr>
            <w:r w:rsidRPr="00FD40C3">
              <w:rPr>
                <w:lang w:val="id-ID"/>
              </w:rPr>
              <w:t xml:space="preserve">    docs = (doc1, doc2)</w:t>
            </w:r>
          </w:p>
          <w:p w14:paraId="38E7DAB6" w14:textId="77777777" w:rsidR="00364E7F" w:rsidRPr="00FD40C3" w:rsidRDefault="00364E7F" w:rsidP="00364E7F">
            <w:pPr>
              <w:pStyle w:val="Code"/>
              <w:rPr>
                <w:lang w:val="id-ID"/>
              </w:rPr>
            </w:pPr>
            <w:r w:rsidRPr="00FD40C3">
              <w:rPr>
                <w:lang w:val="id-ID"/>
              </w:rPr>
              <w:t xml:space="preserve">    countvectorizer = CountVectorizer()</w:t>
            </w:r>
          </w:p>
          <w:p w14:paraId="31BE570D" w14:textId="77777777" w:rsidR="00364E7F" w:rsidRPr="00FD40C3" w:rsidRDefault="00364E7F" w:rsidP="00364E7F">
            <w:pPr>
              <w:pStyle w:val="Code"/>
              <w:rPr>
                <w:lang w:val="id-ID"/>
              </w:rPr>
            </w:pPr>
            <w:r w:rsidRPr="00FD40C3">
              <w:rPr>
                <w:lang w:val="id-ID"/>
              </w:rPr>
              <w:t xml:space="preserve">    terms = countvectorizer.fit_transform(docs)</w:t>
            </w:r>
          </w:p>
          <w:p w14:paraId="6E1E6CE1" w14:textId="77777777" w:rsidR="00364E7F" w:rsidRPr="00FD40C3" w:rsidRDefault="00364E7F" w:rsidP="00364E7F">
            <w:pPr>
              <w:pStyle w:val="Code"/>
              <w:rPr>
                <w:lang w:val="id-ID"/>
              </w:rPr>
            </w:pPr>
            <w:r w:rsidRPr="00FD40C3">
              <w:rPr>
                <w:lang w:val="id-ID"/>
              </w:rPr>
              <w:t xml:space="preserve">    X = tfidf_transformer.fit_transform(terms)</w:t>
            </w:r>
          </w:p>
          <w:p w14:paraId="2043E7CE"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8208B3F" w14:textId="77777777" w:rsidR="00364E7F" w:rsidRPr="00FD40C3" w:rsidRDefault="00364E7F" w:rsidP="00364E7F">
            <w:pPr>
              <w:pStyle w:val="Code"/>
              <w:rPr>
                <w:lang w:val="id-ID"/>
              </w:rPr>
            </w:pPr>
            <w:r w:rsidRPr="00FD40C3">
              <w:rPr>
                <w:lang w:val="id-ID"/>
              </w:rPr>
              <w:t xml:space="preserve">    # print(tf_idf)</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TF-IDF for Stem</w:t>
            </w:r>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r w:rsidRPr="00FD40C3">
              <w:rPr>
                <w:lang w:val="id-ID"/>
              </w:rPr>
              <w:t>for i in range(len(full_df)):</w:t>
            </w:r>
          </w:p>
          <w:p w14:paraId="0473E1CB" w14:textId="77777777" w:rsidR="00364E7F" w:rsidRPr="00FD40C3" w:rsidRDefault="00364E7F" w:rsidP="00364E7F">
            <w:pPr>
              <w:pStyle w:val="Code"/>
              <w:rPr>
                <w:lang w:val="id-ID"/>
              </w:rPr>
            </w:pPr>
            <w:r w:rsidRPr="00FD40C3">
              <w:rPr>
                <w:lang w:val="id-ID"/>
              </w:rPr>
              <w:t xml:space="preserve">    doc12 = full_df["keyStem"][i]</w:t>
            </w:r>
          </w:p>
          <w:p w14:paraId="6CA9C8AA" w14:textId="77777777" w:rsidR="00364E7F" w:rsidRPr="00FD40C3" w:rsidRDefault="00364E7F" w:rsidP="00364E7F">
            <w:pPr>
              <w:pStyle w:val="Code"/>
              <w:rPr>
                <w:lang w:val="id-ID"/>
              </w:rPr>
            </w:pPr>
            <w:r w:rsidRPr="00FD40C3">
              <w:rPr>
                <w:lang w:val="id-ID"/>
              </w:rPr>
              <w:t xml:space="preserve">    doc22 = full_df["studentStem"][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countvectorizer = CountVectorizer()</w:t>
            </w:r>
          </w:p>
          <w:p w14:paraId="7BBB2BA9" w14:textId="77777777" w:rsidR="00364E7F" w:rsidRPr="00FD40C3" w:rsidRDefault="00364E7F" w:rsidP="00364E7F">
            <w:pPr>
              <w:pStyle w:val="Code"/>
              <w:rPr>
                <w:lang w:val="id-ID"/>
              </w:rPr>
            </w:pPr>
            <w:r w:rsidRPr="00FD40C3">
              <w:rPr>
                <w:lang w:val="id-ID"/>
              </w:rPr>
              <w:t xml:space="preserve">    terms2 = countvectorizer.fit_transform(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tfidf_transformer.fit_transform(terms2)</w:t>
            </w:r>
          </w:p>
          <w:p w14:paraId="2B70A8BD" w14:textId="77777777" w:rsidR="00364E7F" w:rsidRPr="00FD40C3" w:rsidRDefault="00364E7F" w:rsidP="00364E7F">
            <w:pPr>
              <w:pStyle w:val="Code"/>
              <w:rPr>
                <w:lang w:val="id-ID"/>
              </w:rPr>
            </w:pPr>
            <w:r w:rsidRPr="00FD40C3">
              <w:rPr>
                <w:lang w:val="id-ID"/>
              </w:rPr>
              <w:t xml:space="preserve">    tf_idf2 = pd.DataFrame(</w:t>
            </w:r>
          </w:p>
          <w:p w14:paraId="1C0634F4" w14:textId="77777777" w:rsidR="00364E7F" w:rsidRPr="00FD40C3" w:rsidRDefault="00364E7F" w:rsidP="00364E7F">
            <w:pPr>
              <w:pStyle w:val="Code"/>
              <w:rPr>
                <w:lang w:val="id-ID"/>
              </w:rPr>
            </w:pPr>
            <w:r w:rsidRPr="00FD40C3">
              <w:rPr>
                <w:lang w:val="id-ID"/>
              </w:rPr>
              <w:t xml:space="preserve">        X2.toarray(), columns=countvectorizer.get_feature_names_ou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prin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markdown]</w:t>
            </w:r>
          </w:p>
          <w:p w14:paraId="3F0E20F2" w14:textId="77777777" w:rsidR="00364E7F" w:rsidRPr="00FD40C3" w:rsidRDefault="00364E7F" w:rsidP="00364E7F">
            <w:pPr>
              <w:pStyle w:val="Code"/>
              <w:rPr>
                <w:lang w:val="id-ID"/>
              </w:rPr>
            </w:pPr>
            <w:r w:rsidRPr="00FD40C3">
              <w:rPr>
                <w:lang w:val="id-ID"/>
              </w:rPr>
              <w:t># **Cosine Similarity**</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Cosine Similarity for Lemmatized</w:t>
            </w:r>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r w:rsidRPr="00FD40C3">
              <w:rPr>
                <w:lang w:val="id-ID"/>
              </w:rPr>
              <w:t>tfidf_vectorizer = TfidfVectorizer()</w:t>
            </w:r>
          </w:p>
          <w:p w14:paraId="4D2F51C1" w14:textId="77777777" w:rsidR="00364E7F" w:rsidRPr="00FD40C3" w:rsidRDefault="00364E7F" w:rsidP="00364E7F">
            <w:pPr>
              <w:pStyle w:val="Code"/>
              <w:rPr>
                <w:lang w:val="id-ID"/>
              </w:rPr>
            </w:pPr>
            <w:r w:rsidRPr="00FD40C3">
              <w:rPr>
                <w:lang w:val="id-ID"/>
              </w:rPr>
              <w:t>similarity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r w:rsidRPr="00FD40C3">
              <w:rPr>
                <w:lang w:val="id-ID"/>
              </w:rPr>
              <w:t>full_df["keyLemmatized"] = full_df["keyLemmatized"].astype(str)</w:t>
            </w:r>
          </w:p>
          <w:p w14:paraId="3BC760FC" w14:textId="77777777" w:rsidR="00364E7F" w:rsidRPr="00FD40C3" w:rsidRDefault="00364E7F" w:rsidP="00364E7F">
            <w:pPr>
              <w:pStyle w:val="Code"/>
              <w:rPr>
                <w:lang w:val="id-ID"/>
              </w:rPr>
            </w:pPr>
            <w:r w:rsidRPr="00FD40C3">
              <w:rPr>
                <w:lang w:val="id-ID"/>
              </w:rPr>
              <w:t>full_df["studentLemmatized"] = full_df["studentLemmatized"].astype(str)</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r w:rsidRPr="00FD40C3">
              <w:rPr>
                <w:lang w:val="id-ID"/>
              </w:rPr>
              <w:t>for i in range(len(full_df)):</w:t>
            </w:r>
          </w:p>
          <w:p w14:paraId="64A7624A" w14:textId="77777777" w:rsidR="00364E7F" w:rsidRPr="00FD40C3" w:rsidRDefault="00364E7F" w:rsidP="00364E7F">
            <w:pPr>
              <w:pStyle w:val="Code"/>
              <w:rPr>
                <w:lang w:val="id-ID"/>
              </w:rPr>
            </w:pPr>
            <w:r w:rsidRPr="00FD40C3">
              <w:rPr>
                <w:lang w:val="id-ID"/>
              </w:rPr>
              <w:t xml:space="preserve">    doc1 = full_df["keyLemmatized"][i]</w:t>
            </w:r>
          </w:p>
          <w:p w14:paraId="0472A9AC" w14:textId="77777777" w:rsidR="00364E7F" w:rsidRPr="00FD40C3" w:rsidRDefault="00364E7F" w:rsidP="00364E7F">
            <w:pPr>
              <w:pStyle w:val="Code"/>
              <w:rPr>
                <w:lang w:val="id-ID"/>
              </w:rPr>
            </w:pPr>
            <w:r w:rsidRPr="00FD40C3">
              <w:rPr>
                <w:lang w:val="id-ID"/>
              </w:rPr>
              <w:t xml:space="preserve">    doc2 = full_df["studentLemmatized"][i]</w:t>
            </w:r>
          </w:p>
          <w:p w14:paraId="3DE3D778" w14:textId="77777777" w:rsidR="00364E7F" w:rsidRPr="00FD40C3" w:rsidRDefault="00364E7F" w:rsidP="00364E7F">
            <w:pPr>
              <w:pStyle w:val="Code"/>
              <w:rPr>
                <w:lang w:val="id-ID"/>
              </w:rPr>
            </w:pPr>
            <w:r w:rsidRPr="00FD40C3">
              <w:rPr>
                <w:lang w:val="id-ID"/>
              </w:rPr>
              <w:t xml:space="preserve">    docs = (doc1, doc2)</w:t>
            </w:r>
          </w:p>
          <w:p w14:paraId="68CDE1F8" w14:textId="77777777" w:rsidR="00364E7F" w:rsidRPr="00FD40C3" w:rsidRDefault="00364E7F" w:rsidP="00364E7F">
            <w:pPr>
              <w:pStyle w:val="Code"/>
              <w:rPr>
                <w:lang w:val="id-ID"/>
              </w:rPr>
            </w:pPr>
            <w:r w:rsidRPr="00FD40C3">
              <w:rPr>
                <w:lang w:val="id-ID"/>
              </w:rPr>
              <w:t xml:space="preserve">    tfidf_matrix = tfidf_vectorizer.fit_transform(docs)</w:t>
            </w:r>
          </w:p>
          <w:p w14:paraId="3D62DCF5" w14:textId="77777777" w:rsidR="00364E7F" w:rsidRPr="00FD40C3" w:rsidRDefault="00364E7F" w:rsidP="00364E7F">
            <w:pPr>
              <w:pStyle w:val="Code"/>
              <w:rPr>
                <w:lang w:val="id-ID"/>
              </w:rPr>
            </w:pPr>
            <w:r w:rsidRPr="00FD40C3">
              <w:rPr>
                <w:lang w:val="id-ID"/>
              </w:rPr>
              <w:t xml:space="preserve">    tfidf_tokens = tfidf_vectorizer.get_feature_names_out()</w:t>
            </w:r>
          </w:p>
          <w:p w14:paraId="14C37222" w14:textId="77777777" w:rsidR="00364E7F" w:rsidRPr="00FD40C3" w:rsidRDefault="00364E7F" w:rsidP="00364E7F">
            <w:pPr>
              <w:pStyle w:val="Code"/>
              <w:rPr>
                <w:lang w:val="id-ID"/>
              </w:rPr>
            </w:pPr>
            <w:r w:rsidRPr="00FD40C3">
              <w:rPr>
                <w:lang w:val="id-ID"/>
              </w:rPr>
              <w:t xml:space="preserve">    df_tfidfvect = pd.DataFrame(</w:t>
            </w:r>
          </w:p>
          <w:p w14:paraId="28FE2EA3" w14:textId="77777777" w:rsidR="00364E7F" w:rsidRPr="00FD40C3" w:rsidRDefault="00364E7F" w:rsidP="00364E7F">
            <w:pPr>
              <w:pStyle w:val="Code"/>
              <w:rPr>
                <w:lang w:val="id-ID"/>
              </w:rPr>
            </w:pPr>
            <w:r w:rsidRPr="00FD40C3">
              <w:rPr>
                <w:lang w:val="id-ID"/>
              </w:rPr>
              <w:t xml:space="preserve">        data=tfidf_matrix.toarray(),</w:t>
            </w:r>
          </w:p>
          <w:p w14:paraId="3A4FE41A" w14:textId="77777777" w:rsidR="00364E7F" w:rsidRPr="00FD40C3" w:rsidRDefault="00364E7F" w:rsidP="00364E7F">
            <w:pPr>
              <w:pStyle w:val="Code"/>
              <w:rPr>
                <w:lang w:val="id-ID"/>
              </w:rPr>
            </w:pPr>
            <w:r w:rsidRPr="00FD40C3">
              <w:rPr>
                <w:lang w:val="id-ID"/>
              </w:rPr>
              <w:t xml:space="preserve">        index=["keyLemmatized", "studentLemmatized"],</w:t>
            </w:r>
          </w:p>
          <w:p w14:paraId="25EE9ED3" w14:textId="77777777" w:rsidR="00364E7F" w:rsidRPr="00FD40C3" w:rsidRDefault="00364E7F" w:rsidP="00364E7F">
            <w:pPr>
              <w:pStyle w:val="Code"/>
              <w:rPr>
                <w:lang w:val="id-ID"/>
              </w:rPr>
            </w:pPr>
            <w:r w:rsidRPr="00FD40C3">
              <w:rPr>
                <w:lang w:val="id-ID"/>
              </w:rPr>
              <w:t xml:space="preserve">        columns=tfidf_tokens,</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print(df_tfidfvec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1862B2D" w14:textId="77777777" w:rsidR="00364E7F" w:rsidRPr="00FD40C3" w:rsidRDefault="00364E7F" w:rsidP="00364E7F">
            <w:pPr>
              <w:pStyle w:val="Code"/>
              <w:rPr>
                <w:lang w:val="id-ID"/>
              </w:rPr>
            </w:pPr>
            <w:r w:rsidRPr="00FD40C3">
              <w:rPr>
                <w:lang w:val="id-ID"/>
              </w:rPr>
              <w:t xml:space="preserve">    # print("Cosine Similarity =", cosine_sim[0][0])</w:t>
            </w:r>
          </w:p>
          <w:p w14:paraId="73335228" w14:textId="77777777" w:rsidR="00364E7F" w:rsidRPr="00FD40C3" w:rsidRDefault="00364E7F" w:rsidP="00364E7F">
            <w:pPr>
              <w:pStyle w:val="Code"/>
              <w:rPr>
                <w:lang w:val="id-ID"/>
              </w:rPr>
            </w:pPr>
            <w:r w:rsidRPr="00FD40C3">
              <w:rPr>
                <w:lang w:val="id-ID"/>
              </w:rPr>
              <w:t xml:space="preserve">    # print("\n")</w:t>
            </w:r>
          </w:p>
          <w:p w14:paraId="12E3CF8E" w14:textId="77777777" w:rsidR="00364E7F" w:rsidRPr="00FD40C3" w:rsidRDefault="00364E7F" w:rsidP="00364E7F">
            <w:pPr>
              <w:pStyle w:val="Code"/>
              <w:rPr>
                <w:lang w:val="id-ID"/>
              </w:rPr>
            </w:pPr>
            <w:r w:rsidRPr="00FD40C3">
              <w:rPr>
                <w:lang w:val="id-ID"/>
              </w:rPr>
              <w:t xml:space="preserve">    similarity.append(cosine_sim[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r w:rsidRPr="00FD40C3">
              <w:rPr>
                <w:lang w:val="id-ID"/>
              </w:rPr>
              <w:t>full_df["cosineSimilarityLemma"] = similarity</w:t>
            </w:r>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cosinelemma = full_df['cosineSimilarityLemma']</w:t>
            </w:r>
          </w:p>
          <w:p w14:paraId="170D3239" w14:textId="77777777" w:rsidR="00364E7F" w:rsidRPr="00FD40C3" w:rsidRDefault="00364E7F" w:rsidP="00364E7F">
            <w:pPr>
              <w:pStyle w:val="Code"/>
              <w:rPr>
                <w:lang w:val="id-ID"/>
              </w:rPr>
            </w:pPr>
            <w:r w:rsidRPr="00FD40C3">
              <w:rPr>
                <w:lang w:val="id-ID"/>
              </w:rPr>
              <w:t># cosinelemma.to_csv('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Cosine Similarity for Stem</w:t>
            </w:r>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tfidf_vectorizer2 = TfidfVectorizer()</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r w:rsidRPr="00FD40C3">
              <w:rPr>
                <w:lang w:val="id-ID"/>
              </w:rPr>
              <w:t>full_df["keyStem"] = full_df["keyStem"].astype(str)</w:t>
            </w:r>
          </w:p>
          <w:p w14:paraId="7A342771" w14:textId="77777777" w:rsidR="00364E7F" w:rsidRPr="00FD40C3" w:rsidRDefault="00364E7F" w:rsidP="00364E7F">
            <w:pPr>
              <w:pStyle w:val="Code"/>
              <w:rPr>
                <w:lang w:val="id-ID"/>
              </w:rPr>
            </w:pPr>
            <w:r w:rsidRPr="00FD40C3">
              <w:rPr>
                <w:lang w:val="id-ID"/>
              </w:rPr>
              <w:t>full_df["studentStem"] = full_df["studentStem"].astype(str)</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r w:rsidRPr="00FD40C3">
              <w:rPr>
                <w:lang w:val="id-ID"/>
              </w:rPr>
              <w:t>for i in range(len(full_df)):</w:t>
            </w:r>
          </w:p>
          <w:p w14:paraId="5B33127C" w14:textId="77777777" w:rsidR="00364E7F" w:rsidRPr="00FD40C3" w:rsidRDefault="00364E7F" w:rsidP="00364E7F">
            <w:pPr>
              <w:pStyle w:val="Code"/>
              <w:rPr>
                <w:lang w:val="id-ID"/>
              </w:rPr>
            </w:pPr>
            <w:r w:rsidRPr="00FD40C3">
              <w:rPr>
                <w:lang w:val="id-ID"/>
              </w:rPr>
              <w:t xml:space="preserve">    doc12 = full_df["keyStem"][i]</w:t>
            </w:r>
          </w:p>
          <w:p w14:paraId="515915F5" w14:textId="77777777" w:rsidR="00364E7F" w:rsidRPr="00FD40C3" w:rsidRDefault="00364E7F" w:rsidP="00364E7F">
            <w:pPr>
              <w:pStyle w:val="Code"/>
              <w:rPr>
                <w:lang w:val="id-ID"/>
              </w:rPr>
            </w:pPr>
            <w:r w:rsidRPr="00FD40C3">
              <w:rPr>
                <w:lang w:val="id-ID"/>
              </w:rPr>
              <w:t xml:space="preserve">    doc22 = full_df["studentStem"][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pd.DataFrame(</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index=["keyStem", "studentStem"],</w:t>
            </w:r>
          </w:p>
          <w:p w14:paraId="0B4CBB32" w14:textId="77777777" w:rsidR="00364E7F" w:rsidRPr="00FD40C3" w:rsidRDefault="00364E7F" w:rsidP="00364E7F">
            <w:pPr>
              <w:pStyle w:val="Code"/>
              <w:rPr>
                <w:lang w:val="id-ID"/>
              </w:rPr>
            </w:pPr>
            <w:r w:rsidRPr="00FD40C3">
              <w:rPr>
                <w:lang w:val="id-ID"/>
              </w:rPr>
              <w:t xml:space="preserve">        columns=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prin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2FE1145" w14:textId="77777777" w:rsidR="00364E7F" w:rsidRPr="00FD40C3" w:rsidRDefault="00364E7F" w:rsidP="00364E7F">
            <w:pPr>
              <w:pStyle w:val="Code"/>
              <w:rPr>
                <w:lang w:val="id-ID"/>
              </w:rPr>
            </w:pPr>
            <w:r w:rsidRPr="00FD40C3">
              <w:rPr>
                <w:lang w:val="id-ID"/>
              </w:rPr>
              <w:t xml:space="preserve">    # print("Cosine Similarity =", cosine_sim2[0][0])</w:t>
            </w:r>
          </w:p>
          <w:p w14:paraId="77E96F96" w14:textId="77777777" w:rsidR="00364E7F" w:rsidRPr="00FD40C3" w:rsidRDefault="00364E7F" w:rsidP="00364E7F">
            <w:pPr>
              <w:pStyle w:val="Code"/>
              <w:rPr>
                <w:lang w:val="id-ID"/>
              </w:rPr>
            </w:pPr>
            <w:r w:rsidRPr="00FD40C3">
              <w:rPr>
                <w:lang w:val="id-ID"/>
              </w:rPr>
              <w:t xml:space="preserve">    # prin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r w:rsidRPr="00FD40C3">
              <w:rPr>
                <w:lang w:val="id-ID"/>
              </w:rPr>
              <w:t>full_df["cosineSimilarityStem"]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markdown]</w:t>
            </w:r>
          </w:p>
          <w:p w14:paraId="2BD48718" w14:textId="77777777" w:rsidR="00364E7F" w:rsidRPr="00FD40C3" w:rsidRDefault="00364E7F" w:rsidP="00364E7F">
            <w:pPr>
              <w:pStyle w:val="Code"/>
              <w:rPr>
                <w:lang w:val="id-ID"/>
              </w:rPr>
            </w:pPr>
            <w:r w:rsidRPr="00FD40C3">
              <w:rPr>
                <w:lang w:val="id-ID"/>
              </w:rPr>
              <w:t># **Scoring**</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Scoring for Lemmatized</w:t>
            </w:r>
          </w:p>
          <w:p w14:paraId="7D4DE009" w14:textId="77777777" w:rsidR="00364E7F" w:rsidRPr="00FD40C3" w:rsidRDefault="00364E7F" w:rsidP="00364E7F">
            <w:pPr>
              <w:pStyle w:val="Code"/>
              <w:rPr>
                <w:lang w:val="id-ID"/>
              </w:rPr>
            </w:pPr>
            <w:r w:rsidRPr="00FD40C3">
              <w:rPr>
                <w:lang w:val="id-ID"/>
              </w:rPr>
              <w:t>scoring = full_df["cosineSimilarityLemma"]</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r w:rsidRPr="00FD40C3">
              <w:rPr>
                <w:lang w:val="id-ID"/>
              </w:rPr>
              <w:t>scoring = scoring.mul(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full_df = full_df.drop('scoreModel', axis=1)</w:t>
            </w:r>
          </w:p>
          <w:p w14:paraId="2837F4F5" w14:textId="77777777" w:rsidR="00364E7F" w:rsidRPr="00FD40C3" w:rsidRDefault="00364E7F" w:rsidP="00364E7F">
            <w:pPr>
              <w:pStyle w:val="Code"/>
              <w:rPr>
                <w:lang w:val="id-ID"/>
              </w:rPr>
            </w:pPr>
            <w:r w:rsidRPr="00FD40C3">
              <w:rPr>
                <w:lang w:val="id-ID"/>
              </w:rPr>
              <w:t>full_df["scoreModelLemma"] = scoring</w:t>
            </w:r>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r w:rsidRPr="00FD40C3">
              <w:rPr>
                <w:lang w:val="id-ID"/>
              </w:rPr>
              <w:t>full_df[["scoreModelLemma"]]</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Scoring for Stemming</w:t>
            </w:r>
          </w:p>
          <w:p w14:paraId="36673B74" w14:textId="77777777" w:rsidR="00364E7F" w:rsidRPr="00FD40C3" w:rsidRDefault="00364E7F" w:rsidP="00364E7F">
            <w:pPr>
              <w:pStyle w:val="Code"/>
              <w:rPr>
                <w:lang w:val="id-ID"/>
              </w:rPr>
            </w:pPr>
            <w:r w:rsidRPr="00FD40C3">
              <w:rPr>
                <w:lang w:val="id-ID"/>
              </w:rPr>
              <w:t>scoring2 = full_df["cosineSimilarityStem"]</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r w:rsidRPr="00FD40C3">
              <w:rPr>
                <w:lang w:val="id-ID"/>
              </w:rPr>
              <w:t>full_df["scoreModelStem"]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r w:rsidRPr="00FD40C3">
              <w:rPr>
                <w:lang w:val="id-ID"/>
              </w:rPr>
              <w:t>full_df[["scoreModelStem"]]</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markdown]</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r w:rsidRPr="00FD40C3">
              <w:rPr>
                <w:lang w:val="id-ID"/>
              </w:rPr>
              <w:t>full_df.to_json()</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newfile = open("HasilPenilaianENG.json", "w")</w:t>
            </w:r>
          </w:p>
          <w:p w14:paraId="08BCDEED" w14:textId="77777777" w:rsidR="00364E7F" w:rsidRPr="00FD40C3" w:rsidRDefault="00364E7F" w:rsidP="00364E7F">
            <w:pPr>
              <w:pStyle w:val="Code"/>
              <w:rPr>
                <w:lang w:val="id-ID"/>
              </w:rPr>
            </w:pPr>
            <w:r w:rsidRPr="00FD40C3">
              <w:rPr>
                <w:lang w:val="id-ID"/>
              </w:rPr>
              <w:t># newfile.write(full_df.to_json())</w:t>
            </w:r>
          </w:p>
          <w:p w14:paraId="50C0E7EA" w14:textId="77777777" w:rsidR="00364E7F" w:rsidRPr="00FD40C3" w:rsidRDefault="00364E7F" w:rsidP="00364E7F">
            <w:pPr>
              <w:pStyle w:val="Code"/>
              <w:rPr>
                <w:lang w:val="id-ID"/>
              </w:rPr>
            </w:pPr>
            <w:r w:rsidRPr="00FD40C3">
              <w:rPr>
                <w:lang w:val="id-ID"/>
              </w:rPr>
              <w:t># newfile.close()</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r w:rsidRPr="00FD40C3">
              <w:rPr>
                <w:lang w:val="id-ID"/>
              </w:rPr>
              <w:t>print(full_df.to_json())</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r w:rsidRPr="00FD40C3">
              <w:rPr>
                <w:lang w:val="id-ID"/>
              </w:rPr>
              <w:t>import json</w:t>
            </w:r>
          </w:p>
          <w:p w14:paraId="79F4F015" w14:textId="77777777" w:rsidR="00364E7F" w:rsidRPr="00FD40C3" w:rsidRDefault="00364E7F" w:rsidP="00364E7F">
            <w:pPr>
              <w:pStyle w:val="Code"/>
              <w:rPr>
                <w:lang w:val="id-ID"/>
              </w:rPr>
            </w:pPr>
            <w:r w:rsidRPr="00FD40C3">
              <w:rPr>
                <w:lang w:val="id-ID"/>
              </w:rPr>
              <w:t>import math</w:t>
            </w:r>
          </w:p>
          <w:p w14:paraId="44AB58AE" w14:textId="77777777" w:rsidR="00364E7F" w:rsidRPr="00FD40C3" w:rsidRDefault="00364E7F" w:rsidP="00364E7F">
            <w:pPr>
              <w:pStyle w:val="Code"/>
              <w:rPr>
                <w:lang w:val="id-ID"/>
              </w:rPr>
            </w:pPr>
            <w:r w:rsidRPr="00FD40C3">
              <w:rPr>
                <w:lang w:val="id-ID"/>
              </w:rPr>
              <w:lastRenderedPageBreak/>
              <w:t>from numpy.linalg import norm</w:t>
            </w:r>
          </w:p>
          <w:p w14:paraId="7C75D935" w14:textId="77777777" w:rsidR="00364E7F" w:rsidRPr="00FD40C3" w:rsidRDefault="00364E7F" w:rsidP="00364E7F">
            <w:pPr>
              <w:pStyle w:val="Code"/>
              <w:rPr>
                <w:lang w:val="id-ID"/>
              </w:rPr>
            </w:pPr>
            <w:r w:rsidRPr="00FD40C3">
              <w:rPr>
                <w:lang w:val="id-ID"/>
              </w:rPr>
              <w:t>import pandas as pd</w:t>
            </w:r>
          </w:p>
          <w:p w14:paraId="501AC9D4" w14:textId="77777777" w:rsidR="00364E7F" w:rsidRPr="00FD40C3" w:rsidRDefault="00364E7F" w:rsidP="00364E7F">
            <w:pPr>
              <w:pStyle w:val="Code"/>
              <w:rPr>
                <w:lang w:val="id-ID"/>
              </w:rPr>
            </w:pPr>
            <w:r w:rsidRPr="00FD40C3">
              <w:rPr>
                <w:lang w:val="id-ID"/>
              </w:rPr>
              <w:t>import matplotlib.pyplot as plt</w:t>
            </w:r>
          </w:p>
          <w:p w14:paraId="2EBDA25C" w14:textId="77777777" w:rsidR="00364E7F" w:rsidRPr="00FD40C3" w:rsidRDefault="00364E7F" w:rsidP="00364E7F">
            <w:pPr>
              <w:pStyle w:val="Code"/>
              <w:rPr>
                <w:lang w:val="id-ID"/>
              </w:rPr>
            </w:pPr>
            <w:r w:rsidRPr="00FD40C3">
              <w:rPr>
                <w:lang w:val="id-ID"/>
              </w:rPr>
              <w:t>import numpy as np</w:t>
            </w:r>
          </w:p>
          <w:p w14:paraId="3C0A5CD1" w14:textId="77777777" w:rsidR="00364E7F" w:rsidRPr="00FD40C3" w:rsidRDefault="00364E7F" w:rsidP="00364E7F">
            <w:pPr>
              <w:pStyle w:val="Code"/>
              <w:rPr>
                <w:lang w:val="id-ID"/>
              </w:rPr>
            </w:pPr>
            <w:r w:rsidRPr="00FD40C3">
              <w:rPr>
                <w:lang w:val="id-ID"/>
              </w:rPr>
              <w:t>import nltk</w:t>
            </w:r>
          </w:p>
          <w:p w14:paraId="74979D02" w14:textId="77777777" w:rsidR="00364E7F" w:rsidRPr="00FD40C3" w:rsidRDefault="00364E7F" w:rsidP="00364E7F">
            <w:pPr>
              <w:pStyle w:val="Code"/>
              <w:rPr>
                <w:lang w:val="id-ID"/>
              </w:rPr>
            </w:pPr>
            <w:r w:rsidRPr="00FD40C3">
              <w:rPr>
                <w:lang w:val="id-ID"/>
              </w:rPr>
              <w:t>import re</w:t>
            </w:r>
          </w:p>
          <w:p w14:paraId="776F42D2" w14:textId="77777777" w:rsidR="00364E7F" w:rsidRPr="00FD40C3" w:rsidRDefault="00364E7F" w:rsidP="00364E7F">
            <w:pPr>
              <w:pStyle w:val="Code"/>
              <w:rPr>
                <w:lang w:val="id-ID"/>
              </w:rPr>
            </w:pPr>
            <w:r w:rsidRPr="00FD40C3">
              <w:rPr>
                <w:lang w:val="id-ID"/>
              </w:rPr>
              <w:t>import sys</w:t>
            </w:r>
          </w:p>
          <w:p w14:paraId="02635E1D" w14:textId="77777777" w:rsidR="00364E7F" w:rsidRPr="00FD40C3" w:rsidRDefault="00364E7F" w:rsidP="00364E7F">
            <w:pPr>
              <w:pStyle w:val="Code"/>
              <w:rPr>
                <w:lang w:val="id-ID"/>
              </w:rPr>
            </w:pPr>
            <w:r w:rsidRPr="00FD40C3">
              <w:rPr>
                <w:lang w:val="id-ID"/>
              </w:rPr>
              <w:t>from Sastrawi.Stemmer.StemmerFactory import StemmerFactory</w:t>
            </w:r>
          </w:p>
          <w:p w14:paraId="391E40B3" w14:textId="77777777" w:rsidR="00364E7F" w:rsidRPr="00FD40C3" w:rsidRDefault="00364E7F" w:rsidP="00364E7F">
            <w:pPr>
              <w:pStyle w:val="Code"/>
              <w:rPr>
                <w:lang w:val="id-ID"/>
              </w:rPr>
            </w:pPr>
            <w:r w:rsidRPr="00FD40C3">
              <w:rPr>
                <w:lang w:val="id-ID"/>
              </w:rPr>
              <w:t>import string</w:t>
            </w:r>
          </w:p>
          <w:p w14:paraId="58A4D56A" w14:textId="77777777" w:rsidR="00364E7F" w:rsidRPr="00FD40C3" w:rsidRDefault="00364E7F" w:rsidP="00364E7F">
            <w:pPr>
              <w:pStyle w:val="Code"/>
              <w:rPr>
                <w:lang w:val="id-ID"/>
              </w:rPr>
            </w:pPr>
            <w:r w:rsidRPr="00FD40C3">
              <w:rPr>
                <w:lang w:val="id-ID"/>
              </w:rPr>
              <w:t>from string import digits</w:t>
            </w:r>
          </w:p>
          <w:p w14:paraId="469C31CD" w14:textId="77777777" w:rsidR="00364E7F" w:rsidRPr="00FD40C3" w:rsidRDefault="00364E7F" w:rsidP="00364E7F">
            <w:pPr>
              <w:pStyle w:val="Code"/>
              <w:rPr>
                <w:lang w:val="id-ID"/>
              </w:rPr>
            </w:pPr>
            <w:r w:rsidRPr="00FD40C3">
              <w:rPr>
                <w:lang w:val="id-ID"/>
              </w:rPr>
              <w:t>from sklearn.pipeline import Pipeline</w:t>
            </w:r>
          </w:p>
          <w:p w14:paraId="712F6DB2" w14:textId="77777777" w:rsidR="00364E7F" w:rsidRPr="00FD40C3" w:rsidRDefault="00364E7F" w:rsidP="00364E7F">
            <w:pPr>
              <w:pStyle w:val="Code"/>
              <w:rPr>
                <w:lang w:val="id-ID"/>
              </w:rPr>
            </w:pPr>
            <w:r w:rsidRPr="00FD40C3">
              <w:rPr>
                <w:lang w:val="id-ID"/>
              </w:rPr>
              <w:t>from spell import spell_check</w:t>
            </w:r>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from Lemma import lemmatization</w:t>
            </w:r>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print("Masukkan Kunci Jawaban:")</w:t>
            </w:r>
          </w:p>
          <w:p w14:paraId="5BE0C082" w14:textId="77777777" w:rsidR="00364E7F" w:rsidRPr="00FD40C3" w:rsidRDefault="00364E7F" w:rsidP="00364E7F">
            <w:pPr>
              <w:pStyle w:val="Code"/>
              <w:rPr>
                <w:lang w:val="id-ID"/>
              </w:rPr>
            </w:pPr>
            <w:r w:rsidRPr="00FD40C3">
              <w:rPr>
                <w:lang w:val="id-ID"/>
              </w:rPr>
              <w:t>kj = sys.argv[1]</w:t>
            </w:r>
          </w:p>
          <w:p w14:paraId="58462373" w14:textId="77777777" w:rsidR="00364E7F" w:rsidRPr="00FD40C3" w:rsidRDefault="00364E7F" w:rsidP="00364E7F">
            <w:pPr>
              <w:pStyle w:val="Code"/>
              <w:rPr>
                <w:lang w:val="id-ID"/>
              </w:rPr>
            </w:pPr>
            <w:r w:rsidRPr="00FD40C3">
              <w:rPr>
                <w:lang w:val="id-ID"/>
              </w:rPr>
              <w:t># print("Masukkan Jawaban Siswa:")</w:t>
            </w:r>
          </w:p>
          <w:p w14:paraId="15CAE605" w14:textId="77777777" w:rsidR="00364E7F" w:rsidRPr="00FD40C3" w:rsidRDefault="00364E7F" w:rsidP="00364E7F">
            <w:pPr>
              <w:pStyle w:val="Code"/>
              <w:rPr>
                <w:lang w:val="id-ID"/>
              </w:rPr>
            </w:pPr>
            <w:r w:rsidRPr="00FD40C3">
              <w:rPr>
                <w:lang w:val="id-ID"/>
              </w:rPr>
              <w:t>jawaban = sys.argv[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r w:rsidRPr="00FD40C3">
              <w:rPr>
                <w:lang w:val="id-ID"/>
              </w:rPr>
              <w:t>def case_folding(text):</w:t>
            </w:r>
          </w:p>
          <w:p w14:paraId="7CF61FDA" w14:textId="77777777" w:rsidR="00364E7F" w:rsidRPr="00FD40C3" w:rsidRDefault="00364E7F" w:rsidP="00364E7F">
            <w:pPr>
              <w:pStyle w:val="Code"/>
              <w:rPr>
                <w:lang w:val="id-ID"/>
              </w:rPr>
            </w:pPr>
            <w:r w:rsidRPr="00FD40C3">
              <w:rPr>
                <w:lang w:val="id-ID"/>
              </w:rPr>
              <w:t xml:space="preserve">    pattern = r"[" + string.punctuation + "]"</w:t>
            </w:r>
          </w:p>
          <w:p w14:paraId="0930E470" w14:textId="77777777" w:rsidR="00364E7F" w:rsidRPr="00FD40C3" w:rsidRDefault="00364E7F" w:rsidP="00364E7F">
            <w:pPr>
              <w:pStyle w:val="Code"/>
              <w:rPr>
                <w:lang w:val="id-ID"/>
              </w:rPr>
            </w:pPr>
            <w:r w:rsidRPr="00FD40C3">
              <w:rPr>
                <w:lang w:val="id-ID"/>
              </w:rPr>
              <w:t xml:space="preserve">    punct = re.sub(pattern, " ", str(text))</w:t>
            </w:r>
          </w:p>
          <w:p w14:paraId="33B84214" w14:textId="77777777" w:rsidR="00364E7F" w:rsidRPr="00FD40C3" w:rsidRDefault="00364E7F" w:rsidP="00364E7F">
            <w:pPr>
              <w:pStyle w:val="Code"/>
              <w:rPr>
                <w:lang w:val="id-ID"/>
              </w:rPr>
            </w:pPr>
            <w:r w:rsidRPr="00FD40C3">
              <w:rPr>
                <w:lang w:val="id-ID"/>
              </w:rPr>
              <w:t xml:space="preserve">    case_fold = punct.lower()</w:t>
            </w:r>
          </w:p>
          <w:p w14:paraId="3ECBC53E" w14:textId="77777777" w:rsidR="00364E7F" w:rsidRPr="00FD40C3" w:rsidRDefault="00364E7F" w:rsidP="00364E7F">
            <w:pPr>
              <w:pStyle w:val="Code"/>
              <w:rPr>
                <w:lang w:val="id-ID"/>
              </w:rPr>
            </w:pPr>
            <w:r w:rsidRPr="00FD40C3">
              <w:rPr>
                <w:lang w:val="id-ID"/>
              </w:rPr>
              <w:t xml:space="preserve">    return case_fold</w:t>
            </w:r>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r w:rsidRPr="00FD40C3">
              <w:rPr>
                <w:lang w:val="id-ID"/>
              </w:rPr>
              <w:t>def spellcheck(text):</w:t>
            </w:r>
          </w:p>
          <w:p w14:paraId="154FE18E" w14:textId="77777777" w:rsidR="00364E7F" w:rsidRPr="00FD40C3" w:rsidRDefault="00364E7F" w:rsidP="00364E7F">
            <w:pPr>
              <w:pStyle w:val="Code"/>
              <w:rPr>
                <w:lang w:val="id-ID"/>
              </w:rPr>
            </w:pPr>
            <w:r w:rsidRPr="00FD40C3">
              <w:rPr>
                <w:lang w:val="id-ID"/>
              </w:rPr>
              <w:t xml:space="preserve">    text = spell_check(text)</w:t>
            </w:r>
          </w:p>
          <w:p w14:paraId="348CBF2E" w14:textId="77777777" w:rsidR="00364E7F" w:rsidRPr="00FD40C3" w:rsidRDefault="00364E7F" w:rsidP="00364E7F">
            <w:pPr>
              <w:pStyle w:val="Code"/>
              <w:rPr>
                <w:lang w:val="id-ID"/>
              </w:rPr>
            </w:pPr>
            <w:r w:rsidRPr="00FD40C3">
              <w:rPr>
                <w:lang w:val="id-ID"/>
              </w:rPr>
              <w:t xml:space="preserve">    return text</w:t>
            </w:r>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r w:rsidRPr="00FD40C3">
              <w:rPr>
                <w:lang w:val="id-ID"/>
              </w:rPr>
              <w:t>def tokenization(text):</w:t>
            </w:r>
          </w:p>
          <w:p w14:paraId="24F4EFD1" w14:textId="77777777" w:rsidR="00364E7F" w:rsidRPr="00FD40C3" w:rsidRDefault="00364E7F" w:rsidP="00364E7F">
            <w:pPr>
              <w:pStyle w:val="Code"/>
              <w:rPr>
                <w:lang w:val="id-ID"/>
              </w:rPr>
            </w:pPr>
            <w:r w:rsidRPr="00FD40C3">
              <w:rPr>
                <w:lang w:val="id-ID"/>
              </w:rPr>
              <w:t xml:space="preserve">    tokens = re.split(" ", text)</w:t>
            </w:r>
          </w:p>
          <w:p w14:paraId="63A0F014" w14:textId="77777777" w:rsidR="00364E7F" w:rsidRPr="00FD40C3" w:rsidRDefault="00364E7F" w:rsidP="00364E7F">
            <w:pPr>
              <w:pStyle w:val="Code"/>
              <w:rPr>
                <w:lang w:val="id-ID"/>
              </w:rPr>
            </w:pPr>
            <w:r w:rsidRPr="00FD40C3">
              <w:rPr>
                <w:lang w:val="id-ID"/>
              </w:rPr>
              <w:t xml:space="preserve">    return tokens</w:t>
            </w:r>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r w:rsidRPr="00FD40C3">
              <w:rPr>
                <w:lang w:val="id-ID"/>
              </w:rPr>
              <w:t>def remove_digits(text):</w:t>
            </w:r>
          </w:p>
          <w:p w14:paraId="44A04464" w14:textId="77777777" w:rsidR="00364E7F" w:rsidRPr="00FD40C3" w:rsidRDefault="00364E7F" w:rsidP="00364E7F">
            <w:pPr>
              <w:pStyle w:val="Code"/>
              <w:rPr>
                <w:lang w:val="id-ID"/>
              </w:rPr>
            </w:pPr>
            <w:r w:rsidRPr="00FD40C3">
              <w:rPr>
                <w:lang w:val="id-ID"/>
              </w:rPr>
              <w:t xml:space="preserve">    text = [item for item in text if item.isalpha()]</w:t>
            </w:r>
          </w:p>
          <w:p w14:paraId="536C86CB" w14:textId="77777777" w:rsidR="00364E7F" w:rsidRPr="00FD40C3" w:rsidRDefault="00364E7F" w:rsidP="00364E7F">
            <w:pPr>
              <w:pStyle w:val="Code"/>
              <w:rPr>
                <w:lang w:val="id-ID"/>
              </w:rPr>
            </w:pPr>
            <w:r w:rsidRPr="00FD40C3">
              <w:rPr>
                <w:lang w:val="id-ID"/>
              </w:rPr>
              <w:t xml:space="preserve">    return text</w:t>
            </w:r>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r w:rsidRPr="00FD40C3">
              <w:rPr>
                <w:lang w:val="id-ID"/>
              </w:rPr>
              <w:t>sw = nltk.corpus.stopwords.words("indonesian")</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r w:rsidRPr="00FD40C3">
              <w:rPr>
                <w:lang w:val="id-ID"/>
              </w:rPr>
              <w:t>def remove_SW(text):</w:t>
            </w:r>
          </w:p>
          <w:p w14:paraId="35AA5ED4" w14:textId="77777777" w:rsidR="00364E7F" w:rsidRPr="00FD40C3" w:rsidRDefault="00364E7F" w:rsidP="00364E7F">
            <w:pPr>
              <w:pStyle w:val="Code"/>
              <w:rPr>
                <w:lang w:val="id-ID"/>
              </w:rPr>
            </w:pPr>
            <w:r w:rsidRPr="00FD40C3">
              <w:rPr>
                <w:lang w:val="id-ID"/>
              </w:rPr>
              <w:t xml:space="preserve">    text = [item for item in text if not item in sw]</w:t>
            </w:r>
          </w:p>
          <w:p w14:paraId="6404BAF6" w14:textId="77777777" w:rsidR="00364E7F" w:rsidRPr="00FD40C3" w:rsidRDefault="00364E7F" w:rsidP="00364E7F">
            <w:pPr>
              <w:pStyle w:val="Code"/>
              <w:rPr>
                <w:lang w:val="id-ID"/>
              </w:rPr>
            </w:pPr>
            <w:r w:rsidRPr="00FD40C3">
              <w:rPr>
                <w:lang w:val="id-ID"/>
              </w:rPr>
              <w:t xml:space="preserve">    return text</w:t>
            </w:r>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r w:rsidRPr="00FD40C3">
              <w:rPr>
                <w:lang w:val="id-ID"/>
              </w:rPr>
              <w:t>factory = StemmerFactory()</w:t>
            </w:r>
          </w:p>
          <w:p w14:paraId="595E15C8" w14:textId="77777777" w:rsidR="00364E7F" w:rsidRPr="00FD40C3" w:rsidRDefault="00364E7F" w:rsidP="00364E7F">
            <w:pPr>
              <w:pStyle w:val="Code"/>
              <w:rPr>
                <w:lang w:val="id-ID"/>
              </w:rPr>
            </w:pPr>
            <w:r w:rsidRPr="00FD40C3">
              <w:rPr>
                <w:lang w:val="id-ID"/>
              </w:rPr>
              <w:t>stemmer = factory.create_stemmer()</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r w:rsidRPr="00FD40C3">
              <w:rPr>
                <w:lang w:val="id-ID"/>
              </w:rPr>
              <w:t>def stemming(text):</w:t>
            </w:r>
          </w:p>
          <w:p w14:paraId="405FDCD7" w14:textId="77777777" w:rsidR="00364E7F" w:rsidRPr="00FD40C3" w:rsidRDefault="00364E7F" w:rsidP="00364E7F">
            <w:pPr>
              <w:pStyle w:val="Code"/>
              <w:rPr>
                <w:lang w:val="id-ID"/>
              </w:rPr>
            </w:pPr>
            <w:r w:rsidRPr="00FD40C3">
              <w:rPr>
                <w:lang w:val="id-ID"/>
              </w:rPr>
              <w:t xml:space="preserve">    text = [stemmer.stem(item) for item in text]</w:t>
            </w:r>
          </w:p>
          <w:p w14:paraId="38A80CDB" w14:textId="77777777" w:rsidR="00364E7F" w:rsidRPr="00FD40C3" w:rsidRDefault="00364E7F" w:rsidP="00364E7F">
            <w:pPr>
              <w:pStyle w:val="Code"/>
              <w:rPr>
                <w:lang w:val="id-ID"/>
              </w:rPr>
            </w:pPr>
            <w:r w:rsidRPr="00FD40C3">
              <w:rPr>
                <w:lang w:val="id-ID"/>
              </w:rPr>
              <w:t xml:space="preserve">    return text</w:t>
            </w:r>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def lemma(text):</w:t>
            </w:r>
          </w:p>
          <w:p w14:paraId="06EE69B4" w14:textId="77777777" w:rsidR="00364E7F" w:rsidRPr="00FD40C3" w:rsidRDefault="00364E7F" w:rsidP="00364E7F">
            <w:pPr>
              <w:pStyle w:val="Code"/>
              <w:rPr>
                <w:lang w:val="id-ID"/>
              </w:rPr>
            </w:pPr>
            <w:r w:rsidRPr="00FD40C3">
              <w:rPr>
                <w:lang w:val="id-ID"/>
              </w:rPr>
              <w:t>#     text = lemmatization(text)</w:t>
            </w:r>
          </w:p>
          <w:p w14:paraId="0359C86E" w14:textId="77777777" w:rsidR="00364E7F" w:rsidRPr="00FD40C3" w:rsidRDefault="00364E7F" w:rsidP="00364E7F">
            <w:pPr>
              <w:pStyle w:val="Code"/>
              <w:rPr>
                <w:lang w:val="id-ID"/>
              </w:rPr>
            </w:pPr>
            <w:r w:rsidRPr="00FD40C3">
              <w:rPr>
                <w:lang w:val="id-ID"/>
              </w:rPr>
              <w:t>#     return text</w:t>
            </w:r>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r w:rsidRPr="00FD40C3">
              <w:rPr>
                <w:lang w:val="id-ID"/>
              </w:rPr>
              <w:t>def term(q, ans):</w:t>
            </w:r>
          </w:p>
          <w:p w14:paraId="37AEF699" w14:textId="77777777" w:rsidR="00364E7F" w:rsidRPr="00FD40C3" w:rsidRDefault="00364E7F" w:rsidP="00364E7F">
            <w:pPr>
              <w:pStyle w:val="Code"/>
              <w:rPr>
                <w:lang w:val="id-ID"/>
              </w:rPr>
            </w:pPr>
            <w:r w:rsidRPr="00FD40C3">
              <w:rPr>
                <w:lang w:val="id-ID"/>
              </w:rPr>
              <w:t xml:space="preserve">    for i in q:</w:t>
            </w:r>
          </w:p>
          <w:p w14:paraId="4E37190F" w14:textId="77777777" w:rsidR="00364E7F" w:rsidRPr="00FD40C3" w:rsidRDefault="00364E7F" w:rsidP="00364E7F">
            <w:pPr>
              <w:pStyle w:val="Code"/>
              <w:rPr>
                <w:lang w:val="id-ID"/>
              </w:rPr>
            </w:pPr>
            <w:r w:rsidRPr="00FD40C3">
              <w:rPr>
                <w:lang w:val="id-ID"/>
              </w:rPr>
              <w:t xml:space="preserve">        if i == "":</w:t>
            </w:r>
          </w:p>
          <w:p w14:paraId="32C9273F" w14:textId="77777777" w:rsidR="00364E7F" w:rsidRPr="00FD40C3" w:rsidRDefault="00364E7F" w:rsidP="00364E7F">
            <w:pPr>
              <w:pStyle w:val="Code"/>
              <w:rPr>
                <w:lang w:val="id-ID"/>
              </w:rPr>
            </w:pPr>
            <w:r w:rsidRPr="00FD40C3">
              <w:rPr>
                <w:lang w:val="id-ID"/>
              </w:rPr>
              <w:t xml:space="preserve">            q.remove("")</w:t>
            </w:r>
          </w:p>
          <w:p w14:paraId="69F36AB6" w14:textId="77777777" w:rsidR="00364E7F" w:rsidRPr="00FD40C3" w:rsidRDefault="00364E7F" w:rsidP="00364E7F">
            <w:pPr>
              <w:pStyle w:val="Code"/>
              <w:rPr>
                <w:lang w:val="id-ID"/>
              </w:rPr>
            </w:pPr>
            <w:r w:rsidRPr="00FD40C3">
              <w:rPr>
                <w:lang w:val="id-ID"/>
              </w:rPr>
              <w:t xml:space="preserve">    for i in ans:</w:t>
            </w:r>
          </w:p>
          <w:p w14:paraId="3A51A541" w14:textId="77777777" w:rsidR="00364E7F" w:rsidRPr="00FD40C3" w:rsidRDefault="00364E7F" w:rsidP="00364E7F">
            <w:pPr>
              <w:pStyle w:val="Code"/>
              <w:rPr>
                <w:lang w:val="id-ID"/>
              </w:rPr>
            </w:pPr>
            <w:r w:rsidRPr="00FD40C3">
              <w:rPr>
                <w:lang w:val="id-ID"/>
              </w:rPr>
              <w:t xml:space="preserve">        if i == "":</w:t>
            </w:r>
          </w:p>
          <w:p w14:paraId="693D7FFC" w14:textId="77777777" w:rsidR="00364E7F" w:rsidRPr="00FD40C3" w:rsidRDefault="00364E7F" w:rsidP="00364E7F">
            <w:pPr>
              <w:pStyle w:val="Code"/>
              <w:rPr>
                <w:lang w:val="id-ID"/>
              </w:rPr>
            </w:pPr>
            <w:r w:rsidRPr="00FD40C3">
              <w:rPr>
                <w:lang w:val="id-ID"/>
              </w:rPr>
              <w:t xml:space="preserve">            ans.remove("")</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BoWQ = set(q)</w:t>
            </w:r>
          </w:p>
          <w:p w14:paraId="69E81EF3" w14:textId="77777777" w:rsidR="00364E7F" w:rsidRPr="00FD40C3" w:rsidRDefault="00364E7F" w:rsidP="00364E7F">
            <w:pPr>
              <w:pStyle w:val="Code"/>
              <w:rPr>
                <w:lang w:val="id-ID"/>
              </w:rPr>
            </w:pPr>
            <w:r w:rsidRPr="00FD40C3">
              <w:rPr>
                <w:lang w:val="id-ID"/>
              </w:rPr>
              <w:t xml:space="preserve">    BoWA = set(ans)</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uniqueWords = BoWQ.union(BoWA)</w:t>
            </w:r>
          </w:p>
          <w:p w14:paraId="71CECA1E" w14:textId="77777777" w:rsidR="00364E7F" w:rsidRPr="00FD40C3" w:rsidRDefault="00364E7F" w:rsidP="00364E7F">
            <w:pPr>
              <w:pStyle w:val="Code"/>
              <w:rPr>
                <w:lang w:val="id-ID"/>
              </w:rPr>
            </w:pPr>
            <w:r w:rsidRPr="00FD40C3">
              <w:rPr>
                <w:lang w:val="id-ID"/>
              </w:rPr>
              <w:t xml:space="preserve">    # print(uniqueWords)</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numOfWordsQ = dict.fromkeys(uniqueWords, 0)</w:t>
            </w:r>
          </w:p>
          <w:p w14:paraId="4E287377" w14:textId="77777777" w:rsidR="00364E7F" w:rsidRPr="00FD40C3" w:rsidRDefault="00364E7F" w:rsidP="00364E7F">
            <w:pPr>
              <w:pStyle w:val="Code"/>
              <w:rPr>
                <w:lang w:val="id-ID"/>
              </w:rPr>
            </w:pPr>
            <w:r w:rsidRPr="00FD40C3">
              <w:rPr>
                <w:lang w:val="id-ID"/>
              </w:rPr>
              <w:t xml:space="preserve">    for word in q:</w:t>
            </w:r>
          </w:p>
          <w:p w14:paraId="00E27E9E" w14:textId="77777777" w:rsidR="00364E7F" w:rsidRPr="00FD40C3" w:rsidRDefault="00364E7F" w:rsidP="00364E7F">
            <w:pPr>
              <w:pStyle w:val="Code"/>
              <w:rPr>
                <w:lang w:val="id-ID"/>
              </w:rPr>
            </w:pPr>
            <w:r w:rsidRPr="00FD40C3">
              <w:rPr>
                <w:lang w:val="id-ID"/>
              </w:rPr>
              <w:t xml:space="preserve">        numOfWordsQ[word]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numOfWordsA = dict.fromkeys(uniqueWords, 0)</w:t>
            </w:r>
          </w:p>
          <w:p w14:paraId="67A95C91" w14:textId="77777777" w:rsidR="00364E7F" w:rsidRPr="00FD40C3" w:rsidRDefault="00364E7F" w:rsidP="00364E7F">
            <w:pPr>
              <w:pStyle w:val="Code"/>
              <w:rPr>
                <w:lang w:val="id-ID"/>
              </w:rPr>
            </w:pPr>
            <w:r w:rsidRPr="00FD40C3">
              <w:rPr>
                <w:lang w:val="id-ID"/>
              </w:rPr>
              <w:t xml:space="preserve">    for word in ans:</w:t>
            </w:r>
          </w:p>
          <w:p w14:paraId="67511591" w14:textId="77777777" w:rsidR="00364E7F" w:rsidRPr="00FD40C3" w:rsidRDefault="00364E7F" w:rsidP="00364E7F">
            <w:pPr>
              <w:pStyle w:val="Code"/>
              <w:rPr>
                <w:lang w:val="id-ID"/>
              </w:rPr>
            </w:pPr>
            <w:r w:rsidRPr="00FD40C3">
              <w:rPr>
                <w:lang w:val="id-ID"/>
              </w:rPr>
              <w:t xml:space="preserve">        numOfWordsA[word]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print('Unique words', numOfWordsA)</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pd.DataFrame([numOfWordsQ, numOfWordsA])</w:t>
            </w:r>
          </w:p>
          <w:p w14:paraId="55B1CFEB" w14:textId="77777777" w:rsidR="00364E7F" w:rsidRPr="00FD40C3" w:rsidRDefault="00364E7F" w:rsidP="00364E7F">
            <w:pPr>
              <w:pStyle w:val="Code"/>
              <w:rPr>
                <w:lang w:val="id-ID"/>
              </w:rPr>
            </w:pPr>
            <w:r w:rsidRPr="00FD40C3">
              <w:rPr>
                <w:lang w:val="id-ID"/>
              </w:rPr>
              <w:t xml:space="preserve">    term = term.transpose()</w:t>
            </w:r>
          </w:p>
          <w:p w14:paraId="2182408A" w14:textId="77777777" w:rsidR="00364E7F" w:rsidRPr="00FD40C3" w:rsidRDefault="00364E7F" w:rsidP="00364E7F">
            <w:pPr>
              <w:pStyle w:val="Code"/>
              <w:rPr>
                <w:lang w:val="id-ID"/>
              </w:rPr>
            </w:pPr>
            <w:r w:rsidRPr="00FD40C3">
              <w:rPr>
                <w:lang w:val="id-ID"/>
              </w:rPr>
              <w:t xml:space="preserve">    term.columns = ["TF_Q", "TF_Ans"]</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display(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dfQ = dict.fromkeys(uniqueWords, 0)</w:t>
            </w:r>
          </w:p>
          <w:p w14:paraId="442DF495" w14:textId="77777777" w:rsidR="00364E7F" w:rsidRPr="00FD40C3" w:rsidRDefault="00364E7F" w:rsidP="00364E7F">
            <w:pPr>
              <w:pStyle w:val="Code"/>
              <w:rPr>
                <w:lang w:val="id-ID"/>
              </w:rPr>
            </w:pPr>
            <w:r w:rsidRPr="00FD40C3">
              <w:rPr>
                <w:lang w:val="id-ID"/>
              </w:rPr>
              <w:t xml:space="preserve">    for word in BoWQ:</w:t>
            </w:r>
          </w:p>
          <w:p w14:paraId="320CC9F4" w14:textId="77777777" w:rsidR="00364E7F" w:rsidRPr="00FD40C3" w:rsidRDefault="00364E7F" w:rsidP="00364E7F">
            <w:pPr>
              <w:pStyle w:val="Code"/>
              <w:rPr>
                <w:lang w:val="id-ID"/>
              </w:rPr>
            </w:pPr>
            <w:r w:rsidRPr="00FD40C3">
              <w:rPr>
                <w:lang w:val="id-ID"/>
              </w:rPr>
              <w:t xml:space="preserve">        dfQ[word]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dfA = dict.fromkeys(uniqueWords, 0)</w:t>
            </w:r>
          </w:p>
          <w:p w14:paraId="22F98FC0" w14:textId="77777777" w:rsidR="00364E7F" w:rsidRPr="00FD40C3" w:rsidRDefault="00364E7F" w:rsidP="00364E7F">
            <w:pPr>
              <w:pStyle w:val="Code"/>
              <w:rPr>
                <w:lang w:val="id-ID"/>
              </w:rPr>
            </w:pPr>
            <w:r w:rsidRPr="00FD40C3">
              <w:rPr>
                <w:lang w:val="id-ID"/>
              </w:rPr>
              <w:t xml:space="preserve">    for word in BoWA:</w:t>
            </w:r>
          </w:p>
          <w:p w14:paraId="5B0C7DAF" w14:textId="77777777" w:rsidR="00364E7F" w:rsidRPr="00FD40C3" w:rsidRDefault="00364E7F" w:rsidP="00364E7F">
            <w:pPr>
              <w:pStyle w:val="Code"/>
              <w:rPr>
                <w:lang w:val="id-ID"/>
              </w:rPr>
            </w:pPr>
            <w:r w:rsidRPr="00FD40C3">
              <w:rPr>
                <w:lang w:val="id-ID"/>
              </w:rPr>
              <w:t xml:space="preserve">        dfA[word]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dfQ.values()</w:t>
            </w:r>
          </w:p>
          <w:p w14:paraId="5D759621" w14:textId="77777777" w:rsidR="00364E7F" w:rsidRPr="00FD40C3" w:rsidRDefault="00364E7F" w:rsidP="00364E7F">
            <w:pPr>
              <w:pStyle w:val="Code"/>
              <w:rPr>
                <w:lang w:val="id-ID"/>
              </w:rPr>
            </w:pPr>
            <w:r w:rsidRPr="00FD40C3">
              <w:rPr>
                <w:lang w:val="id-ID"/>
              </w:rPr>
              <w:t xml:space="preserve">    term["DF_A"] = dfA.values()</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for i in range(len(uniqueWords)):</w:t>
            </w:r>
          </w:p>
          <w:p w14:paraId="50C3C769" w14:textId="77777777" w:rsidR="00364E7F" w:rsidRPr="00FD40C3" w:rsidRDefault="00364E7F" w:rsidP="00364E7F">
            <w:pPr>
              <w:pStyle w:val="Code"/>
              <w:rPr>
                <w:lang w:val="id-ID"/>
              </w:rPr>
            </w:pPr>
            <w:r w:rsidRPr="00FD40C3">
              <w:rPr>
                <w:lang w:val="id-ID"/>
              </w:rPr>
              <w:t xml:space="preserve">        DF.append(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display(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idfDict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for i in range(len(term["DF"])):</w:t>
            </w:r>
          </w:p>
          <w:p w14:paraId="6ED5D5D7" w14:textId="77777777" w:rsidR="00364E7F" w:rsidRPr="00FD40C3" w:rsidRDefault="00364E7F" w:rsidP="00364E7F">
            <w:pPr>
              <w:pStyle w:val="Code"/>
              <w:rPr>
                <w:lang w:val="id-ID"/>
              </w:rPr>
            </w:pPr>
            <w:r w:rsidRPr="00FD40C3">
              <w:rPr>
                <w:lang w:val="id-ID"/>
              </w:rPr>
              <w:t xml:space="preserve">        idfDict.append(math.log10((2 + 1) / (term["DF"][i] + 1)) + 1)</w:t>
            </w:r>
          </w:p>
          <w:p w14:paraId="1C7998A3" w14:textId="77777777" w:rsidR="00364E7F" w:rsidRPr="00FD40C3" w:rsidRDefault="00364E7F" w:rsidP="00364E7F">
            <w:pPr>
              <w:pStyle w:val="Code"/>
              <w:rPr>
                <w:lang w:val="id-ID"/>
              </w:rPr>
            </w:pPr>
            <w:r w:rsidRPr="00FD40C3">
              <w:rPr>
                <w:lang w:val="id-ID"/>
              </w:rPr>
              <w:t xml:space="preserve">        # print(idfDict)</w:t>
            </w:r>
          </w:p>
          <w:p w14:paraId="7FE15EAE" w14:textId="77777777" w:rsidR="00364E7F" w:rsidRPr="00FD40C3" w:rsidRDefault="00364E7F" w:rsidP="00364E7F">
            <w:pPr>
              <w:pStyle w:val="Code"/>
              <w:rPr>
                <w:lang w:val="id-ID"/>
              </w:rPr>
            </w:pPr>
            <w:r w:rsidRPr="00FD40C3">
              <w:rPr>
                <w:lang w:val="id-ID"/>
              </w:rPr>
              <w:lastRenderedPageBreak/>
              <w:t xml:space="preserve">    term["IDF"] = idfDict</w:t>
            </w:r>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display(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tfidfQ = []</w:t>
            </w:r>
          </w:p>
          <w:p w14:paraId="1DF895CB" w14:textId="77777777" w:rsidR="00364E7F" w:rsidRPr="00FD40C3" w:rsidRDefault="00364E7F" w:rsidP="00364E7F">
            <w:pPr>
              <w:pStyle w:val="Code"/>
              <w:rPr>
                <w:lang w:val="id-ID"/>
              </w:rPr>
            </w:pPr>
            <w:r w:rsidRPr="00FD40C3">
              <w:rPr>
                <w:lang w:val="id-ID"/>
              </w:rPr>
              <w:t xml:space="preserve">    tfidfA = []</w:t>
            </w:r>
          </w:p>
          <w:p w14:paraId="64973CA0" w14:textId="77777777" w:rsidR="00364E7F" w:rsidRPr="00FD40C3" w:rsidRDefault="00364E7F" w:rsidP="00364E7F">
            <w:pPr>
              <w:pStyle w:val="Code"/>
              <w:rPr>
                <w:lang w:val="id-ID"/>
              </w:rPr>
            </w:pPr>
            <w:r w:rsidRPr="00FD40C3">
              <w:rPr>
                <w:lang w:val="id-ID"/>
              </w:rPr>
              <w:t xml:space="preserve">    for i in range(len(uniqueWords)):</w:t>
            </w:r>
          </w:p>
          <w:p w14:paraId="18FDA297" w14:textId="77777777" w:rsidR="00364E7F" w:rsidRPr="00FD40C3" w:rsidRDefault="00364E7F" w:rsidP="00364E7F">
            <w:pPr>
              <w:pStyle w:val="Code"/>
              <w:rPr>
                <w:lang w:val="id-ID"/>
              </w:rPr>
            </w:pPr>
            <w:r w:rsidRPr="00FD40C3">
              <w:rPr>
                <w:lang w:val="id-ID"/>
              </w:rPr>
              <w:t xml:space="preserve">        tfidfQ.append(term["TF_Q"][i] * term["IDF"][i])</w:t>
            </w:r>
          </w:p>
          <w:p w14:paraId="555333E0" w14:textId="77777777" w:rsidR="00364E7F" w:rsidRPr="00FD40C3" w:rsidRDefault="00364E7F" w:rsidP="00364E7F">
            <w:pPr>
              <w:pStyle w:val="Code"/>
              <w:rPr>
                <w:lang w:val="id-ID"/>
              </w:rPr>
            </w:pPr>
            <w:r w:rsidRPr="00FD40C3">
              <w:rPr>
                <w:lang w:val="id-ID"/>
              </w:rPr>
              <w:t xml:space="preserve">        tfidfA.append(term["TF_Ans"][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np.array(tfidfQ)</w:t>
            </w:r>
          </w:p>
          <w:p w14:paraId="1D1DBA58" w14:textId="77777777" w:rsidR="00364E7F" w:rsidRPr="00FD40C3" w:rsidRDefault="00364E7F" w:rsidP="00364E7F">
            <w:pPr>
              <w:pStyle w:val="Code"/>
              <w:rPr>
                <w:lang w:val="id-ID"/>
              </w:rPr>
            </w:pPr>
            <w:r w:rsidRPr="00FD40C3">
              <w:rPr>
                <w:lang w:val="id-ID"/>
              </w:rPr>
              <w:t xml:space="preserve">    term["TF-IDF_A"] = np.array(tfidfA)</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if math.isnan(cosine):</w:t>
            </w:r>
          </w:p>
          <w:p w14:paraId="00404FE8" w14:textId="77777777" w:rsidR="00364E7F" w:rsidRPr="00FD40C3" w:rsidRDefault="00364E7F" w:rsidP="00364E7F">
            <w:pPr>
              <w:pStyle w:val="Code"/>
              <w:rPr>
                <w:lang w:val="id-ID"/>
              </w:rPr>
            </w:pPr>
            <w:r w:rsidRPr="00FD40C3">
              <w:rPr>
                <w:lang w:val="id-ID"/>
              </w:rPr>
              <w:t xml:space="preserve">        cosine = 0</w:t>
            </w:r>
          </w:p>
          <w:p w14:paraId="3E462763" w14:textId="77777777" w:rsidR="00364E7F" w:rsidRPr="00FD40C3" w:rsidRDefault="00364E7F" w:rsidP="00364E7F">
            <w:pPr>
              <w:pStyle w:val="Code"/>
              <w:rPr>
                <w:lang w:val="id-ID"/>
              </w:rPr>
            </w:pPr>
            <w:r w:rsidRPr="00FD40C3">
              <w:rPr>
                <w:lang w:val="id-ID"/>
              </w:rPr>
              <w:t xml:space="preserve">    skor = round((cosine * 100), 2)</w:t>
            </w:r>
          </w:p>
          <w:p w14:paraId="2461CBF9" w14:textId="77777777" w:rsidR="00364E7F" w:rsidRPr="00FD40C3" w:rsidRDefault="00364E7F" w:rsidP="00364E7F">
            <w:pPr>
              <w:pStyle w:val="Code"/>
              <w:rPr>
                <w:lang w:val="id-ID"/>
              </w:rPr>
            </w:pPr>
            <w:r w:rsidRPr="00FD40C3">
              <w:rPr>
                <w:lang w:val="id-ID"/>
              </w:rPr>
              <w:t xml:space="preserve">    return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r w:rsidRPr="00FD40C3">
              <w:rPr>
                <w:lang w:val="id-ID"/>
              </w:rPr>
              <w:t>case_fold_q = case_folding(kj)</w:t>
            </w:r>
          </w:p>
          <w:p w14:paraId="1CD666C0" w14:textId="77777777" w:rsidR="00364E7F" w:rsidRPr="00FD40C3" w:rsidRDefault="00364E7F" w:rsidP="00364E7F">
            <w:pPr>
              <w:pStyle w:val="Code"/>
              <w:rPr>
                <w:lang w:val="id-ID"/>
              </w:rPr>
            </w:pPr>
            <w:r w:rsidRPr="00FD40C3">
              <w:rPr>
                <w:lang w:val="id-ID"/>
              </w:rPr>
              <w:t>case_fold_ans = case_folding(jawaban)</w:t>
            </w:r>
          </w:p>
          <w:p w14:paraId="68309516" w14:textId="77777777" w:rsidR="00364E7F" w:rsidRPr="00FD40C3" w:rsidRDefault="00364E7F" w:rsidP="00364E7F">
            <w:pPr>
              <w:pStyle w:val="Code"/>
              <w:rPr>
                <w:lang w:val="id-ID"/>
              </w:rPr>
            </w:pPr>
            <w:r w:rsidRPr="00FD40C3">
              <w:rPr>
                <w:lang w:val="id-ID"/>
              </w:rPr>
              <w:t>spell_q = spell_check(case_fold_q)</w:t>
            </w:r>
          </w:p>
          <w:p w14:paraId="2AD455D2" w14:textId="77777777" w:rsidR="00364E7F" w:rsidRPr="00FD40C3" w:rsidRDefault="00364E7F" w:rsidP="00364E7F">
            <w:pPr>
              <w:pStyle w:val="Code"/>
              <w:rPr>
                <w:lang w:val="id-ID"/>
              </w:rPr>
            </w:pPr>
            <w:r w:rsidRPr="00FD40C3">
              <w:rPr>
                <w:lang w:val="id-ID"/>
              </w:rPr>
              <w:t>spell_ans = spell_check(case_fold_ans)</w:t>
            </w:r>
          </w:p>
          <w:p w14:paraId="2EED1130" w14:textId="77777777" w:rsidR="00364E7F" w:rsidRPr="00FD40C3" w:rsidRDefault="00364E7F" w:rsidP="00364E7F">
            <w:pPr>
              <w:pStyle w:val="Code"/>
              <w:rPr>
                <w:lang w:val="id-ID"/>
              </w:rPr>
            </w:pPr>
            <w:r w:rsidRPr="00FD40C3">
              <w:rPr>
                <w:lang w:val="id-ID"/>
              </w:rPr>
              <w:t>token_q = tokenization(spell_q)</w:t>
            </w:r>
          </w:p>
          <w:p w14:paraId="57B9253E" w14:textId="77777777" w:rsidR="00364E7F" w:rsidRPr="00FD40C3" w:rsidRDefault="00364E7F" w:rsidP="00364E7F">
            <w:pPr>
              <w:pStyle w:val="Code"/>
              <w:rPr>
                <w:lang w:val="id-ID"/>
              </w:rPr>
            </w:pPr>
            <w:r w:rsidRPr="00FD40C3">
              <w:rPr>
                <w:lang w:val="id-ID"/>
              </w:rPr>
              <w:t>token_ans = tokenization(spell_ans)</w:t>
            </w:r>
          </w:p>
          <w:p w14:paraId="74D6AE50" w14:textId="77777777" w:rsidR="00364E7F" w:rsidRPr="00FD40C3" w:rsidRDefault="00364E7F" w:rsidP="00364E7F">
            <w:pPr>
              <w:pStyle w:val="Code"/>
              <w:rPr>
                <w:lang w:val="id-ID"/>
              </w:rPr>
            </w:pPr>
            <w:r w:rsidRPr="00FD40C3">
              <w:rPr>
                <w:lang w:val="id-ID"/>
              </w:rPr>
              <w:t>token_q = remove_digits(token_q)</w:t>
            </w:r>
          </w:p>
          <w:p w14:paraId="6AEA1764" w14:textId="77777777" w:rsidR="00364E7F" w:rsidRPr="00FD40C3" w:rsidRDefault="00364E7F" w:rsidP="00364E7F">
            <w:pPr>
              <w:pStyle w:val="Code"/>
              <w:rPr>
                <w:lang w:val="id-ID"/>
              </w:rPr>
            </w:pPr>
            <w:r w:rsidRPr="00FD40C3">
              <w:rPr>
                <w:lang w:val="id-ID"/>
              </w:rPr>
              <w:t>token_ans = remove_digits(token_ans)</w:t>
            </w:r>
          </w:p>
          <w:p w14:paraId="3190398F" w14:textId="77777777" w:rsidR="00364E7F" w:rsidRPr="00FD40C3" w:rsidRDefault="00364E7F" w:rsidP="00364E7F">
            <w:pPr>
              <w:pStyle w:val="Code"/>
              <w:rPr>
                <w:lang w:val="id-ID"/>
              </w:rPr>
            </w:pPr>
            <w:r w:rsidRPr="00FD40C3">
              <w:rPr>
                <w:lang w:val="id-ID"/>
              </w:rPr>
              <w:t>filter_q = remove_SW(token_q)</w:t>
            </w:r>
          </w:p>
          <w:p w14:paraId="04FD01E3" w14:textId="77777777" w:rsidR="00364E7F" w:rsidRPr="00FD40C3" w:rsidRDefault="00364E7F" w:rsidP="00364E7F">
            <w:pPr>
              <w:pStyle w:val="Code"/>
              <w:rPr>
                <w:lang w:val="id-ID"/>
              </w:rPr>
            </w:pPr>
            <w:r w:rsidRPr="00FD40C3">
              <w:rPr>
                <w:lang w:val="id-ID"/>
              </w:rPr>
              <w:t>filter_ans = remove_SW(token_ans)</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r w:rsidRPr="00FD40C3">
              <w:rPr>
                <w:lang w:val="id-ID"/>
              </w:rPr>
              <w:t>stem_q = stemming(filter_q)</w:t>
            </w:r>
          </w:p>
          <w:p w14:paraId="475F4969" w14:textId="77777777" w:rsidR="00364E7F" w:rsidRPr="00FD40C3" w:rsidRDefault="00364E7F" w:rsidP="00364E7F">
            <w:pPr>
              <w:pStyle w:val="Code"/>
              <w:rPr>
                <w:lang w:val="id-ID"/>
              </w:rPr>
            </w:pPr>
            <w:r w:rsidRPr="00FD40C3">
              <w:rPr>
                <w:lang w:val="id-ID"/>
              </w:rPr>
              <w:t>stem_ans = stemming(filter_ans)</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lemma_q = lemma(filter_q)</w:t>
            </w:r>
          </w:p>
          <w:p w14:paraId="37AD32AE" w14:textId="77777777" w:rsidR="00364E7F" w:rsidRPr="00FD40C3" w:rsidRDefault="00364E7F" w:rsidP="00364E7F">
            <w:pPr>
              <w:pStyle w:val="Code"/>
              <w:rPr>
                <w:lang w:val="id-ID"/>
              </w:rPr>
            </w:pPr>
            <w:r w:rsidRPr="00FD40C3">
              <w:rPr>
                <w:lang w:val="id-ID"/>
              </w:rPr>
              <w:t># lemma_ans = lemma(filter_ans)</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print("Skor Tanpa pre-processing: ", term(tokenization(kj),tokenization(jawaban)))</w:t>
            </w:r>
          </w:p>
          <w:p w14:paraId="4362C3CB" w14:textId="77777777" w:rsidR="00364E7F" w:rsidRPr="00FD40C3" w:rsidRDefault="00364E7F" w:rsidP="00364E7F">
            <w:pPr>
              <w:pStyle w:val="Code"/>
              <w:rPr>
                <w:lang w:val="id-ID"/>
              </w:rPr>
            </w:pPr>
            <w:r w:rsidRPr="00FD40C3">
              <w:rPr>
                <w:lang w:val="id-ID"/>
              </w:rPr>
              <w:t># print("Skor Menggunakan Stemming: ", term(stem_q, stem_ans))</w:t>
            </w:r>
          </w:p>
          <w:p w14:paraId="3EFE0907" w14:textId="77777777" w:rsidR="00364E7F" w:rsidRPr="00FD40C3" w:rsidRDefault="00364E7F" w:rsidP="00364E7F">
            <w:pPr>
              <w:pStyle w:val="Code"/>
              <w:rPr>
                <w:lang w:val="id-ID"/>
              </w:rPr>
            </w:pPr>
            <w:r w:rsidRPr="00FD40C3">
              <w:rPr>
                <w:lang w:val="id-ID"/>
              </w:rPr>
              <w:t># print("Skor Menggunakan Lemmatization: ", term(lemma_q, lemma_ans))</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r w:rsidRPr="00FD40C3">
              <w:rPr>
                <w:lang w:val="id-ID"/>
              </w:rPr>
              <w:t>sctScore = str(term(stem_q, stem_ans))</w:t>
            </w:r>
          </w:p>
          <w:p w14:paraId="524D359B" w14:textId="77777777" w:rsidR="00364E7F" w:rsidRPr="00FD40C3" w:rsidRDefault="00364E7F" w:rsidP="00364E7F">
            <w:pPr>
              <w:pStyle w:val="Code"/>
              <w:rPr>
                <w:lang w:val="id-ID"/>
              </w:rPr>
            </w:pPr>
            <w:r w:rsidRPr="00FD40C3">
              <w:rPr>
                <w:lang w:val="id-ID"/>
              </w:rPr>
              <w:t>newfile = open(f"{sys.argv[3]}.txt", "a")</w:t>
            </w:r>
          </w:p>
          <w:p w14:paraId="770E6BD9" w14:textId="77777777" w:rsidR="00364E7F" w:rsidRPr="00FD40C3" w:rsidRDefault="00364E7F" w:rsidP="00364E7F">
            <w:pPr>
              <w:pStyle w:val="Code"/>
              <w:rPr>
                <w:lang w:val="id-ID"/>
              </w:rPr>
            </w:pPr>
            <w:r w:rsidRPr="00FD40C3">
              <w:rPr>
                <w:lang w:val="id-ID"/>
              </w:rPr>
              <w:t># newfile.write(</w:t>
            </w:r>
          </w:p>
          <w:p w14:paraId="7F4C5D4A" w14:textId="77777777" w:rsidR="00364E7F" w:rsidRPr="00FD40C3" w:rsidRDefault="00364E7F" w:rsidP="00364E7F">
            <w:pPr>
              <w:pStyle w:val="Code"/>
              <w:rPr>
                <w:lang w:val="id-ID"/>
              </w:rPr>
            </w:pPr>
            <w:r w:rsidRPr="00FD40C3">
              <w:rPr>
                <w:lang w:val="id-ID"/>
              </w:rPr>
              <w:t>#     '{"kj":"'</w:t>
            </w:r>
          </w:p>
          <w:p w14:paraId="2FA3CAA8" w14:textId="77777777" w:rsidR="00364E7F" w:rsidRPr="00FD40C3" w:rsidRDefault="00364E7F" w:rsidP="00364E7F">
            <w:pPr>
              <w:pStyle w:val="Code"/>
              <w:rPr>
                <w:lang w:val="id-ID"/>
              </w:rPr>
            </w:pPr>
            <w:r w:rsidRPr="00FD40C3">
              <w:rPr>
                <w:lang w:val="id-ID"/>
              </w:rPr>
              <w:t>#     + case_fold_q</w:t>
            </w:r>
          </w:p>
          <w:p w14:paraId="39A262BA" w14:textId="77777777" w:rsidR="00364E7F" w:rsidRPr="00FD40C3" w:rsidRDefault="00364E7F" w:rsidP="00364E7F">
            <w:pPr>
              <w:pStyle w:val="Code"/>
              <w:rPr>
                <w:lang w:val="id-ID"/>
              </w:rPr>
            </w:pPr>
            <w:r w:rsidRPr="00FD40C3">
              <w:rPr>
                <w:lang w:val="id-ID"/>
              </w:rPr>
              <w:t>#     + '",\n"ans":"'</w:t>
            </w:r>
          </w:p>
          <w:p w14:paraId="25B24F4A" w14:textId="77777777" w:rsidR="00364E7F" w:rsidRPr="00FD40C3" w:rsidRDefault="00364E7F" w:rsidP="00364E7F">
            <w:pPr>
              <w:pStyle w:val="Code"/>
              <w:rPr>
                <w:lang w:val="id-ID"/>
              </w:rPr>
            </w:pPr>
            <w:r w:rsidRPr="00FD40C3">
              <w:rPr>
                <w:lang w:val="id-ID"/>
              </w:rPr>
              <w:t>#     + case_fold_ans</w:t>
            </w:r>
          </w:p>
          <w:p w14:paraId="44989BEE" w14:textId="77777777" w:rsidR="00364E7F" w:rsidRPr="00FD40C3" w:rsidRDefault="00364E7F" w:rsidP="00364E7F">
            <w:pPr>
              <w:pStyle w:val="Code"/>
              <w:rPr>
                <w:lang w:val="id-ID"/>
              </w:rPr>
            </w:pPr>
            <w:r w:rsidRPr="00FD40C3">
              <w:rPr>
                <w:lang w:val="id-ID"/>
              </w:rPr>
              <w:t>#     + '",\n"score":'</w:t>
            </w:r>
          </w:p>
          <w:p w14:paraId="2DA2CF55" w14:textId="77777777" w:rsidR="00364E7F" w:rsidRPr="00FD40C3" w:rsidRDefault="00364E7F" w:rsidP="00364E7F">
            <w:pPr>
              <w:pStyle w:val="Code"/>
              <w:rPr>
                <w:lang w:val="id-ID"/>
              </w:rPr>
            </w:pPr>
            <w:r w:rsidRPr="00FD40C3">
              <w:rPr>
                <w:lang w:val="id-ID"/>
              </w:rPr>
              <w:t>#     + sctScore</w:t>
            </w:r>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r w:rsidRPr="00FD40C3">
              <w:rPr>
                <w:lang w:val="id-ID"/>
              </w:rPr>
              <w:t>newfile.write(f"{sctScore}\n")</w:t>
            </w:r>
          </w:p>
          <w:p w14:paraId="4E1A3501" w14:textId="77777777" w:rsidR="00364E7F" w:rsidRPr="00FD40C3" w:rsidRDefault="00364E7F" w:rsidP="00364E7F">
            <w:pPr>
              <w:pStyle w:val="Code"/>
              <w:rPr>
                <w:lang w:val="id-ID"/>
              </w:rPr>
            </w:pPr>
            <w:r w:rsidRPr="00FD40C3">
              <w:rPr>
                <w:lang w:val="id-ID"/>
              </w:rPr>
              <w:t>newfile.close()</w:t>
            </w:r>
          </w:p>
          <w:p w14:paraId="7D027417" w14:textId="5E70453F" w:rsidR="00364E7F" w:rsidRPr="00FD40C3" w:rsidRDefault="00364E7F" w:rsidP="00364E7F">
            <w:pPr>
              <w:pStyle w:val="Code"/>
              <w:rPr>
                <w:lang w:val="id-ID"/>
              </w:rPr>
            </w:pPr>
            <w:r w:rsidRPr="00FD40C3">
              <w:rPr>
                <w:lang w:val="id-ID"/>
              </w:rPr>
              <w:t>print("done")</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r w:rsidRPr="00FD40C3">
              <w:rPr>
                <w:lang w:val="id-ID"/>
              </w:rPr>
              <w:t>import json</w:t>
            </w:r>
          </w:p>
          <w:p w14:paraId="7760B883" w14:textId="77777777" w:rsidR="00364E7F" w:rsidRPr="00FD40C3" w:rsidRDefault="00364E7F" w:rsidP="00364E7F">
            <w:pPr>
              <w:pStyle w:val="Code"/>
              <w:rPr>
                <w:lang w:val="id-ID"/>
              </w:rPr>
            </w:pPr>
            <w:r w:rsidRPr="00FD40C3">
              <w:rPr>
                <w:lang w:val="id-ID"/>
              </w:rPr>
              <w:t>import math</w:t>
            </w:r>
          </w:p>
          <w:p w14:paraId="54936C4E" w14:textId="77777777" w:rsidR="00364E7F" w:rsidRPr="00FD40C3" w:rsidRDefault="00364E7F" w:rsidP="00364E7F">
            <w:pPr>
              <w:pStyle w:val="Code"/>
              <w:rPr>
                <w:lang w:val="id-ID"/>
              </w:rPr>
            </w:pPr>
            <w:r w:rsidRPr="00FD40C3">
              <w:rPr>
                <w:lang w:val="id-ID"/>
              </w:rPr>
              <w:t>from numpy.linalg import norm</w:t>
            </w:r>
          </w:p>
          <w:p w14:paraId="36AEC9C6" w14:textId="77777777" w:rsidR="00364E7F" w:rsidRPr="00FD40C3" w:rsidRDefault="00364E7F" w:rsidP="00364E7F">
            <w:pPr>
              <w:pStyle w:val="Code"/>
              <w:rPr>
                <w:lang w:val="id-ID"/>
              </w:rPr>
            </w:pPr>
            <w:r w:rsidRPr="00FD40C3">
              <w:rPr>
                <w:lang w:val="id-ID"/>
              </w:rPr>
              <w:t>import pandas as pd</w:t>
            </w:r>
          </w:p>
          <w:p w14:paraId="6A7F77CF" w14:textId="77777777" w:rsidR="00364E7F" w:rsidRPr="00FD40C3" w:rsidRDefault="00364E7F" w:rsidP="00364E7F">
            <w:pPr>
              <w:pStyle w:val="Code"/>
              <w:rPr>
                <w:lang w:val="id-ID"/>
              </w:rPr>
            </w:pPr>
            <w:r w:rsidRPr="00FD40C3">
              <w:rPr>
                <w:lang w:val="id-ID"/>
              </w:rPr>
              <w:t>import matplotlib.pyplot as plt</w:t>
            </w:r>
          </w:p>
          <w:p w14:paraId="372439F5" w14:textId="77777777" w:rsidR="00364E7F" w:rsidRPr="00FD40C3" w:rsidRDefault="00364E7F" w:rsidP="00364E7F">
            <w:pPr>
              <w:pStyle w:val="Code"/>
              <w:rPr>
                <w:lang w:val="id-ID"/>
              </w:rPr>
            </w:pPr>
            <w:r w:rsidRPr="00FD40C3">
              <w:rPr>
                <w:lang w:val="id-ID"/>
              </w:rPr>
              <w:t>import numpy as np</w:t>
            </w:r>
          </w:p>
          <w:p w14:paraId="03D04C37" w14:textId="77777777" w:rsidR="00364E7F" w:rsidRPr="00FD40C3" w:rsidRDefault="00364E7F" w:rsidP="00364E7F">
            <w:pPr>
              <w:pStyle w:val="Code"/>
              <w:rPr>
                <w:lang w:val="id-ID"/>
              </w:rPr>
            </w:pPr>
            <w:r w:rsidRPr="00FD40C3">
              <w:rPr>
                <w:lang w:val="id-ID"/>
              </w:rPr>
              <w:t>import nltk</w:t>
            </w:r>
          </w:p>
          <w:p w14:paraId="69089625" w14:textId="77777777" w:rsidR="00364E7F" w:rsidRPr="00FD40C3" w:rsidRDefault="00364E7F" w:rsidP="00364E7F">
            <w:pPr>
              <w:pStyle w:val="Code"/>
              <w:rPr>
                <w:lang w:val="id-ID"/>
              </w:rPr>
            </w:pPr>
            <w:r w:rsidRPr="00FD40C3">
              <w:rPr>
                <w:lang w:val="id-ID"/>
              </w:rPr>
              <w:t>import re</w:t>
            </w:r>
          </w:p>
          <w:p w14:paraId="0975042D" w14:textId="77777777" w:rsidR="00364E7F" w:rsidRPr="00FD40C3" w:rsidRDefault="00364E7F" w:rsidP="00364E7F">
            <w:pPr>
              <w:pStyle w:val="Code"/>
              <w:rPr>
                <w:lang w:val="id-ID"/>
              </w:rPr>
            </w:pPr>
            <w:r w:rsidRPr="00FD40C3">
              <w:rPr>
                <w:lang w:val="id-ID"/>
              </w:rPr>
              <w:t>import sys</w:t>
            </w:r>
          </w:p>
          <w:p w14:paraId="692DFA0D" w14:textId="77777777" w:rsidR="00364E7F" w:rsidRPr="00FD40C3" w:rsidRDefault="00364E7F" w:rsidP="00364E7F">
            <w:pPr>
              <w:pStyle w:val="Code"/>
              <w:rPr>
                <w:lang w:val="id-ID"/>
              </w:rPr>
            </w:pPr>
            <w:r w:rsidRPr="00FD40C3">
              <w:rPr>
                <w:lang w:val="id-ID"/>
              </w:rPr>
              <w:t>from Sastrawi.Stemmer.StemmerFactory import StemmerFactory</w:t>
            </w:r>
          </w:p>
          <w:p w14:paraId="23DEBE69" w14:textId="77777777" w:rsidR="00364E7F" w:rsidRPr="00FD40C3" w:rsidRDefault="00364E7F" w:rsidP="00364E7F">
            <w:pPr>
              <w:pStyle w:val="Code"/>
              <w:rPr>
                <w:lang w:val="id-ID"/>
              </w:rPr>
            </w:pPr>
            <w:r w:rsidRPr="00FD40C3">
              <w:rPr>
                <w:lang w:val="id-ID"/>
              </w:rPr>
              <w:t>import string</w:t>
            </w:r>
          </w:p>
          <w:p w14:paraId="333B7506" w14:textId="77777777" w:rsidR="00364E7F" w:rsidRPr="00FD40C3" w:rsidRDefault="00364E7F" w:rsidP="00364E7F">
            <w:pPr>
              <w:pStyle w:val="Code"/>
              <w:rPr>
                <w:lang w:val="id-ID"/>
              </w:rPr>
            </w:pPr>
            <w:r w:rsidRPr="00FD40C3">
              <w:rPr>
                <w:lang w:val="id-ID"/>
              </w:rPr>
              <w:t>from string import digits</w:t>
            </w:r>
          </w:p>
          <w:p w14:paraId="0B052779" w14:textId="77777777" w:rsidR="00364E7F" w:rsidRPr="00FD40C3" w:rsidRDefault="00364E7F" w:rsidP="00364E7F">
            <w:pPr>
              <w:pStyle w:val="Code"/>
              <w:rPr>
                <w:lang w:val="id-ID"/>
              </w:rPr>
            </w:pPr>
            <w:r w:rsidRPr="00FD40C3">
              <w:rPr>
                <w:lang w:val="id-ID"/>
              </w:rPr>
              <w:t>from sklearn.pipeline import Pipeline</w:t>
            </w:r>
          </w:p>
          <w:p w14:paraId="5FC7FA96" w14:textId="77777777" w:rsidR="00364E7F" w:rsidRPr="00FD40C3" w:rsidRDefault="00364E7F" w:rsidP="00364E7F">
            <w:pPr>
              <w:pStyle w:val="Code"/>
              <w:rPr>
                <w:lang w:val="id-ID"/>
              </w:rPr>
            </w:pPr>
            <w:r w:rsidRPr="00FD40C3">
              <w:rPr>
                <w:lang w:val="id-ID"/>
              </w:rPr>
              <w:t>from spell import spell_check</w:t>
            </w:r>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from Lemma import lemmatization</w:t>
            </w:r>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print("Masukkan Kunci Jawaban:")</w:t>
            </w:r>
          </w:p>
          <w:p w14:paraId="551F7D10" w14:textId="77777777" w:rsidR="00364E7F" w:rsidRPr="00FD40C3" w:rsidRDefault="00364E7F" w:rsidP="00364E7F">
            <w:pPr>
              <w:pStyle w:val="Code"/>
              <w:rPr>
                <w:lang w:val="id-ID"/>
              </w:rPr>
            </w:pPr>
            <w:r w:rsidRPr="00FD40C3">
              <w:rPr>
                <w:lang w:val="id-ID"/>
              </w:rPr>
              <w:t>kj = sys.argv[1]</w:t>
            </w:r>
          </w:p>
          <w:p w14:paraId="340DB70A" w14:textId="77777777" w:rsidR="00364E7F" w:rsidRPr="00FD40C3" w:rsidRDefault="00364E7F" w:rsidP="00364E7F">
            <w:pPr>
              <w:pStyle w:val="Code"/>
              <w:rPr>
                <w:lang w:val="id-ID"/>
              </w:rPr>
            </w:pPr>
            <w:r w:rsidRPr="00FD40C3">
              <w:rPr>
                <w:lang w:val="id-ID"/>
              </w:rPr>
              <w:t># print("Masukkan Jawaban Siswa:")</w:t>
            </w:r>
          </w:p>
          <w:p w14:paraId="0D33C783" w14:textId="77777777" w:rsidR="00364E7F" w:rsidRPr="00FD40C3" w:rsidRDefault="00364E7F" w:rsidP="00364E7F">
            <w:pPr>
              <w:pStyle w:val="Code"/>
              <w:rPr>
                <w:lang w:val="id-ID"/>
              </w:rPr>
            </w:pPr>
            <w:r w:rsidRPr="00FD40C3">
              <w:rPr>
                <w:lang w:val="id-ID"/>
              </w:rPr>
              <w:t>jawaban = sys.argv[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r w:rsidRPr="00FD40C3">
              <w:rPr>
                <w:lang w:val="id-ID"/>
              </w:rPr>
              <w:t>def case_folding(text):</w:t>
            </w:r>
          </w:p>
          <w:p w14:paraId="6B0FE9A5" w14:textId="77777777" w:rsidR="00364E7F" w:rsidRPr="00FD40C3" w:rsidRDefault="00364E7F" w:rsidP="00364E7F">
            <w:pPr>
              <w:pStyle w:val="Code"/>
              <w:rPr>
                <w:lang w:val="id-ID"/>
              </w:rPr>
            </w:pPr>
            <w:r w:rsidRPr="00FD40C3">
              <w:rPr>
                <w:lang w:val="id-ID"/>
              </w:rPr>
              <w:t xml:space="preserve">    pattern = r"[" + string.punctuation + "]"</w:t>
            </w:r>
          </w:p>
          <w:p w14:paraId="5C834E35" w14:textId="77777777" w:rsidR="00364E7F" w:rsidRPr="00FD40C3" w:rsidRDefault="00364E7F" w:rsidP="00364E7F">
            <w:pPr>
              <w:pStyle w:val="Code"/>
              <w:rPr>
                <w:lang w:val="id-ID"/>
              </w:rPr>
            </w:pPr>
            <w:r w:rsidRPr="00FD40C3">
              <w:rPr>
                <w:lang w:val="id-ID"/>
              </w:rPr>
              <w:t xml:space="preserve">    punct = re.sub(pattern, " ", str(text))</w:t>
            </w:r>
          </w:p>
          <w:p w14:paraId="345C3D6B" w14:textId="77777777" w:rsidR="00364E7F" w:rsidRPr="00FD40C3" w:rsidRDefault="00364E7F" w:rsidP="00364E7F">
            <w:pPr>
              <w:pStyle w:val="Code"/>
              <w:rPr>
                <w:lang w:val="id-ID"/>
              </w:rPr>
            </w:pPr>
            <w:r w:rsidRPr="00FD40C3">
              <w:rPr>
                <w:lang w:val="id-ID"/>
              </w:rPr>
              <w:t xml:space="preserve">    case_fold = punct.lower()</w:t>
            </w:r>
          </w:p>
          <w:p w14:paraId="51ACF681" w14:textId="77777777" w:rsidR="00364E7F" w:rsidRPr="00FD40C3" w:rsidRDefault="00364E7F" w:rsidP="00364E7F">
            <w:pPr>
              <w:pStyle w:val="Code"/>
              <w:rPr>
                <w:lang w:val="id-ID"/>
              </w:rPr>
            </w:pPr>
            <w:r w:rsidRPr="00FD40C3">
              <w:rPr>
                <w:lang w:val="id-ID"/>
              </w:rPr>
              <w:t xml:space="preserve">    return case_fold</w:t>
            </w:r>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r w:rsidRPr="00FD40C3">
              <w:rPr>
                <w:lang w:val="id-ID"/>
              </w:rPr>
              <w:t>def spellcheck(text):</w:t>
            </w:r>
          </w:p>
          <w:p w14:paraId="7C48C299" w14:textId="77777777" w:rsidR="00364E7F" w:rsidRPr="00FD40C3" w:rsidRDefault="00364E7F" w:rsidP="00364E7F">
            <w:pPr>
              <w:pStyle w:val="Code"/>
              <w:rPr>
                <w:lang w:val="id-ID"/>
              </w:rPr>
            </w:pPr>
            <w:r w:rsidRPr="00FD40C3">
              <w:rPr>
                <w:lang w:val="id-ID"/>
              </w:rPr>
              <w:t xml:space="preserve">    text = spell_check(text)</w:t>
            </w:r>
          </w:p>
          <w:p w14:paraId="0E5E51C2" w14:textId="77777777" w:rsidR="00364E7F" w:rsidRPr="00FD40C3" w:rsidRDefault="00364E7F" w:rsidP="00364E7F">
            <w:pPr>
              <w:pStyle w:val="Code"/>
              <w:rPr>
                <w:lang w:val="id-ID"/>
              </w:rPr>
            </w:pPr>
            <w:r w:rsidRPr="00FD40C3">
              <w:rPr>
                <w:lang w:val="id-ID"/>
              </w:rPr>
              <w:t xml:space="preserve">    return text</w:t>
            </w:r>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r w:rsidRPr="00FD40C3">
              <w:rPr>
                <w:lang w:val="id-ID"/>
              </w:rPr>
              <w:t>def tokenization(text):</w:t>
            </w:r>
          </w:p>
          <w:p w14:paraId="735DE283" w14:textId="77777777" w:rsidR="00364E7F" w:rsidRPr="00FD40C3" w:rsidRDefault="00364E7F" w:rsidP="00364E7F">
            <w:pPr>
              <w:pStyle w:val="Code"/>
              <w:rPr>
                <w:lang w:val="id-ID"/>
              </w:rPr>
            </w:pPr>
            <w:r w:rsidRPr="00FD40C3">
              <w:rPr>
                <w:lang w:val="id-ID"/>
              </w:rPr>
              <w:t xml:space="preserve">    tokens = re.split(" ", text)</w:t>
            </w:r>
          </w:p>
          <w:p w14:paraId="73C7A71C" w14:textId="77777777" w:rsidR="00364E7F" w:rsidRPr="00FD40C3" w:rsidRDefault="00364E7F" w:rsidP="00364E7F">
            <w:pPr>
              <w:pStyle w:val="Code"/>
              <w:rPr>
                <w:lang w:val="id-ID"/>
              </w:rPr>
            </w:pPr>
            <w:r w:rsidRPr="00FD40C3">
              <w:rPr>
                <w:lang w:val="id-ID"/>
              </w:rPr>
              <w:t xml:space="preserve">    return tokens</w:t>
            </w:r>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r w:rsidRPr="00FD40C3">
              <w:rPr>
                <w:lang w:val="id-ID"/>
              </w:rPr>
              <w:t>def remove_digits(text):</w:t>
            </w:r>
          </w:p>
          <w:p w14:paraId="35FDD4AE" w14:textId="77777777" w:rsidR="00364E7F" w:rsidRPr="00FD40C3" w:rsidRDefault="00364E7F" w:rsidP="00364E7F">
            <w:pPr>
              <w:pStyle w:val="Code"/>
              <w:rPr>
                <w:lang w:val="id-ID"/>
              </w:rPr>
            </w:pPr>
            <w:r w:rsidRPr="00FD40C3">
              <w:rPr>
                <w:lang w:val="id-ID"/>
              </w:rPr>
              <w:t xml:space="preserve">    text = [item for item in text if item.isalpha()]</w:t>
            </w:r>
          </w:p>
          <w:p w14:paraId="65D4E955" w14:textId="77777777" w:rsidR="00364E7F" w:rsidRPr="00FD40C3" w:rsidRDefault="00364E7F" w:rsidP="00364E7F">
            <w:pPr>
              <w:pStyle w:val="Code"/>
              <w:rPr>
                <w:lang w:val="id-ID"/>
              </w:rPr>
            </w:pPr>
            <w:r w:rsidRPr="00FD40C3">
              <w:rPr>
                <w:lang w:val="id-ID"/>
              </w:rPr>
              <w:t xml:space="preserve">    return text</w:t>
            </w:r>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r w:rsidRPr="00FD40C3">
              <w:rPr>
                <w:lang w:val="id-ID"/>
              </w:rPr>
              <w:t>sw = nltk.corpus.stopwords.words("indonesian")</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r w:rsidRPr="00FD40C3">
              <w:rPr>
                <w:lang w:val="id-ID"/>
              </w:rPr>
              <w:t>def remove_SW(text):</w:t>
            </w:r>
          </w:p>
          <w:p w14:paraId="52FC6364" w14:textId="77777777" w:rsidR="00364E7F" w:rsidRPr="00FD40C3" w:rsidRDefault="00364E7F" w:rsidP="00364E7F">
            <w:pPr>
              <w:pStyle w:val="Code"/>
              <w:rPr>
                <w:lang w:val="id-ID"/>
              </w:rPr>
            </w:pPr>
            <w:r w:rsidRPr="00FD40C3">
              <w:rPr>
                <w:lang w:val="id-ID"/>
              </w:rPr>
              <w:t xml:space="preserve">    text = [item for item in text if not item in sw]</w:t>
            </w:r>
          </w:p>
          <w:p w14:paraId="377DE06D" w14:textId="77777777" w:rsidR="00364E7F" w:rsidRPr="00FD40C3" w:rsidRDefault="00364E7F" w:rsidP="00364E7F">
            <w:pPr>
              <w:pStyle w:val="Code"/>
              <w:rPr>
                <w:lang w:val="id-ID"/>
              </w:rPr>
            </w:pPr>
            <w:r w:rsidRPr="00FD40C3">
              <w:rPr>
                <w:lang w:val="id-ID"/>
              </w:rPr>
              <w:t xml:space="preserve">    return text</w:t>
            </w:r>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r w:rsidRPr="00FD40C3">
              <w:rPr>
                <w:lang w:val="id-ID"/>
              </w:rPr>
              <w:t>factory = StemmerFactory()</w:t>
            </w:r>
          </w:p>
          <w:p w14:paraId="75F31160" w14:textId="77777777" w:rsidR="00364E7F" w:rsidRPr="00FD40C3" w:rsidRDefault="00364E7F" w:rsidP="00364E7F">
            <w:pPr>
              <w:pStyle w:val="Code"/>
              <w:rPr>
                <w:lang w:val="id-ID"/>
              </w:rPr>
            </w:pPr>
            <w:r w:rsidRPr="00FD40C3">
              <w:rPr>
                <w:lang w:val="id-ID"/>
              </w:rPr>
              <w:t>stemmer = factory.create_stemmer()</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r w:rsidRPr="00FD40C3">
              <w:rPr>
                <w:lang w:val="id-ID"/>
              </w:rPr>
              <w:lastRenderedPageBreak/>
              <w:t>def stemming(text):</w:t>
            </w:r>
          </w:p>
          <w:p w14:paraId="768DB636" w14:textId="77777777" w:rsidR="00364E7F" w:rsidRPr="00FD40C3" w:rsidRDefault="00364E7F" w:rsidP="00364E7F">
            <w:pPr>
              <w:pStyle w:val="Code"/>
              <w:rPr>
                <w:lang w:val="id-ID"/>
              </w:rPr>
            </w:pPr>
            <w:r w:rsidRPr="00FD40C3">
              <w:rPr>
                <w:lang w:val="id-ID"/>
              </w:rPr>
              <w:t xml:space="preserve">    text = [stemmer.stem(item) for item in text]</w:t>
            </w:r>
          </w:p>
          <w:p w14:paraId="3594215D" w14:textId="77777777" w:rsidR="00364E7F" w:rsidRPr="00FD40C3" w:rsidRDefault="00364E7F" w:rsidP="00364E7F">
            <w:pPr>
              <w:pStyle w:val="Code"/>
              <w:rPr>
                <w:lang w:val="id-ID"/>
              </w:rPr>
            </w:pPr>
            <w:r w:rsidRPr="00FD40C3">
              <w:rPr>
                <w:lang w:val="id-ID"/>
              </w:rPr>
              <w:t xml:space="preserve">    return text</w:t>
            </w:r>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def lemma(text):</w:t>
            </w:r>
          </w:p>
          <w:p w14:paraId="484EB1E3" w14:textId="77777777" w:rsidR="00364E7F" w:rsidRPr="00FD40C3" w:rsidRDefault="00364E7F" w:rsidP="00364E7F">
            <w:pPr>
              <w:pStyle w:val="Code"/>
              <w:rPr>
                <w:lang w:val="id-ID"/>
              </w:rPr>
            </w:pPr>
            <w:r w:rsidRPr="00FD40C3">
              <w:rPr>
                <w:lang w:val="id-ID"/>
              </w:rPr>
              <w:t>#     text = lemmatization(text)</w:t>
            </w:r>
          </w:p>
          <w:p w14:paraId="0E0B3593" w14:textId="77777777" w:rsidR="00364E7F" w:rsidRPr="00FD40C3" w:rsidRDefault="00364E7F" w:rsidP="00364E7F">
            <w:pPr>
              <w:pStyle w:val="Code"/>
              <w:rPr>
                <w:lang w:val="id-ID"/>
              </w:rPr>
            </w:pPr>
            <w:r w:rsidRPr="00FD40C3">
              <w:rPr>
                <w:lang w:val="id-ID"/>
              </w:rPr>
              <w:t>#     return text</w:t>
            </w:r>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r w:rsidRPr="00FD40C3">
              <w:rPr>
                <w:lang w:val="id-ID"/>
              </w:rPr>
              <w:t>def term(q, ans):</w:t>
            </w:r>
          </w:p>
          <w:p w14:paraId="02B24D02" w14:textId="77777777" w:rsidR="00364E7F" w:rsidRPr="00FD40C3" w:rsidRDefault="00364E7F" w:rsidP="00364E7F">
            <w:pPr>
              <w:pStyle w:val="Code"/>
              <w:rPr>
                <w:lang w:val="id-ID"/>
              </w:rPr>
            </w:pPr>
            <w:r w:rsidRPr="00FD40C3">
              <w:rPr>
                <w:lang w:val="id-ID"/>
              </w:rPr>
              <w:t xml:space="preserve">    for i in q:</w:t>
            </w:r>
          </w:p>
          <w:p w14:paraId="0D410259" w14:textId="77777777" w:rsidR="00364E7F" w:rsidRPr="00FD40C3" w:rsidRDefault="00364E7F" w:rsidP="00364E7F">
            <w:pPr>
              <w:pStyle w:val="Code"/>
              <w:rPr>
                <w:lang w:val="id-ID"/>
              </w:rPr>
            </w:pPr>
            <w:r w:rsidRPr="00FD40C3">
              <w:rPr>
                <w:lang w:val="id-ID"/>
              </w:rPr>
              <w:t xml:space="preserve">        if i == "":</w:t>
            </w:r>
          </w:p>
          <w:p w14:paraId="1203C1CA" w14:textId="77777777" w:rsidR="00364E7F" w:rsidRPr="00FD40C3" w:rsidRDefault="00364E7F" w:rsidP="00364E7F">
            <w:pPr>
              <w:pStyle w:val="Code"/>
              <w:rPr>
                <w:lang w:val="id-ID"/>
              </w:rPr>
            </w:pPr>
            <w:r w:rsidRPr="00FD40C3">
              <w:rPr>
                <w:lang w:val="id-ID"/>
              </w:rPr>
              <w:t xml:space="preserve">            q.remove("")</w:t>
            </w:r>
          </w:p>
          <w:p w14:paraId="352E285C" w14:textId="77777777" w:rsidR="00364E7F" w:rsidRPr="00FD40C3" w:rsidRDefault="00364E7F" w:rsidP="00364E7F">
            <w:pPr>
              <w:pStyle w:val="Code"/>
              <w:rPr>
                <w:lang w:val="id-ID"/>
              </w:rPr>
            </w:pPr>
            <w:r w:rsidRPr="00FD40C3">
              <w:rPr>
                <w:lang w:val="id-ID"/>
              </w:rPr>
              <w:t xml:space="preserve">    for i in ans:</w:t>
            </w:r>
          </w:p>
          <w:p w14:paraId="46CF0EAD" w14:textId="77777777" w:rsidR="00364E7F" w:rsidRPr="00FD40C3" w:rsidRDefault="00364E7F" w:rsidP="00364E7F">
            <w:pPr>
              <w:pStyle w:val="Code"/>
              <w:rPr>
                <w:lang w:val="id-ID"/>
              </w:rPr>
            </w:pPr>
            <w:r w:rsidRPr="00FD40C3">
              <w:rPr>
                <w:lang w:val="id-ID"/>
              </w:rPr>
              <w:t xml:space="preserve">        if i == "":</w:t>
            </w:r>
          </w:p>
          <w:p w14:paraId="1072DC5A" w14:textId="77777777" w:rsidR="00364E7F" w:rsidRPr="00FD40C3" w:rsidRDefault="00364E7F" w:rsidP="00364E7F">
            <w:pPr>
              <w:pStyle w:val="Code"/>
              <w:rPr>
                <w:lang w:val="id-ID"/>
              </w:rPr>
            </w:pPr>
            <w:r w:rsidRPr="00FD40C3">
              <w:rPr>
                <w:lang w:val="id-ID"/>
              </w:rPr>
              <w:t xml:space="preserve">            ans.remove("")</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BoWQ = set(q)</w:t>
            </w:r>
          </w:p>
          <w:p w14:paraId="7230D711" w14:textId="77777777" w:rsidR="00364E7F" w:rsidRPr="00FD40C3" w:rsidRDefault="00364E7F" w:rsidP="00364E7F">
            <w:pPr>
              <w:pStyle w:val="Code"/>
              <w:rPr>
                <w:lang w:val="id-ID"/>
              </w:rPr>
            </w:pPr>
            <w:r w:rsidRPr="00FD40C3">
              <w:rPr>
                <w:lang w:val="id-ID"/>
              </w:rPr>
              <w:t xml:space="preserve">    BoWA = set(ans)</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uniqueWords = BoWQ.union(BoWA)</w:t>
            </w:r>
          </w:p>
          <w:p w14:paraId="7C22360F" w14:textId="77777777" w:rsidR="00364E7F" w:rsidRPr="00FD40C3" w:rsidRDefault="00364E7F" w:rsidP="00364E7F">
            <w:pPr>
              <w:pStyle w:val="Code"/>
              <w:rPr>
                <w:lang w:val="id-ID"/>
              </w:rPr>
            </w:pPr>
            <w:r w:rsidRPr="00FD40C3">
              <w:rPr>
                <w:lang w:val="id-ID"/>
              </w:rPr>
              <w:t xml:space="preserve">    # print(uniqueWords)</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numOfWordsQ = dict.fromkeys(uniqueWords, 0)</w:t>
            </w:r>
          </w:p>
          <w:p w14:paraId="4A41A89D" w14:textId="77777777" w:rsidR="00364E7F" w:rsidRPr="00FD40C3" w:rsidRDefault="00364E7F" w:rsidP="00364E7F">
            <w:pPr>
              <w:pStyle w:val="Code"/>
              <w:rPr>
                <w:lang w:val="id-ID"/>
              </w:rPr>
            </w:pPr>
            <w:r w:rsidRPr="00FD40C3">
              <w:rPr>
                <w:lang w:val="id-ID"/>
              </w:rPr>
              <w:t xml:space="preserve">    for word in q:</w:t>
            </w:r>
          </w:p>
          <w:p w14:paraId="53EE6188" w14:textId="77777777" w:rsidR="00364E7F" w:rsidRPr="00FD40C3" w:rsidRDefault="00364E7F" w:rsidP="00364E7F">
            <w:pPr>
              <w:pStyle w:val="Code"/>
              <w:rPr>
                <w:lang w:val="id-ID"/>
              </w:rPr>
            </w:pPr>
            <w:r w:rsidRPr="00FD40C3">
              <w:rPr>
                <w:lang w:val="id-ID"/>
              </w:rPr>
              <w:t xml:space="preserve">        numOfWordsQ[word]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numOfWordsA = dict.fromkeys(uniqueWords, 0)</w:t>
            </w:r>
          </w:p>
          <w:p w14:paraId="692D942D" w14:textId="77777777" w:rsidR="00364E7F" w:rsidRPr="00FD40C3" w:rsidRDefault="00364E7F" w:rsidP="00364E7F">
            <w:pPr>
              <w:pStyle w:val="Code"/>
              <w:rPr>
                <w:lang w:val="id-ID"/>
              </w:rPr>
            </w:pPr>
            <w:r w:rsidRPr="00FD40C3">
              <w:rPr>
                <w:lang w:val="id-ID"/>
              </w:rPr>
              <w:t xml:space="preserve">    for word in ans:</w:t>
            </w:r>
          </w:p>
          <w:p w14:paraId="149A7B49" w14:textId="77777777" w:rsidR="00364E7F" w:rsidRPr="00FD40C3" w:rsidRDefault="00364E7F" w:rsidP="00364E7F">
            <w:pPr>
              <w:pStyle w:val="Code"/>
              <w:rPr>
                <w:lang w:val="id-ID"/>
              </w:rPr>
            </w:pPr>
            <w:r w:rsidRPr="00FD40C3">
              <w:rPr>
                <w:lang w:val="id-ID"/>
              </w:rPr>
              <w:t xml:space="preserve">        numOfWordsA[word]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print('Unique words', numOfWordsA)</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pd.DataFrame([numOfWordsQ, numOfWordsA])</w:t>
            </w:r>
          </w:p>
          <w:p w14:paraId="025FE37D" w14:textId="77777777" w:rsidR="00364E7F" w:rsidRPr="00FD40C3" w:rsidRDefault="00364E7F" w:rsidP="00364E7F">
            <w:pPr>
              <w:pStyle w:val="Code"/>
              <w:rPr>
                <w:lang w:val="id-ID"/>
              </w:rPr>
            </w:pPr>
            <w:r w:rsidRPr="00FD40C3">
              <w:rPr>
                <w:lang w:val="id-ID"/>
              </w:rPr>
              <w:t xml:space="preserve">    term = term.transpose()</w:t>
            </w:r>
          </w:p>
          <w:p w14:paraId="33A6F2ED" w14:textId="77777777" w:rsidR="00364E7F" w:rsidRPr="00FD40C3" w:rsidRDefault="00364E7F" w:rsidP="00364E7F">
            <w:pPr>
              <w:pStyle w:val="Code"/>
              <w:rPr>
                <w:lang w:val="id-ID"/>
              </w:rPr>
            </w:pPr>
            <w:r w:rsidRPr="00FD40C3">
              <w:rPr>
                <w:lang w:val="id-ID"/>
              </w:rPr>
              <w:t xml:space="preserve">    term.columns = ["TF_Q", "TF_Ans"]</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display(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dfQ = dict.fromkeys(uniqueWords, 0)</w:t>
            </w:r>
          </w:p>
          <w:p w14:paraId="4D013B21" w14:textId="77777777" w:rsidR="00364E7F" w:rsidRPr="00FD40C3" w:rsidRDefault="00364E7F" w:rsidP="00364E7F">
            <w:pPr>
              <w:pStyle w:val="Code"/>
              <w:rPr>
                <w:lang w:val="id-ID"/>
              </w:rPr>
            </w:pPr>
            <w:r w:rsidRPr="00FD40C3">
              <w:rPr>
                <w:lang w:val="id-ID"/>
              </w:rPr>
              <w:t xml:space="preserve">    for word in BoWQ:</w:t>
            </w:r>
          </w:p>
          <w:p w14:paraId="434644DE" w14:textId="77777777" w:rsidR="00364E7F" w:rsidRPr="00FD40C3" w:rsidRDefault="00364E7F" w:rsidP="00364E7F">
            <w:pPr>
              <w:pStyle w:val="Code"/>
              <w:rPr>
                <w:lang w:val="id-ID"/>
              </w:rPr>
            </w:pPr>
            <w:r w:rsidRPr="00FD40C3">
              <w:rPr>
                <w:lang w:val="id-ID"/>
              </w:rPr>
              <w:t xml:space="preserve">        dfQ[word]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dfA = dict.fromkeys(uniqueWords, 0)</w:t>
            </w:r>
          </w:p>
          <w:p w14:paraId="2B2FFCFD" w14:textId="77777777" w:rsidR="00364E7F" w:rsidRPr="00FD40C3" w:rsidRDefault="00364E7F" w:rsidP="00364E7F">
            <w:pPr>
              <w:pStyle w:val="Code"/>
              <w:rPr>
                <w:lang w:val="id-ID"/>
              </w:rPr>
            </w:pPr>
            <w:r w:rsidRPr="00FD40C3">
              <w:rPr>
                <w:lang w:val="id-ID"/>
              </w:rPr>
              <w:t xml:space="preserve">    for word in BoWA:</w:t>
            </w:r>
          </w:p>
          <w:p w14:paraId="6B093D17" w14:textId="77777777" w:rsidR="00364E7F" w:rsidRPr="00FD40C3" w:rsidRDefault="00364E7F" w:rsidP="00364E7F">
            <w:pPr>
              <w:pStyle w:val="Code"/>
              <w:rPr>
                <w:lang w:val="id-ID"/>
              </w:rPr>
            </w:pPr>
            <w:r w:rsidRPr="00FD40C3">
              <w:rPr>
                <w:lang w:val="id-ID"/>
              </w:rPr>
              <w:t xml:space="preserve">        dfA[word]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dfQ.values()</w:t>
            </w:r>
          </w:p>
          <w:p w14:paraId="39B2A7BC" w14:textId="77777777" w:rsidR="00364E7F" w:rsidRPr="00FD40C3" w:rsidRDefault="00364E7F" w:rsidP="00364E7F">
            <w:pPr>
              <w:pStyle w:val="Code"/>
              <w:rPr>
                <w:lang w:val="id-ID"/>
              </w:rPr>
            </w:pPr>
            <w:r w:rsidRPr="00FD40C3">
              <w:rPr>
                <w:lang w:val="id-ID"/>
              </w:rPr>
              <w:t xml:space="preserve">    term["DF_A"] = dfA.values()</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for i in range(len(uniqueWords)):</w:t>
            </w:r>
          </w:p>
          <w:p w14:paraId="67770935" w14:textId="77777777" w:rsidR="00364E7F" w:rsidRPr="00FD40C3" w:rsidRDefault="00364E7F" w:rsidP="00364E7F">
            <w:pPr>
              <w:pStyle w:val="Code"/>
              <w:rPr>
                <w:lang w:val="id-ID"/>
              </w:rPr>
            </w:pPr>
            <w:r w:rsidRPr="00FD40C3">
              <w:rPr>
                <w:lang w:val="id-ID"/>
              </w:rPr>
              <w:t xml:space="preserve">        DF.append(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display(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idfDict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for i in range(len(term["DF"])):</w:t>
            </w:r>
          </w:p>
          <w:p w14:paraId="44774D40" w14:textId="77777777" w:rsidR="00364E7F" w:rsidRPr="00FD40C3" w:rsidRDefault="00364E7F" w:rsidP="00364E7F">
            <w:pPr>
              <w:pStyle w:val="Code"/>
              <w:rPr>
                <w:lang w:val="id-ID"/>
              </w:rPr>
            </w:pPr>
            <w:r w:rsidRPr="00FD40C3">
              <w:rPr>
                <w:lang w:val="id-ID"/>
              </w:rPr>
              <w:t xml:space="preserve">        idfDict.append(math.log10((2 + 1) / (term["DF"][i] + 1)) + 1)</w:t>
            </w:r>
          </w:p>
          <w:p w14:paraId="2FDB7627" w14:textId="77777777" w:rsidR="00364E7F" w:rsidRPr="00FD40C3" w:rsidRDefault="00364E7F" w:rsidP="00364E7F">
            <w:pPr>
              <w:pStyle w:val="Code"/>
              <w:rPr>
                <w:lang w:val="id-ID"/>
              </w:rPr>
            </w:pPr>
            <w:r w:rsidRPr="00FD40C3">
              <w:rPr>
                <w:lang w:val="id-ID"/>
              </w:rPr>
              <w:t xml:space="preserve">        # print(idfDict)</w:t>
            </w:r>
          </w:p>
          <w:p w14:paraId="11509136" w14:textId="77777777" w:rsidR="00364E7F" w:rsidRPr="00FD40C3" w:rsidRDefault="00364E7F" w:rsidP="00364E7F">
            <w:pPr>
              <w:pStyle w:val="Code"/>
              <w:rPr>
                <w:lang w:val="id-ID"/>
              </w:rPr>
            </w:pPr>
            <w:r w:rsidRPr="00FD40C3">
              <w:rPr>
                <w:lang w:val="id-ID"/>
              </w:rPr>
              <w:t xml:space="preserve">    term["IDF"] = idfDict</w:t>
            </w:r>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display(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tfidfQ = []</w:t>
            </w:r>
          </w:p>
          <w:p w14:paraId="7872ED5B" w14:textId="77777777" w:rsidR="00364E7F" w:rsidRPr="00FD40C3" w:rsidRDefault="00364E7F" w:rsidP="00364E7F">
            <w:pPr>
              <w:pStyle w:val="Code"/>
              <w:rPr>
                <w:lang w:val="id-ID"/>
              </w:rPr>
            </w:pPr>
            <w:r w:rsidRPr="00FD40C3">
              <w:rPr>
                <w:lang w:val="id-ID"/>
              </w:rPr>
              <w:t xml:space="preserve">    tfidfA = []</w:t>
            </w:r>
          </w:p>
          <w:p w14:paraId="6C08BAE9" w14:textId="77777777" w:rsidR="00364E7F" w:rsidRPr="00FD40C3" w:rsidRDefault="00364E7F" w:rsidP="00364E7F">
            <w:pPr>
              <w:pStyle w:val="Code"/>
              <w:rPr>
                <w:lang w:val="id-ID"/>
              </w:rPr>
            </w:pPr>
            <w:r w:rsidRPr="00FD40C3">
              <w:rPr>
                <w:lang w:val="id-ID"/>
              </w:rPr>
              <w:t xml:space="preserve">    for i in range(len(uniqueWords)):</w:t>
            </w:r>
          </w:p>
          <w:p w14:paraId="25F76A6B" w14:textId="77777777" w:rsidR="00364E7F" w:rsidRPr="00FD40C3" w:rsidRDefault="00364E7F" w:rsidP="00364E7F">
            <w:pPr>
              <w:pStyle w:val="Code"/>
              <w:rPr>
                <w:lang w:val="id-ID"/>
              </w:rPr>
            </w:pPr>
            <w:r w:rsidRPr="00FD40C3">
              <w:rPr>
                <w:lang w:val="id-ID"/>
              </w:rPr>
              <w:t xml:space="preserve">        tfidfQ.append(term["TF_Q"][i] * term["IDF"][i])</w:t>
            </w:r>
          </w:p>
          <w:p w14:paraId="1FBA4265" w14:textId="77777777" w:rsidR="00364E7F" w:rsidRPr="00FD40C3" w:rsidRDefault="00364E7F" w:rsidP="00364E7F">
            <w:pPr>
              <w:pStyle w:val="Code"/>
              <w:rPr>
                <w:lang w:val="id-ID"/>
              </w:rPr>
            </w:pPr>
            <w:r w:rsidRPr="00FD40C3">
              <w:rPr>
                <w:lang w:val="id-ID"/>
              </w:rPr>
              <w:t xml:space="preserve">        tfidfA.append(term["TF_Ans"][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np.array(tfidfQ)</w:t>
            </w:r>
          </w:p>
          <w:p w14:paraId="36F9E64A" w14:textId="77777777" w:rsidR="00364E7F" w:rsidRPr="00FD40C3" w:rsidRDefault="00364E7F" w:rsidP="00364E7F">
            <w:pPr>
              <w:pStyle w:val="Code"/>
              <w:rPr>
                <w:lang w:val="id-ID"/>
              </w:rPr>
            </w:pPr>
            <w:r w:rsidRPr="00FD40C3">
              <w:rPr>
                <w:lang w:val="id-ID"/>
              </w:rPr>
              <w:t xml:space="preserve">    term["TF-IDF_A"] = np.array(tfidfA)</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if math.isnan(cosine):</w:t>
            </w:r>
          </w:p>
          <w:p w14:paraId="1E508B7B" w14:textId="77777777" w:rsidR="00364E7F" w:rsidRPr="00FD40C3" w:rsidRDefault="00364E7F" w:rsidP="00364E7F">
            <w:pPr>
              <w:pStyle w:val="Code"/>
              <w:rPr>
                <w:lang w:val="id-ID"/>
              </w:rPr>
            </w:pPr>
            <w:r w:rsidRPr="00FD40C3">
              <w:rPr>
                <w:lang w:val="id-ID"/>
              </w:rPr>
              <w:t xml:space="preserve">        cosine = 0</w:t>
            </w:r>
          </w:p>
          <w:p w14:paraId="1303BFCF" w14:textId="77777777" w:rsidR="00364E7F" w:rsidRPr="00FD40C3" w:rsidRDefault="00364E7F" w:rsidP="00364E7F">
            <w:pPr>
              <w:pStyle w:val="Code"/>
              <w:rPr>
                <w:lang w:val="id-ID"/>
              </w:rPr>
            </w:pPr>
            <w:r w:rsidRPr="00FD40C3">
              <w:rPr>
                <w:lang w:val="id-ID"/>
              </w:rPr>
              <w:t xml:space="preserve">    skor = round((cosine * 100), 2)</w:t>
            </w:r>
          </w:p>
          <w:p w14:paraId="11E21EAD" w14:textId="77777777" w:rsidR="00364E7F" w:rsidRPr="00FD40C3" w:rsidRDefault="00364E7F" w:rsidP="00364E7F">
            <w:pPr>
              <w:pStyle w:val="Code"/>
              <w:rPr>
                <w:lang w:val="id-ID"/>
              </w:rPr>
            </w:pPr>
            <w:r w:rsidRPr="00FD40C3">
              <w:rPr>
                <w:lang w:val="id-ID"/>
              </w:rPr>
              <w:t xml:space="preserve">    return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r w:rsidRPr="00FD40C3">
              <w:rPr>
                <w:lang w:val="id-ID"/>
              </w:rPr>
              <w:t>case_fold_q = case_folding(kj)</w:t>
            </w:r>
          </w:p>
          <w:p w14:paraId="405128B2" w14:textId="77777777" w:rsidR="00364E7F" w:rsidRPr="00FD40C3" w:rsidRDefault="00364E7F" w:rsidP="00364E7F">
            <w:pPr>
              <w:pStyle w:val="Code"/>
              <w:rPr>
                <w:lang w:val="id-ID"/>
              </w:rPr>
            </w:pPr>
            <w:r w:rsidRPr="00FD40C3">
              <w:rPr>
                <w:lang w:val="id-ID"/>
              </w:rPr>
              <w:t>case_fold_ans = case_folding(jawaban)</w:t>
            </w:r>
          </w:p>
          <w:p w14:paraId="0493146D" w14:textId="77777777" w:rsidR="00364E7F" w:rsidRPr="00FD40C3" w:rsidRDefault="00364E7F" w:rsidP="00364E7F">
            <w:pPr>
              <w:pStyle w:val="Code"/>
              <w:rPr>
                <w:lang w:val="id-ID"/>
              </w:rPr>
            </w:pPr>
            <w:r w:rsidRPr="00FD40C3">
              <w:rPr>
                <w:lang w:val="id-ID"/>
              </w:rPr>
              <w:t>spell_q = spell_check(case_fold_q)</w:t>
            </w:r>
          </w:p>
          <w:p w14:paraId="19835252" w14:textId="77777777" w:rsidR="00364E7F" w:rsidRPr="00FD40C3" w:rsidRDefault="00364E7F" w:rsidP="00364E7F">
            <w:pPr>
              <w:pStyle w:val="Code"/>
              <w:rPr>
                <w:lang w:val="id-ID"/>
              </w:rPr>
            </w:pPr>
            <w:r w:rsidRPr="00FD40C3">
              <w:rPr>
                <w:lang w:val="id-ID"/>
              </w:rPr>
              <w:t>spell_ans = spell_check(case_fold_ans)</w:t>
            </w:r>
          </w:p>
          <w:p w14:paraId="5DF9DA85" w14:textId="77777777" w:rsidR="00364E7F" w:rsidRPr="00FD40C3" w:rsidRDefault="00364E7F" w:rsidP="00364E7F">
            <w:pPr>
              <w:pStyle w:val="Code"/>
              <w:rPr>
                <w:lang w:val="id-ID"/>
              </w:rPr>
            </w:pPr>
            <w:r w:rsidRPr="00FD40C3">
              <w:rPr>
                <w:lang w:val="id-ID"/>
              </w:rPr>
              <w:t>token_q = tokenization(spell_q)</w:t>
            </w:r>
          </w:p>
          <w:p w14:paraId="55410C23" w14:textId="77777777" w:rsidR="00364E7F" w:rsidRPr="00FD40C3" w:rsidRDefault="00364E7F" w:rsidP="00364E7F">
            <w:pPr>
              <w:pStyle w:val="Code"/>
              <w:rPr>
                <w:lang w:val="id-ID"/>
              </w:rPr>
            </w:pPr>
            <w:r w:rsidRPr="00FD40C3">
              <w:rPr>
                <w:lang w:val="id-ID"/>
              </w:rPr>
              <w:t>token_ans = tokenization(spell_ans)</w:t>
            </w:r>
          </w:p>
          <w:p w14:paraId="3B7B832A" w14:textId="77777777" w:rsidR="00364E7F" w:rsidRPr="00FD40C3" w:rsidRDefault="00364E7F" w:rsidP="00364E7F">
            <w:pPr>
              <w:pStyle w:val="Code"/>
              <w:rPr>
                <w:lang w:val="id-ID"/>
              </w:rPr>
            </w:pPr>
            <w:r w:rsidRPr="00FD40C3">
              <w:rPr>
                <w:lang w:val="id-ID"/>
              </w:rPr>
              <w:t>token_q = remove_digits(token_q)</w:t>
            </w:r>
          </w:p>
          <w:p w14:paraId="0C63C40B" w14:textId="77777777" w:rsidR="00364E7F" w:rsidRPr="00FD40C3" w:rsidRDefault="00364E7F" w:rsidP="00364E7F">
            <w:pPr>
              <w:pStyle w:val="Code"/>
              <w:rPr>
                <w:lang w:val="id-ID"/>
              </w:rPr>
            </w:pPr>
            <w:r w:rsidRPr="00FD40C3">
              <w:rPr>
                <w:lang w:val="id-ID"/>
              </w:rPr>
              <w:t>token_ans = remove_digits(token_ans)</w:t>
            </w:r>
          </w:p>
          <w:p w14:paraId="6A648F0B" w14:textId="77777777" w:rsidR="00364E7F" w:rsidRPr="00FD40C3" w:rsidRDefault="00364E7F" w:rsidP="00364E7F">
            <w:pPr>
              <w:pStyle w:val="Code"/>
              <w:rPr>
                <w:lang w:val="id-ID"/>
              </w:rPr>
            </w:pPr>
            <w:r w:rsidRPr="00FD40C3">
              <w:rPr>
                <w:lang w:val="id-ID"/>
              </w:rPr>
              <w:t>filter_q = remove_SW(token_q)</w:t>
            </w:r>
          </w:p>
          <w:p w14:paraId="2ED089EA" w14:textId="77777777" w:rsidR="00364E7F" w:rsidRPr="00FD40C3" w:rsidRDefault="00364E7F" w:rsidP="00364E7F">
            <w:pPr>
              <w:pStyle w:val="Code"/>
              <w:rPr>
                <w:lang w:val="id-ID"/>
              </w:rPr>
            </w:pPr>
            <w:r w:rsidRPr="00FD40C3">
              <w:rPr>
                <w:lang w:val="id-ID"/>
              </w:rPr>
              <w:t>filter_ans = remove_SW(token_ans)</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r w:rsidRPr="00FD40C3">
              <w:rPr>
                <w:lang w:val="id-ID"/>
              </w:rPr>
              <w:t>stem_q = stemming(filter_q)</w:t>
            </w:r>
          </w:p>
          <w:p w14:paraId="4029283B" w14:textId="77777777" w:rsidR="00364E7F" w:rsidRPr="00FD40C3" w:rsidRDefault="00364E7F" w:rsidP="00364E7F">
            <w:pPr>
              <w:pStyle w:val="Code"/>
              <w:rPr>
                <w:lang w:val="id-ID"/>
              </w:rPr>
            </w:pPr>
            <w:r w:rsidRPr="00FD40C3">
              <w:rPr>
                <w:lang w:val="id-ID"/>
              </w:rPr>
              <w:t>stem_ans = stemming(filter_ans)</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lemma_q = lemma(filter_q)</w:t>
            </w:r>
          </w:p>
          <w:p w14:paraId="61A14EB7" w14:textId="77777777" w:rsidR="00364E7F" w:rsidRPr="00FD40C3" w:rsidRDefault="00364E7F" w:rsidP="00364E7F">
            <w:pPr>
              <w:pStyle w:val="Code"/>
              <w:rPr>
                <w:lang w:val="id-ID"/>
              </w:rPr>
            </w:pPr>
            <w:r w:rsidRPr="00FD40C3">
              <w:rPr>
                <w:lang w:val="id-ID"/>
              </w:rPr>
              <w:t># lemma_ans = lemma(filter_ans)</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print("Skor Tanpa pre-processing: ", term(tokenization(kj),tokenization(jawaban)))</w:t>
            </w:r>
          </w:p>
          <w:p w14:paraId="28397999" w14:textId="77777777" w:rsidR="00364E7F" w:rsidRPr="00FD40C3" w:rsidRDefault="00364E7F" w:rsidP="00364E7F">
            <w:pPr>
              <w:pStyle w:val="Code"/>
              <w:rPr>
                <w:lang w:val="id-ID"/>
              </w:rPr>
            </w:pPr>
            <w:r w:rsidRPr="00FD40C3">
              <w:rPr>
                <w:lang w:val="id-ID"/>
              </w:rPr>
              <w:t># print("Skor Menggunakan Stemming: ", term(stem_q, stem_ans))</w:t>
            </w:r>
          </w:p>
          <w:p w14:paraId="3FFA9C80" w14:textId="77777777" w:rsidR="00364E7F" w:rsidRPr="00FD40C3" w:rsidRDefault="00364E7F" w:rsidP="00364E7F">
            <w:pPr>
              <w:pStyle w:val="Code"/>
              <w:rPr>
                <w:lang w:val="id-ID"/>
              </w:rPr>
            </w:pPr>
            <w:r w:rsidRPr="00FD40C3">
              <w:rPr>
                <w:lang w:val="id-ID"/>
              </w:rPr>
              <w:t># print("Skor Menggunakan Lemmatization: ", term(lemma_q, lemma_ans))</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r w:rsidRPr="00FD40C3">
              <w:rPr>
                <w:lang w:val="id-ID"/>
              </w:rPr>
              <w:t>sctScore = str(term(stem_q, stem_ans))</w:t>
            </w:r>
          </w:p>
          <w:p w14:paraId="594DD354" w14:textId="77777777" w:rsidR="00364E7F" w:rsidRPr="00FD40C3" w:rsidRDefault="00364E7F" w:rsidP="00364E7F">
            <w:pPr>
              <w:pStyle w:val="Code"/>
              <w:rPr>
                <w:lang w:val="id-ID"/>
              </w:rPr>
            </w:pPr>
            <w:r w:rsidRPr="00FD40C3">
              <w:rPr>
                <w:lang w:val="id-ID"/>
              </w:rPr>
              <w:t># newfile = open(f"{sys.argv[3]}.txt", "a")</w:t>
            </w:r>
          </w:p>
          <w:p w14:paraId="19B133AE" w14:textId="77777777" w:rsidR="00364E7F" w:rsidRPr="00FD40C3" w:rsidRDefault="00364E7F" w:rsidP="00364E7F">
            <w:pPr>
              <w:pStyle w:val="Code"/>
              <w:rPr>
                <w:lang w:val="id-ID"/>
              </w:rPr>
            </w:pPr>
            <w:r w:rsidRPr="00FD40C3">
              <w:rPr>
                <w:lang w:val="id-ID"/>
              </w:rPr>
              <w:t># # newfile.write(</w:t>
            </w:r>
          </w:p>
          <w:p w14:paraId="3E185ED8" w14:textId="77777777" w:rsidR="00364E7F" w:rsidRPr="00FD40C3" w:rsidRDefault="00364E7F" w:rsidP="00364E7F">
            <w:pPr>
              <w:pStyle w:val="Code"/>
              <w:rPr>
                <w:lang w:val="id-ID"/>
              </w:rPr>
            </w:pPr>
            <w:r w:rsidRPr="00FD40C3">
              <w:rPr>
                <w:lang w:val="id-ID"/>
              </w:rPr>
              <w:t># #     '{"kj":"'</w:t>
            </w:r>
          </w:p>
          <w:p w14:paraId="47FB6CFE" w14:textId="77777777" w:rsidR="00364E7F" w:rsidRPr="00FD40C3" w:rsidRDefault="00364E7F" w:rsidP="00364E7F">
            <w:pPr>
              <w:pStyle w:val="Code"/>
              <w:rPr>
                <w:lang w:val="id-ID"/>
              </w:rPr>
            </w:pPr>
            <w:r w:rsidRPr="00FD40C3">
              <w:rPr>
                <w:lang w:val="id-ID"/>
              </w:rPr>
              <w:t># #     + case_fold_q</w:t>
            </w:r>
          </w:p>
          <w:p w14:paraId="13913507" w14:textId="77777777" w:rsidR="00364E7F" w:rsidRPr="00FD40C3" w:rsidRDefault="00364E7F" w:rsidP="00364E7F">
            <w:pPr>
              <w:pStyle w:val="Code"/>
              <w:rPr>
                <w:lang w:val="id-ID"/>
              </w:rPr>
            </w:pPr>
            <w:r w:rsidRPr="00FD40C3">
              <w:rPr>
                <w:lang w:val="id-ID"/>
              </w:rPr>
              <w:t># #     + '",\n"ans":"'</w:t>
            </w:r>
          </w:p>
          <w:p w14:paraId="44ABFE79" w14:textId="77777777" w:rsidR="00364E7F" w:rsidRPr="00FD40C3" w:rsidRDefault="00364E7F" w:rsidP="00364E7F">
            <w:pPr>
              <w:pStyle w:val="Code"/>
              <w:rPr>
                <w:lang w:val="id-ID"/>
              </w:rPr>
            </w:pPr>
            <w:r w:rsidRPr="00FD40C3">
              <w:rPr>
                <w:lang w:val="id-ID"/>
              </w:rPr>
              <w:t># #     + case_fold_ans</w:t>
            </w:r>
          </w:p>
          <w:p w14:paraId="154E32E3" w14:textId="77777777" w:rsidR="00364E7F" w:rsidRPr="00FD40C3" w:rsidRDefault="00364E7F" w:rsidP="00364E7F">
            <w:pPr>
              <w:pStyle w:val="Code"/>
              <w:rPr>
                <w:lang w:val="id-ID"/>
              </w:rPr>
            </w:pPr>
            <w:r w:rsidRPr="00FD40C3">
              <w:rPr>
                <w:lang w:val="id-ID"/>
              </w:rPr>
              <w:t># #     + '",\n"score":'</w:t>
            </w:r>
          </w:p>
          <w:p w14:paraId="7402FA84" w14:textId="77777777" w:rsidR="00364E7F" w:rsidRPr="00FD40C3" w:rsidRDefault="00364E7F" w:rsidP="00364E7F">
            <w:pPr>
              <w:pStyle w:val="Code"/>
              <w:rPr>
                <w:lang w:val="id-ID"/>
              </w:rPr>
            </w:pPr>
            <w:r w:rsidRPr="00FD40C3">
              <w:rPr>
                <w:lang w:val="id-ID"/>
              </w:rPr>
              <w:t># #     + sctScore</w:t>
            </w:r>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newfile.write(f"{sctScore}\n")</w:t>
            </w:r>
          </w:p>
          <w:p w14:paraId="28D78044" w14:textId="77777777" w:rsidR="00364E7F" w:rsidRPr="00FD40C3" w:rsidRDefault="00364E7F" w:rsidP="00364E7F">
            <w:pPr>
              <w:pStyle w:val="Code"/>
              <w:rPr>
                <w:lang w:val="id-ID"/>
              </w:rPr>
            </w:pPr>
            <w:r w:rsidRPr="00FD40C3">
              <w:rPr>
                <w:lang w:val="id-ID"/>
              </w:rPr>
              <w:t># newfile.close()</w:t>
            </w:r>
          </w:p>
          <w:p w14:paraId="4D80BCC8" w14:textId="6E6076D5" w:rsidR="00364E7F" w:rsidRPr="00FD40C3" w:rsidRDefault="00364E7F" w:rsidP="00364E7F">
            <w:pPr>
              <w:pStyle w:val="Code"/>
              <w:rPr>
                <w:lang w:val="id-ID"/>
              </w:rPr>
            </w:pPr>
            <w:r w:rsidRPr="00FD40C3">
              <w:rPr>
                <w:lang w:val="id-ID"/>
              </w:rPr>
              <w:t>print(sctScore)</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7. models/indonesia/slang.dic</w:t>
      </w:r>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satupun",</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Jkt": "Jakarta",</w:t>
            </w:r>
          </w:p>
          <w:p w14:paraId="5459D0AC" w14:textId="77777777" w:rsidR="00364E7F" w:rsidRPr="00FD40C3" w:rsidRDefault="00364E7F" w:rsidP="00364E7F">
            <w:pPr>
              <w:pStyle w:val="Code"/>
              <w:rPr>
                <w:lang w:val="id-ID"/>
              </w:rPr>
            </w:pPr>
            <w:r w:rsidRPr="00FD40C3">
              <w:rPr>
                <w:lang w:val="id-ID"/>
              </w:rPr>
              <w:t xml:space="preserve">    "Jkw": "jokowi",</w:t>
            </w:r>
          </w:p>
          <w:p w14:paraId="14A7405C" w14:textId="77777777" w:rsidR="00364E7F" w:rsidRPr="00FD40C3" w:rsidRDefault="00364E7F" w:rsidP="00364E7F">
            <w:pPr>
              <w:pStyle w:val="Code"/>
              <w:rPr>
                <w:lang w:val="id-ID"/>
              </w:rPr>
            </w:pPr>
            <w:r w:rsidRPr="00FD40C3">
              <w:rPr>
                <w:lang w:val="id-ID"/>
              </w:rPr>
              <w:t xml:space="preserve">    "Napza":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ababil": "abg labil",</w:t>
            </w:r>
          </w:p>
          <w:p w14:paraId="556610B0" w14:textId="77777777" w:rsidR="00364E7F" w:rsidRPr="00FD40C3" w:rsidRDefault="00364E7F" w:rsidP="00364E7F">
            <w:pPr>
              <w:pStyle w:val="Code"/>
              <w:rPr>
                <w:lang w:val="id-ID"/>
              </w:rPr>
            </w:pPr>
            <w:r w:rsidRPr="00FD40C3">
              <w:rPr>
                <w:lang w:val="id-ID"/>
              </w:rPr>
              <w:t xml:space="preserve">    "abis": "habis",</w:t>
            </w:r>
          </w:p>
          <w:p w14:paraId="479B104C" w14:textId="77777777" w:rsidR="00364E7F" w:rsidRPr="00FD40C3" w:rsidRDefault="00364E7F" w:rsidP="00364E7F">
            <w:pPr>
              <w:pStyle w:val="Code"/>
              <w:rPr>
                <w:lang w:val="id-ID"/>
              </w:rPr>
            </w:pPr>
            <w:r w:rsidRPr="00FD40C3">
              <w:rPr>
                <w:lang w:val="id-ID"/>
              </w:rPr>
              <w:t xml:space="preserve">    "acc": "accord",</w:t>
            </w:r>
          </w:p>
          <w:p w14:paraId="22CCFDB7" w14:textId="77777777" w:rsidR="00364E7F" w:rsidRPr="00FD40C3" w:rsidRDefault="00364E7F" w:rsidP="00364E7F">
            <w:pPr>
              <w:pStyle w:val="Code"/>
              <w:rPr>
                <w:lang w:val="id-ID"/>
              </w:rPr>
            </w:pPr>
            <w:r w:rsidRPr="00FD40C3">
              <w:rPr>
                <w:lang w:val="id-ID"/>
              </w:rPr>
              <w:t xml:space="preserve">    "accord": "sesuai",</w:t>
            </w:r>
          </w:p>
          <w:p w14:paraId="2D2E219C" w14:textId="77777777" w:rsidR="00364E7F" w:rsidRPr="00FD40C3" w:rsidRDefault="00364E7F" w:rsidP="00364E7F">
            <w:pPr>
              <w:pStyle w:val="Code"/>
              <w:rPr>
                <w:lang w:val="id-ID"/>
              </w:rPr>
            </w:pPr>
            <w:r w:rsidRPr="00FD40C3">
              <w:rPr>
                <w:lang w:val="id-ID"/>
              </w:rPr>
              <w:t xml:space="preserve">    "ad": "ada",</w:t>
            </w:r>
          </w:p>
          <w:p w14:paraId="5DCC2620" w14:textId="77777777" w:rsidR="00364E7F" w:rsidRPr="00FD40C3" w:rsidRDefault="00364E7F" w:rsidP="00364E7F">
            <w:pPr>
              <w:pStyle w:val="Code"/>
              <w:rPr>
                <w:lang w:val="id-ID"/>
              </w:rPr>
            </w:pPr>
            <w:r w:rsidRPr="00FD40C3">
              <w:rPr>
                <w:lang w:val="id-ID"/>
              </w:rPr>
              <w:t xml:space="preserve">    "adl": "adalah",</w:t>
            </w:r>
          </w:p>
          <w:p w14:paraId="7BDF8C43" w14:textId="77777777" w:rsidR="00364E7F" w:rsidRPr="00FD40C3" w:rsidRDefault="00364E7F" w:rsidP="00364E7F">
            <w:pPr>
              <w:pStyle w:val="Code"/>
              <w:rPr>
                <w:lang w:val="id-ID"/>
              </w:rPr>
            </w:pPr>
            <w:r w:rsidRPr="00FD40C3">
              <w:rPr>
                <w:lang w:val="id-ID"/>
              </w:rPr>
              <w:t xml:space="preserve">    "adlah": "adalah",</w:t>
            </w:r>
          </w:p>
          <w:p w14:paraId="4A14E318" w14:textId="77777777" w:rsidR="00364E7F" w:rsidRPr="00FD40C3" w:rsidRDefault="00364E7F" w:rsidP="00364E7F">
            <w:pPr>
              <w:pStyle w:val="Code"/>
              <w:rPr>
                <w:lang w:val="id-ID"/>
              </w:rPr>
            </w:pPr>
            <w:r w:rsidRPr="00FD40C3">
              <w:rPr>
                <w:lang w:val="id-ID"/>
              </w:rPr>
              <w:t xml:space="preserve">    "adlh": "adalah",</w:t>
            </w:r>
          </w:p>
          <w:p w14:paraId="1E58FA32" w14:textId="77777777" w:rsidR="00364E7F" w:rsidRPr="00FD40C3" w:rsidRDefault="00364E7F" w:rsidP="00364E7F">
            <w:pPr>
              <w:pStyle w:val="Code"/>
              <w:rPr>
                <w:lang w:val="id-ID"/>
              </w:rPr>
            </w:pPr>
            <w:r w:rsidRPr="00FD40C3">
              <w:rPr>
                <w:lang w:val="id-ID"/>
              </w:rPr>
              <w:t xml:space="preserve">    "administ": "administrasi",</w:t>
            </w:r>
          </w:p>
          <w:p w14:paraId="568307E9" w14:textId="77777777" w:rsidR="00364E7F" w:rsidRPr="00FD40C3" w:rsidRDefault="00364E7F" w:rsidP="00364E7F">
            <w:pPr>
              <w:pStyle w:val="Code"/>
              <w:rPr>
                <w:lang w:val="id-ID"/>
              </w:rPr>
            </w:pPr>
            <w:r w:rsidRPr="00FD40C3">
              <w:rPr>
                <w:lang w:val="id-ID"/>
              </w:rPr>
              <w:t xml:space="preserve">    "adoh": "aduh",</w:t>
            </w:r>
          </w:p>
          <w:p w14:paraId="7BD354E0" w14:textId="77777777" w:rsidR="00364E7F" w:rsidRPr="00FD40C3" w:rsidRDefault="00364E7F" w:rsidP="00364E7F">
            <w:pPr>
              <w:pStyle w:val="Code"/>
              <w:rPr>
                <w:lang w:val="id-ID"/>
              </w:rPr>
            </w:pPr>
            <w:r w:rsidRPr="00FD40C3">
              <w:rPr>
                <w:lang w:val="id-ID"/>
              </w:rPr>
              <w:t xml:space="preserve">    "afaik": "as far as i know",</w:t>
            </w:r>
          </w:p>
          <w:p w14:paraId="756C1068" w14:textId="77777777" w:rsidR="00364E7F" w:rsidRPr="00FD40C3" w:rsidRDefault="00364E7F" w:rsidP="00364E7F">
            <w:pPr>
              <w:pStyle w:val="Code"/>
              <w:rPr>
                <w:lang w:val="id-ID"/>
              </w:rPr>
            </w:pPr>
            <w:r w:rsidRPr="00FD40C3">
              <w:rPr>
                <w:lang w:val="id-ID"/>
              </w:rPr>
              <w:t xml:space="preserve">    "agma":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ahaha": "haha",</w:t>
            </w:r>
          </w:p>
          <w:p w14:paraId="441F5D27" w14:textId="77777777" w:rsidR="00364E7F" w:rsidRPr="00FD40C3" w:rsidRDefault="00364E7F" w:rsidP="00364E7F">
            <w:pPr>
              <w:pStyle w:val="Code"/>
              <w:rPr>
                <w:lang w:val="id-ID"/>
              </w:rPr>
            </w:pPr>
            <w:r w:rsidRPr="00FD40C3">
              <w:rPr>
                <w:lang w:val="id-ID"/>
              </w:rPr>
              <w:t xml:space="preserve">    "ahiok": "ahok",</w:t>
            </w:r>
          </w:p>
          <w:p w14:paraId="0245765E" w14:textId="77777777" w:rsidR="00364E7F" w:rsidRPr="00FD40C3" w:rsidRDefault="00364E7F" w:rsidP="00364E7F">
            <w:pPr>
              <w:pStyle w:val="Code"/>
              <w:rPr>
                <w:lang w:val="id-ID"/>
              </w:rPr>
            </w:pPr>
            <w:r w:rsidRPr="00FD40C3">
              <w:rPr>
                <w:lang w:val="id-ID"/>
              </w:rPr>
              <w:t xml:space="preserve">    "mehong": "mahal",</w:t>
            </w:r>
          </w:p>
          <w:p w14:paraId="3DDA956B" w14:textId="77777777" w:rsidR="00364E7F" w:rsidRPr="00FD40C3" w:rsidRDefault="00364E7F" w:rsidP="00364E7F">
            <w:pPr>
              <w:pStyle w:val="Code"/>
              <w:rPr>
                <w:lang w:val="id-ID"/>
              </w:rPr>
            </w:pPr>
            <w:r w:rsidRPr="00FD40C3">
              <w:rPr>
                <w:lang w:val="id-ID"/>
              </w:rPr>
              <w:t xml:space="preserve">    "ahoax": "ahok",</w:t>
            </w:r>
          </w:p>
          <w:p w14:paraId="05A2F63B" w14:textId="77777777" w:rsidR="00364E7F" w:rsidRPr="00FD40C3" w:rsidRDefault="00364E7F" w:rsidP="00364E7F">
            <w:pPr>
              <w:pStyle w:val="Code"/>
              <w:rPr>
                <w:lang w:val="id-ID"/>
              </w:rPr>
            </w:pPr>
            <w:r w:rsidRPr="00FD40C3">
              <w:rPr>
                <w:lang w:val="id-ID"/>
              </w:rPr>
              <w:t xml:space="preserve">    "ahokncc": "ahok",</w:t>
            </w:r>
          </w:p>
          <w:p w14:paraId="57CCDD12" w14:textId="77777777" w:rsidR="00364E7F" w:rsidRPr="00FD40C3" w:rsidRDefault="00364E7F" w:rsidP="00364E7F">
            <w:pPr>
              <w:pStyle w:val="Code"/>
              <w:rPr>
                <w:lang w:val="id-ID"/>
              </w:rPr>
            </w:pPr>
            <w:r w:rsidRPr="00FD40C3">
              <w:rPr>
                <w:lang w:val="id-ID"/>
              </w:rPr>
              <w:t xml:space="preserve">    "aing": "saya",</w:t>
            </w:r>
          </w:p>
          <w:p w14:paraId="6949D8BF" w14:textId="77777777" w:rsidR="00364E7F" w:rsidRPr="00FD40C3" w:rsidRDefault="00364E7F" w:rsidP="00364E7F">
            <w:pPr>
              <w:pStyle w:val="Code"/>
              <w:rPr>
                <w:lang w:val="id-ID"/>
              </w:rPr>
            </w:pPr>
            <w:r w:rsidRPr="00FD40C3">
              <w:rPr>
                <w:lang w:val="id-ID"/>
              </w:rPr>
              <w:t xml:space="preserve">    "aj": "saja",</w:t>
            </w:r>
          </w:p>
          <w:p w14:paraId="510D1617" w14:textId="77777777" w:rsidR="00364E7F" w:rsidRPr="00FD40C3" w:rsidRDefault="00364E7F" w:rsidP="00364E7F">
            <w:pPr>
              <w:pStyle w:val="Code"/>
              <w:rPr>
                <w:lang w:val="id-ID"/>
              </w:rPr>
            </w:pPr>
            <w:r w:rsidRPr="00FD40C3">
              <w:rPr>
                <w:lang w:val="id-ID"/>
              </w:rPr>
              <w:t xml:space="preserve">    "aja":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ajep-ajep": "dunia gemerlap",</w:t>
            </w:r>
          </w:p>
          <w:p w14:paraId="695B6591" w14:textId="77777777" w:rsidR="00364E7F" w:rsidRPr="00FD40C3" w:rsidRDefault="00364E7F" w:rsidP="00364E7F">
            <w:pPr>
              <w:pStyle w:val="Code"/>
              <w:rPr>
                <w:lang w:val="id-ID"/>
              </w:rPr>
            </w:pPr>
            <w:r w:rsidRPr="00FD40C3">
              <w:rPr>
                <w:lang w:val="id-ID"/>
              </w:rPr>
              <w:t xml:space="preserve">    "ajj": "saja",</w:t>
            </w:r>
          </w:p>
          <w:p w14:paraId="72545E77" w14:textId="77777777" w:rsidR="00364E7F" w:rsidRPr="00FD40C3" w:rsidRDefault="00364E7F" w:rsidP="00364E7F">
            <w:pPr>
              <w:pStyle w:val="Code"/>
              <w:rPr>
                <w:lang w:val="id-ID"/>
              </w:rPr>
            </w:pPr>
            <w:r w:rsidRPr="00FD40C3">
              <w:rPr>
                <w:lang w:val="id-ID"/>
              </w:rPr>
              <w:t xml:space="preserve">    "ak": "aku",</w:t>
            </w:r>
          </w:p>
          <w:p w14:paraId="29B8DF90" w14:textId="77777777" w:rsidR="00364E7F" w:rsidRPr="00FD40C3" w:rsidRDefault="00364E7F" w:rsidP="00364E7F">
            <w:pPr>
              <w:pStyle w:val="Code"/>
              <w:rPr>
                <w:lang w:val="id-ID"/>
              </w:rPr>
            </w:pPr>
            <w:r w:rsidRPr="00FD40C3">
              <w:rPr>
                <w:lang w:val="id-ID"/>
              </w:rPr>
              <w:t xml:space="preserve">    "aka": "dikenal juga sebagai",</w:t>
            </w:r>
          </w:p>
          <w:p w14:paraId="3465532E" w14:textId="77777777" w:rsidR="00364E7F" w:rsidRPr="00FD40C3" w:rsidRDefault="00364E7F" w:rsidP="00364E7F">
            <w:pPr>
              <w:pStyle w:val="Code"/>
              <w:rPr>
                <w:lang w:val="id-ID"/>
              </w:rPr>
            </w:pPr>
            <w:r w:rsidRPr="00FD40C3">
              <w:rPr>
                <w:lang w:val="id-ID"/>
              </w:rPr>
              <w:t xml:space="preserve">    "akherat": "akhirat",</w:t>
            </w:r>
          </w:p>
          <w:p w14:paraId="2E34EA92" w14:textId="77777777" w:rsidR="00364E7F" w:rsidRPr="00FD40C3" w:rsidRDefault="00364E7F" w:rsidP="00364E7F">
            <w:pPr>
              <w:pStyle w:val="Code"/>
              <w:rPr>
                <w:lang w:val="id-ID"/>
              </w:rPr>
            </w:pPr>
            <w:r w:rsidRPr="00FD40C3">
              <w:rPr>
                <w:lang w:val="id-ID"/>
              </w:rPr>
              <w:t xml:space="preserve">    "akhirx": "akhirnya",</w:t>
            </w:r>
          </w:p>
          <w:p w14:paraId="3F17BB3B" w14:textId="77777777" w:rsidR="00364E7F" w:rsidRPr="00FD40C3" w:rsidRDefault="00364E7F" w:rsidP="00364E7F">
            <w:pPr>
              <w:pStyle w:val="Code"/>
              <w:rPr>
                <w:lang w:val="id-ID"/>
              </w:rPr>
            </w:pPr>
            <w:r w:rsidRPr="00FD40C3">
              <w:rPr>
                <w:lang w:val="id-ID"/>
              </w:rPr>
              <w:t xml:space="preserve">    "akika": "aku",</w:t>
            </w:r>
          </w:p>
          <w:p w14:paraId="0C769842" w14:textId="77777777" w:rsidR="00364E7F" w:rsidRPr="00FD40C3" w:rsidRDefault="00364E7F" w:rsidP="00364E7F">
            <w:pPr>
              <w:pStyle w:val="Code"/>
              <w:rPr>
                <w:lang w:val="id-ID"/>
              </w:rPr>
            </w:pPr>
            <w:r w:rsidRPr="00FD40C3">
              <w:rPr>
                <w:lang w:val="id-ID"/>
              </w:rPr>
              <w:t xml:space="preserve">    "akko": "aku",</w:t>
            </w:r>
          </w:p>
          <w:p w14:paraId="3CBBDCF1" w14:textId="77777777" w:rsidR="00364E7F" w:rsidRPr="00FD40C3" w:rsidRDefault="00364E7F" w:rsidP="00364E7F">
            <w:pPr>
              <w:pStyle w:val="Code"/>
              <w:rPr>
                <w:lang w:val="id-ID"/>
              </w:rPr>
            </w:pPr>
            <w:r w:rsidRPr="00FD40C3">
              <w:rPr>
                <w:lang w:val="id-ID"/>
              </w:rPr>
              <w:t xml:space="preserve">    "akkoh": "aku",</w:t>
            </w:r>
          </w:p>
          <w:p w14:paraId="0E17CF8A" w14:textId="77777777" w:rsidR="00364E7F" w:rsidRPr="00FD40C3" w:rsidRDefault="00364E7F" w:rsidP="00364E7F">
            <w:pPr>
              <w:pStyle w:val="Code"/>
              <w:rPr>
                <w:lang w:val="id-ID"/>
              </w:rPr>
            </w:pPr>
            <w:r w:rsidRPr="00FD40C3">
              <w:rPr>
                <w:lang w:val="id-ID"/>
              </w:rPr>
              <w:t xml:space="preserve">    "akku": "aku",</w:t>
            </w:r>
          </w:p>
          <w:p w14:paraId="42818746" w14:textId="77777777" w:rsidR="00364E7F" w:rsidRPr="00FD40C3" w:rsidRDefault="00364E7F" w:rsidP="00364E7F">
            <w:pPr>
              <w:pStyle w:val="Code"/>
              <w:rPr>
                <w:lang w:val="id-ID"/>
              </w:rPr>
            </w:pPr>
            <w:r w:rsidRPr="00FD40C3">
              <w:rPr>
                <w:lang w:val="id-ID"/>
              </w:rPr>
              <w:t xml:space="preserve">    "akn":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aktivi":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akuwh": "aku",</w:t>
            </w:r>
          </w:p>
          <w:p w14:paraId="556A6A3B" w14:textId="77777777" w:rsidR="00364E7F" w:rsidRPr="00FD40C3" w:rsidRDefault="00364E7F" w:rsidP="00364E7F">
            <w:pPr>
              <w:pStyle w:val="Code"/>
              <w:rPr>
                <w:lang w:val="id-ID"/>
              </w:rPr>
            </w:pPr>
            <w:r w:rsidRPr="00FD40C3">
              <w:rPr>
                <w:lang w:val="id-ID"/>
              </w:rPr>
              <w:t xml:space="preserve">    "akyu": "aku",</w:t>
            </w:r>
          </w:p>
          <w:p w14:paraId="6E7A2D33" w14:textId="77777777" w:rsidR="00364E7F" w:rsidRPr="00FD40C3" w:rsidRDefault="00364E7F" w:rsidP="00364E7F">
            <w:pPr>
              <w:pStyle w:val="Code"/>
              <w:rPr>
                <w:lang w:val="id-ID"/>
              </w:rPr>
            </w:pPr>
            <w:r w:rsidRPr="00FD40C3">
              <w:rPr>
                <w:lang w:val="id-ID"/>
              </w:rPr>
              <w:t xml:space="preserve">    "alay": "norak",</w:t>
            </w:r>
          </w:p>
          <w:p w14:paraId="60250093" w14:textId="77777777" w:rsidR="00364E7F" w:rsidRPr="00FD40C3" w:rsidRDefault="00364E7F" w:rsidP="00364E7F">
            <w:pPr>
              <w:pStyle w:val="Code"/>
              <w:rPr>
                <w:lang w:val="id-ID"/>
              </w:rPr>
            </w:pPr>
            <w:r w:rsidRPr="00FD40C3">
              <w:rPr>
                <w:lang w:val="id-ID"/>
              </w:rPr>
              <w:lastRenderedPageBreak/>
              <w:t xml:space="preserve">    "aleg": "caleg",</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aljasa": "asal jadi saja",</w:t>
            </w:r>
          </w:p>
          <w:p w14:paraId="6DDB99D9" w14:textId="77777777" w:rsidR="00364E7F" w:rsidRPr="00FD40C3" w:rsidRDefault="00364E7F" w:rsidP="00364E7F">
            <w:pPr>
              <w:pStyle w:val="Code"/>
              <w:rPr>
                <w:lang w:val="id-ID"/>
              </w:rPr>
            </w:pPr>
            <w:r w:rsidRPr="00FD40C3">
              <w:rPr>
                <w:lang w:val="id-ID"/>
              </w:rPr>
              <w:t xml:space="preserve">    "almaidahyg": "almaidah",</w:t>
            </w:r>
          </w:p>
          <w:p w14:paraId="1CA9F9AB" w14:textId="77777777" w:rsidR="00364E7F" w:rsidRPr="00FD40C3" w:rsidRDefault="00364E7F" w:rsidP="00364E7F">
            <w:pPr>
              <w:pStyle w:val="Code"/>
              <w:rPr>
                <w:lang w:val="id-ID"/>
              </w:rPr>
            </w:pPr>
            <w:r w:rsidRPr="00FD40C3">
              <w:rPr>
                <w:lang w:val="id-ID"/>
              </w:rPr>
              <w:t xml:space="preserve">    "alow": "halo",</w:t>
            </w:r>
          </w:p>
          <w:p w14:paraId="3FDBD4E3" w14:textId="77777777" w:rsidR="00364E7F" w:rsidRPr="00FD40C3" w:rsidRDefault="00364E7F" w:rsidP="00364E7F">
            <w:pPr>
              <w:pStyle w:val="Code"/>
              <w:rPr>
                <w:lang w:val="id-ID"/>
              </w:rPr>
            </w:pPr>
            <w:r w:rsidRPr="00FD40C3">
              <w:rPr>
                <w:lang w:val="id-ID"/>
              </w:rPr>
              <w:t xml:space="preserve">    "ama": "sama",</w:t>
            </w:r>
          </w:p>
          <w:p w14:paraId="6F82D20B" w14:textId="77777777" w:rsidR="00364E7F" w:rsidRPr="00FD40C3" w:rsidRDefault="00364E7F" w:rsidP="00364E7F">
            <w:pPr>
              <w:pStyle w:val="Code"/>
              <w:rPr>
                <w:lang w:val="id-ID"/>
              </w:rPr>
            </w:pPr>
            <w:r w:rsidRPr="00FD40C3">
              <w:rPr>
                <w:lang w:val="id-ID"/>
              </w:rPr>
              <w:t xml:space="preserve">    "ambilin": "ambilkan",</w:t>
            </w:r>
          </w:p>
          <w:p w14:paraId="08C0D813" w14:textId="77777777" w:rsidR="00364E7F" w:rsidRPr="00FD40C3" w:rsidRDefault="00364E7F" w:rsidP="00364E7F">
            <w:pPr>
              <w:pStyle w:val="Code"/>
              <w:rPr>
                <w:lang w:val="id-ID"/>
              </w:rPr>
            </w:pPr>
            <w:r w:rsidRPr="00FD40C3">
              <w:rPr>
                <w:lang w:val="id-ID"/>
              </w:rPr>
              <w:t xml:space="preserve">    "ambl": "ambil",</w:t>
            </w:r>
          </w:p>
          <w:p w14:paraId="692E0FEA" w14:textId="77777777" w:rsidR="00364E7F" w:rsidRPr="00FD40C3" w:rsidRDefault="00364E7F" w:rsidP="00364E7F">
            <w:pPr>
              <w:pStyle w:val="Code"/>
              <w:rPr>
                <w:lang w:val="id-ID"/>
              </w:rPr>
            </w:pPr>
            <w:r w:rsidRPr="00FD40C3">
              <w:rPr>
                <w:lang w:val="id-ID"/>
              </w:rPr>
              <w:t xml:space="preserve">    "amerik": "amarika",</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analisise": "analisis",</w:t>
            </w:r>
          </w:p>
          <w:p w14:paraId="7B5A58B8" w14:textId="77777777" w:rsidR="00364E7F" w:rsidRPr="00FD40C3" w:rsidRDefault="00364E7F" w:rsidP="00364E7F">
            <w:pPr>
              <w:pStyle w:val="Code"/>
              <w:rPr>
                <w:lang w:val="id-ID"/>
              </w:rPr>
            </w:pPr>
            <w:r w:rsidRPr="00FD40C3">
              <w:rPr>
                <w:lang w:val="id-ID"/>
              </w:rPr>
              <w:t xml:space="preserve">    "ancur": "hancur",</w:t>
            </w:r>
          </w:p>
          <w:p w14:paraId="540A77B7" w14:textId="77777777" w:rsidR="00364E7F" w:rsidRPr="00FD40C3" w:rsidRDefault="00364E7F" w:rsidP="00364E7F">
            <w:pPr>
              <w:pStyle w:val="Code"/>
              <w:rPr>
                <w:lang w:val="id-ID"/>
              </w:rPr>
            </w:pPr>
            <w:r w:rsidRPr="00FD40C3">
              <w:rPr>
                <w:lang w:val="id-ID"/>
              </w:rPr>
              <w:t xml:space="preserve">    "angis": "nangis",</w:t>
            </w:r>
          </w:p>
          <w:p w14:paraId="309F7E79" w14:textId="77777777" w:rsidR="00364E7F" w:rsidRPr="00FD40C3" w:rsidRDefault="00364E7F" w:rsidP="00364E7F">
            <w:pPr>
              <w:pStyle w:val="Code"/>
              <w:rPr>
                <w:lang w:val="id-ID"/>
              </w:rPr>
            </w:pPr>
            <w:r w:rsidRPr="00FD40C3">
              <w:rPr>
                <w:lang w:val="id-ID"/>
              </w:rPr>
              <w:t xml:space="preserve">    "anjay":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ank":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ap":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apasih":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aplot": "unggah",</w:t>
            </w:r>
          </w:p>
          <w:p w14:paraId="6171B14B" w14:textId="77777777" w:rsidR="00364E7F" w:rsidRPr="00FD40C3" w:rsidRDefault="00364E7F" w:rsidP="00364E7F">
            <w:pPr>
              <w:pStyle w:val="Code"/>
              <w:rPr>
                <w:lang w:val="id-ID"/>
              </w:rPr>
            </w:pPr>
            <w:r w:rsidRPr="00FD40C3">
              <w:rPr>
                <w:lang w:val="id-ID"/>
              </w:rPr>
              <w:t xml:space="preserve">    "aps": "apa",</w:t>
            </w:r>
          </w:p>
          <w:p w14:paraId="61AB80DB" w14:textId="77777777" w:rsidR="00364E7F" w:rsidRPr="00FD40C3" w:rsidRDefault="00364E7F" w:rsidP="00364E7F">
            <w:pPr>
              <w:pStyle w:val="Code"/>
              <w:rPr>
                <w:lang w:val="id-ID"/>
              </w:rPr>
            </w:pPr>
            <w:r w:rsidRPr="00FD40C3">
              <w:rPr>
                <w:lang w:val="id-ID"/>
              </w:rPr>
              <w:t xml:space="preserve">    "apva": "apa",</w:t>
            </w:r>
          </w:p>
          <w:p w14:paraId="0B7B4002" w14:textId="77777777" w:rsidR="00364E7F" w:rsidRPr="00FD40C3" w:rsidRDefault="00364E7F" w:rsidP="00364E7F">
            <w:pPr>
              <w:pStyle w:val="Code"/>
              <w:rPr>
                <w:lang w:val="id-ID"/>
              </w:rPr>
            </w:pPr>
            <w:r w:rsidRPr="00FD40C3">
              <w:rPr>
                <w:lang w:val="id-ID"/>
              </w:rPr>
              <w:t xml:space="preserve">    "aq": "saya",</w:t>
            </w:r>
          </w:p>
          <w:p w14:paraId="1253362A" w14:textId="77777777" w:rsidR="00364E7F" w:rsidRPr="00FD40C3" w:rsidRDefault="00364E7F" w:rsidP="00364E7F">
            <w:pPr>
              <w:pStyle w:val="Code"/>
              <w:rPr>
                <w:lang w:val="id-ID"/>
              </w:rPr>
            </w:pPr>
            <w:r w:rsidRPr="00FD40C3">
              <w:rPr>
                <w:lang w:val="id-ID"/>
              </w:rPr>
              <w:t xml:space="preserve">    "aqu": "aku",</w:t>
            </w:r>
          </w:p>
          <w:p w14:paraId="1D51ADE5" w14:textId="77777777" w:rsidR="00364E7F" w:rsidRPr="00FD40C3" w:rsidRDefault="00364E7F" w:rsidP="00364E7F">
            <w:pPr>
              <w:pStyle w:val="Code"/>
              <w:rPr>
                <w:lang w:val="id-ID"/>
              </w:rPr>
            </w:pPr>
            <w:r w:rsidRPr="00FD40C3">
              <w:rPr>
                <w:lang w:val="id-ID"/>
              </w:rPr>
              <w:t xml:space="preserve">    "aquwh": "aku",</w:t>
            </w:r>
          </w:p>
          <w:p w14:paraId="6188EC5A" w14:textId="77777777" w:rsidR="00364E7F" w:rsidRPr="00FD40C3" w:rsidRDefault="00364E7F" w:rsidP="00364E7F">
            <w:pPr>
              <w:pStyle w:val="Code"/>
              <w:rPr>
                <w:lang w:val="id-ID"/>
              </w:rPr>
            </w:pPr>
            <w:r w:rsidRPr="00FD40C3">
              <w:rPr>
                <w:lang w:val="id-ID"/>
              </w:rPr>
              <w:t xml:space="preserve">    "as": "amerika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aseek": "asyik",</w:t>
            </w:r>
          </w:p>
          <w:p w14:paraId="7845F8A0" w14:textId="77777777" w:rsidR="00364E7F" w:rsidRPr="00FD40C3" w:rsidRDefault="00364E7F" w:rsidP="00364E7F">
            <w:pPr>
              <w:pStyle w:val="Code"/>
              <w:rPr>
                <w:lang w:val="id-ID"/>
              </w:rPr>
            </w:pPr>
            <w:r w:rsidRPr="00FD40C3">
              <w:rPr>
                <w:lang w:val="id-ID"/>
              </w:rPr>
              <w:t xml:space="preserve">    "aseekk": "asyik",</w:t>
            </w:r>
          </w:p>
          <w:p w14:paraId="2F5FF9FA" w14:textId="77777777" w:rsidR="00364E7F" w:rsidRPr="00FD40C3" w:rsidRDefault="00364E7F" w:rsidP="00364E7F">
            <w:pPr>
              <w:pStyle w:val="Code"/>
              <w:rPr>
                <w:lang w:val="id-ID"/>
              </w:rPr>
            </w:pPr>
            <w:r w:rsidRPr="00FD40C3">
              <w:rPr>
                <w:lang w:val="id-ID"/>
              </w:rPr>
              <w:t xml:space="preserve">    "asek": "asyik",</w:t>
            </w:r>
          </w:p>
          <w:p w14:paraId="1005BC5F" w14:textId="77777777" w:rsidR="00364E7F" w:rsidRPr="00FD40C3" w:rsidRDefault="00364E7F" w:rsidP="00364E7F">
            <w:pPr>
              <w:pStyle w:val="Code"/>
              <w:rPr>
                <w:lang w:val="id-ID"/>
              </w:rPr>
            </w:pPr>
            <w:r w:rsidRPr="00FD40C3">
              <w:rPr>
                <w:lang w:val="id-ID"/>
              </w:rPr>
              <w:t xml:space="preserve">    "asekk": "asyik",</w:t>
            </w:r>
          </w:p>
          <w:p w14:paraId="4718461A" w14:textId="77777777" w:rsidR="00364E7F" w:rsidRPr="00FD40C3" w:rsidRDefault="00364E7F" w:rsidP="00364E7F">
            <w:pPr>
              <w:pStyle w:val="Code"/>
              <w:rPr>
                <w:lang w:val="id-ID"/>
              </w:rPr>
            </w:pPr>
            <w:r w:rsidRPr="00FD40C3">
              <w:rPr>
                <w:lang w:val="id-ID"/>
              </w:rPr>
              <w:t xml:space="preserve">    "aseknya":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asoy":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astrojim": "astagfirullahaladzim",</w:t>
            </w:r>
          </w:p>
          <w:p w14:paraId="2BBC9299" w14:textId="77777777" w:rsidR="00364E7F" w:rsidRPr="00FD40C3" w:rsidRDefault="00364E7F" w:rsidP="00364E7F">
            <w:pPr>
              <w:pStyle w:val="Code"/>
              <w:rPr>
                <w:lang w:val="id-ID"/>
              </w:rPr>
            </w:pPr>
            <w:r w:rsidRPr="00FD40C3">
              <w:rPr>
                <w:lang w:val="id-ID"/>
              </w:rPr>
              <w:t xml:space="preserve">    "astul": "asal tulis",</w:t>
            </w:r>
          </w:p>
          <w:p w14:paraId="7C50C8CD" w14:textId="77777777" w:rsidR="00364E7F" w:rsidRPr="00FD40C3" w:rsidRDefault="00364E7F" w:rsidP="00364E7F">
            <w:pPr>
              <w:pStyle w:val="Code"/>
              <w:rPr>
                <w:lang w:val="id-ID"/>
              </w:rPr>
            </w:pPr>
            <w:r w:rsidRPr="00FD40C3">
              <w:rPr>
                <w:lang w:val="id-ID"/>
              </w:rPr>
              <w:t xml:space="preserve">    "ath": "kalau begitu",</w:t>
            </w:r>
          </w:p>
          <w:p w14:paraId="42345CC7" w14:textId="77777777" w:rsidR="00364E7F" w:rsidRPr="00FD40C3" w:rsidRDefault="00364E7F" w:rsidP="00364E7F">
            <w:pPr>
              <w:pStyle w:val="Code"/>
              <w:rPr>
                <w:lang w:val="id-ID"/>
              </w:rPr>
            </w:pPr>
            <w:r w:rsidRPr="00FD40C3">
              <w:rPr>
                <w:lang w:val="id-ID"/>
              </w:rPr>
              <w:t xml:space="preserve">    "ato": "atau",</w:t>
            </w:r>
          </w:p>
          <w:p w14:paraId="6DD82551" w14:textId="77777777" w:rsidR="00364E7F" w:rsidRPr="00FD40C3" w:rsidRDefault="00364E7F" w:rsidP="00364E7F">
            <w:pPr>
              <w:pStyle w:val="Code"/>
              <w:rPr>
                <w:lang w:val="id-ID"/>
              </w:rPr>
            </w:pPr>
            <w:r w:rsidRPr="00FD40C3">
              <w:rPr>
                <w:lang w:val="id-ID"/>
              </w:rPr>
              <w:t xml:space="preserve">    "ats": "atas",</w:t>
            </w:r>
          </w:p>
          <w:p w14:paraId="181C8B44" w14:textId="77777777" w:rsidR="00364E7F" w:rsidRPr="00FD40C3" w:rsidRDefault="00364E7F" w:rsidP="00364E7F">
            <w:pPr>
              <w:pStyle w:val="Code"/>
              <w:rPr>
                <w:lang w:val="id-ID"/>
              </w:rPr>
            </w:pPr>
            <w:r w:rsidRPr="00FD40C3">
              <w:rPr>
                <w:lang w:val="id-ID"/>
              </w:rPr>
              <w:t xml:space="preserve">    "atuh": "kalau begitu",</w:t>
            </w:r>
          </w:p>
          <w:p w14:paraId="1A17667A" w14:textId="77777777" w:rsidR="00364E7F" w:rsidRPr="00FD40C3" w:rsidRDefault="00364E7F" w:rsidP="00364E7F">
            <w:pPr>
              <w:pStyle w:val="Code"/>
              <w:rPr>
                <w:lang w:val="id-ID"/>
              </w:rPr>
            </w:pPr>
            <w:r w:rsidRPr="00FD40C3">
              <w:rPr>
                <w:lang w:val="id-ID"/>
              </w:rPr>
              <w:t xml:space="preserve">    "atvsi": "asosiasi televisi swasta indonesia",</w:t>
            </w:r>
          </w:p>
          <w:p w14:paraId="0EC327B2" w14:textId="77777777" w:rsidR="00364E7F" w:rsidRPr="00FD40C3" w:rsidRDefault="00364E7F" w:rsidP="00364E7F">
            <w:pPr>
              <w:pStyle w:val="Code"/>
              <w:rPr>
                <w:lang w:val="id-ID"/>
              </w:rPr>
            </w:pPr>
            <w:r w:rsidRPr="00FD40C3">
              <w:rPr>
                <w:lang w:val="id-ID"/>
              </w:rPr>
              <w:t xml:space="preserve">    "au": "angkatan udara",</w:t>
            </w:r>
          </w:p>
          <w:p w14:paraId="6FD6952D" w14:textId="77777777" w:rsidR="00364E7F" w:rsidRPr="00FD40C3" w:rsidRDefault="00364E7F" w:rsidP="00364E7F">
            <w:pPr>
              <w:pStyle w:val="Code"/>
              <w:rPr>
                <w:lang w:val="id-ID"/>
              </w:rPr>
            </w:pPr>
            <w:r w:rsidRPr="00FD40C3">
              <w:rPr>
                <w:lang w:val="id-ID"/>
              </w:rPr>
              <w:t xml:space="preserve">    "au ah": "tidak mau tahu",</w:t>
            </w:r>
          </w:p>
          <w:p w14:paraId="1625E46C" w14:textId="77777777" w:rsidR="00364E7F" w:rsidRPr="00FD40C3" w:rsidRDefault="00364E7F" w:rsidP="00364E7F">
            <w:pPr>
              <w:pStyle w:val="Code"/>
              <w:rPr>
                <w:lang w:val="id-ID"/>
              </w:rPr>
            </w:pPr>
            <w:r w:rsidRPr="00FD40C3">
              <w:rPr>
                <w:lang w:val="id-ID"/>
              </w:rPr>
              <w:t xml:space="preserve">    "ava": "avatar",</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aws": "awas",</w:t>
            </w:r>
          </w:p>
          <w:p w14:paraId="0F281E8A" w14:textId="77777777" w:rsidR="00364E7F" w:rsidRPr="00FD40C3" w:rsidRDefault="00364E7F" w:rsidP="00364E7F">
            <w:pPr>
              <w:pStyle w:val="Code"/>
              <w:rPr>
                <w:lang w:val="id-ID"/>
              </w:rPr>
            </w:pPr>
            <w:r w:rsidRPr="00FD40C3">
              <w:rPr>
                <w:lang w:val="id-ID"/>
              </w:rPr>
              <w:t xml:space="preserve">    "ay": "sayang",</w:t>
            </w:r>
          </w:p>
          <w:p w14:paraId="11283ACD" w14:textId="77777777" w:rsidR="00364E7F" w:rsidRPr="00FD40C3" w:rsidRDefault="00364E7F" w:rsidP="00364E7F">
            <w:pPr>
              <w:pStyle w:val="Code"/>
              <w:rPr>
                <w:lang w:val="id-ID"/>
              </w:rPr>
            </w:pPr>
            <w:r w:rsidRPr="00FD40C3">
              <w:rPr>
                <w:lang w:val="id-ID"/>
              </w:rPr>
              <w:t xml:space="preserve">    "ayang": "sayang",</w:t>
            </w:r>
          </w:p>
          <w:p w14:paraId="4F647375" w14:textId="77777777" w:rsidR="00364E7F" w:rsidRPr="00FD40C3" w:rsidRDefault="00364E7F" w:rsidP="00364E7F">
            <w:pPr>
              <w:pStyle w:val="Code"/>
              <w:rPr>
                <w:lang w:val="id-ID"/>
              </w:rPr>
            </w:pPr>
            <w:r w:rsidRPr="00FD40C3">
              <w:rPr>
                <w:lang w:val="id-ID"/>
              </w:rPr>
              <w:t xml:space="preserve">    "ayank":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ayok":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bajir":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bales":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bangedh":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baper": "bawa perasaan",</w:t>
            </w:r>
          </w:p>
          <w:p w14:paraId="7160A3FF" w14:textId="77777777" w:rsidR="00364E7F" w:rsidRPr="00FD40C3" w:rsidRDefault="00364E7F" w:rsidP="00364E7F">
            <w:pPr>
              <w:pStyle w:val="Code"/>
              <w:rPr>
                <w:lang w:val="id-ID"/>
              </w:rPr>
            </w:pPr>
            <w:r w:rsidRPr="00FD40C3">
              <w:rPr>
                <w:lang w:val="id-ID"/>
              </w:rPr>
              <w:t xml:space="preserve">    "basbang":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bbrp": "beberapa",</w:t>
            </w:r>
          </w:p>
          <w:p w14:paraId="722DD9ED" w14:textId="77777777" w:rsidR="00364E7F" w:rsidRPr="00FD40C3" w:rsidRDefault="00364E7F" w:rsidP="00364E7F">
            <w:pPr>
              <w:pStyle w:val="Code"/>
              <w:rPr>
                <w:lang w:val="id-ID"/>
              </w:rPr>
            </w:pPr>
            <w:r w:rsidRPr="00FD40C3">
              <w:rPr>
                <w:lang w:val="id-ID"/>
              </w:rPr>
              <w:t xml:space="preserve">    "bcanda": "bercanda",</w:t>
            </w:r>
          </w:p>
          <w:p w14:paraId="640E3A94" w14:textId="77777777" w:rsidR="00364E7F" w:rsidRPr="00FD40C3" w:rsidRDefault="00364E7F" w:rsidP="00364E7F">
            <w:pPr>
              <w:pStyle w:val="Code"/>
              <w:rPr>
                <w:lang w:val="id-ID"/>
              </w:rPr>
            </w:pPr>
            <w:r w:rsidRPr="00FD40C3">
              <w:rPr>
                <w:lang w:val="id-ID"/>
              </w:rPr>
              <w:t xml:space="preserve">    "bcoz": "karena",</w:t>
            </w:r>
          </w:p>
          <w:p w14:paraId="10EA25BF" w14:textId="77777777" w:rsidR="00364E7F" w:rsidRPr="00FD40C3" w:rsidRDefault="00364E7F" w:rsidP="00364E7F">
            <w:pPr>
              <w:pStyle w:val="Code"/>
              <w:rPr>
                <w:lang w:val="id-ID"/>
              </w:rPr>
            </w:pPr>
            <w:r w:rsidRPr="00FD40C3">
              <w:rPr>
                <w:lang w:val="id-ID"/>
              </w:rPr>
              <w:t xml:space="preserve">    "bdaya": "budaya",</w:t>
            </w:r>
          </w:p>
          <w:p w14:paraId="01B6CC09" w14:textId="77777777" w:rsidR="00364E7F" w:rsidRPr="00FD40C3" w:rsidRDefault="00364E7F" w:rsidP="00364E7F">
            <w:pPr>
              <w:pStyle w:val="Code"/>
              <w:rPr>
                <w:lang w:val="id-ID"/>
              </w:rPr>
            </w:pPr>
            <w:r w:rsidRPr="00FD40C3">
              <w:rPr>
                <w:lang w:val="id-ID"/>
              </w:rPr>
              <w:t xml:space="preserve">    "bdg": "bandung",</w:t>
            </w:r>
          </w:p>
          <w:p w14:paraId="5CBE18DC" w14:textId="77777777" w:rsidR="00364E7F" w:rsidRPr="00FD40C3" w:rsidRDefault="00364E7F" w:rsidP="00364E7F">
            <w:pPr>
              <w:pStyle w:val="Code"/>
              <w:rPr>
                <w:lang w:val="id-ID"/>
              </w:rPr>
            </w:pPr>
            <w:r w:rsidRPr="00FD40C3">
              <w:rPr>
                <w:lang w:val="id-ID"/>
              </w:rPr>
              <w:t xml:space="preserve">    "bdk": "budak",</w:t>
            </w:r>
          </w:p>
          <w:p w14:paraId="03CC947B" w14:textId="77777777" w:rsidR="00364E7F" w:rsidRPr="00FD40C3" w:rsidRDefault="00364E7F" w:rsidP="00364E7F">
            <w:pPr>
              <w:pStyle w:val="Code"/>
              <w:rPr>
                <w:lang w:val="id-ID"/>
              </w:rPr>
            </w:pPr>
            <w:r w:rsidRPr="00FD40C3">
              <w:rPr>
                <w:lang w:val="id-ID"/>
              </w:rPr>
              <w:t xml:space="preserve">    "beb":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bedakin": "bedak",</w:t>
            </w:r>
          </w:p>
          <w:p w14:paraId="7A970DD6" w14:textId="77777777" w:rsidR="00364E7F" w:rsidRPr="00FD40C3" w:rsidRDefault="00364E7F" w:rsidP="00364E7F">
            <w:pPr>
              <w:pStyle w:val="Code"/>
              <w:rPr>
                <w:lang w:val="id-ID"/>
              </w:rPr>
            </w:pPr>
            <w:r w:rsidRPr="00FD40C3">
              <w:rPr>
                <w:lang w:val="id-ID"/>
              </w:rPr>
              <w:t xml:space="preserve">    "begajulan": "nakal",</w:t>
            </w:r>
          </w:p>
          <w:p w14:paraId="0FFAB7EA" w14:textId="77777777" w:rsidR="00364E7F" w:rsidRPr="00FD40C3" w:rsidRDefault="00364E7F" w:rsidP="00364E7F">
            <w:pPr>
              <w:pStyle w:val="Code"/>
              <w:rPr>
                <w:lang w:val="id-ID"/>
              </w:rPr>
            </w:pPr>
            <w:r w:rsidRPr="00FD40C3">
              <w:rPr>
                <w:lang w:val="id-ID"/>
              </w:rPr>
              <w:t xml:space="preserve">    "bejibun": "banyak",</w:t>
            </w:r>
          </w:p>
          <w:p w14:paraId="206E5883" w14:textId="77777777" w:rsidR="00364E7F" w:rsidRPr="00FD40C3" w:rsidRDefault="00364E7F" w:rsidP="00364E7F">
            <w:pPr>
              <w:pStyle w:val="Code"/>
              <w:rPr>
                <w:lang w:val="id-ID"/>
              </w:rPr>
            </w:pPr>
            <w:r w:rsidRPr="00FD40C3">
              <w:rPr>
                <w:lang w:val="id-ID"/>
              </w:rPr>
              <w:t xml:space="preserve">    "beliin": "belikan",</w:t>
            </w:r>
          </w:p>
          <w:p w14:paraId="44465E86" w14:textId="77777777" w:rsidR="00364E7F" w:rsidRPr="00FD40C3" w:rsidRDefault="00364E7F" w:rsidP="00364E7F">
            <w:pPr>
              <w:pStyle w:val="Code"/>
              <w:rPr>
                <w:lang w:val="id-ID"/>
              </w:rPr>
            </w:pPr>
            <w:r w:rsidRPr="00FD40C3">
              <w:rPr>
                <w:lang w:val="id-ID"/>
              </w:rPr>
              <w:t xml:space="preserve">    "belom": "belum",</w:t>
            </w:r>
          </w:p>
          <w:p w14:paraId="5AA518B7" w14:textId="77777777" w:rsidR="00364E7F" w:rsidRPr="00FD40C3" w:rsidRDefault="00364E7F" w:rsidP="00364E7F">
            <w:pPr>
              <w:pStyle w:val="Code"/>
              <w:rPr>
                <w:lang w:val="id-ID"/>
              </w:rPr>
            </w:pPr>
            <w:r w:rsidRPr="00FD40C3">
              <w:rPr>
                <w:lang w:val="id-ID"/>
              </w:rPr>
              <w:t xml:space="preserve">    "bem": "badan eksekutif mahasiswa",</w:t>
            </w:r>
          </w:p>
          <w:p w14:paraId="0AB1FCC0" w14:textId="77777777" w:rsidR="00364E7F" w:rsidRPr="00FD40C3" w:rsidRDefault="00364E7F" w:rsidP="00364E7F">
            <w:pPr>
              <w:pStyle w:val="Code"/>
              <w:rPr>
                <w:lang w:val="id-ID"/>
              </w:rPr>
            </w:pPr>
            <w:r w:rsidRPr="00FD40C3">
              <w:rPr>
                <w:lang w:val="id-ID"/>
              </w:rPr>
              <w:t xml:space="preserve">    "benarjujur":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bener": "benar",</w:t>
            </w:r>
          </w:p>
          <w:p w14:paraId="4AAAAEF1" w14:textId="77777777" w:rsidR="00364E7F" w:rsidRPr="00FD40C3" w:rsidRDefault="00364E7F" w:rsidP="00364E7F">
            <w:pPr>
              <w:pStyle w:val="Code"/>
              <w:rPr>
                <w:lang w:val="id-ID"/>
              </w:rPr>
            </w:pPr>
            <w:r w:rsidRPr="00FD40C3">
              <w:rPr>
                <w:lang w:val="id-ID"/>
              </w:rPr>
              <w:t xml:space="preserve">    "bener2": "bener bener",</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berhenti",</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bete":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beud": "banget",</w:t>
            </w:r>
          </w:p>
          <w:p w14:paraId="3E65F69F" w14:textId="77777777" w:rsidR="00364E7F" w:rsidRPr="00FD40C3" w:rsidRDefault="00364E7F" w:rsidP="00364E7F">
            <w:pPr>
              <w:pStyle w:val="Code"/>
              <w:rPr>
                <w:lang w:val="id-ID"/>
              </w:rPr>
            </w:pPr>
            <w:r w:rsidRPr="00FD40C3">
              <w:rPr>
                <w:lang w:val="id-ID"/>
              </w:rPr>
              <w:t xml:space="preserve">    "beut": "banget",</w:t>
            </w:r>
          </w:p>
          <w:p w14:paraId="68B30A2D" w14:textId="77777777" w:rsidR="00364E7F" w:rsidRPr="00FD40C3" w:rsidRDefault="00364E7F" w:rsidP="00364E7F">
            <w:pPr>
              <w:pStyle w:val="Code"/>
              <w:rPr>
                <w:lang w:val="id-ID"/>
              </w:rPr>
            </w:pPr>
            <w:r w:rsidRPr="00FD40C3">
              <w:rPr>
                <w:lang w:val="id-ID"/>
              </w:rPr>
              <w:t xml:space="preserve">    "bg": "bagi",</w:t>
            </w:r>
          </w:p>
          <w:p w14:paraId="379A4713" w14:textId="77777777" w:rsidR="00364E7F" w:rsidRPr="00FD40C3" w:rsidRDefault="00364E7F" w:rsidP="00364E7F">
            <w:pPr>
              <w:pStyle w:val="Code"/>
              <w:rPr>
                <w:lang w:val="id-ID"/>
              </w:rPr>
            </w:pPr>
            <w:r w:rsidRPr="00FD40C3">
              <w:rPr>
                <w:lang w:val="id-ID"/>
              </w:rPr>
              <w:t xml:space="preserve">    "bgd": "banget",</w:t>
            </w:r>
          </w:p>
          <w:p w14:paraId="34A57EDE" w14:textId="77777777" w:rsidR="00364E7F" w:rsidRPr="00FD40C3" w:rsidRDefault="00364E7F" w:rsidP="00364E7F">
            <w:pPr>
              <w:pStyle w:val="Code"/>
              <w:rPr>
                <w:lang w:val="id-ID"/>
              </w:rPr>
            </w:pPr>
            <w:r w:rsidRPr="00FD40C3">
              <w:rPr>
                <w:lang w:val="id-ID"/>
              </w:rPr>
              <w:t xml:space="preserve">    "bgm": "bagaimana",</w:t>
            </w:r>
          </w:p>
          <w:p w14:paraId="4C00D1C1" w14:textId="77777777" w:rsidR="00364E7F" w:rsidRPr="00FD40C3" w:rsidRDefault="00364E7F" w:rsidP="00364E7F">
            <w:pPr>
              <w:pStyle w:val="Code"/>
              <w:rPr>
                <w:lang w:val="id-ID"/>
              </w:rPr>
            </w:pPr>
            <w:r w:rsidRPr="00FD40C3">
              <w:rPr>
                <w:lang w:val="id-ID"/>
              </w:rPr>
              <w:t xml:space="preserve">    "bgmn": "bagaimana",</w:t>
            </w:r>
          </w:p>
          <w:p w14:paraId="567BC16A" w14:textId="77777777" w:rsidR="00364E7F" w:rsidRPr="00FD40C3" w:rsidRDefault="00364E7F" w:rsidP="00364E7F">
            <w:pPr>
              <w:pStyle w:val="Code"/>
              <w:rPr>
                <w:lang w:val="id-ID"/>
              </w:rPr>
            </w:pPr>
            <w:r w:rsidRPr="00FD40C3">
              <w:rPr>
                <w:lang w:val="id-ID"/>
              </w:rPr>
              <w:t xml:space="preserve">    "bgs": "bagus",</w:t>
            </w:r>
          </w:p>
          <w:p w14:paraId="64B7D35A" w14:textId="77777777" w:rsidR="00364E7F" w:rsidRPr="00FD40C3" w:rsidRDefault="00364E7F" w:rsidP="00364E7F">
            <w:pPr>
              <w:pStyle w:val="Code"/>
              <w:rPr>
                <w:lang w:val="id-ID"/>
              </w:rPr>
            </w:pPr>
            <w:r w:rsidRPr="00FD40C3">
              <w:rPr>
                <w:lang w:val="id-ID"/>
              </w:rPr>
              <w:t xml:space="preserve">    "bgst": "bangsat",</w:t>
            </w:r>
          </w:p>
          <w:p w14:paraId="7B340759" w14:textId="77777777" w:rsidR="00364E7F" w:rsidRPr="00FD40C3" w:rsidRDefault="00364E7F" w:rsidP="00364E7F">
            <w:pPr>
              <w:pStyle w:val="Code"/>
              <w:rPr>
                <w:lang w:val="id-ID"/>
              </w:rPr>
            </w:pPr>
            <w:r w:rsidRPr="00FD40C3">
              <w:rPr>
                <w:lang w:val="id-ID"/>
              </w:rPr>
              <w:t xml:space="preserve">    "bgt": "banget",</w:t>
            </w:r>
          </w:p>
          <w:p w14:paraId="160AD181" w14:textId="77777777" w:rsidR="00364E7F" w:rsidRPr="00FD40C3" w:rsidRDefault="00364E7F" w:rsidP="00364E7F">
            <w:pPr>
              <w:pStyle w:val="Code"/>
              <w:rPr>
                <w:lang w:val="id-ID"/>
              </w:rPr>
            </w:pPr>
            <w:r w:rsidRPr="00FD40C3">
              <w:rPr>
                <w:lang w:val="id-ID"/>
              </w:rPr>
              <w:t xml:space="preserve">    "bgtu": "begitu",</w:t>
            </w:r>
          </w:p>
          <w:p w14:paraId="3813F231" w14:textId="77777777" w:rsidR="00364E7F" w:rsidRPr="00FD40C3" w:rsidRDefault="00364E7F" w:rsidP="00364E7F">
            <w:pPr>
              <w:pStyle w:val="Code"/>
              <w:rPr>
                <w:lang w:val="id-ID"/>
              </w:rPr>
            </w:pPr>
            <w:r w:rsidRPr="00FD40C3">
              <w:rPr>
                <w:lang w:val="id-ID"/>
              </w:rPr>
              <w:t xml:space="preserve">    "bhai": "bye",</w:t>
            </w:r>
          </w:p>
          <w:p w14:paraId="703F21B5" w14:textId="77777777" w:rsidR="00364E7F" w:rsidRPr="00FD40C3" w:rsidRDefault="00364E7F" w:rsidP="00364E7F">
            <w:pPr>
              <w:pStyle w:val="Code"/>
              <w:rPr>
                <w:lang w:val="id-ID"/>
              </w:rPr>
            </w:pPr>
            <w:r w:rsidRPr="00FD40C3">
              <w:rPr>
                <w:lang w:val="id-ID"/>
              </w:rPr>
              <w:t xml:space="preserve">    "bhkan": "bahkan",</w:t>
            </w:r>
          </w:p>
          <w:p w14:paraId="40FD09C6" w14:textId="77777777" w:rsidR="00364E7F" w:rsidRPr="00FD40C3" w:rsidRDefault="00364E7F" w:rsidP="00364E7F">
            <w:pPr>
              <w:pStyle w:val="Code"/>
              <w:rPr>
                <w:lang w:val="id-ID"/>
              </w:rPr>
            </w:pPr>
            <w:r w:rsidRPr="00FD40C3">
              <w:rPr>
                <w:lang w:val="id-ID"/>
              </w:rPr>
              <w:t xml:space="preserve">    "bhubu": "tidur",</w:t>
            </w:r>
          </w:p>
          <w:p w14:paraId="466CD5DC" w14:textId="77777777" w:rsidR="00364E7F" w:rsidRPr="00FD40C3" w:rsidRDefault="00364E7F" w:rsidP="00364E7F">
            <w:pPr>
              <w:pStyle w:val="Code"/>
              <w:rPr>
                <w:lang w:val="id-ID"/>
              </w:rPr>
            </w:pPr>
            <w:r w:rsidRPr="00FD40C3">
              <w:rPr>
                <w:lang w:val="id-ID"/>
              </w:rPr>
              <w:t xml:space="preserve">    "bhw": "bahwa",</w:t>
            </w:r>
          </w:p>
          <w:p w14:paraId="58552619" w14:textId="77777777" w:rsidR="00364E7F" w:rsidRPr="00FD40C3" w:rsidRDefault="00364E7F" w:rsidP="00364E7F">
            <w:pPr>
              <w:pStyle w:val="Code"/>
              <w:rPr>
                <w:lang w:val="id-ID"/>
              </w:rPr>
            </w:pPr>
            <w:r w:rsidRPr="00FD40C3">
              <w:rPr>
                <w:lang w:val="id-ID"/>
              </w:rPr>
              <w:t xml:space="preserve">    "bhy": "bahaya",</w:t>
            </w:r>
          </w:p>
          <w:p w14:paraId="55A36A5E" w14:textId="77777777" w:rsidR="00364E7F" w:rsidRPr="00FD40C3" w:rsidRDefault="00364E7F" w:rsidP="00364E7F">
            <w:pPr>
              <w:pStyle w:val="Code"/>
              <w:rPr>
                <w:lang w:val="id-ID"/>
              </w:rPr>
            </w:pPr>
            <w:r w:rsidRPr="00FD40C3">
              <w:rPr>
                <w:lang w:val="id-ID"/>
              </w:rPr>
              <w:t xml:space="preserve">    "bijimane": "bagaimana",</w:t>
            </w:r>
          </w:p>
          <w:p w14:paraId="79347774" w14:textId="77777777" w:rsidR="00364E7F" w:rsidRPr="00FD40C3" w:rsidRDefault="00364E7F" w:rsidP="00364E7F">
            <w:pPr>
              <w:pStyle w:val="Code"/>
              <w:rPr>
                <w:lang w:val="id-ID"/>
              </w:rPr>
            </w:pPr>
            <w:r w:rsidRPr="00FD40C3">
              <w:rPr>
                <w:lang w:val="id-ID"/>
              </w:rPr>
              <w:lastRenderedPageBreak/>
              <w:t xml:space="preserve">    "bilanh": "bilang",</w:t>
            </w:r>
          </w:p>
          <w:p w14:paraId="6CD79F24" w14:textId="77777777" w:rsidR="00364E7F" w:rsidRPr="00FD40C3" w:rsidRDefault="00364E7F" w:rsidP="00364E7F">
            <w:pPr>
              <w:pStyle w:val="Code"/>
              <w:rPr>
                <w:lang w:val="id-ID"/>
              </w:rPr>
            </w:pPr>
            <w:r w:rsidRPr="00FD40C3">
              <w:rPr>
                <w:lang w:val="id-ID"/>
              </w:rPr>
              <w:t xml:space="preserve">    "bimbuluh":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bisi": "kalau-kalau",</w:t>
            </w:r>
          </w:p>
          <w:p w14:paraId="7648DCF2" w14:textId="77777777" w:rsidR="00364E7F" w:rsidRPr="00FD40C3" w:rsidRDefault="00364E7F" w:rsidP="00364E7F">
            <w:pPr>
              <w:pStyle w:val="Code"/>
              <w:rPr>
                <w:lang w:val="id-ID"/>
              </w:rPr>
            </w:pPr>
            <w:r w:rsidRPr="00FD40C3">
              <w:rPr>
                <w:lang w:val="id-ID"/>
              </w:rPr>
              <w:t xml:space="preserve">    "bkannya": "bukannya",</w:t>
            </w:r>
          </w:p>
          <w:p w14:paraId="645116A4" w14:textId="77777777" w:rsidR="00364E7F" w:rsidRPr="00FD40C3" w:rsidRDefault="00364E7F" w:rsidP="00364E7F">
            <w:pPr>
              <w:pStyle w:val="Code"/>
              <w:rPr>
                <w:lang w:val="id-ID"/>
              </w:rPr>
            </w:pPr>
            <w:r w:rsidRPr="00FD40C3">
              <w:rPr>
                <w:lang w:val="id-ID"/>
              </w:rPr>
              <w:t xml:space="preserve">    "bkl": "akan",</w:t>
            </w:r>
          </w:p>
          <w:p w14:paraId="15DE6C9E" w14:textId="77777777" w:rsidR="00364E7F" w:rsidRPr="00FD40C3" w:rsidRDefault="00364E7F" w:rsidP="00364E7F">
            <w:pPr>
              <w:pStyle w:val="Code"/>
              <w:rPr>
                <w:lang w:val="id-ID"/>
              </w:rPr>
            </w:pPr>
            <w:r w:rsidRPr="00FD40C3">
              <w:rPr>
                <w:lang w:val="id-ID"/>
              </w:rPr>
              <w:t xml:space="preserve">    "bkmt": "badan kontak majelis taklim",</w:t>
            </w:r>
          </w:p>
          <w:p w14:paraId="10F9B77A" w14:textId="77777777" w:rsidR="00364E7F" w:rsidRPr="00FD40C3" w:rsidRDefault="00364E7F" w:rsidP="00364E7F">
            <w:pPr>
              <w:pStyle w:val="Code"/>
              <w:rPr>
                <w:lang w:val="id-ID"/>
              </w:rPr>
            </w:pPr>
            <w:r w:rsidRPr="00FD40C3">
              <w:rPr>
                <w:lang w:val="id-ID"/>
              </w:rPr>
              <w:t xml:space="preserve">    "bkn": "bukan",</w:t>
            </w:r>
          </w:p>
          <w:p w14:paraId="57008123" w14:textId="77777777" w:rsidR="00364E7F" w:rsidRPr="00FD40C3" w:rsidRDefault="00364E7F" w:rsidP="00364E7F">
            <w:pPr>
              <w:pStyle w:val="Code"/>
              <w:rPr>
                <w:lang w:val="id-ID"/>
              </w:rPr>
            </w:pPr>
            <w:r w:rsidRPr="00FD40C3">
              <w:rPr>
                <w:lang w:val="id-ID"/>
              </w:rPr>
              <w:t xml:space="preserve">    "bknnya": "bukannya",</w:t>
            </w:r>
          </w:p>
          <w:p w14:paraId="4966EFEF" w14:textId="77777777" w:rsidR="00364E7F" w:rsidRPr="00FD40C3" w:rsidRDefault="00364E7F" w:rsidP="00364E7F">
            <w:pPr>
              <w:pStyle w:val="Code"/>
              <w:rPr>
                <w:lang w:val="id-ID"/>
              </w:rPr>
            </w:pPr>
            <w:r w:rsidRPr="00FD40C3">
              <w:rPr>
                <w:lang w:val="id-ID"/>
              </w:rPr>
              <w:t xml:space="preserve">    "bl": "beli",</w:t>
            </w:r>
          </w:p>
          <w:p w14:paraId="0D0F83F6" w14:textId="77777777" w:rsidR="00364E7F" w:rsidRPr="00FD40C3" w:rsidRDefault="00364E7F" w:rsidP="00364E7F">
            <w:pPr>
              <w:pStyle w:val="Code"/>
              <w:rPr>
                <w:lang w:val="id-ID"/>
              </w:rPr>
            </w:pPr>
            <w:r w:rsidRPr="00FD40C3">
              <w:rPr>
                <w:lang w:val="id-ID"/>
              </w:rPr>
              <w:t xml:space="preserve">    "blas": "balas",</w:t>
            </w:r>
          </w:p>
          <w:p w14:paraId="27462991" w14:textId="77777777" w:rsidR="00364E7F" w:rsidRPr="00FD40C3" w:rsidRDefault="00364E7F" w:rsidP="00364E7F">
            <w:pPr>
              <w:pStyle w:val="Code"/>
              <w:rPr>
                <w:lang w:val="id-ID"/>
              </w:rPr>
            </w:pPr>
            <w:r w:rsidRPr="00FD40C3">
              <w:rPr>
                <w:lang w:val="id-ID"/>
              </w:rPr>
              <w:t xml:space="preserve">    "blegug": "bodoh",</w:t>
            </w:r>
          </w:p>
          <w:p w14:paraId="49B5782A" w14:textId="77777777" w:rsidR="00364E7F" w:rsidRPr="00FD40C3" w:rsidRDefault="00364E7F" w:rsidP="00364E7F">
            <w:pPr>
              <w:pStyle w:val="Code"/>
              <w:rPr>
                <w:lang w:val="id-ID"/>
              </w:rPr>
            </w:pPr>
            <w:r w:rsidRPr="00FD40C3">
              <w:rPr>
                <w:lang w:val="id-ID"/>
              </w:rPr>
              <w:t xml:space="preserve">    "blg": "bilang",</w:t>
            </w:r>
          </w:p>
          <w:p w14:paraId="51CFD0F4" w14:textId="77777777" w:rsidR="00364E7F" w:rsidRPr="00FD40C3" w:rsidRDefault="00364E7F" w:rsidP="00364E7F">
            <w:pPr>
              <w:pStyle w:val="Code"/>
              <w:rPr>
                <w:lang w:val="id-ID"/>
              </w:rPr>
            </w:pPr>
            <w:r w:rsidRPr="00FD40C3">
              <w:rPr>
                <w:lang w:val="id-ID"/>
              </w:rPr>
              <w:t xml:space="preserve">    "blh": "boleh",</w:t>
            </w:r>
          </w:p>
          <w:p w14:paraId="2C8FF77C" w14:textId="77777777" w:rsidR="00364E7F" w:rsidRPr="00FD40C3" w:rsidRDefault="00364E7F" w:rsidP="00364E7F">
            <w:pPr>
              <w:pStyle w:val="Code"/>
              <w:rPr>
                <w:lang w:val="id-ID"/>
              </w:rPr>
            </w:pPr>
            <w:r w:rsidRPr="00FD40C3">
              <w:rPr>
                <w:lang w:val="id-ID"/>
              </w:rPr>
              <w:t xml:space="preserve">    "blm": "belum",</w:t>
            </w:r>
          </w:p>
          <w:p w14:paraId="2A161788" w14:textId="77777777" w:rsidR="00364E7F" w:rsidRPr="00FD40C3" w:rsidRDefault="00364E7F" w:rsidP="00364E7F">
            <w:pPr>
              <w:pStyle w:val="Code"/>
              <w:rPr>
                <w:lang w:val="id-ID"/>
              </w:rPr>
            </w:pPr>
            <w:r w:rsidRPr="00FD40C3">
              <w:rPr>
                <w:lang w:val="id-ID"/>
              </w:rPr>
              <w:t xml:space="preserve">    "bln": "bulan",</w:t>
            </w:r>
          </w:p>
          <w:p w14:paraId="2C917AD3" w14:textId="77777777" w:rsidR="00364E7F" w:rsidRPr="00FD40C3" w:rsidRDefault="00364E7F" w:rsidP="00364E7F">
            <w:pPr>
              <w:pStyle w:val="Code"/>
              <w:rPr>
                <w:lang w:val="id-ID"/>
              </w:rPr>
            </w:pPr>
            <w:r w:rsidRPr="00FD40C3">
              <w:rPr>
                <w:lang w:val="id-ID"/>
              </w:rPr>
              <w:t xml:space="preserve">    "bls": "balas",</w:t>
            </w:r>
          </w:p>
          <w:p w14:paraId="6421AFE4" w14:textId="77777777" w:rsidR="00364E7F" w:rsidRPr="00FD40C3" w:rsidRDefault="00364E7F" w:rsidP="00364E7F">
            <w:pPr>
              <w:pStyle w:val="Code"/>
              <w:rPr>
                <w:lang w:val="id-ID"/>
              </w:rPr>
            </w:pPr>
            <w:r w:rsidRPr="00FD40C3">
              <w:rPr>
                <w:lang w:val="id-ID"/>
              </w:rPr>
              <w:t xml:space="preserve">    "blum": "belum",</w:t>
            </w:r>
          </w:p>
          <w:p w14:paraId="7B65A35A" w14:textId="77777777" w:rsidR="00364E7F" w:rsidRPr="00FD40C3" w:rsidRDefault="00364E7F" w:rsidP="00364E7F">
            <w:pPr>
              <w:pStyle w:val="Code"/>
              <w:rPr>
                <w:lang w:val="id-ID"/>
              </w:rPr>
            </w:pPr>
            <w:r w:rsidRPr="00FD40C3">
              <w:rPr>
                <w:lang w:val="id-ID"/>
              </w:rPr>
              <w:t xml:space="preserve">    "bnchi": "benci",</w:t>
            </w:r>
          </w:p>
          <w:p w14:paraId="0538B89F" w14:textId="77777777" w:rsidR="00364E7F" w:rsidRPr="00FD40C3" w:rsidRDefault="00364E7F" w:rsidP="00364E7F">
            <w:pPr>
              <w:pStyle w:val="Code"/>
              <w:rPr>
                <w:lang w:val="id-ID"/>
              </w:rPr>
            </w:pPr>
            <w:r w:rsidRPr="00FD40C3">
              <w:rPr>
                <w:lang w:val="id-ID"/>
              </w:rPr>
              <w:t xml:space="preserve">    "bnci": "benci",</w:t>
            </w:r>
          </w:p>
          <w:p w14:paraId="6C0F683A" w14:textId="77777777" w:rsidR="00364E7F" w:rsidRPr="00FD40C3" w:rsidRDefault="00364E7F" w:rsidP="00364E7F">
            <w:pPr>
              <w:pStyle w:val="Code"/>
              <w:rPr>
                <w:lang w:val="id-ID"/>
              </w:rPr>
            </w:pPr>
            <w:r w:rsidRPr="00FD40C3">
              <w:rPr>
                <w:lang w:val="id-ID"/>
              </w:rPr>
              <w:t xml:space="preserve">    "bnda": "benda",</w:t>
            </w:r>
          </w:p>
          <w:p w14:paraId="261E6951" w14:textId="77777777" w:rsidR="00364E7F" w:rsidRPr="00FD40C3" w:rsidRDefault="00364E7F" w:rsidP="00364E7F">
            <w:pPr>
              <w:pStyle w:val="Code"/>
              <w:rPr>
                <w:lang w:val="id-ID"/>
              </w:rPr>
            </w:pPr>
            <w:r w:rsidRPr="00FD40C3">
              <w:rPr>
                <w:lang w:val="id-ID"/>
              </w:rPr>
              <w:t xml:space="preserve">    "bngung": "bingung",</w:t>
            </w:r>
          </w:p>
          <w:p w14:paraId="77BAFFCB" w14:textId="77777777" w:rsidR="00364E7F" w:rsidRPr="00FD40C3" w:rsidRDefault="00364E7F" w:rsidP="00364E7F">
            <w:pPr>
              <w:pStyle w:val="Code"/>
              <w:rPr>
                <w:lang w:val="id-ID"/>
              </w:rPr>
            </w:pPr>
            <w:r w:rsidRPr="00FD40C3">
              <w:rPr>
                <w:lang w:val="id-ID"/>
              </w:rPr>
              <w:t xml:space="preserve">    "bnran": "yang benar",</w:t>
            </w:r>
          </w:p>
          <w:p w14:paraId="5BF417DD" w14:textId="77777777" w:rsidR="00364E7F" w:rsidRPr="00FD40C3" w:rsidRDefault="00364E7F" w:rsidP="00364E7F">
            <w:pPr>
              <w:pStyle w:val="Code"/>
              <w:rPr>
                <w:lang w:val="id-ID"/>
              </w:rPr>
            </w:pPr>
            <w:r w:rsidRPr="00FD40C3">
              <w:rPr>
                <w:lang w:val="id-ID"/>
              </w:rPr>
              <w:t xml:space="preserve">    "bntr": "sebentar",</w:t>
            </w:r>
          </w:p>
          <w:p w14:paraId="3E4462B6" w14:textId="77777777" w:rsidR="00364E7F" w:rsidRPr="00FD40C3" w:rsidRDefault="00364E7F" w:rsidP="00364E7F">
            <w:pPr>
              <w:pStyle w:val="Code"/>
              <w:rPr>
                <w:lang w:val="id-ID"/>
              </w:rPr>
            </w:pPr>
            <w:r w:rsidRPr="00FD40C3">
              <w:rPr>
                <w:lang w:val="id-ID"/>
              </w:rPr>
              <w:t xml:space="preserve">    "bnyk":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bohay": "badan aduhai",</w:t>
            </w:r>
          </w:p>
          <w:p w14:paraId="1FD50567" w14:textId="77777777" w:rsidR="00364E7F" w:rsidRPr="00FD40C3" w:rsidRDefault="00364E7F" w:rsidP="00364E7F">
            <w:pPr>
              <w:pStyle w:val="Code"/>
              <w:rPr>
                <w:lang w:val="id-ID"/>
              </w:rPr>
            </w:pPr>
            <w:r w:rsidRPr="00FD40C3">
              <w:rPr>
                <w:lang w:val="id-ID"/>
              </w:rPr>
              <w:t xml:space="preserve">    "bokap": "ayah",</w:t>
            </w:r>
          </w:p>
          <w:p w14:paraId="4A3D0893" w14:textId="77777777" w:rsidR="00364E7F" w:rsidRPr="00FD40C3" w:rsidRDefault="00364E7F" w:rsidP="00364E7F">
            <w:pPr>
              <w:pStyle w:val="Code"/>
              <w:rPr>
                <w:lang w:val="id-ID"/>
              </w:rPr>
            </w:pPr>
            <w:r w:rsidRPr="00FD40C3">
              <w:rPr>
                <w:lang w:val="id-ID"/>
              </w:rPr>
              <w:t xml:space="preserve">    "bokep": "video porno",</w:t>
            </w:r>
          </w:p>
          <w:p w14:paraId="227EC62C" w14:textId="77777777" w:rsidR="00364E7F" w:rsidRPr="00FD40C3" w:rsidRDefault="00364E7F" w:rsidP="00364E7F">
            <w:pPr>
              <w:pStyle w:val="Code"/>
              <w:rPr>
                <w:lang w:val="id-ID"/>
              </w:rPr>
            </w:pPr>
            <w:r w:rsidRPr="00FD40C3">
              <w:rPr>
                <w:lang w:val="id-ID"/>
              </w:rPr>
              <w:t xml:space="preserve">    "boker": "buang air besar",</w:t>
            </w:r>
          </w:p>
          <w:p w14:paraId="7485467F" w14:textId="77777777" w:rsidR="00364E7F" w:rsidRPr="00FD40C3" w:rsidRDefault="00364E7F" w:rsidP="00364E7F">
            <w:pPr>
              <w:pStyle w:val="Code"/>
              <w:rPr>
                <w:lang w:val="id-ID"/>
              </w:rPr>
            </w:pPr>
            <w:r w:rsidRPr="00FD40C3">
              <w:rPr>
                <w:lang w:val="id-ID"/>
              </w:rPr>
              <w:t xml:space="preserve">    "bokin": "pacar",</w:t>
            </w:r>
          </w:p>
          <w:p w14:paraId="37EE5F0A" w14:textId="77777777" w:rsidR="00364E7F" w:rsidRPr="00FD40C3" w:rsidRDefault="00364E7F" w:rsidP="00364E7F">
            <w:pPr>
              <w:pStyle w:val="Code"/>
              <w:rPr>
                <w:lang w:val="id-ID"/>
              </w:rPr>
            </w:pPr>
            <w:r w:rsidRPr="00FD40C3">
              <w:rPr>
                <w:lang w:val="id-ID"/>
              </w:rPr>
              <w:t xml:space="preserve">    "bokis": "bohong",</w:t>
            </w:r>
          </w:p>
          <w:p w14:paraId="4EC0C17F" w14:textId="77777777" w:rsidR="00364E7F" w:rsidRPr="00FD40C3" w:rsidRDefault="00364E7F" w:rsidP="00364E7F">
            <w:pPr>
              <w:pStyle w:val="Code"/>
              <w:rPr>
                <w:lang w:val="id-ID"/>
              </w:rPr>
            </w:pPr>
            <w:r w:rsidRPr="00FD40C3">
              <w:rPr>
                <w:lang w:val="id-ID"/>
              </w:rPr>
              <w:t xml:space="preserve">    "bole": "boleh",</w:t>
            </w:r>
          </w:p>
          <w:p w14:paraId="53CC0E2F" w14:textId="77777777" w:rsidR="00364E7F" w:rsidRPr="00FD40C3" w:rsidRDefault="00364E7F" w:rsidP="00364E7F">
            <w:pPr>
              <w:pStyle w:val="Code"/>
              <w:rPr>
                <w:lang w:val="id-ID"/>
              </w:rPr>
            </w:pPr>
            <w:r w:rsidRPr="00FD40C3">
              <w:rPr>
                <w:lang w:val="id-ID"/>
              </w:rPr>
              <w:t xml:space="preserve">    "boljug":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bonek":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bopi": "badan olahraga profesional indonesia",</w:t>
            </w:r>
          </w:p>
          <w:p w14:paraId="7179A874" w14:textId="77777777" w:rsidR="00364E7F" w:rsidRPr="00FD40C3" w:rsidRDefault="00364E7F" w:rsidP="00364E7F">
            <w:pPr>
              <w:pStyle w:val="Code"/>
              <w:rPr>
                <w:lang w:val="id-ID"/>
              </w:rPr>
            </w:pPr>
            <w:r w:rsidRPr="00FD40C3">
              <w:rPr>
                <w:lang w:val="id-ID"/>
              </w:rPr>
              <w:t xml:space="preserve">    "boyeh": "boleh",</w:t>
            </w:r>
          </w:p>
          <w:p w14:paraId="63406E03" w14:textId="77777777" w:rsidR="00364E7F" w:rsidRPr="00FD40C3" w:rsidRDefault="00364E7F" w:rsidP="00364E7F">
            <w:pPr>
              <w:pStyle w:val="Code"/>
              <w:rPr>
                <w:lang w:val="id-ID"/>
              </w:rPr>
            </w:pPr>
            <w:r w:rsidRPr="00FD40C3">
              <w:rPr>
                <w:lang w:val="id-ID"/>
              </w:rPr>
              <w:t xml:space="preserve">    "bpk": "bapak",</w:t>
            </w:r>
          </w:p>
          <w:p w14:paraId="39C95D4E" w14:textId="77777777" w:rsidR="00364E7F" w:rsidRPr="00FD40C3" w:rsidRDefault="00364E7F" w:rsidP="00364E7F">
            <w:pPr>
              <w:pStyle w:val="Code"/>
              <w:rPr>
                <w:lang w:val="id-ID"/>
              </w:rPr>
            </w:pPr>
            <w:r w:rsidRPr="00FD40C3">
              <w:rPr>
                <w:lang w:val="id-ID"/>
              </w:rPr>
              <w:t xml:space="preserve">    "br": "baru",</w:t>
            </w:r>
          </w:p>
          <w:p w14:paraId="7D0D489B" w14:textId="77777777" w:rsidR="00364E7F" w:rsidRPr="00FD40C3" w:rsidRDefault="00364E7F" w:rsidP="00364E7F">
            <w:pPr>
              <w:pStyle w:val="Code"/>
              <w:rPr>
                <w:lang w:val="id-ID"/>
              </w:rPr>
            </w:pPr>
            <w:r w:rsidRPr="00FD40C3">
              <w:rPr>
                <w:lang w:val="id-ID"/>
              </w:rPr>
              <w:t xml:space="preserve">    "brb": "segera kembali",</w:t>
            </w:r>
          </w:p>
          <w:p w14:paraId="01A76942" w14:textId="77777777" w:rsidR="00364E7F" w:rsidRPr="00FD40C3" w:rsidRDefault="00364E7F" w:rsidP="00364E7F">
            <w:pPr>
              <w:pStyle w:val="Code"/>
              <w:rPr>
                <w:lang w:val="id-ID"/>
              </w:rPr>
            </w:pPr>
            <w:r w:rsidRPr="00FD40C3">
              <w:rPr>
                <w:lang w:val="id-ID"/>
              </w:rPr>
              <w:t xml:space="preserve">    "brg": "bareng",</w:t>
            </w:r>
          </w:p>
          <w:p w14:paraId="0E7DC1B3" w14:textId="77777777" w:rsidR="00364E7F" w:rsidRPr="00FD40C3" w:rsidRDefault="00364E7F" w:rsidP="00364E7F">
            <w:pPr>
              <w:pStyle w:val="Code"/>
              <w:rPr>
                <w:lang w:val="id-ID"/>
              </w:rPr>
            </w:pPr>
            <w:r w:rsidRPr="00FD40C3">
              <w:rPr>
                <w:lang w:val="id-ID"/>
              </w:rPr>
              <w:t xml:space="preserve">    "brhadapan": "berhadapan",</w:t>
            </w:r>
          </w:p>
          <w:p w14:paraId="097CB6C4" w14:textId="77777777" w:rsidR="00364E7F" w:rsidRPr="00FD40C3" w:rsidRDefault="00364E7F" w:rsidP="00364E7F">
            <w:pPr>
              <w:pStyle w:val="Code"/>
              <w:rPr>
                <w:lang w:val="id-ID"/>
              </w:rPr>
            </w:pPr>
            <w:r w:rsidRPr="00FD40C3">
              <w:rPr>
                <w:lang w:val="id-ID"/>
              </w:rPr>
              <w:t xml:space="preserve">    "brngkt": "berangkat",</w:t>
            </w:r>
          </w:p>
          <w:p w14:paraId="107C27CE" w14:textId="77777777" w:rsidR="00364E7F" w:rsidRPr="00FD40C3" w:rsidRDefault="00364E7F" w:rsidP="00364E7F">
            <w:pPr>
              <w:pStyle w:val="Code"/>
              <w:rPr>
                <w:lang w:val="id-ID"/>
              </w:rPr>
            </w:pPr>
            <w:r w:rsidRPr="00FD40C3">
              <w:rPr>
                <w:lang w:val="id-ID"/>
              </w:rPr>
              <w:t xml:space="preserve">    "bro": "saudara laki-laki",</w:t>
            </w:r>
          </w:p>
          <w:p w14:paraId="060FB436" w14:textId="77777777" w:rsidR="00364E7F" w:rsidRPr="00FD40C3" w:rsidRDefault="00364E7F" w:rsidP="00364E7F">
            <w:pPr>
              <w:pStyle w:val="Code"/>
              <w:rPr>
                <w:lang w:val="id-ID"/>
              </w:rPr>
            </w:pPr>
            <w:r w:rsidRPr="00FD40C3">
              <w:rPr>
                <w:lang w:val="id-ID"/>
              </w:rPr>
              <w:t xml:space="preserve">    "brp": "berapa",</w:t>
            </w:r>
          </w:p>
          <w:p w14:paraId="23813773" w14:textId="77777777" w:rsidR="00364E7F" w:rsidRPr="00FD40C3" w:rsidRDefault="00364E7F" w:rsidP="00364E7F">
            <w:pPr>
              <w:pStyle w:val="Code"/>
              <w:rPr>
                <w:lang w:val="id-ID"/>
              </w:rPr>
            </w:pPr>
            <w:r w:rsidRPr="00FD40C3">
              <w:rPr>
                <w:lang w:val="id-ID"/>
              </w:rPr>
              <w:t xml:space="preserve">    "brsdia": "bersedia",</w:t>
            </w:r>
          </w:p>
          <w:p w14:paraId="2F38FEF9" w14:textId="77777777" w:rsidR="00364E7F" w:rsidRPr="00FD40C3" w:rsidRDefault="00364E7F" w:rsidP="00364E7F">
            <w:pPr>
              <w:pStyle w:val="Code"/>
              <w:rPr>
                <w:lang w:val="id-ID"/>
              </w:rPr>
            </w:pPr>
            <w:r w:rsidRPr="00FD40C3">
              <w:rPr>
                <w:lang w:val="id-ID"/>
              </w:rPr>
              <w:t xml:space="preserve">    "brstu": "bersatu",</w:t>
            </w:r>
          </w:p>
          <w:p w14:paraId="389A5D87" w14:textId="77777777" w:rsidR="00364E7F" w:rsidRPr="00FD40C3" w:rsidRDefault="00364E7F" w:rsidP="00364E7F">
            <w:pPr>
              <w:pStyle w:val="Code"/>
              <w:rPr>
                <w:lang w:val="id-ID"/>
              </w:rPr>
            </w:pPr>
            <w:r w:rsidRPr="00FD40C3">
              <w:rPr>
                <w:lang w:val="id-ID"/>
              </w:rPr>
              <w:t xml:space="preserve">    "bru": "baru",</w:t>
            </w:r>
          </w:p>
          <w:p w14:paraId="1502D5AE" w14:textId="77777777" w:rsidR="00364E7F" w:rsidRPr="00FD40C3" w:rsidRDefault="00364E7F" w:rsidP="00364E7F">
            <w:pPr>
              <w:pStyle w:val="Code"/>
              <w:rPr>
                <w:lang w:val="id-ID"/>
              </w:rPr>
            </w:pPr>
            <w:r w:rsidRPr="00FD40C3">
              <w:rPr>
                <w:lang w:val="id-ID"/>
              </w:rPr>
              <w:t xml:space="preserve">    "brur": "saudara laki-laki",</w:t>
            </w:r>
          </w:p>
          <w:p w14:paraId="28CC36E6" w14:textId="77777777" w:rsidR="00364E7F" w:rsidRPr="00FD40C3" w:rsidRDefault="00364E7F" w:rsidP="00364E7F">
            <w:pPr>
              <w:pStyle w:val="Code"/>
              <w:rPr>
                <w:lang w:val="id-ID"/>
              </w:rPr>
            </w:pPr>
            <w:r w:rsidRPr="00FD40C3">
              <w:rPr>
                <w:lang w:val="id-ID"/>
              </w:rPr>
              <w:t xml:space="preserve">    "bs": "bisa",</w:t>
            </w:r>
          </w:p>
          <w:p w14:paraId="3D62E25B" w14:textId="77777777" w:rsidR="00364E7F" w:rsidRPr="00FD40C3" w:rsidRDefault="00364E7F" w:rsidP="00364E7F">
            <w:pPr>
              <w:pStyle w:val="Code"/>
              <w:rPr>
                <w:lang w:val="id-ID"/>
              </w:rPr>
            </w:pPr>
            <w:r w:rsidRPr="00FD40C3">
              <w:rPr>
                <w:lang w:val="id-ID"/>
              </w:rPr>
              <w:t xml:space="preserve">    "bsa": "bisa",</w:t>
            </w:r>
          </w:p>
          <w:p w14:paraId="15929DDE" w14:textId="77777777" w:rsidR="00364E7F" w:rsidRPr="00FD40C3" w:rsidRDefault="00364E7F" w:rsidP="00364E7F">
            <w:pPr>
              <w:pStyle w:val="Code"/>
              <w:rPr>
                <w:lang w:val="id-ID"/>
              </w:rPr>
            </w:pPr>
            <w:r w:rsidRPr="00FD40C3">
              <w:rPr>
                <w:lang w:val="id-ID"/>
              </w:rPr>
              <w:t xml:space="preserve">    "bsen": "bosan",</w:t>
            </w:r>
          </w:p>
          <w:p w14:paraId="34BF1B33" w14:textId="77777777" w:rsidR="00364E7F" w:rsidRPr="00FD40C3" w:rsidRDefault="00364E7F" w:rsidP="00364E7F">
            <w:pPr>
              <w:pStyle w:val="Code"/>
              <w:rPr>
                <w:lang w:val="id-ID"/>
              </w:rPr>
            </w:pPr>
            <w:r w:rsidRPr="00FD40C3">
              <w:rPr>
                <w:lang w:val="id-ID"/>
              </w:rPr>
              <w:t xml:space="preserve">    "bsk": "besok",</w:t>
            </w:r>
          </w:p>
          <w:p w14:paraId="22834D4B" w14:textId="77777777" w:rsidR="00364E7F" w:rsidRPr="00FD40C3" w:rsidRDefault="00364E7F" w:rsidP="00364E7F">
            <w:pPr>
              <w:pStyle w:val="Code"/>
              <w:rPr>
                <w:lang w:val="id-ID"/>
              </w:rPr>
            </w:pPr>
            <w:r w:rsidRPr="00FD40C3">
              <w:rPr>
                <w:lang w:val="id-ID"/>
              </w:rPr>
              <w:t xml:space="preserve">    "bsr": "besar",</w:t>
            </w:r>
          </w:p>
          <w:p w14:paraId="223900F4" w14:textId="77777777" w:rsidR="00364E7F" w:rsidRPr="00FD40C3" w:rsidRDefault="00364E7F" w:rsidP="00364E7F">
            <w:pPr>
              <w:pStyle w:val="Code"/>
              <w:rPr>
                <w:lang w:val="id-ID"/>
              </w:rPr>
            </w:pPr>
            <w:r w:rsidRPr="00FD40C3">
              <w:rPr>
                <w:lang w:val="id-ID"/>
              </w:rPr>
              <w:t xml:space="preserve">    "bt": "buat",</w:t>
            </w:r>
          </w:p>
          <w:p w14:paraId="7FE647C9" w14:textId="77777777" w:rsidR="00364E7F" w:rsidRPr="00FD40C3" w:rsidRDefault="00364E7F" w:rsidP="00364E7F">
            <w:pPr>
              <w:pStyle w:val="Code"/>
              <w:rPr>
                <w:lang w:val="id-ID"/>
              </w:rPr>
            </w:pPr>
            <w:r w:rsidRPr="00FD40C3">
              <w:rPr>
                <w:lang w:val="id-ID"/>
              </w:rPr>
              <w:t xml:space="preserve">    "btol": "botol",</w:t>
            </w:r>
          </w:p>
          <w:p w14:paraId="405CDE3C" w14:textId="77777777" w:rsidR="00364E7F" w:rsidRPr="00FD40C3" w:rsidRDefault="00364E7F" w:rsidP="00364E7F">
            <w:pPr>
              <w:pStyle w:val="Code"/>
              <w:rPr>
                <w:lang w:val="id-ID"/>
              </w:rPr>
            </w:pPr>
            <w:r w:rsidRPr="00FD40C3">
              <w:rPr>
                <w:lang w:val="id-ID"/>
              </w:rPr>
              <w:t xml:space="preserve">    "btw": "ngomong-ngomong",</w:t>
            </w:r>
          </w:p>
          <w:p w14:paraId="45C67325" w14:textId="77777777" w:rsidR="00364E7F" w:rsidRPr="00FD40C3" w:rsidRDefault="00364E7F" w:rsidP="00364E7F">
            <w:pPr>
              <w:pStyle w:val="Code"/>
              <w:rPr>
                <w:lang w:val="id-ID"/>
              </w:rPr>
            </w:pPr>
            <w:r w:rsidRPr="00FD40C3">
              <w:rPr>
                <w:lang w:val="id-ID"/>
              </w:rPr>
              <w:lastRenderedPageBreak/>
              <w:t xml:space="preserve">    "bu_bu": "tidur",</w:t>
            </w:r>
          </w:p>
          <w:p w14:paraId="693C39FD" w14:textId="77777777" w:rsidR="00364E7F" w:rsidRPr="00FD40C3" w:rsidRDefault="00364E7F" w:rsidP="00364E7F">
            <w:pPr>
              <w:pStyle w:val="Code"/>
              <w:rPr>
                <w:lang w:val="id-ID"/>
              </w:rPr>
            </w:pPr>
            <w:r w:rsidRPr="00FD40C3">
              <w:rPr>
                <w:lang w:val="id-ID"/>
              </w:rPr>
              <w:t xml:space="preserve">    "buangbuang":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bubarin": "bubarkan",</w:t>
            </w:r>
          </w:p>
          <w:p w14:paraId="21D7AE1D" w14:textId="77777777" w:rsidR="00364E7F" w:rsidRPr="00FD40C3" w:rsidRDefault="00364E7F" w:rsidP="00364E7F">
            <w:pPr>
              <w:pStyle w:val="Code"/>
              <w:rPr>
                <w:lang w:val="id-ID"/>
              </w:rPr>
            </w:pPr>
            <w:r w:rsidRPr="00FD40C3">
              <w:rPr>
                <w:lang w:val="id-ID"/>
              </w:rPr>
              <w:t xml:space="preserve">    "bubbu": "tidur",</w:t>
            </w:r>
          </w:p>
          <w:p w14:paraId="6A3F6201" w14:textId="77777777" w:rsidR="00364E7F" w:rsidRPr="00FD40C3" w:rsidRDefault="00364E7F" w:rsidP="00364E7F">
            <w:pPr>
              <w:pStyle w:val="Code"/>
              <w:rPr>
                <w:lang w:val="id-ID"/>
              </w:rPr>
            </w:pPr>
            <w:r w:rsidRPr="00FD40C3">
              <w:rPr>
                <w:lang w:val="id-ID"/>
              </w:rPr>
              <w:t xml:space="preserve">    "buber":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bujubune": "luar biasa",</w:t>
            </w:r>
          </w:p>
          <w:p w14:paraId="61BEA43D" w14:textId="77777777" w:rsidR="00364E7F" w:rsidRPr="00FD40C3" w:rsidRDefault="00364E7F" w:rsidP="00364E7F">
            <w:pPr>
              <w:pStyle w:val="Code"/>
              <w:rPr>
                <w:lang w:val="id-ID"/>
              </w:rPr>
            </w:pPr>
            <w:r w:rsidRPr="00FD40C3">
              <w:rPr>
                <w:lang w:val="id-ID"/>
              </w:rPr>
              <w:t xml:space="preserve">    "bumil": "ibu hamil",</w:t>
            </w:r>
          </w:p>
          <w:p w14:paraId="69AFA2B5" w14:textId="77777777" w:rsidR="00364E7F" w:rsidRPr="00FD40C3" w:rsidRDefault="00364E7F" w:rsidP="00364E7F">
            <w:pPr>
              <w:pStyle w:val="Code"/>
              <w:rPr>
                <w:lang w:val="id-ID"/>
              </w:rPr>
            </w:pPr>
            <w:r w:rsidRPr="00FD40C3">
              <w:rPr>
                <w:lang w:val="id-ID"/>
              </w:rPr>
              <w:t xml:space="preserve">    "bunuh2an": "bunuh-bunuhan",</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buzzerbuzzer": "buzzer",</w:t>
            </w:r>
          </w:p>
          <w:p w14:paraId="4624F2D1" w14:textId="77777777" w:rsidR="00364E7F" w:rsidRPr="00FD40C3" w:rsidRDefault="00364E7F" w:rsidP="00364E7F">
            <w:pPr>
              <w:pStyle w:val="Code"/>
              <w:rPr>
                <w:lang w:val="id-ID"/>
              </w:rPr>
            </w:pPr>
            <w:r w:rsidRPr="00FD40C3">
              <w:rPr>
                <w:lang w:val="id-ID"/>
              </w:rPr>
              <w:t xml:space="preserve">    "bw": "bawa",</w:t>
            </w:r>
          </w:p>
          <w:p w14:paraId="12841C10" w14:textId="77777777" w:rsidR="00364E7F" w:rsidRPr="00FD40C3" w:rsidRDefault="00364E7F" w:rsidP="00364E7F">
            <w:pPr>
              <w:pStyle w:val="Code"/>
              <w:rPr>
                <w:lang w:val="id-ID"/>
              </w:rPr>
            </w:pPr>
            <w:r w:rsidRPr="00FD40C3">
              <w:rPr>
                <w:lang w:val="id-ID"/>
              </w:rPr>
              <w:t xml:space="preserve">    "bwhn": "bawahan",</w:t>
            </w:r>
          </w:p>
          <w:p w14:paraId="71354702" w14:textId="77777777" w:rsidR="00364E7F" w:rsidRPr="00FD40C3" w:rsidRDefault="00364E7F" w:rsidP="00364E7F">
            <w:pPr>
              <w:pStyle w:val="Code"/>
              <w:rPr>
                <w:lang w:val="id-ID"/>
              </w:rPr>
            </w:pPr>
            <w:r w:rsidRPr="00FD40C3">
              <w:rPr>
                <w:lang w:val="id-ID"/>
              </w:rPr>
              <w:t xml:space="preserve">    "bwt": "buat",</w:t>
            </w:r>
          </w:p>
          <w:p w14:paraId="23F21695" w14:textId="77777777" w:rsidR="00364E7F" w:rsidRPr="00FD40C3" w:rsidRDefault="00364E7F" w:rsidP="00364E7F">
            <w:pPr>
              <w:pStyle w:val="Code"/>
              <w:rPr>
                <w:lang w:val="id-ID"/>
              </w:rPr>
            </w:pPr>
            <w:r w:rsidRPr="00FD40C3">
              <w:rPr>
                <w:lang w:val="id-ID"/>
              </w:rPr>
              <w:t xml:space="preserve">    "byar": "bayar",</w:t>
            </w:r>
          </w:p>
          <w:p w14:paraId="1959198A" w14:textId="77777777" w:rsidR="00364E7F" w:rsidRPr="00FD40C3" w:rsidRDefault="00364E7F" w:rsidP="00364E7F">
            <w:pPr>
              <w:pStyle w:val="Code"/>
              <w:rPr>
                <w:lang w:val="id-ID"/>
              </w:rPr>
            </w:pPr>
            <w:r w:rsidRPr="00FD40C3">
              <w:rPr>
                <w:lang w:val="id-ID"/>
              </w:rPr>
              <w:t xml:space="preserve">    "byk": "banyak",</w:t>
            </w:r>
          </w:p>
          <w:p w14:paraId="0A357A95" w14:textId="77777777" w:rsidR="00364E7F" w:rsidRPr="00FD40C3" w:rsidRDefault="00364E7F" w:rsidP="00364E7F">
            <w:pPr>
              <w:pStyle w:val="Code"/>
              <w:rPr>
                <w:lang w:val="id-ID"/>
              </w:rPr>
            </w:pPr>
            <w:r w:rsidRPr="00FD40C3">
              <w:rPr>
                <w:lang w:val="id-ID"/>
              </w:rPr>
              <w:t xml:space="preserve">    "byr": "bayar",</w:t>
            </w:r>
          </w:p>
          <w:p w14:paraId="40AC697D" w14:textId="77777777" w:rsidR="00364E7F" w:rsidRPr="00FD40C3" w:rsidRDefault="00364E7F" w:rsidP="00364E7F">
            <w:pPr>
              <w:pStyle w:val="Code"/>
              <w:rPr>
                <w:lang w:val="id-ID"/>
              </w:rPr>
            </w:pPr>
            <w:r w:rsidRPr="00FD40C3">
              <w:rPr>
                <w:lang w:val="id-ID"/>
              </w:rPr>
              <w:t xml:space="preserve">    "byrin": "bayarkan",</w:t>
            </w:r>
          </w:p>
          <w:p w14:paraId="3157C591" w14:textId="77777777" w:rsidR="00364E7F" w:rsidRPr="00FD40C3" w:rsidRDefault="00364E7F" w:rsidP="00364E7F">
            <w:pPr>
              <w:pStyle w:val="Code"/>
              <w:rPr>
                <w:lang w:val="id-ID"/>
              </w:rPr>
            </w:pPr>
            <w:r w:rsidRPr="00FD40C3">
              <w:rPr>
                <w:lang w:val="id-ID"/>
              </w:rPr>
              <w:t xml:space="preserve">    "c8": "chat",</w:t>
            </w:r>
          </w:p>
          <w:p w14:paraId="0F430766" w14:textId="77777777" w:rsidR="00364E7F" w:rsidRPr="00FD40C3" w:rsidRDefault="00364E7F" w:rsidP="00364E7F">
            <w:pPr>
              <w:pStyle w:val="Code"/>
              <w:rPr>
                <w:lang w:val="id-ID"/>
              </w:rPr>
            </w:pPr>
            <w:r w:rsidRPr="00FD40C3">
              <w:rPr>
                <w:lang w:val="id-ID"/>
              </w:rPr>
              <w:t xml:space="preserve">    "cabal":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can": "belum",</w:t>
            </w:r>
          </w:p>
          <w:p w14:paraId="73EFE1B6" w14:textId="77777777" w:rsidR="00364E7F" w:rsidRPr="00FD40C3" w:rsidRDefault="00364E7F" w:rsidP="00364E7F">
            <w:pPr>
              <w:pStyle w:val="Code"/>
              <w:rPr>
                <w:lang w:val="id-ID"/>
              </w:rPr>
            </w:pPr>
            <w:r w:rsidRPr="00FD40C3">
              <w:rPr>
                <w:lang w:val="id-ID"/>
              </w:rPr>
              <w:t xml:space="preserve">    "cangcut": "celana dalam",</w:t>
            </w:r>
          </w:p>
          <w:p w14:paraId="54B2EF03" w14:textId="77777777" w:rsidR="00364E7F" w:rsidRPr="00FD40C3" w:rsidRDefault="00364E7F" w:rsidP="00364E7F">
            <w:pPr>
              <w:pStyle w:val="Code"/>
              <w:rPr>
                <w:lang w:val="id-ID"/>
              </w:rPr>
            </w:pPr>
            <w:r w:rsidRPr="00FD40C3">
              <w:rPr>
                <w:lang w:val="id-ID"/>
              </w:rPr>
              <w:t xml:space="preserve">    "capcus":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caper": "cari perhatian",</w:t>
            </w:r>
          </w:p>
          <w:p w14:paraId="0BD1C564" w14:textId="77777777" w:rsidR="00364E7F" w:rsidRPr="00FD40C3" w:rsidRDefault="00364E7F" w:rsidP="00364E7F">
            <w:pPr>
              <w:pStyle w:val="Code"/>
              <w:rPr>
                <w:lang w:val="id-ID"/>
              </w:rPr>
            </w:pPr>
            <w:r w:rsidRPr="00FD40C3">
              <w:rPr>
                <w:lang w:val="id-ID"/>
              </w:rPr>
              <w:t xml:space="preserve">    "capresss": "calon presiden",</w:t>
            </w:r>
          </w:p>
          <w:p w14:paraId="098E4035" w14:textId="77777777" w:rsidR="00364E7F" w:rsidRPr="00FD40C3" w:rsidRDefault="00364E7F" w:rsidP="00364E7F">
            <w:pPr>
              <w:pStyle w:val="Code"/>
              <w:rPr>
                <w:lang w:val="id-ID"/>
              </w:rPr>
            </w:pPr>
            <w:r w:rsidRPr="00FD40C3">
              <w:rPr>
                <w:lang w:val="id-ID"/>
              </w:rPr>
              <w:t xml:space="preserve">    "caur": "jelek",</w:t>
            </w:r>
          </w:p>
          <w:p w14:paraId="3141F18B" w14:textId="77777777" w:rsidR="00364E7F" w:rsidRPr="00FD40C3" w:rsidRDefault="00364E7F" w:rsidP="00364E7F">
            <w:pPr>
              <w:pStyle w:val="Code"/>
              <w:rPr>
                <w:lang w:val="id-ID"/>
              </w:rPr>
            </w:pPr>
            <w:r w:rsidRPr="00FD40C3">
              <w:rPr>
                <w:lang w:val="id-ID"/>
              </w:rPr>
              <w:t xml:space="preserve">    "cayalah": "percaya",</w:t>
            </w:r>
          </w:p>
          <w:p w14:paraId="49DC357E" w14:textId="77777777" w:rsidR="00364E7F" w:rsidRPr="00FD40C3" w:rsidRDefault="00364E7F" w:rsidP="00364E7F">
            <w:pPr>
              <w:pStyle w:val="Code"/>
              <w:rPr>
                <w:lang w:val="id-ID"/>
              </w:rPr>
            </w:pPr>
            <w:r w:rsidRPr="00FD40C3">
              <w:rPr>
                <w:lang w:val="id-ID"/>
              </w:rPr>
              <w:t xml:space="preserve">    "cb": "coba",</w:t>
            </w:r>
          </w:p>
          <w:p w14:paraId="1FFCEE01" w14:textId="77777777" w:rsidR="00364E7F" w:rsidRPr="00FD40C3" w:rsidRDefault="00364E7F" w:rsidP="00364E7F">
            <w:pPr>
              <w:pStyle w:val="Code"/>
              <w:rPr>
                <w:lang w:val="id-ID"/>
              </w:rPr>
            </w:pPr>
            <w:r w:rsidRPr="00FD40C3">
              <w:rPr>
                <w:lang w:val="id-ID"/>
              </w:rPr>
              <w:t xml:space="preserve">    "cc": "carbon copy",</w:t>
            </w:r>
          </w:p>
          <w:p w14:paraId="45435DED" w14:textId="77777777" w:rsidR="00364E7F" w:rsidRPr="00FD40C3" w:rsidRDefault="00364E7F" w:rsidP="00364E7F">
            <w:pPr>
              <w:pStyle w:val="Code"/>
              <w:rPr>
                <w:lang w:val="id-ID"/>
              </w:rPr>
            </w:pPr>
            <w:r w:rsidRPr="00FD40C3">
              <w:rPr>
                <w:lang w:val="id-ID"/>
              </w:rPr>
              <w:t xml:space="preserve">    "ce":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cekidot": "coba lihat",</w:t>
            </w:r>
          </w:p>
          <w:p w14:paraId="2DE62799" w14:textId="77777777" w:rsidR="00364E7F" w:rsidRPr="00FD40C3" w:rsidRDefault="00364E7F" w:rsidP="00364E7F">
            <w:pPr>
              <w:pStyle w:val="Code"/>
              <w:rPr>
                <w:lang w:val="id-ID"/>
              </w:rPr>
            </w:pPr>
            <w:r w:rsidRPr="00FD40C3">
              <w:rPr>
                <w:lang w:val="id-ID"/>
              </w:rPr>
              <w:t xml:space="preserve">    "cemen": "penakut",</w:t>
            </w:r>
          </w:p>
          <w:p w14:paraId="7189E575" w14:textId="77777777" w:rsidR="00364E7F" w:rsidRPr="00FD40C3" w:rsidRDefault="00364E7F" w:rsidP="00364E7F">
            <w:pPr>
              <w:pStyle w:val="Code"/>
              <w:rPr>
                <w:lang w:val="id-ID"/>
              </w:rPr>
            </w:pPr>
            <w:r w:rsidRPr="00FD40C3">
              <w:rPr>
                <w:lang w:val="id-ID"/>
              </w:rPr>
              <w:t xml:space="preserve">    "cemplungin": "cemplungkan",</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cepa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cepet": "cepat",</w:t>
            </w:r>
          </w:p>
          <w:p w14:paraId="0FB1CC75" w14:textId="77777777" w:rsidR="00364E7F" w:rsidRPr="00FD40C3" w:rsidRDefault="00364E7F" w:rsidP="00364E7F">
            <w:pPr>
              <w:pStyle w:val="Code"/>
              <w:rPr>
                <w:lang w:val="id-ID"/>
              </w:rPr>
            </w:pPr>
            <w:r w:rsidRPr="00FD40C3">
              <w:rPr>
                <w:lang w:val="id-ID"/>
              </w:rPr>
              <w:t xml:space="preserve">    "ceu": "kakak perempuan",</w:t>
            </w:r>
          </w:p>
          <w:p w14:paraId="32FD5150" w14:textId="77777777" w:rsidR="00364E7F" w:rsidRPr="00FD40C3" w:rsidRDefault="00364E7F" w:rsidP="00364E7F">
            <w:pPr>
              <w:pStyle w:val="Code"/>
              <w:rPr>
                <w:lang w:val="id-ID"/>
              </w:rPr>
            </w:pPr>
            <w:r w:rsidRPr="00FD40C3">
              <w:rPr>
                <w:lang w:val="id-ID"/>
              </w:rPr>
              <w:t xml:space="preserve">    "cew": "cewek",</w:t>
            </w:r>
          </w:p>
          <w:p w14:paraId="3B25355E" w14:textId="77777777" w:rsidR="00364E7F" w:rsidRPr="00FD40C3" w:rsidRDefault="00364E7F" w:rsidP="00364E7F">
            <w:pPr>
              <w:pStyle w:val="Code"/>
              <w:rPr>
                <w:lang w:val="id-ID"/>
              </w:rPr>
            </w:pPr>
            <w:r w:rsidRPr="00FD40C3">
              <w:rPr>
                <w:lang w:val="id-ID"/>
              </w:rPr>
              <w:t xml:space="preserve">    "cewe": "cewek",</w:t>
            </w:r>
          </w:p>
          <w:p w14:paraId="1D7D1FAE" w14:textId="77777777" w:rsidR="00364E7F" w:rsidRPr="00FD40C3" w:rsidRDefault="00364E7F" w:rsidP="00364E7F">
            <w:pPr>
              <w:pStyle w:val="Code"/>
              <w:rPr>
                <w:lang w:val="id-ID"/>
              </w:rPr>
            </w:pPr>
            <w:r w:rsidRPr="00FD40C3">
              <w:rPr>
                <w:lang w:val="id-ID"/>
              </w:rPr>
              <w:t xml:space="preserve">    "chuyunk":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cimeng": "ganja",</w:t>
            </w:r>
          </w:p>
          <w:p w14:paraId="7A8F79B3" w14:textId="77777777" w:rsidR="00364E7F" w:rsidRPr="00FD40C3" w:rsidRDefault="00364E7F" w:rsidP="00364E7F">
            <w:pPr>
              <w:pStyle w:val="Code"/>
              <w:rPr>
                <w:lang w:val="id-ID"/>
              </w:rPr>
            </w:pPr>
            <w:r w:rsidRPr="00FD40C3">
              <w:rPr>
                <w:lang w:val="id-ID"/>
              </w:rPr>
              <w:t xml:space="preserve">    "cin": "cinta",</w:t>
            </w:r>
          </w:p>
          <w:p w14:paraId="6D3CC202" w14:textId="77777777" w:rsidR="00364E7F" w:rsidRPr="00FD40C3" w:rsidRDefault="00364E7F" w:rsidP="00364E7F">
            <w:pPr>
              <w:pStyle w:val="Code"/>
              <w:rPr>
                <w:lang w:val="id-ID"/>
              </w:rPr>
            </w:pPr>
            <w:r w:rsidRPr="00FD40C3">
              <w:rPr>
                <w:lang w:val="id-ID"/>
              </w:rPr>
              <w:t xml:space="preserve">    "cipika cipiki": "cium pipi kanan cium pipi kiri",</w:t>
            </w:r>
          </w:p>
          <w:p w14:paraId="4EEBBBD7" w14:textId="77777777" w:rsidR="00364E7F" w:rsidRPr="00FD40C3" w:rsidRDefault="00364E7F" w:rsidP="00364E7F">
            <w:pPr>
              <w:pStyle w:val="Code"/>
              <w:rPr>
                <w:lang w:val="id-ID"/>
              </w:rPr>
            </w:pPr>
            <w:r w:rsidRPr="00FD40C3">
              <w:rPr>
                <w:lang w:val="id-ID"/>
              </w:rPr>
              <w:t xml:space="preserve">    "ciye": "cie",</w:t>
            </w:r>
          </w:p>
          <w:p w14:paraId="4491FD59" w14:textId="77777777" w:rsidR="00364E7F" w:rsidRPr="00FD40C3" w:rsidRDefault="00364E7F" w:rsidP="00364E7F">
            <w:pPr>
              <w:pStyle w:val="Code"/>
              <w:rPr>
                <w:lang w:val="id-ID"/>
              </w:rPr>
            </w:pPr>
            <w:r w:rsidRPr="00FD40C3">
              <w:rPr>
                <w:lang w:val="id-ID"/>
              </w:rPr>
              <w:t xml:space="preserve">    "ciyh": "sih",</w:t>
            </w:r>
          </w:p>
          <w:p w14:paraId="2FB11BCB" w14:textId="77777777" w:rsidR="00364E7F" w:rsidRPr="00FD40C3" w:rsidRDefault="00364E7F" w:rsidP="00364E7F">
            <w:pPr>
              <w:pStyle w:val="Code"/>
              <w:rPr>
                <w:lang w:val="id-ID"/>
              </w:rPr>
            </w:pPr>
            <w:r w:rsidRPr="00FD40C3">
              <w:rPr>
                <w:lang w:val="id-ID"/>
              </w:rPr>
              <w:t xml:space="preserve">    "cjr": "coboy junior",</w:t>
            </w:r>
          </w:p>
          <w:p w14:paraId="38841A21" w14:textId="77777777" w:rsidR="00364E7F" w:rsidRPr="00FD40C3" w:rsidRDefault="00364E7F" w:rsidP="00364E7F">
            <w:pPr>
              <w:pStyle w:val="Code"/>
              <w:rPr>
                <w:lang w:val="id-ID"/>
              </w:rPr>
            </w:pPr>
            <w:r w:rsidRPr="00FD40C3">
              <w:rPr>
                <w:lang w:val="id-ID"/>
              </w:rPr>
              <w:lastRenderedPageBreak/>
              <w:t xml:space="preserve">    "ckck": "ck",</w:t>
            </w:r>
          </w:p>
          <w:p w14:paraId="3EEB4698" w14:textId="77777777" w:rsidR="00364E7F" w:rsidRPr="00FD40C3" w:rsidRDefault="00364E7F" w:rsidP="00364E7F">
            <w:pPr>
              <w:pStyle w:val="Code"/>
              <w:rPr>
                <w:lang w:val="id-ID"/>
              </w:rPr>
            </w:pPr>
            <w:r w:rsidRPr="00FD40C3">
              <w:rPr>
                <w:lang w:val="id-ID"/>
              </w:rPr>
              <w:t xml:space="preserve">    "ckepp": "cakep",</w:t>
            </w:r>
          </w:p>
          <w:p w14:paraId="6300108E" w14:textId="77777777" w:rsidR="00364E7F" w:rsidRPr="00FD40C3" w:rsidRDefault="00364E7F" w:rsidP="00364E7F">
            <w:pPr>
              <w:pStyle w:val="Code"/>
              <w:rPr>
                <w:lang w:val="id-ID"/>
              </w:rPr>
            </w:pPr>
            <w:r w:rsidRPr="00FD40C3">
              <w:rPr>
                <w:lang w:val="id-ID"/>
              </w:rPr>
              <w:t xml:space="preserve">    "ckp": "cukup",</w:t>
            </w:r>
          </w:p>
          <w:p w14:paraId="1488018A" w14:textId="77777777" w:rsidR="00364E7F" w:rsidRPr="00FD40C3" w:rsidRDefault="00364E7F" w:rsidP="00364E7F">
            <w:pPr>
              <w:pStyle w:val="Code"/>
              <w:rPr>
                <w:lang w:val="id-ID"/>
              </w:rPr>
            </w:pPr>
            <w:r w:rsidRPr="00FD40C3">
              <w:rPr>
                <w:lang w:val="id-ID"/>
              </w:rPr>
              <w:t xml:space="preserve">    "clbk":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cmiiw": "correct me if i'm wrong",</w:t>
            </w:r>
          </w:p>
          <w:p w14:paraId="4F607653" w14:textId="77777777" w:rsidR="00364E7F" w:rsidRPr="00FD40C3" w:rsidRDefault="00364E7F" w:rsidP="00364E7F">
            <w:pPr>
              <w:pStyle w:val="Code"/>
              <w:rPr>
                <w:lang w:val="id-ID"/>
              </w:rPr>
            </w:pPr>
            <w:r w:rsidRPr="00FD40C3">
              <w:rPr>
                <w:lang w:val="id-ID"/>
              </w:rPr>
              <w:t xml:space="preserve">    "cmpr": "campur",</w:t>
            </w:r>
          </w:p>
          <w:p w14:paraId="42A82405" w14:textId="77777777" w:rsidR="00364E7F" w:rsidRPr="00FD40C3" w:rsidRDefault="00364E7F" w:rsidP="00364E7F">
            <w:pPr>
              <w:pStyle w:val="Code"/>
              <w:rPr>
                <w:lang w:val="id-ID"/>
              </w:rPr>
            </w:pPr>
            <w:r w:rsidRPr="00FD40C3">
              <w:rPr>
                <w:lang w:val="id-ID"/>
              </w:rPr>
              <w:t xml:space="preserve">    "cmpur": "campur",</w:t>
            </w:r>
          </w:p>
          <w:p w14:paraId="477AB3CD" w14:textId="77777777" w:rsidR="00364E7F" w:rsidRPr="00FD40C3" w:rsidRDefault="00364E7F" w:rsidP="00364E7F">
            <w:pPr>
              <w:pStyle w:val="Code"/>
              <w:rPr>
                <w:lang w:val="id-ID"/>
              </w:rPr>
            </w:pPr>
            <w:r w:rsidRPr="00FD40C3">
              <w:rPr>
                <w:lang w:val="id-ID"/>
              </w:rPr>
              <w:t xml:space="preserve">    "cnenk": "senang",</w:t>
            </w:r>
          </w:p>
          <w:p w14:paraId="49508D19" w14:textId="77777777" w:rsidR="00364E7F" w:rsidRPr="00FD40C3" w:rsidRDefault="00364E7F" w:rsidP="00364E7F">
            <w:pPr>
              <w:pStyle w:val="Code"/>
              <w:rPr>
                <w:lang w:val="id-ID"/>
              </w:rPr>
            </w:pPr>
            <w:r w:rsidRPr="00FD40C3">
              <w:rPr>
                <w:lang w:val="id-ID"/>
              </w:rPr>
              <w:t xml:space="preserve">    "cong":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conlok": "cinta lokasi",</w:t>
            </w:r>
          </w:p>
          <w:p w14:paraId="3FDFA91D" w14:textId="77777777" w:rsidR="00364E7F" w:rsidRPr="00FD40C3" w:rsidRDefault="00364E7F" w:rsidP="00364E7F">
            <w:pPr>
              <w:pStyle w:val="Code"/>
              <w:rPr>
                <w:lang w:val="id-ID"/>
              </w:rPr>
            </w:pPr>
            <w:r w:rsidRPr="00FD40C3">
              <w:rPr>
                <w:lang w:val="id-ID"/>
              </w:rPr>
              <w:t xml:space="preserve">    "cos": "cause",</w:t>
            </w:r>
          </w:p>
          <w:p w14:paraId="026787DE" w14:textId="77777777" w:rsidR="00364E7F" w:rsidRPr="00FD40C3" w:rsidRDefault="00364E7F" w:rsidP="00364E7F">
            <w:pPr>
              <w:pStyle w:val="Code"/>
              <w:rPr>
                <w:lang w:val="id-ID"/>
              </w:rPr>
            </w:pPr>
            <w:r w:rsidRPr="00FD40C3">
              <w:rPr>
                <w:lang w:val="id-ID"/>
              </w:rPr>
              <w:t xml:space="preserve">    "cow": "cowok",</w:t>
            </w:r>
          </w:p>
          <w:p w14:paraId="58D40A51" w14:textId="77777777" w:rsidR="00364E7F" w:rsidRPr="00FD40C3" w:rsidRDefault="00364E7F" w:rsidP="00364E7F">
            <w:pPr>
              <w:pStyle w:val="Code"/>
              <w:rPr>
                <w:lang w:val="id-ID"/>
              </w:rPr>
            </w:pPr>
            <w:r w:rsidRPr="00FD40C3">
              <w:rPr>
                <w:lang w:val="id-ID"/>
              </w:rPr>
              <w:t xml:space="preserve">    "cowwyy": "maaf",</w:t>
            </w:r>
          </w:p>
          <w:p w14:paraId="599CA7E2" w14:textId="77777777" w:rsidR="00364E7F" w:rsidRPr="00FD40C3" w:rsidRDefault="00364E7F" w:rsidP="00364E7F">
            <w:pPr>
              <w:pStyle w:val="Code"/>
              <w:rPr>
                <w:lang w:val="id-ID"/>
              </w:rPr>
            </w:pPr>
            <w:r w:rsidRPr="00FD40C3">
              <w:rPr>
                <w:lang w:val="id-ID"/>
              </w:rPr>
              <w:t xml:space="preserve">    "coz": "karena",</w:t>
            </w:r>
          </w:p>
          <w:p w14:paraId="69E16D81" w14:textId="77777777" w:rsidR="00364E7F" w:rsidRPr="00FD40C3" w:rsidRDefault="00364E7F" w:rsidP="00364E7F">
            <w:pPr>
              <w:pStyle w:val="Code"/>
              <w:rPr>
                <w:lang w:val="id-ID"/>
              </w:rPr>
            </w:pPr>
            <w:r w:rsidRPr="00FD40C3">
              <w:rPr>
                <w:lang w:val="id-ID"/>
              </w:rPr>
              <w:t xml:space="preserve">    "cp": "siapa",</w:t>
            </w:r>
          </w:p>
          <w:p w14:paraId="0832D6FE" w14:textId="77777777" w:rsidR="00364E7F" w:rsidRPr="00FD40C3" w:rsidRDefault="00364E7F" w:rsidP="00364E7F">
            <w:pPr>
              <w:pStyle w:val="Code"/>
              <w:rPr>
                <w:lang w:val="id-ID"/>
              </w:rPr>
            </w:pPr>
            <w:r w:rsidRPr="00FD40C3">
              <w:rPr>
                <w:lang w:val="id-ID"/>
              </w:rPr>
              <w:t xml:space="preserve">    "cpa": "siapa",</w:t>
            </w:r>
          </w:p>
          <w:p w14:paraId="216E7BAF" w14:textId="77777777" w:rsidR="00364E7F" w:rsidRPr="00FD40C3" w:rsidRDefault="00364E7F" w:rsidP="00364E7F">
            <w:pPr>
              <w:pStyle w:val="Code"/>
              <w:rPr>
                <w:lang w:val="id-ID"/>
              </w:rPr>
            </w:pPr>
            <w:r w:rsidRPr="00FD40C3">
              <w:rPr>
                <w:lang w:val="id-ID"/>
              </w:rPr>
              <w:t xml:space="preserve">    "cpe": "capek",</w:t>
            </w:r>
          </w:p>
          <w:p w14:paraId="268B9EE6" w14:textId="77777777" w:rsidR="00364E7F" w:rsidRPr="00FD40C3" w:rsidRDefault="00364E7F" w:rsidP="00364E7F">
            <w:pPr>
              <w:pStyle w:val="Code"/>
              <w:rPr>
                <w:lang w:val="id-ID"/>
              </w:rPr>
            </w:pPr>
            <w:r w:rsidRPr="00FD40C3">
              <w:rPr>
                <w:lang w:val="id-ID"/>
              </w:rPr>
              <w:t xml:space="preserve">    "cppa": "siapa",</w:t>
            </w:r>
          </w:p>
          <w:p w14:paraId="555BAB7B" w14:textId="77777777" w:rsidR="00364E7F" w:rsidRPr="00FD40C3" w:rsidRDefault="00364E7F" w:rsidP="00364E7F">
            <w:pPr>
              <w:pStyle w:val="Code"/>
              <w:rPr>
                <w:lang w:val="id-ID"/>
              </w:rPr>
            </w:pPr>
            <w:r w:rsidRPr="00FD40C3">
              <w:rPr>
                <w:lang w:val="id-ID"/>
              </w:rPr>
              <w:t xml:space="preserve">    "cppe": "capek",</w:t>
            </w:r>
          </w:p>
          <w:p w14:paraId="38CE63ED" w14:textId="77777777" w:rsidR="00364E7F" w:rsidRPr="00FD40C3" w:rsidRDefault="00364E7F" w:rsidP="00364E7F">
            <w:pPr>
              <w:pStyle w:val="Code"/>
              <w:rPr>
                <w:lang w:val="id-ID"/>
              </w:rPr>
            </w:pPr>
            <w:r w:rsidRPr="00FD40C3">
              <w:rPr>
                <w:lang w:val="id-ID"/>
              </w:rPr>
              <w:t xml:space="preserve">    "cr": "cara",</w:t>
            </w:r>
          </w:p>
          <w:p w14:paraId="60DC578F" w14:textId="77777777" w:rsidR="00364E7F" w:rsidRPr="00FD40C3" w:rsidRDefault="00364E7F" w:rsidP="00364E7F">
            <w:pPr>
              <w:pStyle w:val="Code"/>
              <w:rPr>
                <w:lang w:val="id-ID"/>
              </w:rPr>
            </w:pPr>
            <w:r w:rsidRPr="00FD40C3">
              <w:rPr>
                <w:lang w:val="id-ID"/>
              </w:rPr>
              <w:t xml:space="preserve">    "crny": "caranya",</w:t>
            </w:r>
          </w:p>
          <w:p w14:paraId="0017E856" w14:textId="77777777" w:rsidR="00364E7F" w:rsidRPr="00FD40C3" w:rsidRDefault="00364E7F" w:rsidP="00364E7F">
            <w:pPr>
              <w:pStyle w:val="Code"/>
              <w:rPr>
                <w:lang w:val="id-ID"/>
              </w:rPr>
            </w:pPr>
            <w:r w:rsidRPr="00FD40C3">
              <w:rPr>
                <w:lang w:val="id-ID"/>
              </w:rPr>
              <w:t xml:space="preserve">    "cth": "contoh",</w:t>
            </w:r>
          </w:p>
          <w:p w14:paraId="3038E77C" w14:textId="77777777" w:rsidR="00364E7F" w:rsidRPr="00FD40C3" w:rsidRDefault="00364E7F" w:rsidP="00364E7F">
            <w:pPr>
              <w:pStyle w:val="Code"/>
              <w:rPr>
                <w:lang w:val="id-ID"/>
              </w:rPr>
            </w:pPr>
            <w:r w:rsidRPr="00FD40C3">
              <w:rPr>
                <w:lang w:val="id-ID"/>
              </w:rPr>
              <w:t xml:space="preserve">    "cucok":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cuex":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cumi": "Cuma miscall",</w:t>
            </w:r>
          </w:p>
          <w:p w14:paraId="4D9EDE74" w14:textId="77777777" w:rsidR="00364E7F" w:rsidRPr="00FD40C3" w:rsidRDefault="00364E7F" w:rsidP="00364E7F">
            <w:pPr>
              <w:pStyle w:val="Code"/>
              <w:rPr>
                <w:lang w:val="id-ID"/>
              </w:rPr>
            </w:pPr>
            <w:r w:rsidRPr="00FD40C3">
              <w:rPr>
                <w:lang w:val="id-ID"/>
              </w:rPr>
              <w:t xml:space="preserve">    "cungkring": "kurus tinggi",</w:t>
            </w:r>
          </w:p>
          <w:p w14:paraId="62C8F72F" w14:textId="77777777" w:rsidR="00364E7F" w:rsidRPr="00FD40C3" w:rsidRDefault="00364E7F" w:rsidP="00364E7F">
            <w:pPr>
              <w:pStyle w:val="Code"/>
              <w:rPr>
                <w:lang w:val="id-ID"/>
              </w:rPr>
            </w:pPr>
            <w:r w:rsidRPr="00FD40C3">
              <w:rPr>
                <w:lang w:val="id-ID"/>
              </w:rPr>
              <w:t xml:space="preserve">    "cups":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curcol": "curahan hati colongan",</w:t>
            </w:r>
          </w:p>
          <w:p w14:paraId="33EF74E6" w14:textId="77777777" w:rsidR="00364E7F" w:rsidRPr="00FD40C3" w:rsidRDefault="00364E7F" w:rsidP="00364E7F">
            <w:pPr>
              <w:pStyle w:val="Code"/>
              <w:rPr>
                <w:lang w:val="id-ID"/>
              </w:rPr>
            </w:pPr>
            <w:r w:rsidRPr="00FD40C3">
              <w:rPr>
                <w:lang w:val="id-ID"/>
              </w:rPr>
              <w:t xml:space="preserve">    "curhat": "curahan hati",</w:t>
            </w:r>
          </w:p>
          <w:p w14:paraId="04647579" w14:textId="77777777" w:rsidR="00364E7F" w:rsidRPr="00FD40C3" w:rsidRDefault="00364E7F" w:rsidP="00364E7F">
            <w:pPr>
              <w:pStyle w:val="Code"/>
              <w:rPr>
                <w:lang w:val="id-ID"/>
              </w:rPr>
            </w:pPr>
            <w:r w:rsidRPr="00FD40C3">
              <w:rPr>
                <w:lang w:val="id-ID"/>
              </w:rPr>
              <w:t xml:space="preserve">    "cust": "customer",</w:t>
            </w:r>
          </w:p>
          <w:p w14:paraId="1CFB553D" w14:textId="77777777" w:rsidR="00364E7F" w:rsidRPr="00FD40C3" w:rsidRDefault="00364E7F" w:rsidP="00364E7F">
            <w:pPr>
              <w:pStyle w:val="Code"/>
              <w:rPr>
                <w:lang w:val="id-ID"/>
              </w:rPr>
            </w:pPr>
            <w:r w:rsidRPr="00FD40C3">
              <w:rPr>
                <w:lang w:val="id-ID"/>
              </w:rPr>
              <w:t xml:space="preserve">    "cwek": "cewek",</w:t>
            </w:r>
          </w:p>
          <w:p w14:paraId="7101B410" w14:textId="77777777" w:rsidR="00364E7F" w:rsidRPr="00FD40C3" w:rsidRDefault="00364E7F" w:rsidP="00364E7F">
            <w:pPr>
              <w:pStyle w:val="Code"/>
              <w:rPr>
                <w:lang w:val="id-ID"/>
              </w:rPr>
            </w:pPr>
            <w:r w:rsidRPr="00FD40C3">
              <w:rPr>
                <w:lang w:val="id-ID"/>
              </w:rPr>
              <w:t xml:space="preserve">    "cwo": "cowo",</w:t>
            </w:r>
          </w:p>
          <w:p w14:paraId="6965BEC6" w14:textId="77777777" w:rsidR="00364E7F" w:rsidRPr="00FD40C3" w:rsidRDefault="00364E7F" w:rsidP="00364E7F">
            <w:pPr>
              <w:pStyle w:val="Code"/>
              <w:rPr>
                <w:lang w:val="id-ID"/>
              </w:rPr>
            </w:pPr>
            <w:r w:rsidRPr="00FD40C3">
              <w:rPr>
                <w:lang w:val="id-ID"/>
              </w:rPr>
              <w:t xml:space="preserve">    "cwok": "cowok",</w:t>
            </w:r>
          </w:p>
          <w:p w14:paraId="7F54A098" w14:textId="77777777" w:rsidR="00364E7F" w:rsidRPr="00FD40C3" w:rsidRDefault="00364E7F" w:rsidP="00364E7F">
            <w:pPr>
              <w:pStyle w:val="Code"/>
              <w:rPr>
                <w:lang w:val="id-ID"/>
              </w:rPr>
            </w:pPr>
            <w:r w:rsidRPr="00FD40C3">
              <w:rPr>
                <w:lang w:val="id-ID"/>
              </w:rPr>
              <w:t xml:space="preserve">    "cyin": "cinta",</w:t>
            </w:r>
          </w:p>
          <w:p w14:paraId="6CA1F249" w14:textId="77777777" w:rsidR="00364E7F" w:rsidRPr="00FD40C3" w:rsidRDefault="00364E7F" w:rsidP="00364E7F">
            <w:pPr>
              <w:pStyle w:val="Code"/>
              <w:rPr>
                <w:lang w:val="id-ID"/>
              </w:rPr>
            </w:pPr>
            <w:r w:rsidRPr="00FD40C3">
              <w:rPr>
                <w:lang w:val="id-ID"/>
              </w:rPr>
              <w:t xml:space="preserve">    "cz":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dagh": "sudah",</w:t>
            </w:r>
          </w:p>
          <w:p w14:paraId="1E636DFC" w14:textId="77777777" w:rsidR="00364E7F" w:rsidRPr="00FD40C3" w:rsidRDefault="00364E7F" w:rsidP="00364E7F">
            <w:pPr>
              <w:pStyle w:val="Code"/>
              <w:rPr>
                <w:lang w:val="id-ID"/>
              </w:rPr>
            </w:pPr>
            <w:r w:rsidRPr="00FD40C3">
              <w:rPr>
                <w:lang w:val="id-ID"/>
              </w:rPr>
              <w:t xml:space="preserve">    "dah":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dapet": "dapat",</w:t>
            </w:r>
          </w:p>
          <w:p w14:paraId="5C280F8E" w14:textId="77777777" w:rsidR="00364E7F" w:rsidRPr="00FD40C3" w:rsidRDefault="00364E7F" w:rsidP="00364E7F">
            <w:pPr>
              <w:pStyle w:val="Code"/>
              <w:rPr>
                <w:lang w:val="id-ID"/>
              </w:rPr>
            </w:pPr>
            <w:r w:rsidRPr="00FD40C3">
              <w:rPr>
                <w:lang w:val="id-ID"/>
              </w:rPr>
              <w:t xml:space="preserve">    "dateng": "datang",</w:t>
            </w:r>
          </w:p>
          <w:p w14:paraId="07E9B206" w14:textId="77777777" w:rsidR="00364E7F" w:rsidRPr="00FD40C3" w:rsidRDefault="00364E7F" w:rsidP="00364E7F">
            <w:pPr>
              <w:pStyle w:val="Code"/>
              <w:rPr>
                <w:lang w:val="id-ID"/>
              </w:rPr>
            </w:pPr>
            <w:r w:rsidRPr="00FD40C3">
              <w:rPr>
                <w:lang w:val="id-ID"/>
              </w:rPr>
              <w:t xml:space="preserve">    "de": "adik",</w:t>
            </w:r>
          </w:p>
          <w:p w14:paraId="2B5F5830" w14:textId="77777777" w:rsidR="00364E7F" w:rsidRPr="00FD40C3" w:rsidRDefault="00364E7F" w:rsidP="00364E7F">
            <w:pPr>
              <w:pStyle w:val="Code"/>
              <w:rPr>
                <w:lang w:val="id-ID"/>
              </w:rPr>
            </w:pPr>
            <w:r w:rsidRPr="00FD40C3">
              <w:rPr>
                <w:lang w:val="id-ID"/>
              </w:rPr>
              <w:t xml:space="preserve">    "dech": "deh",</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deke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denger": "dengar",</w:t>
            </w:r>
          </w:p>
          <w:p w14:paraId="1BE0AAE8" w14:textId="77777777" w:rsidR="00364E7F" w:rsidRPr="00FD40C3" w:rsidRDefault="00364E7F" w:rsidP="00364E7F">
            <w:pPr>
              <w:pStyle w:val="Code"/>
              <w:rPr>
                <w:lang w:val="id-ID"/>
              </w:rPr>
            </w:pPr>
            <w:r w:rsidRPr="00FD40C3">
              <w:rPr>
                <w:lang w:val="id-ID"/>
              </w:rPr>
              <w:t xml:space="preserve">    "dengerin": "dengarkan",</w:t>
            </w:r>
          </w:p>
          <w:p w14:paraId="15094659" w14:textId="77777777" w:rsidR="00364E7F" w:rsidRPr="00FD40C3" w:rsidRDefault="00364E7F" w:rsidP="00364E7F">
            <w:pPr>
              <w:pStyle w:val="Code"/>
              <w:rPr>
                <w:lang w:val="id-ID"/>
              </w:rPr>
            </w:pPr>
            <w:r w:rsidRPr="00FD40C3">
              <w:rPr>
                <w:lang w:val="id-ID"/>
              </w:rPr>
              <w:t xml:space="preserve">    "deyh": "deh",</w:t>
            </w:r>
          </w:p>
          <w:p w14:paraId="1FDC836D" w14:textId="77777777" w:rsidR="00364E7F" w:rsidRPr="00FD40C3" w:rsidRDefault="00364E7F" w:rsidP="00364E7F">
            <w:pPr>
              <w:pStyle w:val="Code"/>
              <w:rPr>
                <w:lang w:val="id-ID"/>
              </w:rPr>
            </w:pPr>
            <w:r w:rsidRPr="00FD40C3">
              <w:rPr>
                <w:lang w:val="id-ID"/>
              </w:rPr>
              <w:t xml:space="preserve">    "dg": "dengan",</w:t>
            </w:r>
          </w:p>
          <w:p w14:paraId="69AA9DD3" w14:textId="77777777" w:rsidR="00364E7F" w:rsidRPr="00FD40C3" w:rsidRDefault="00364E7F" w:rsidP="00364E7F">
            <w:pPr>
              <w:pStyle w:val="Code"/>
              <w:rPr>
                <w:lang w:val="id-ID"/>
              </w:rPr>
            </w:pPr>
            <w:r w:rsidRPr="00FD40C3">
              <w:rPr>
                <w:lang w:val="id-ID"/>
              </w:rPr>
              <w:t xml:space="preserve">    "dgn": "dengan",</w:t>
            </w:r>
          </w:p>
          <w:p w14:paraId="51758E74" w14:textId="77777777" w:rsidR="00364E7F" w:rsidRPr="00FD40C3" w:rsidRDefault="00364E7F" w:rsidP="00364E7F">
            <w:pPr>
              <w:pStyle w:val="Code"/>
              <w:rPr>
                <w:lang w:val="id-ID"/>
              </w:rPr>
            </w:pPr>
            <w:r w:rsidRPr="00FD40C3">
              <w:rPr>
                <w:lang w:val="id-ID"/>
              </w:rPr>
              <w:t xml:space="preserve">    "dgr": "dengar",</w:t>
            </w:r>
          </w:p>
          <w:p w14:paraId="25E6DA13" w14:textId="77777777" w:rsidR="00364E7F" w:rsidRPr="00FD40C3" w:rsidRDefault="00364E7F" w:rsidP="00364E7F">
            <w:pPr>
              <w:pStyle w:val="Code"/>
              <w:rPr>
                <w:lang w:val="id-ID"/>
              </w:rPr>
            </w:pPr>
            <w:r w:rsidRPr="00FD40C3">
              <w:rPr>
                <w:lang w:val="id-ID"/>
              </w:rPr>
              <w:lastRenderedPageBreak/>
              <w:t xml:space="preserve">    "dh": "sudah",</w:t>
            </w:r>
          </w:p>
          <w:p w14:paraId="2448CDE4" w14:textId="77777777" w:rsidR="00364E7F" w:rsidRPr="00FD40C3" w:rsidRDefault="00364E7F" w:rsidP="00364E7F">
            <w:pPr>
              <w:pStyle w:val="Code"/>
              <w:rPr>
                <w:lang w:val="id-ID"/>
              </w:rPr>
            </w:pPr>
            <w:r w:rsidRPr="00FD40C3">
              <w:rPr>
                <w:lang w:val="id-ID"/>
              </w:rPr>
              <w:t xml:space="preserve">    "diancurin": "dihancurkan",</w:t>
            </w:r>
          </w:p>
          <w:p w14:paraId="180F6624" w14:textId="77777777" w:rsidR="00364E7F" w:rsidRPr="00FD40C3" w:rsidRDefault="00364E7F" w:rsidP="00364E7F">
            <w:pPr>
              <w:pStyle w:val="Code"/>
              <w:rPr>
                <w:lang w:val="id-ID"/>
              </w:rPr>
            </w:pPr>
            <w:r w:rsidRPr="00FD40C3">
              <w:rPr>
                <w:lang w:val="id-ID"/>
              </w:rPr>
              <w:t xml:space="preserve">    "die": "dia",</w:t>
            </w:r>
          </w:p>
          <w:p w14:paraId="21CE4367" w14:textId="77777777" w:rsidR="00364E7F" w:rsidRPr="00FD40C3" w:rsidRDefault="00364E7F" w:rsidP="00364E7F">
            <w:pPr>
              <w:pStyle w:val="Code"/>
              <w:rPr>
                <w:lang w:val="id-ID"/>
              </w:rPr>
            </w:pPr>
            <w:r w:rsidRPr="00FD40C3">
              <w:rPr>
                <w:lang w:val="id-ID"/>
              </w:rPr>
              <w:t xml:space="preserve">    "diem2": "diam diam",</w:t>
            </w:r>
          </w:p>
          <w:p w14:paraId="00FC9579" w14:textId="77777777" w:rsidR="00364E7F" w:rsidRPr="00FD40C3" w:rsidRDefault="00364E7F" w:rsidP="00364E7F">
            <w:pPr>
              <w:pStyle w:val="Code"/>
              <w:rPr>
                <w:lang w:val="id-ID"/>
              </w:rPr>
            </w:pPr>
            <w:r w:rsidRPr="00FD40C3">
              <w:rPr>
                <w:lang w:val="id-ID"/>
              </w:rPr>
              <w:t xml:space="preserve">    "digosipin": "digosipkan",</w:t>
            </w:r>
          </w:p>
          <w:p w14:paraId="74FEE845" w14:textId="77777777" w:rsidR="00364E7F" w:rsidRPr="00FD40C3" w:rsidRDefault="00364E7F" w:rsidP="00364E7F">
            <w:pPr>
              <w:pStyle w:val="Code"/>
              <w:rPr>
                <w:lang w:val="id-ID"/>
              </w:rPr>
            </w:pPr>
            <w:r w:rsidRPr="00FD40C3">
              <w:rPr>
                <w:lang w:val="id-ID"/>
              </w:rPr>
              <w:t xml:space="preserve">    "dikti": "direktoral jendral pendidikan tinggi",</w:t>
            </w:r>
          </w:p>
          <w:p w14:paraId="72218A70" w14:textId="77777777" w:rsidR="00364E7F" w:rsidRPr="00FD40C3" w:rsidRDefault="00364E7F" w:rsidP="00364E7F">
            <w:pPr>
              <w:pStyle w:val="Code"/>
              <w:rPr>
                <w:lang w:val="id-ID"/>
              </w:rPr>
            </w:pPr>
            <w:r w:rsidRPr="00FD40C3">
              <w:rPr>
                <w:lang w:val="id-ID"/>
              </w:rPr>
              <w:t xml:space="preserve">    "dimaafin":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dimintak": "diminta",</w:t>
            </w:r>
          </w:p>
          <w:p w14:paraId="06E82482" w14:textId="77777777" w:rsidR="00364E7F" w:rsidRPr="00FD40C3" w:rsidRDefault="00364E7F" w:rsidP="00364E7F">
            <w:pPr>
              <w:pStyle w:val="Code"/>
              <w:rPr>
                <w:lang w:val="id-ID"/>
              </w:rPr>
            </w:pPr>
            <w:r w:rsidRPr="00FD40C3">
              <w:rPr>
                <w:lang w:val="id-ID"/>
              </w:rPr>
              <w:t xml:space="preserve">    "dimna": "dimana",</w:t>
            </w:r>
          </w:p>
          <w:p w14:paraId="12CD31C6" w14:textId="77777777" w:rsidR="00364E7F" w:rsidRPr="00FD40C3" w:rsidRDefault="00364E7F" w:rsidP="00364E7F">
            <w:pPr>
              <w:pStyle w:val="Code"/>
              <w:rPr>
                <w:lang w:val="id-ID"/>
              </w:rPr>
            </w:pPr>
            <w:r w:rsidRPr="00FD40C3">
              <w:rPr>
                <w:lang w:val="id-ID"/>
              </w:rPr>
              <w:t xml:space="preserve">    "direhap": "direhab",</w:t>
            </w:r>
          </w:p>
          <w:p w14:paraId="64FB224A" w14:textId="77777777" w:rsidR="00364E7F" w:rsidRPr="00FD40C3" w:rsidRDefault="00364E7F" w:rsidP="00364E7F">
            <w:pPr>
              <w:pStyle w:val="Code"/>
              <w:rPr>
                <w:lang w:val="id-ID"/>
              </w:rPr>
            </w:pPr>
            <w:r w:rsidRPr="00FD40C3">
              <w:rPr>
                <w:lang w:val="id-ID"/>
              </w:rPr>
              <w:t xml:space="preserve">    "disono":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dket": "dekat",</w:t>
            </w:r>
          </w:p>
          <w:p w14:paraId="46400E42" w14:textId="77777777" w:rsidR="00364E7F" w:rsidRPr="00FD40C3" w:rsidRDefault="00364E7F" w:rsidP="00364E7F">
            <w:pPr>
              <w:pStyle w:val="Code"/>
              <w:rPr>
                <w:lang w:val="id-ID"/>
              </w:rPr>
            </w:pPr>
            <w:r w:rsidRPr="00FD40C3">
              <w:rPr>
                <w:lang w:val="id-ID"/>
              </w:rPr>
              <w:t xml:space="preserve">    "dki": "daerah khusus ibukota",</w:t>
            </w:r>
          </w:p>
          <w:p w14:paraId="226FD4CB" w14:textId="77777777" w:rsidR="00364E7F" w:rsidRPr="00FD40C3" w:rsidRDefault="00364E7F" w:rsidP="00364E7F">
            <w:pPr>
              <w:pStyle w:val="Code"/>
              <w:rPr>
                <w:lang w:val="id-ID"/>
              </w:rPr>
            </w:pPr>
            <w:r w:rsidRPr="00FD40C3">
              <w:rPr>
                <w:lang w:val="id-ID"/>
              </w:rPr>
              <w:t xml:space="preserve">    "dkit": "sedikit",</w:t>
            </w:r>
          </w:p>
          <w:p w14:paraId="374328EB" w14:textId="77777777" w:rsidR="00364E7F" w:rsidRPr="00FD40C3" w:rsidRDefault="00364E7F" w:rsidP="00364E7F">
            <w:pPr>
              <w:pStyle w:val="Code"/>
              <w:rPr>
                <w:lang w:val="id-ID"/>
              </w:rPr>
            </w:pPr>
            <w:r w:rsidRPr="00FD40C3">
              <w:rPr>
                <w:lang w:val="id-ID"/>
              </w:rPr>
              <w:t xml:space="preserve">    "dkk":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dll": "dan lain-lain",</w:t>
            </w:r>
          </w:p>
          <w:p w14:paraId="0CA44321" w14:textId="77777777" w:rsidR="00364E7F" w:rsidRPr="00FD40C3" w:rsidRDefault="00364E7F" w:rsidP="00364E7F">
            <w:pPr>
              <w:pStyle w:val="Code"/>
              <w:rPr>
                <w:lang w:val="id-ID"/>
              </w:rPr>
            </w:pPr>
            <w:r w:rsidRPr="00FD40C3">
              <w:rPr>
                <w:lang w:val="id-ID"/>
              </w:rPr>
              <w:t xml:space="preserve">    "dlm": "dalam",</w:t>
            </w:r>
          </w:p>
          <w:p w14:paraId="14AFEF48" w14:textId="77777777" w:rsidR="00364E7F" w:rsidRPr="00FD40C3" w:rsidRDefault="00364E7F" w:rsidP="00364E7F">
            <w:pPr>
              <w:pStyle w:val="Code"/>
              <w:rPr>
                <w:lang w:val="id-ID"/>
              </w:rPr>
            </w:pPr>
            <w:r w:rsidRPr="00FD40C3">
              <w:rPr>
                <w:lang w:val="id-ID"/>
              </w:rPr>
              <w:t xml:space="preserve">    "dlu": "dulu",</w:t>
            </w:r>
          </w:p>
          <w:p w14:paraId="3C7B49AA" w14:textId="77777777" w:rsidR="00364E7F" w:rsidRPr="00FD40C3" w:rsidRDefault="00364E7F" w:rsidP="00364E7F">
            <w:pPr>
              <w:pStyle w:val="Code"/>
              <w:rPr>
                <w:lang w:val="id-ID"/>
              </w:rPr>
            </w:pPr>
            <w:r w:rsidRPr="00FD40C3">
              <w:rPr>
                <w:lang w:val="id-ID"/>
              </w:rPr>
              <w:t xml:space="preserve">    "dmaksud": "dimaksud",</w:t>
            </w:r>
          </w:p>
          <w:p w14:paraId="60C5D48D" w14:textId="77777777" w:rsidR="00364E7F" w:rsidRPr="00FD40C3" w:rsidRDefault="00364E7F" w:rsidP="00364E7F">
            <w:pPr>
              <w:pStyle w:val="Code"/>
              <w:rPr>
                <w:lang w:val="id-ID"/>
              </w:rPr>
            </w:pPr>
            <w:r w:rsidRPr="00FD40C3">
              <w:rPr>
                <w:lang w:val="id-ID"/>
              </w:rPr>
              <w:t xml:space="preserve">    "dmn": "dimana",</w:t>
            </w:r>
          </w:p>
          <w:p w14:paraId="2077FE3D" w14:textId="77777777" w:rsidR="00364E7F" w:rsidRPr="00FD40C3" w:rsidRDefault="00364E7F" w:rsidP="00364E7F">
            <w:pPr>
              <w:pStyle w:val="Code"/>
              <w:rPr>
                <w:lang w:val="id-ID"/>
              </w:rPr>
            </w:pPr>
            <w:r w:rsidRPr="00FD40C3">
              <w:rPr>
                <w:lang w:val="id-ID"/>
              </w:rPr>
              <w:t xml:space="preserve">    "dn": "dan",</w:t>
            </w:r>
          </w:p>
          <w:p w14:paraId="36613BE8" w14:textId="77777777" w:rsidR="00364E7F" w:rsidRPr="00FD40C3" w:rsidRDefault="00364E7F" w:rsidP="00364E7F">
            <w:pPr>
              <w:pStyle w:val="Code"/>
              <w:rPr>
                <w:lang w:val="id-ID"/>
              </w:rPr>
            </w:pPr>
            <w:r w:rsidRPr="00FD40C3">
              <w:rPr>
                <w:lang w:val="id-ID"/>
              </w:rPr>
              <w:t xml:space="preserve">    "dngn":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donut",</w:t>
            </w:r>
          </w:p>
          <w:p w14:paraId="69D19B90" w14:textId="77777777" w:rsidR="00364E7F" w:rsidRPr="00FD40C3" w:rsidRDefault="00364E7F" w:rsidP="00364E7F">
            <w:pPr>
              <w:pStyle w:val="Code"/>
              <w:rPr>
                <w:lang w:val="id-ID"/>
              </w:rPr>
            </w:pPr>
            <w:r w:rsidRPr="00FD40C3">
              <w:rPr>
                <w:lang w:val="id-ID"/>
              </w:rPr>
              <w:t xml:space="preserve">    "doughnat": "donut",</w:t>
            </w:r>
          </w:p>
          <w:p w14:paraId="2949CDB6" w14:textId="77777777" w:rsidR="00364E7F" w:rsidRPr="00FD40C3" w:rsidRDefault="00364E7F" w:rsidP="00364E7F">
            <w:pPr>
              <w:pStyle w:val="Code"/>
              <w:rPr>
                <w:lang w:val="id-ID"/>
              </w:rPr>
            </w:pPr>
            <w:r w:rsidRPr="00FD40C3">
              <w:rPr>
                <w:lang w:val="id-ID"/>
              </w:rPr>
              <w:t xml:space="preserve">    "don juan": "playboy",</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dongs": "dong",</w:t>
            </w:r>
          </w:p>
          <w:p w14:paraId="546AA22C" w14:textId="77777777" w:rsidR="00364E7F" w:rsidRPr="00FD40C3" w:rsidRDefault="00364E7F" w:rsidP="00364E7F">
            <w:pPr>
              <w:pStyle w:val="Code"/>
              <w:rPr>
                <w:lang w:val="id-ID"/>
              </w:rPr>
            </w:pPr>
            <w:r w:rsidRPr="00FD40C3">
              <w:rPr>
                <w:lang w:val="id-ID"/>
              </w:rPr>
              <w:t xml:space="preserve">    "donk": "dong",</w:t>
            </w:r>
          </w:p>
          <w:p w14:paraId="19DC5917" w14:textId="77777777" w:rsidR="00364E7F" w:rsidRPr="00FD40C3" w:rsidRDefault="00364E7F" w:rsidP="00364E7F">
            <w:pPr>
              <w:pStyle w:val="Code"/>
              <w:rPr>
                <w:lang w:val="id-ID"/>
              </w:rPr>
            </w:pPr>
            <w:r w:rsidRPr="00FD40C3">
              <w:rPr>
                <w:lang w:val="id-ID"/>
              </w:rPr>
              <w:t xml:space="preserve">    "donlot": "unduh",</w:t>
            </w:r>
          </w:p>
          <w:p w14:paraId="3552786F" w14:textId="77777777" w:rsidR="00364E7F" w:rsidRPr="00FD40C3" w:rsidRDefault="00364E7F" w:rsidP="00364E7F">
            <w:pPr>
              <w:pStyle w:val="Code"/>
              <w:rPr>
                <w:lang w:val="id-ID"/>
              </w:rPr>
            </w:pPr>
            <w:r w:rsidRPr="00FD40C3">
              <w:rPr>
                <w:lang w:val="id-ID"/>
              </w:rPr>
              <w:t xml:space="preserve">    "dpr": "dewan perwakilan rakyat",</w:t>
            </w:r>
          </w:p>
          <w:p w14:paraId="37E31331" w14:textId="77777777" w:rsidR="00364E7F" w:rsidRPr="00FD40C3" w:rsidRDefault="00364E7F" w:rsidP="00364E7F">
            <w:pPr>
              <w:pStyle w:val="Code"/>
              <w:rPr>
                <w:lang w:val="id-ID"/>
              </w:rPr>
            </w:pPr>
            <w:r w:rsidRPr="00FD40C3">
              <w:rPr>
                <w:lang w:val="id-ID"/>
              </w:rPr>
              <w:t xml:space="preserve">    "dprd": "dewan perwakilan rakyat daerah",</w:t>
            </w:r>
          </w:p>
          <w:p w14:paraId="1D64029D" w14:textId="77777777" w:rsidR="00364E7F" w:rsidRPr="00FD40C3" w:rsidRDefault="00364E7F" w:rsidP="00364E7F">
            <w:pPr>
              <w:pStyle w:val="Code"/>
              <w:rPr>
                <w:lang w:val="id-ID"/>
              </w:rPr>
            </w:pPr>
            <w:r w:rsidRPr="00FD40C3">
              <w:rPr>
                <w:lang w:val="id-ID"/>
              </w:rPr>
              <w:t xml:space="preserve">    "dpt": "dapat",</w:t>
            </w:r>
          </w:p>
          <w:p w14:paraId="20C50346" w14:textId="77777777" w:rsidR="00364E7F" w:rsidRPr="00FD40C3" w:rsidRDefault="00364E7F" w:rsidP="00364E7F">
            <w:pPr>
              <w:pStyle w:val="Code"/>
              <w:rPr>
                <w:lang w:val="id-ID"/>
              </w:rPr>
            </w:pPr>
            <w:r w:rsidRPr="00FD40C3">
              <w:rPr>
                <w:lang w:val="id-ID"/>
              </w:rPr>
              <w:t xml:space="preserve">    "dr": "dari",</w:t>
            </w:r>
          </w:p>
          <w:p w14:paraId="411B5DC9" w14:textId="77777777" w:rsidR="00364E7F" w:rsidRPr="00FD40C3" w:rsidRDefault="00364E7F" w:rsidP="00364E7F">
            <w:pPr>
              <w:pStyle w:val="Code"/>
              <w:rPr>
                <w:lang w:val="id-ID"/>
              </w:rPr>
            </w:pPr>
            <w:r w:rsidRPr="00FD40C3">
              <w:rPr>
                <w:lang w:val="id-ID"/>
              </w:rPr>
              <w:t xml:space="preserve">    "dri": "dari",</w:t>
            </w:r>
          </w:p>
          <w:p w14:paraId="51E9BB30" w14:textId="77777777" w:rsidR="00364E7F" w:rsidRPr="00FD40C3" w:rsidRDefault="00364E7F" w:rsidP="00364E7F">
            <w:pPr>
              <w:pStyle w:val="Code"/>
              <w:rPr>
                <w:lang w:val="id-ID"/>
              </w:rPr>
            </w:pPr>
            <w:r w:rsidRPr="00FD40C3">
              <w:rPr>
                <w:lang w:val="id-ID"/>
              </w:rPr>
              <w:t xml:space="preserve">    "drmana": "darimana",</w:t>
            </w:r>
          </w:p>
          <w:p w14:paraId="0EBF121B" w14:textId="77777777" w:rsidR="00364E7F" w:rsidRPr="00FD40C3" w:rsidRDefault="00364E7F" w:rsidP="00364E7F">
            <w:pPr>
              <w:pStyle w:val="Code"/>
              <w:rPr>
                <w:lang w:val="id-ID"/>
              </w:rPr>
            </w:pPr>
            <w:r w:rsidRPr="00FD40C3">
              <w:rPr>
                <w:lang w:val="id-ID"/>
              </w:rPr>
              <w:t xml:space="preserve">    "drmn": "darimana",</w:t>
            </w:r>
          </w:p>
          <w:p w14:paraId="53265E57" w14:textId="77777777" w:rsidR="00364E7F" w:rsidRPr="00FD40C3" w:rsidRDefault="00364E7F" w:rsidP="00364E7F">
            <w:pPr>
              <w:pStyle w:val="Code"/>
              <w:rPr>
                <w:lang w:val="id-ID"/>
              </w:rPr>
            </w:pPr>
            <w:r w:rsidRPr="00FD40C3">
              <w:rPr>
                <w:lang w:val="id-ID"/>
              </w:rPr>
              <w:t xml:space="preserve">    "drpd": "daripada",</w:t>
            </w:r>
          </w:p>
          <w:p w14:paraId="01FE02DB" w14:textId="77777777" w:rsidR="00364E7F" w:rsidRPr="00FD40C3" w:rsidRDefault="00364E7F" w:rsidP="00364E7F">
            <w:pPr>
              <w:pStyle w:val="Code"/>
              <w:rPr>
                <w:lang w:val="id-ID"/>
              </w:rPr>
            </w:pPr>
            <w:r w:rsidRPr="00FD40C3">
              <w:rPr>
                <w:lang w:val="id-ID"/>
              </w:rPr>
              <w:t xml:space="preserve">    "drtd": "dari tadi",</w:t>
            </w:r>
          </w:p>
          <w:p w14:paraId="08C03778" w14:textId="77777777" w:rsidR="00364E7F" w:rsidRPr="00FD40C3" w:rsidRDefault="00364E7F" w:rsidP="00364E7F">
            <w:pPr>
              <w:pStyle w:val="Code"/>
              <w:rPr>
                <w:lang w:val="id-ID"/>
              </w:rPr>
            </w:pPr>
            <w:r w:rsidRPr="00FD40C3">
              <w:rPr>
                <w:lang w:val="id-ID"/>
              </w:rPr>
              <w:t xml:space="preserve">    "dsb": "dan sebagainya",</w:t>
            </w:r>
          </w:p>
          <w:p w14:paraId="511CBB01" w14:textId="77777777" w:rsidR="00364E7F" w:rsidRPr="00FD40C3" w:rsidRDefault="00364E7F" w:rsidP="00364E7F">
            <w:pPr>
              <w:pStyle w:val="Code"/>
              <w:rPr>
                <w:lang w:val="id-ID"/>
              </w:rPr>
            </w:pPr>
            <w:r w:rsidRPr="00FD40C3">
              <w:rPr>
                <w:lang w:val="id-ID"/>
              </w:rPr>
              <w:t xml:space="preserve">    "dst": "dan seterusnya",</w:t>
            </w:r>
          </w:p>
          <w:p w14:paraId="563EFFFA" w14:textId="77777777" w:rsidR="00364E7F" w:rsidRPr="00FD40C3" w:rsidRDefault="00364E7F" w:rsidP="00364E7F">
            <w:pPr>
              <w:pStyle w:val="Code"/>
              <w:rPr>
                <w:lang w:val="id-ID"/>
              </w:rPr>
            </w:pPr>
            <w:r w:rsidRPr="00FD40C3">
              <w:rPr>
                <w:lang w:val="id-ID"/>
              </w:rPr>
              <w:t xml:space="preserve">    "dstu": "disitu",</w:t>
            </w:r>
          </w:p>
          <w:p w14:paraId="49EEF695" w14:textId="77777777" w:rsidR="00364E7F" w:rsidRPr="00FD40C3" w:rsidRDefault="00364E7F" w:rsidP="00364E7F">
            <w:pPr>
              <w:pStyle w:val="Code"/>
              <w:rPr>
                <w:lang w:val="id-ID"/>
              </w:rPr>
            </w:pPr>
            <w:r w:rsidRPr="00FD40C3">
              <w:rPr>
                <w:lang w:val="id-ID"/>
              </w:rPr>
              <w:t xml:space="preserve">    "dtg": "datang",</w:t>
            </w:r>
          </w:p>
          <w:p w14:paraId="6F768705" w14:textId="77777777" w:rsidR="00364E7F" w:rsidRPr="00FD40C3" w:rsidRDefault="00364E7F" w:rsidP="00364E7F">
            <w:pPr>
              <w:pStyle w:val="Code"/>
              <w:rPr>
                <w:lang w:val="id-ID"/>
              </w:rPr>
            </w:pPr>
            <w:r w:rsidRPr="00FD40C3">
              <w:rPr>
                <w:lang w:val="id-ID"/>
              </w:rPr>
              <w:t xml:space="preserve">    "dugem":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dy": "dia",</w:t>
            </w:r>
          </w:p>
          <w:p w14:paraId="6DD09BD3" w14:textId="77777777" w:rsidR="00364E7F" w:rsidRPr="00FD40C3" w:rsidRDefault="00364E7F" w:rsidP="00364E7F">
            <w:pPr>
              <w:pStyle w:val="Code"/>
              <w:rPr>
                <w:lang w:val="id-ID"/>
              </w:rPr>
            </w:pPr>
            <w:r w:rsidRPr="00FD40C3">
              <w:rPr>
                <w:lang w:val="id-ID"/>
              </w:rPr>
              <w:t xml:space="preserve">    "dzolim": "zalim",</w:t>
            </w:r>
          </w:p>
          <w:p w14:paraId="76F6CCE2" w14:textId="77777777" w:rsidR="00364E7F" w:rsidRPr="00FD40C3" w:rsidRDefault="00364E7F" w:rsidP="00364E7F">
            <w:pPr>
              <w:pStyle w:val="Code"/>
              <w:rPr>
                <w:lang w:val="id-ID"/>
              </w:rPr>
            </w:pPr>
            <w:r w:rsidRPr="00FD40C3">
              <w:rPr>
                <w:lang w:val="id-ID"/>
              </w:rPr>
              <w:t xml:space="preserve">    "ed":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egp": "emang gue pikirin",</w:t>
            </w:r>
          </w:p>
          <w:p w14:paraId="57A30B18" w14:textId="77777777" w:rsidR="00364E7F" w:rsidRPr="00FD40C3" w:rsidRDefault="00364E7F" w:rsidP="00364E7F">
            <w:pPr>
              <w:pStyle w:val="Code"/>
              <w:rPr>
                <w:lang w:val="id-ID"/>
              </w:rPr>
            </w:pPr>
            <w:r w:rsidRPr="00FD40C3">
              <w:rPr>
                <w:lang w:val="id-ID"/>
              </w:rPr>
              <w:t xml:space="preserve">    "eike": "aku",</w:t>
            </w:r>
          </w:p>
          <w:p w14:paraId="24ED8F62" w14:textId="77777777" w:rsidR="00364E7F" w:rsidRPr="00FD40C3" w:rsidRDefault="00364E7F" w:rsidP="00364E7F">
            <w:pPr>
              <w:pStyle w:val="Code"/>
              <w:rPr>
                <w:lang w:val="id-ID"/>
              </w:rPr>
            </w:pPr>
            <w:r w:rsidRPr="00FD40C3">
              <w:rPr>
                <w:lang w:val="id-ID"/>
              </w:rPr>
              <w:t xml:space="preserve">    "eke":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emang": "memang",</w:t>
            </w:r>
          </w:p>
          <w:p w14:paraId="7E4D624D" w14:textId="77777777" w:rsidR="00364E7F" w:rsidRPr="00FD40C3" w:rsidRDefault="00364E7F" w:rsidP="00364E7F">
            <w:pPr>
              <w:pStyle w:val="Code"/>
              <w:rPr>
                <w:lang w:val="id-ID"/>
              </w:rPr>
            </w:pPr>
            <w:r w:rsidRPr="00FD40C3">
              <w:rPr>
                <w:lang w:val="id-ID"/>
              </w:rPr>
              <w:t xml:space="preserve">    "emangnya": "memangnya",</w:t>
            </w:r>
          </w:p>
          <w:p w14:paraId="79C11F3A" w14:textId="77777777" w:rsidR="00364E7F" w:rsidRPr="00FD40C3" w:rsidRDefault="00364E7F" w:rsidP="00364E7F">
            <w:pPr>
              <w:pStyle w:val="Code"/>
              <w:rPr>
                <w:lang w:val="id-ID"/>
              </w:rPr>
            </w:pPr>
            <w:r w:rsidRPr="00FD40C3">
              <w:rPr>
                <w:lang w:val="id-ID"/>
              </w:rPr>
              <w:t xml:space="preserve">    "emank": "memang",</w:t>
            </w:r>
          </w:p>
          <w:p w14:paraId="00D7ECA2" w14:textId="77777777" w:rsidR="00364E7F" w:rsidRPr="00FD40C3" w:rsidRDefault="00364E7F" w:rsidP="00364E7F">
            <w:pPr>
              <w:pStyle w:val="Code"/>
              <w:rPr>
                <w:lang w:val="id-ID"/>
              </w:rPr>
            </w:pPr>
            <w:r w:rsidRPr="00FD40C3">
              <w:rPr>
                <w:lang w:val="id-ID"/>
              </w:rPr>
              <w:t xml:space="preserve">    "emg": "memang",</w:t>
            </w:r>
          </w:p>
          <w:p w14:paraId="769DC05D" w14:textId="77777777" w:rsidR="00364E7F" w:rsidRPr="00FD40C3" w:rsidRDefault="00364E7F" w:rsidP="00364E7F">
            <w:pPr>
              <w:pStyle w:val="Code"/>
              <w:rPr>
                <w:lang w:val="id-ID"/>
              </w:rPr>
            </w:pPr>
            <w:r w:rsidRPr="00FD40C3">
              <w:rPr>
                <w:lang w:val="id-ID"/>
              </w:rPr>
              <w:t xml:space="preserve">    "emng": "memang",</w:t>
            </w:r>
          </w:p>
          <w:p w14:paraId="1CE9B4DD" w14:textId="77777777" w:rsidR="00364E7F" w:rsidRPr="00FD40C3" w:rsidRDefault="00364E7F" w:rsidP="00364E7F">
            <w:pPr>
              <w:pStyle w:val="Code"/>
              <w:rPr>
                <w:lang w:val="id-ID"/>
              </w:rPr>
            </w:pPr>
            <w:r w:rsidRPr="00FD40C3">
              <w:rPr>
                <w:lang w:val="id-ID"/>
              </w:rPr>
              <w:t xml:space="preserve">    "emte": "makan teman",</w:t>
            </w:r>
          </w:p>
          <w:p w14:paraId="4CCC31B7" w14:textId="77777777" w:rsidR="00364E7F" w:rsidRPr="00FD40C3" w:rsidRDefault="00364E7F" w:rsidP="00364E7F">
            <w:pPr>
              <w:pStyle w:val="Code"/>
              <w:rPr>
                <w:lang w:val="id-ID"/>
              </w:rPr>
            </w:pPr>
            <w:r w:rsidRPr="00FD40C3">
              <w:rPr>
                <w:lang w:val="id-ID"/>
              </w:rPr>
              <w:t xml:space="preserve">    "endak": "tidak",</w:t>
            </w:r>
          </w:p>
          <w:p w14:paraId="509C127F" w14:textId="77777777" w:rsidR="00364E7F" w:rsidRPr="00FD40C3" w:rsidRDefault="00364E7F" w:rsidP="00364E7F">
            <w:pPr>
              <w:pStyle w:val="Code"/>
              <w:rPr>
                <w:lang w:val="id-ID"/>
              </w:rPr>
            </w:pPr>
            <w:r w:rsidRPr="00FD40C3">
              <w:rPr>
                <w:lang w:val="id-ID"/>
              </w:rPr>
              <w:t xml:space="preserve">    "engga":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envy": "iri",</w:t>
            </w:r>
          </w:p>
          <w:p w14:paraId="35DCD196" w14:textId="77777777" w:rsidR="00364E7F" w:rsidRPr="00FD40C3" w:rsidRDefault="00364E7F" w:rsidP="00364E7F">
            <w:pPr>
              <w:pStyle w:val="Code"/>
              <w:rPr>
                <w:lang w:val="id-ID"/>
              </w:rPr>
            </w:pPr>
            <w:r w:rsidRPr="00FD40C3">
              <w:rPr>
                <w:lang w:val="id-ID"/>
              </w:rPr>
              <w:t xml:space="preserve">    "eps": "episode",</w:t>
            </w:r>
          </w:p>
          <w:p w14:paraId="73612FF2" w14:textId="77777777" w:rsidR="00364E7F" w:rsidRPr="00FD40C3" w:rsidRDefault="00364E7F" w:rsidP="00364E7F">
            <w:pPr>
              <w:pStyle w:val="Code"/>
              <w:rPr>
                <w:lang w:val="id-ID"/>
              </w:rPr>
            </w:pPr>
            <w:r w:rsidRPr="00FD40C3">
              <w:rPr>
                <w:lang w:val="id-ID"/>
              </w:rPr>
              <w:t xml:space="preserve">    "etc": "et cetera",</w:t>
            </w:r>
          </w:p>
          <w:p w14:paraId="7279498D" w14:textId="77777777" w:rsidR="00364E7F" w:rsidRPr="00FD40C3" w:rsidRDefault="00364E7F" w:rsidP="00364E7F">
            <w:pPr>
              <w:pStyle w:val="Code"/>
              <w:rPr>
                <w:lang w:val="id-ID"/>
              </w:rPr>
            </w:pPr>
            <w:r w:rsidRPr="00FD40C3">
              <w:rPr>
                <w:lang w:val="id-ID"/>
              </w:rPr>
              <w:t xml:space="preserve">    "ex": "mantan",</w:t>
            </w:r>
          </w:p>
          <w:p w14:paraId="3207A321" w14:textId="77777777" w:rsidR="00364E7F" w:rsidRPr="00FD40C3" w:rsidRDefault="00364E7F" w:rsidP="00364E7F">
            <w:pPr>
              <w:pStyle w:val="Code"/>
              <w:rPr>
                <w:lang w:val="id-ID"/>
              </w:rPr>
            </w:pPr>
            <w:r w:rsidRPr="00FD40C3">
              <w:rPr>
                <w:lang w:val="id-ID"/>
              </w:rPr>
              <w:t xml:space="preserve">    "ext": "extension",</w:t>
            </w:r>
          </w:p>
          <w:p w14:paraId="6A09FB08" w14:textId="77777777" w:rsidR="00364E7F" w:rsidRPr="00FD40C3" w:rsidRDefault="00364E7F" w:rsidP="00364E7F">
            <w:pPr>
              <w:pStyle w:val="Code"/>
              <w:rPr>
                <w:lang w:val="id-ID"/>
              </w:rPr>
            </w:pPr>
            <w:r w:rsidRPr="00FD40C3">
              <w:rPr>
                <w:lang w:val="id-ID"/>
              </w:rPr>
              <w:t xml:space="preserve">    "fahami": "pahami",</w:t>
            </w:r>
          </w:p>
          <w:p w14:paraId="1BF05E24" w14:textId="77777777" w:rsidR="00364E7F" w:rsidRPr="00FD40C3" w:rsidRDefault="00364E7F" w:rsidP="00364E7F">
            <w:pPr>
              <w:pStyle w:val="Code"/>
              <w:rPr>
                <w:lang w:val="id-ID"/>
              </w:rPr>
            </w:pPr>
            <w:r w:rsidRPr="00FD40C3">
              <w:rPr>
                <w:lang w:val="id-ID"/>
              </w:rPr>
              <w:t xml:space="preserve">    "fak":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faktakta": "fakta",</w:t>
            </w:r>
          </w:p>
          <w:p w14:paraId="2CCC6B67" w14:textId="77777777" w:rsidR="00364E7F" w:rsidRPr="00FD40C3" w:rsidRDefault="00364E7F" w:rsidP="00364E7F">
            <w:pPr>
              <w:pStyle w:val="Code"/>
              <w:rPr>
                <w:lang w:val="id-ID"/>
              </w:rPr>
            </w:pPr>
            <w:r w:rsidRPr="00FD40C3">
              <w:rPr>
                <w:lang w:val="id-ID"/>
              </w:rPr>
              <w:t xml:space="preserve">    "fax": "facsimile",</w:t>
            </w:r>
          </w:p>
          <w:p w14:paraId="39411500" w14:textId="77777777" w:rsidR="00364E7F" w:rsidRPr="00FD40C3" w:rsidRDefault="00364E7F" w:rsidP="00364E7F">
            <w:pPr>
              <w:pStyle w:val="Code"/>
              <w:rPr>
                <w:lang w:val="id-ID"/>
              </w:rPr>
            </w:pPr>
            <w:r w:rsidRPr="00FD40C3">
              <w:rPr>
                <w:lang w:val="id-ID"/>
              </w:rPr>
              <w:t xml:space="preserve">    "fb": "facebook",</w:t>
            </w:r>
          </w:p>
          <w:p w14:paraId="10CF7EE3" w14:textId="77777777" w:rsidR="00364E7F" w:rsidRPr="00FD40C3" w:rsidRDefault="00364E7F" w:rsidP="00364E7F">
            <w:pPr>
              <w:pStyle w:val="Code"/>
              <w:rPr>
                <w:lang w:val="id-ID"/>
              </w:rPr>
            </w:pPr>
            <w:r w:rsidRPr="00FD40C3">
              <w:rPr>
                <w:lang w:val="id-ID"/>
              </w:rPr>
              <w:t xml:space="preserve">    "fdsi": "forum diskusi suporter indonesia",</w:t>
            </w:r>
          </w:p>
          <w:p w14:paraId="034394CC" w14:textId="77777777" w:rsidR="00364E7F" w:rsidRPr="00FD40C3" w:rsidRDefault="00364E7F" w:rsidP="00364E7F">
            <w:pPr>
              <w:pStyle w:val="Code"/>
              <w:rPr>
                <w:lang w:val="id-ID"/>
              </w:rPr>
            </w:pPr>
            <w:r w:rsidRPr="00FD40C3">
              <w:rPr>
                <w:lang w:val="id-ID"/>
              </w:rPr>
              <w:t xml:space="preserve">    "fifo": "first in first out",</w:t>
            </w:r>
          </w:p>
          <w:p w14:paraId="52B010C7" w14:textId="77777777" w:rsidR="00364E7F" w:rsidRPr="00FD40C3" w:rsidRDefault="00364E7F" w:rsidP="00364E7F">
            <w:pPr>
              <w:pStyle w:val="Code"/>
              <w:rPr>
                <w:lang w:val="id-ID"/>
              </w:rPr>
            </w:pPr>
            <w:r w:rsidRPr="00FD40C3">
              <w:rPr>
                <w:lang w:val="id-ID"/>
              </w:rPr>
              <w:t xml:space="preserve">    "finek": "finansial ekonomi",</w:t>
            </w:r>
          </w:p>
          <w:p w14:paraId="478084C0" w14:textId="77777777" w:rsidR="00364E7F" w:rsidRPr="00FD40C3" w:rsidRDefault="00364E7F" w:rsidP="00364E7F">
            <w:pPr>
              <w:pStyle w:val="Code"/>
              <w:rPr>
                <w:lang w:val="id-ID"/>
              </w:rPr>
            </w:pPr>
            <w:r w:rsidRPr="00FD40C3">
              <w:rPr>
                <w:lang w:val="id-ID"/>
              </w:rPr>
              <w:t xml:space="preserve">    "fisip": "fakultas ilmu sosial dan ilmu politik",</w:t>
            </w:r>
          </w:p>
          <w:p w14:paraId="28719E28" w14:textId="77777777" w:rsidR="00364E7F" w:rsidRPr="00FD40C3" w:rsidRDefault="00364E7F" w:rsidP="00364E7F">
            <w:pPr>
              <w:pStyle w:val="Code"/>
              <w:rPr>
                <w:lang w:val="id-ID"/>
              </w:rPr>
            </w:pPr>
            <w:r w:rsidRPr="00FD40C3">
              <w:rPr>
                <w:lang w:val="id-ID"/>
              </w:rPr>
              <w:t xml:space="preserve">    "fitnag": "fitnah",</w:t>
            </w:r>
          </w:p>
          <w:p w14:paraId="29CD274B" w14:textId="77777777" w:rsidR="00364E7F" w:rsidRPr="00FD40C3" w:rsidRDefault="00364E7F" w:rsidP="00364E7F">
            <w:pPr>
              <w:pStyle w:val="Code"/>
              <w:rPr>
                <w:lang w:val="id-ID"/>
              </w:rPr>
            </w:pPr>
            <w:r w:rsidRPr="00FD40C3">
              <w:rPr>
                <w:lang w:val="id-ID"/>
              </w:rPr>
              <w:t xml:space="preserve">    "folbek": "follow back",</w:t>
            </w:r>
          </w:p>
          <w:p w14:paraId="3E693C04" w14:textId="77777777" w:rsidR="00364E7F" w:rsidRPr="00FD40C3" w:rsidRDefault="00364E7F" w:rsidP="00364E7F">
            <w:pPr>
              <w:pStyle w:val="Code"/>
              <w:rPr>
                <w:lang w:val="id-ID"/>
              </w:rPr>
            </w:pPr>
            <w:r w:rsidRPr="00FD40C3">
              <w:rPr>
                <w:lang w:val="id-ID"/>
              </w:rPr>
              <w:t xml:space="preserve">    "fpi": "front pembela islam",</w:t>
            </w:r>
          </w:p>
          <w:p w14:paraId="66304223" w14:textId="77777777" w:rsidR="00364E7F" w:rsidRPr="00FD40C3" w:rsidRDefault="00364E7F" w:rsidP="00364E7F">
            <w:pPr>
              <w:pStyle w:val="Code"/>
              <w:rPr>
                <w:lang w:val="id-ID"/>
              </w:rPr>
            </w:pPr>
            <w:r w:rsidRPr="00FD40C3">
              <w:rPr>
                <w:lang w:val="id-ID"/>
              </w:rPr>
              <w:t xml:space="preserve">    "fwd": "diterukan",</w:t>
            </w:r>
          </w:p>
          <w:p w14:paraId="64662D00" w14:textId="77777777" w:rsidR="00364E7F" w:rsidRPr="00FD40C3" w:rsidRDefault="00364E7F" w:rsidP="00364E7F">
            <w:pPr>
              <w:pStyle w:val="Code"/>
              <w:rPr>
                <w:lang w:val="id-ID"/>
              </w:rPr>
            </w:pPr>
            <w:r w:rsidRPr="00FD40C3">
              <w:rPr>
                <w:lang w:val="id-ID"/>
              </w:rPr>
              <w:t xml:space="preserve">    "fyi":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ga": "tidak",</w:t>
            </w:r>
          </w:p>
          <w:p w14:paraId="09EF1FF4" w14:textId="77777777" w:rsidR="00364E7F" w:rsidRPr="00FD40C3" w:rsidRDefault="00364E7F" w:rsidP="00364E7F">
            <w:pPr>
              <w:pStyle w:val="Code"/>
              <w:rPr>
                <w:lang w:val="id-ID"/>
              </w:rPr>
            </w:pPr>
            <w:r w:rsidRPr="00FD40C3">
              <w:rPr>
                <w:lang w:val="id-ID"/>
              </w:rPr>
              <w:t xml:space="preserve">    "gaada": "tidak ada uang",</w:t>
            </w:r>
          </w:p>
          <w:p w14:paraId="35A98FE2" w14:textId="77777777" w:rsidR="00364E7F" w:rsidRPr="00FD40C3" w:rsidRDefault="00364E7F" w:rsidP="00364E7F">
            <w:pPr>
              <w:pStyle w:val="Code"/>
              <w:rPr>
                <w:lang w:val="id-ID"/>
              </w:rPr>
            </w:pPr>
            <w:r w:rsidRPr="00FD40C3">
              <w:rPr>
                <w:lang w:val="id-ID"/>
              </w:rPr>
              <w:t xml:space="preserve">    "gabisa": "tidak bisa",</w:t>
            </w:r>
          </w:p>
          <w:p w14:paraId="4501AC70" w14:textId="77777777" w:rsidR="00364E7F" w:rsidRPr="00FD40C3" w:rsidRDefault="00364E7F" w:rsidP="00364E7F">
            <w:pPr>
              <w:pStyle w:val="Code"/>
              <w:rPr>
                <w:lang w:val="id-ID"/>
              </w:rPr>
            </w:pPr>
            <w:r w:rsidRPr="00FD40C3">
              <w:rPr>
                <w:lang w:val="id-ID"/>
              </w:rPr>
              <w:t xml:space="preserve">    "gag":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gaje": "tidak jelas",</w:t>
            </w:r>
          </w:p>
          <w:p w14:paraId="6F5B1E6F" w14:textId="77777777" w:rsidR="00364E7F" w:rsidRPr="00FD40C3" w:rsidRDefault="00364E7F" w:rsidP="00364E7F">
            <w:pPr>
              <w:pStyle w:val="Code"/>
              <w:rPr>
                <w:lang w:val="id-ID"/>
              </w:rPr>
            </w:pPr>
            <w:r w:rsidRPr="00FD40C3">
              <w:rPr>
                <w:lang w:val="id-ID"/>
              </w:rPr>
              <w:t xml:space="preserve">    "gak": "tidak",</w:t>
            </w:r>
          </w:p>
          <w:p w14:paraId="15AB87B5" w14:textId="77777777" w:rsidR="00364E7F" w:rsidRPr="00FD40C3" w:rsidRDefault="00364E7F" w:rsidP="00364E7F">
            <w:pPr>
              <w:pStyle w:val="Code"/>
              <w:rPr>
                <w:lang w:val="id-ID"/>
              </w:rPr>
            </w:pPr>
            <w:r w:rsidRPr="00FD40C3">
              <w:rPr>
                <w:lang w:val="id-ID"/>
              </w:rPr>
              <w:t xml:space="preserve">    "gak papa": "tidak apa-apa",</w:t>
            </w:r>
          </w:p>
          <w:p w14:paraId="7081D622" w14:textId="77777777" w:rsidR="00364E7F" w:rsidRPr="00FD40C3" w:rsidRDefault="00364E7F" w:rsidP="00364E7F">
            <w:pPr>
              <w:pStyle w:val="Code"/>
              <w:rPr>
                <w:lang w:val="id-ID"/>
              </w:rPr>
            </w:pPr>
            <w:r w:rsidRPr="00FD40C3">
              <w:rPr>
                <w:lang w:val="id-ID"/>
              </w:rPr>
              <w:t xml:space="preserve">    "gamau": "tidak mau",</w:t>
            </w:r>
          </w:p>
          <w:p w14:paraId="4000DD13" w14:textId="77777777" w:rsidR="00364E7F" w:rsidRPr="00FD40C3" w:rsidRDefault="00364E7F" w:rsidP="00364E7F">
            <w:pPr>
              <w:pStyle w:val="Code"/>
              <w:rPr>
                <w:lang w:val="id-ID"/>
              </w:rPr>
            </w:pPr>
            <w:r w:rsidRPr="00FD40C3">
              <w:rPr>
                <w:lang w:val="id-ID"/>
              </w:rPr>
              <w:t xml:space="preserve">    "gan": "juragan",</w:t>
            </w:r>
          </w:p>
          <w:p w14:paraId="7C2DEC27" w14:textId="77777777" w:rsidR="00364E7F" w:rsidRPr="00FD40C3" w:rsidRDefault="00364E7F" w:rsidP="00364E7F">
            <w:pPr>
              <w:pStyle w:val="Code"/>
              <w:rPr>
                <w:lang w:val="id-ID"/>
              </w:rPr>
            </w:pPr>
            <w:r w:rsidRPr="00FD40C3">
              <w:rPr>
                <w:lang w:val="id-ID"/>
              </w:rPr>
              <w:t xml:space="preserve">    "gantengbs": "ganteng",</w:t>
            </w:r>
          </w:p>
          <w:p w14:paraId="08C99499" w14:textId="77777777" w:rsidR="00364E7F" w:rsidRPr="00FD40C3" w:rsidRDefault="00364E7F" w:rsidP="00364E7F">
            <w:pPr>
              <w:pStyle w:val="Code"/>
              <w:rPr>
                <w:lang w:val="id-ID"/>
              </w:rPr>
            </w:pPr>
            <w:r w:rsidRPr="00FD40C3">
              <w:rPr>
                <w:lang w:val="id-ID"/>
              </w:rPr>
              <w:t xml:space="preserve">    "gantengsaya": "ganteng",</w:t>
            </w:r>
          </w:p>
          <w:p w14:paraId="385671F2" w14:textId="77777777" w:rsidR="00364E7F" w:rsidRPr="00FD40C3" w:rsidRDefault="00364E7F" w:rsidP="00364E7F">
            <w:pPr>
              <w:pStyle w:val="Code"/>
              <w:rPr>
                <w:lang w:val="id-ID"/>
              </w:rPr>
            </w:pPr>
            <w:r w:rsidRPr="00FD40C3">
              <w:rPr>
                <w:lang w:val="id-ID"/>
              </w:rPr>
              <w:t xml:space="preserve">    "gapapa": "tidak apa-apa",</w:t>
            </w:r>
          </w:p>
          <w:p w14:paraId="675E2BE0" w14:textId="77777777" w:rsidR="00364E7F" w:rsidRPr="00FD40C3" w:rsidRDefault="00364E7F" w:rsidP="00364E7F">
            <w:pPr>
              <w:pStyle w:val="Code"/>
              <w:rPr>
                <w:lang w:val="id-ID"/>
              </w:rPr>
            </w:pPr>
            <w:r w:rsidRPr="00FD40C3">
              <w:rPr>
                <w:lang w:val="id-ID"/>
              </w:rPr>
              <w:t xml:space="preserve">    "gaptek": "gagap teknologi",</w:t>
            </w:r>
          </w:p>
          <w:p w14:paraId="22C61DD9" w14:textId="77777777" w:rsidR="00364E7F" w:rsidRPr="00FD40C3" w:rsidRDefault="00364E7F" w:rsidP="00364E7F">
            <w:pPr>
              <w:pStyle w:val="Code"/>
              <w:rPr>
                <w:lang w:val="id-ID"/>
              </w:rPr>
            </w:pPr>
            <w:r w:rsidRPr="00FD40C3">
              <w:rPr>
                <w:lang w:val="id-ID"/>
              </w:rPr>
              <w:t xml:space="preserve">    "gatau": "tidak tahu",</w:t>
            </w:r>
          </w:p>
          <w:p w14:paraId="2573CFC5" w14:textId="77777777" w:rsidR="00364E7F" w:rsidRPr="00FD40C3" w:rsidRDefault="00364E7F" w:rsidP="00364E7F">
            <w:pPr>
              <w:pStyle w:val="Code"/>
              <w:rPr>
                <w:lang w:val="id-ID"/>
              </w:rPr>
            </w:pPr>
            <w:r w:rsidRPr="00FD40C3">
              <w:rPr>
                <w:lang w:val="id-ID"/>
              </w:rPr>
              <w:t xml:space="preserve">    "gatek":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gawe": "kerja",</w:t>
            </w:r>
          </w:p>
          <w:p w14:paraId="051B3148" w14:textId="77777777" w:rsidR="00364E7F" w:rsidRPr="00FD40C3" w:rsidRDefault="00364E7F" w:rsidP="00364E7F">
            <w:pPr>
              <w:pStyle w:val="Code"/>
              <w:rPr>
                <w:lang w:val="id-ID"/>
              </w:rPr>
            </w:pPr>
            <w:r w:rsidRPr="00FD40C3">
              <w:rPr>
                <w:lang w:val="id-ID"/>
              </w:rPr>
              <w:t xml:space="preserve">    "gax": "tidak",</w:t>
            </w:r>
          </w:p>
          <w:p w14:paraId="7F3E4768" w14:textId="77777777" w:rsidR="00364E7F" w:rsidRPr="00FD40C3" w:rsidRDefault="00364E7F" w:rsidP="00364E7F">
            <w:pPr>
              <w:pStyle w:val="Code"/>
              <w:rPr>
                <w:lang w:val="id-ID"/>
              </w:rPr>
            </w:pPr>
            <w:r w:rsidRPr="00FD40C3">
              <w:rPr>
                <w:lang w:val="id-ID"/>
              </w:rPr>
              <w:t xml:space="preserve">    "gbs": "tidak bisa",</w:t>
            </w:r>
          </w:p>
          <w:p w14:paraId="13466016" w14:textId="77777777" w:rsidR="00364E7F" w:rsidRPr="00FD40C3" w:rsidRDefault="00364E7F" w:rsidP="00364E7F">
            <w:pPr>
              <w:pStyle w:val="Code"/>
              <w:rPr>
                <w:lang w:val="id-ID"/>
              </w:rPr>
            </w:pPr>
            <w:r w:rsidRPr="00FD40C3">
              <w:rPr>
                <w:lang w:val="id-ID"/>
              </w:rPr>
              <w:t xml:space="preserve">    "gd": "gusdur",</w:t>
            </w:r>
          </w:p>
          <w:p w14:paraId="0DE0F6D9" w14:textId="77777777" w:rsidR="00364E7F" w:rsidRPr="00FD40C3" w:rsidRDefault="00364E7F" w:rsidP="00364E7F">
            <w:pPr>
              <w:pStyle w:val="Code"/>
              <w:rPr>
                <w:lang w:val="id-ID"/>
              </w:rPr>
            </w:pPr>
            <w:r w:rsidRPr="00FD40C3">
              <w:rPr>
                <w:lang w:val="id-ID"/>
              </w:rPr>
              <w:t xml:space="preserve">    "gda":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geer": "gede rasa",</w:t>
            </w:r>
          </w:p>
          <w:p w14:paraId="1F111836" w14:textId="77777777" w:rsidR="00364E7F" w:rsidRPr="00FD40C3" w:rsidRDefault="00364E7F" w:rsidP="00364E7F">
            <w:pPr>
              <w:pStyle w:val="Code"/>
              <w:rPr>
                <w:lang w:val="id-ID"/>
              </w:rPr>
            </w:pPr>
            <w:r w:rsidRPr="00FD40C3">
              <w:rPr>
                <w:lang w:val="id-ID"/>
              </w:rPr>
              <w:t xml:space="preserve">    "gegara": "gara-gara",</w:t>
            </w:r>
          </w:p>
          <w:p w14:paraId="6DDA82CA" w14:textId="77777777" w:rsidR="00364E7F" w:rsidRPr="00FD40C3" w:rsidRDefault="00364E7F" w:rsidP="00364E7F">
            <w:pPr>
              <w:pStyle w:val="Code"/>
              <w:rPr>
                <w:lang w:val="id-ID"/>
              </w:rPr>
            </w:pPr>
            <w:r w:rsidRPr="00FD40C3">
              <w:rPr>
                <w:lang w:val="id-ID"/>
              </w:rPr>
              <w:t xml:space="preserve">    "geje":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gene":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ghiey": "lagi",</w:t>
            </w:r>
          </w:p>
          <w:p w14:paraId="0E85D0C5" w14:textId="77777777" w:rsidR="00364E7F" w:rsidRPr="00FD40C3" w:rsidRDefault="00364E7F" w:rsidP="00364E7F">
            <w:pPr>
              <w:pStyle w:val="Code"/>
              <w:rPr>
                <w:lang w:val="id-ID"/>
              </w:rPr>
            </w:pPr>
            <w:r w:rsidRPr="00FD40C3">
              <w:rPr>
                <w:lang w:val="id-ID"/>
              </w:rPr>
              <w:t xml:space="preserve">    "ghiy": "lagi",</w:t>
            </w:r>
          </w:p>
          <w:p w14:paraId="3EA6BDCE" w14:textId="77777777" w:rsidR="00364E7F" w:rsidRPr="00FD40C3" w:rsidRDefault="00364E7F" w:rsidP="00364E7F">
            <w:pPr>
              <w:pStyle w:val="Code"/>
              <w:rPr>
                <w:lang w:val="id-ID"/>
              </w:rPr>
            </w:pPr>
            <w:r w:rsidRPr="00FD40C3">
              <w:rPr>
                <w:lang w:val="id-ID"/>
              </w:rPr>
              <w:t xml:space="preserve">    "gi": "lagi",</w:t>
            </w:r>
          </w:p>
          <w:p w14:paraId="1DCC5012" w14:textId="77777777" w:rsidR="00364E7F" w:rsidRPr="00FD40C3" w:rsidRDefault="00364E7F" w:rsidP="00364E7F">
            <w:pPr>
              <w:pStyle w:val="Code"/>
              <w:rPr>
                <w:lang w:val="id-ID"/>
              </w:rPr>
            </w:pPr>
            <w:r w:rsidRPr="00FD40C3">
              <w:rPr>
                <w:lang w:val="id-ID"/>
              </w:rPr>
              <w:t xml:space="preserve">    "gib": "gerakan indonesia beradab",</w:t>
            </w:r>
          </w:p>
          <w:p w14:paraId="422879E9" w14:textId="77777777" w:rsidR="00364E7F" w:rsidRPr="00FD40C3" w:rsidRDefault="00364E7F" w:rsidP="00364E7F">
            <w:pPr>
              <w:pStyle w:val="Code"/>
              <w:rPr>
                <w:lang w:val="id-ID"/>
              </w:rPr>
            </w:pPr>
            <w:r w:rsidRPr="00FD40C3">
              <w:rPr>
                <w:lang w:val="id-ID"/>
              </w:rPr>
              <w:t xml:space="preserve">    "gile": "gila",</w:t>
            </w:r>
          </w:p>
          <w:p w14:paraId="25D9C267" w14:textId="77777777" w:rsidR="00364E7F" w:rsidRPr="00FD40C3" w:rsidRDefault="00364E7F" w:rsidP="00364E7F">
            <w:pPr>
              <w:pStyle w:val="Code"/>
              <w:rPr>
                <w:lang w:val="id-ID"/>
              </w:rPr>
            </w:pPr>
            <w:r w:rsidRPr="00FD40C3">
              <w:rPr>
                <w:lang w:val="id-ID"/>
              </w:rPr>
              <w:t xml:space="preserve">    "giman": "gigi mancung",</w:t>
            </w:r>
          </w:p>
          <w:p w14:paraId="2E03AC55" w14:textId="77777777" w:rsidR="00364E7F" w:rsidRPr="00FD40C3" w:rsidRDefault="00364E7F" w:rsidP="00364E7F">
            <w:pPr>
              <w:pStyle w:val="Code"/>
              <w:rPr>
                <w:lang w:val="id-ID"/>
              </w:rPr>
            </w:pPr>
            <w:r w:rsidRPr="00FD40C3">
              <w:rPr>
                <w:lang w:val="id-ID"/>
              </w:rPr>
              <w:t xml:space="preserve">    "gimana": "bagaimana",</w:t>
            </w:r>
          </w:p>
          <w:p w14:paraId="5DF6F438" w14:textId="77777777" w:rsidR="00364E7F" w:rsidRPr="00FD40C3" w:rsidRDefault="00364E7F" w:rsidP="00364E7F">
            <w:pPr>
              <w:pStyle w:val="Code"/>
              <w:rPr>
                <w:lang w:val="id-ID"/>
              </w:rPr>
            </w:pPr>
            <w:r w:rsidRPr="00FD40C3">
              <w:rPr>
                <w:lang w:val="id-ID"/>
              </w:rPr>
              <w:t xml:space="preserve">    "gini": "begini",</w:t>
            </w:r>
          </w:p>
          <w:p w14:paraId="66040326" w14:textId="77777777" w:rsidR="00364E7F" w:rsidRPr="00FD40C3" w:rsidRDefault="00364E7F" w:rsidP="00364E7F">
            <w:pPr>
              <w:pStyle w:val="Code"/>
              <w:rPr>
                <w:lang w:val="id-ID"/>
              </w:rPr>
            </w:pPr>
            <w:r w:rsidRPr="00FD40C3">
              <w:rPr>
                <w:lang w:val="id-ID"/>
              </w:rPr>
              <w:t xml:space="preserve">    "gingerbread": "ginger bread",</w:t>
            </w:r>
          </w:p>
          <w:p w14:paraId="42F9BDD8" w14:textId="77777777" w:rsidR="00364E7F" w:rsidRPr="00FD40C3" w:rsidRDefault="00364E7F" w:rsidP="00364E7F">
            <w:pPr>
              <w:pStyle w:val="Code"/>
              <w:rPr>
                <w:lang w:val="id-ID"/>
              </w:rPr>
            </w:pPr>
            <w:r w:rsidRPr="00FD40C3">
              <w:rPr>
                <w:lang w:val="id-ID"/>
              </w:rPr>
              <w:t xml:space="preserve">    "gino": "gigi nongol",</w:t>
            </w:r>
          </w:p>
          <w:p w14:paraId="01F4D6AC" w14:textId="77777777" w:rsidR="00364E7F" w:rsidRPr="00FD40C3" w:rsidRDefault="00364E7F" w:rsidP="00364E7F">
            <w:pPr>
              <w:pStyle w:val="Code"/>
              <w:rPr>
                <w:lang w:val="id-ID"/>
              </w:rPr>
            </w:pPr>
            <w:r w:rsidRPr="00FD40C3">
              <w:rPr>
                <w:lang w:val="id-ID"/>
              </w:rPr>
              <w:t xml:space="preserve">    "gitchu": "gitu",</w:t>
            </w:r>
          </w:p>
          <w:p w14:paraId="28DC37BD" w14:textId="77777777" w:rsidR="00364E7F" w:rsidRPr="00FD40C3" w:rsidRDefault="00364E7F" w:rsidP="00364E7F">
            <w:pPr>
              <w:pStyle w:val="Code"/>
              <w:rPr>
                <w:lang w:val="id-ID"/>
              </w:rPr>
            </w:pPr>
            <w:r w:rsidRPr="00FD40C3">
              <w:rPr>
                <w:lang w:val="id-ID"/>
              </w:rPr>
              <w:t xml:space="preserve">    "githu": "gitu",</w:t>
            </w:r>
          </w:p>
          <w:p w14:paraId="23530A6E" w14:textId="77777777" w:rsidR="00364E7F" w:rsidRPr="00FD40C3" w:rsidRDefault="00364E7F" w:rsidP="00364E7F">
            <w:pPr>
              <w:pStyle w:val="Code"/>
              <w:rPr>
                <w:lang w:val="id-ID"/>
              </w:rPr>
            </w:pPr>
            <w:r w:rsidRPr="00FD40C3">
              <w:rPr>
                <w:lang w:val="id-ID"/>
              </w:rPr>
              <w:t xml:space="preserve">    "gitu": "begitu",</w:t>
            </w:r>
          </w:p>
          <w:p w14:paraId="43C3F45A" w14:textId="77777777" w:rsidR="00364E7F" w:rsidRPr="00FD40C3" w:rsidRDefault="00364E7F" w:rsidP="00364E7F">
            <w:pPr>
              <w:pStyle w:val="Code"/>
              <w:rPr>
                <w:lang w:val="id-ID"/>
              </w:rPr>
            </w:pPr>
            <w:r w:rsidRPr="00FD40C3">
              <w:rPr>
                <w:lang w:val="id-ID"/>
              </w:rPr>
              <w:t xml:space="preserve">    "gj": "tidak jelas",</w:t>
            </w:r>
          </w:p>
          <w:p w14:paraId="4F820B18" w14:textId="77777777" w:rsidR="00364E7F" w:rsidRPr="00FD40C3" w:rsidRDefault="00364E7F" w:rsidP="00364E7F">
            <w:pPr>
              <w:pStyle w:val="Code"/>
              <w:rPr>
                <w:lang w:val="id-ID"/>
              </w:rPr>
            </w:pPr>
            <w:r w:rsidRPr="00FD40C3">
              <w:rPr>
                <w:lang w:val="id-ID"/>
              </w:rPr>
              <w:t xml:space="preserve">    "gk": "tidak",</w:t>
            </w:r>
          </w:p>
          <w:p w14:paraId="4AF06EDC" w14:textId="77777777" w:rsidR="00364E7F" w:rsidRPr="00FD40C3" w:rsidRDefault="00364E7F" w:rsidP="00364E7F">
            <w:pPr>
              <w:pStyle w:val="Code"/>
              <w:rPr>
                <w:lang w:val="id-ID"/>
              </w:rPr>
            </w:pPr>
            <w:r w:rsidRPr="00FD40C3">
              <w:rPr>
                <w:lang w:val="id-ID"/>
              </w:rPr>
              <w:t xml:space="preserve">    "gmana": "bagaimana",</w:t>
            </w:r>
          </w:p>
          <w:p w14:paraId="04D9D148" w14:textId="77777777" w:rsidR="00364E7F" w:rsidRPr="00FD40C3" w:rsidRDefault="00364E7F" w:rsidP="00364E7F">
            <w:pPr>
              <w:pStyle w:val="Code"/>
              <w:rPr>
                <w:lang w:val="id-ID"/>
              </w:rPr>
            </w:pPr>
            <w:r w:rsidRPr="00FD40C3">
              <w:rPr>
                <w:lang w:val="id-ID"/>
              </w:rPr>
              <w:t xml:space="preserve">    "gmn": "bagamana",</w:t>
            </w:r>
          </w:p>
          <w:p w14:paraId="333E6517" w14:textId="77777777" w:rsidR="00364E7F" w:rsidRPr="00FD40C3" w:rsidRDefault="00364E7F" w:rsidP="00364E7F">
            <w:pPr>
              <w:pStyle w:val="Code"/>
              <w:rPr>
                <w:lang w:val="id-ID"/>
              </w:rPr>
            </w:pPr>
            <w:r w:rsidRPr="00FD40C3">
              <w:rPr>
                <w:lang w:val="id-ID"/>
              </w:rPr>
              <w:t xml:space="preserve">    "gn": "begini",</w:t>
            </w:r>
          </w:p>
          <w:p w14:paraId="7BB8E417" w14:textId="77777777" w:rsidR="00364E7F" w:rsidRPr="00FD40C3" w:rsidRDefault="00364E7F" w:rsidP="00364E7F">
            <w:pPr>
              <w:pStyle w:val="Code"/>
              <w:rPr>
                <w:lang w:val="id-ID"/>
              </w:rPr>
            </w:pPr>
            <w:r w:rsidRPr="00FD40C3">
              <w:rPr>
                <w:lang w:val="id-ID"/>
              </w:rPr>
              <w:t xml:space="preserve">    "goblog":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gokil":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good": "bagus",</w:t>
            </w:r>
          </w:p>
          <w:p w14:paraId="23500554" w14:textId="77777777" w:rsidR="00364E7F" w:rsidRPr="00FD40C3" w:rsidRDefault="00364E7F" w:rsidP="00364E7F">
            <w:pPr>
              <w:pStyle w:val="Code"/>
              <w:rPr>
                <w:lang w:val="id-ID"/>
              </w:rPr>
            </w:pPr>
            <w:r w:rsidRPr="00FD40C3">
              <w:rPr>
                <w:lang w:val="id-ID"/>
              </w:rPr>
              <w:t xml:space="preserve">    "governor": "gubernur",</w:t>
            </w:r>
          </w:p>
          <w:p w14:paraId="4FE91E23" w14:textId="77777777" w:rsidR="00364E7F" w:rsidRPr="00FD40C3" w:rsidRDefault="00364E7F" w:rsidP="00364E7F">
            <w:pPr>
              <w:pStyle w:val="Code"/>
              <w:rPr>
                <w:lang w:val="id-ID"/>
              </w:rPr>
            </w:pPr>
            <w:r w:rsidRPr="00FD40C3">
              <w:rPr>
                <w:lang w:val="id-ID"/>
              </w:rPr>
              <w:t xml:space="preserve">    "gowes": "mengayuh sepeda",</w:t>
            </w:r>
          </w:p>
          <w:p w14:paraId="3D360E84" w14:textId="77777777" w:rsidR="00364E7F" w:rsidRPr="00FD40C3" w:rsidRDefault="00364E7F" w:rsidP="00364E7F">
            <w:pPr>
              <w:pStyle w:val="Code"/>
              <w:rPr>
                <w:lang w:val="id-ID"/>
              </w:rPr>
            </w:pPr>
            <w:r w:rsidRPr="00FD40C3">
              <w:rPr>
                <w:lang w:val="id-ID"/>
              </w:rPr>
              <w:t xml:space="preserve">    "gpl": "tidak pakai lama",</w:t>
            </w:r>
          </w:p>
          <w:p w14:paraId="5DD7A3B6" w14:textId="77777777" w:rsidR="00364E7F" w:rsidRPr="00FD40C3" w:rsidRDefault="00364E7F" w:rsidP="00364E7F">
            <w:pPr>
              <w:pStyle w:val="Code"/>
              <w:rPr>
                <w:lang w:val="id-ID"/>
              </w:rPr>
            </w:pPr>
            <w:r w:rsidRPr="00FD40C3">
              <w:rPr>
                <w:lang w:val="id-ID"/>
              </w:rPr>
              <w:t xml:space="preserve">    "gpny": "tidak punya",</w:t>
            </w:r>
          </w:p>
          <w:p w14:paraId="34B05B14" w14:textId="77777777" w:rsidR="00364E7F" w:rsidRPr="00FD40C3" w:rsidRDefault="00364E7F" w:rsidP="00364E7F">
            <w:pPr>
              <w:pStyle w:val="Code"/>
              <w:rPr>
                <w:lang w:val="id-ID"/>
              </w:rPr>
            </w:pPr>
            <w:r w:rsidRPr="00FD40C3">
              <w:rPr>
                <w:lang w:val="id-ID"/>
              </w:rPr>
              <w:t xml:space="preserve">    "gpp": "tidak apa-apa",</w:t>
            </w:r>
          </w:p>
          <w:p w14:paraId="6CA2DF8F" w14:textId="77777777" w:rsidR="00364E7F" w:rsidRPr="00FD40C3" w:rsidRDefault="00364E7F" w:rsidP="00364E7F">
            <w:pPr>
              <w:pStyle w:val="Code"/>
              <w:rPr>
                <w:lang w:val="id-ID"/>
              </w:rPr>
            </w:pPr>
            <w:r w:rsidRPr="00FD40C3">
              <w:rPr>
                <w:lang w:val="id-ID"/>
              </w:rPr>
              <w:t xml:space="preserve">    "gr": "gede rasa",</w:t>
            </w:r>
          </w:p>
          <w:p w14:paraId="3F677439" w14:textId="77777777" w:rsidR="00364E7F" w:rsidRPr="00FD40C3" w:rsidRDefault="00364E7F" w:rsidP="00364E7F">
            <w:pPr>
              <w:pStyle w:val="Code"/>
              <w:rPr>
                <w:lang w:val="id-ID"/>
              </w:rPr>
            </w:pPr>
            <w:r w:rsidRPr="00FD40C3">
              <w:rPr>
                <w:lang w:val="id-ID"/>
              </w:rPr>
              <w:t xml:space="preserve">    "gretong": "gratis",</w:t>
            </w:r>
          </w:p>
          <w:p w14:paraId="7EE29189" w14:textId="77777777" w:rsidR="00364E7F" w:rsidRPr="00FD40C3" w:rsidRDefault="00364E7F" w:rsidP="00364E7F">
            <w:pPr>
              <w:pStyle w:val="Code"/>
              <w:rPr>
                <w:lang w:val="id-ID"/>
              </w:rPr>
            </w:pPr>
            <w:r w:rsidRPr="00FD40C3">
              <w:rPr>
                <w:lang w:val="id-ID"/>
              </w:rPr>
              <w:t xml:space="preserve">    "gretongan": "gratisan",</w:t>
            </w:r>
          </w:p>
          <w:p w14:paraId="54F62503" w14:textId="77777777" w:rsidR="00364E7F" w:rsidRPr="00FD40C3" w:rsidRDefault="00364E7F" w:rsidP="00364E7F">
            <w:pPr>
              <w:pStyle w:val="Code"/>
              <w:rPr>
                <w:lang w:val="id-ID"/>
              </w:rPr>
            </w:pPr>
            <w:r w:rsidRPr="00FD40C3">
              <w:rPr>
                <w:lang w:val="id-ID"/>
              </w:rPr>
              <w:t xml:space="preserve">    "gt": "gitu",</w:t>
            </w:r>
          </w:p>
          <w:p w14:paraId="01F6C1D4" w14:textId="77777777" w:rsidR="00364E7F" w:rsidRPr="00FD40C3" w:rsidRDefault="00364E7F" w:rsidP="00364E7F">
            <w:pPr>
              <w:pStyle w:val="Code"/>
              <w:rPr>
                <w:lang w:val="id-ID"/>
              </w:rPr>
            </w:pPr>
            <w:r w:rsidRPr="00FD40C3">
              <w:rPr>
                <w:lang w:val="id-ID"/>
              </w:rPr>
              <w:t xml:space="preserve">    "gtau": "tidak tahu",</w:t>
            </w:r>
          </w:p>
          <w:p w14:paraId="72769E68" w14:textId="77777777" w:rsidR="00364E7F" w:rsidRPr="00FD40C3" w:rsidRDefault="00364E7F" w:rsidP="00364E7F">
            <w:pPr>
              <w:pStyle w:val="Code"/>
              <w:rPr>
                <w:lang w:val="id-ID"/>
              </w:rPr>
            </w:pPr>
            <w:r w:rsidRPr="00FD40C3">
              <w:rPr>
                <w:lang w:val="id-ID"/>
              </w:rPr>
              <w:t xml:space="preserve">    "gtw":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gub": "gubernur",</w:t>
            </w:r>
          </w:p>
          <w:p w14:paraId="620E577C" w14:textId="77777777" w:rsidR="00364E7F" w:rsidRPr="00FD40C3" w:rsidRDefault="00364E7F" w:rsidP="00364E7F">
            <w:pPr>
              <w:pStyle w:val="Code"/>
              <w:rPr>
                <w:lang w:val="id-ID"/>
              </w:rPr>
            </w:pPr>
            <w:r w:rsidRPr="00FD40C3">
              <w:rPr>
                <w:lang w:val="id-ID"/>
              </w:rPr>
              <w:t xml:space="preserve">    "gue":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guoblok": "goblok",</w:t>
            </w:r>
          </w:p>
          <w:p w14:paraId="724E1282" w14:textId="77777777" w:rsidR="00364E7F" w:rsidRPr="00FD40C3" w:rsidRDefault="00364E7F" w:rsidP="00364E7F">
            <w:pPr>
              <w:pStyle w:val="Code"/>
              <w:rPr>
                <w:lang w:val="id-ID"/>
              </w:rPr>
            </w:pPr>
            <w:r w:rsidRPr="00FD40C3">
              <w:rPr>
                <w:lang w:val="id-ID"/>
              </w:rPr>
              <w:t xml:space="preserve">    "guys": "teman-teman",</w:t>
            </w:r>
          </w:p>
          <w:p w14:paraId="3828ED4E" w14:textId="77777777" w:rsidR="00364E7F" w:rsidRPr="00FD40C3" w:rsidRDefault="00364E7F" w:rsidP="00364E7F">
            <w:pPr>
              <w:pStyle w:val="Code"/>
              <w:rPr>
                <w:lang w:val="id-ID"/>
              </w:rPr>
            </w:pPr>
            <w:r w:rsidRPr="00FD40C3">
              <w:rPr>
                <w:lang w:val="id-ID"/>
              </w:rPr>
              <w:t xml:space="preserve">    "gw": "saya",</w:t>
            </w:r>
          </w:p>
          <w:p w14:paraId="1524885B" w14:textId="77777777" w:rsidR="00364E7F" w:rsidRPr="00FD40C3" w:rsidRDefault="00364E7F" w:rsidP="00364E7F">
            <w:pPr>
              <w:pStyle w:val="Code"/>
              <w:rPr>
                <w:lang w:val="id-ID"/>
              </w:rPr>
            </w:pPr>
            <w:r w:rsidRPr="00FD40C3">
              <w:rPr>
                <w:lang w:val="id-ID"/>
              </w:rPr>
              <w:t xml:space="preserve">    "gws":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haghaghag": "tertawa",</w:t>
            </w:r>
          </w:p>
          <w:p w14:paraId="10177357" w14:textId="77777777" w:rsidR="00364E7F" w:rsidRPr="00FD40C3" w:rsidRDefault="00364E7F" w:rsidP="00364E7F">
            <w:pPr>
              <w:pStyle w:val="Code"/>
              <w:rPr>
                <w:lang w:val="id-ID"/>
              </w:rPr>
            </w:pPr>
            <w:r w:rsidRPr="00FD40C3">
              <w:rPr>
                <w:lang w:val="id-ID"/>
              </w:rPr>
              <w:t xml:space="preserve">    "haha": "tertawa",</w:t>
            </w:r>
          </w:p>
          <w:p w14:paraId="6EB08128" w14:textId="77777777" w:rsidR="00364E7F" w:rsidRPr="00FD40C3" w:rsidRDefault="00364E7F" w:rsidP="00364E7F">
            <w:pPr>
              <w:pStyle w:val="Code"/>
              <w:rPr>
                <w:lang w:val="id-ID"/>
              </w:rPr>
            </w:pPr>
            <w:r w:rsidRPr="00FD40C3">
              <w:rPr>
                <w:lang w:val="id-ID"/>
              </w:rPr>
              <w:t xml:space="preserve">    "hak2": "hak hak",</w:t>
            </w:r>
          </w:p>
          <w:p w14:paraId="0457D059" w14:textId="77777777" w:rsidR="00364E7F" w:rsidRPr="00FD40C3" w:rsidRDefault="00364E7F" w:rsidP="00364E7F">
            <w:pPr>
              <w:pStyle w:val="Code"/>
              <w:rPr>
                <w:lang w:val="id-ID"/>
              </w:rPr>
            </w:pPr>
            <w:r w:rsidRPr="00FD40C3">
              <w:rPr>
                <w:lang w:val="id-ID"/>
              </w:rPr>
              <w:t xml:space="preserve">    "hakhak": "tertawa",</w:t>
            </w:r>
          </w:p>
          <w:p w14:paraId="37E0A0B4" w14:textId="77777777" w:rsidR="00364E7F" w:rsidRPr="00FD40C3" w:rsidRDefault="00364E7F" w:rsidP="00364E7F">
            <w:pPr>
              <w:pStyle w:val="Code"/>
              <w:rPr>
                <w:lang w:val="id-ID"/>
              </w:rPr>
            </w:pPr>
            <w:r w:rsidRPr="00FD40C3">
              <w:rPr>
                <w:lang w:val="id-ID"/>
              </w:rPr>
              <w:t xml:space="preserve">    "hallow":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handak":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happy": "bahagia",</w:t>
            </w:r>
          </w:p>
          <w:p w14:paraId="35BA4BAC" w14:textId="77777777" w:rsidR="00364E7F" w:rsidRPr="00FD40C3" w:rsidRDefault="00364E7F" w:rsidP="00364E7F">
            <w:pPr>
              <w:pStyle w:val="Code"/>
              <w:rPr>
                <w:lang w:val="id-ID"/>
              </w:rPr>
            </w:pPr>
            <w:r w:rsidRPr="00FD40C3">
              <w:rPr>
                <w:lang w:val="id-ID"/>
              </w:rPr>
              <w:t xml:space="preserve">    "hardcore": "keras",</w:t>
            </w:r>
          </w:p>
          <w:p w14:paraId="46F5D150" w14:textId="77777777" w:rsidR="00364E7F" w:rsidRPr="00FD40C3" w:rsidRDefault="00364E7F" w:rsidP="00364E7F">
            <w:pPr>
              <w:pStyle w:val="Code"/>
              <w:rPr>
                <w:lang w:val="id-ID"/>
              </w:rPr>
            </w:pPr>
            <w:r w:rsidRPr="00FD40C3">
              <w:rPr>
                <w:lang w:val="id-ID"/>
              </w:rPr>
              <w:t xml:space="preserve">    "hehe": "he",</w:t>
            </w:r>
          </w:p>
          <w:p w14:paraId="5F6BBD02" w14:textId="77777777" w:rsidR="00364E7F" w:rsidRPr="00FD40C3" w:rsidRDefault="00364E7F" w:rsidP="00364E7F">
            <w:pPr>
              <w:pStyle w:val="Code"/>
              <w:rPr>
                <w:lang w:val="id-ID"/>
              </w:rPr>
            </w:pPr>
            <w:r w:rsidRPr="00FD40C3">
              <w:rPr>
                <w:lang w:val="id-ID"/>
              </w:rPr>
              <w:t xml:space="preserve">    "hellow": "halo",</w:t>
            </w:r>
          </w:p>
          <w:p w14:paraId="433ED27D" w14:textId="77777777" w:rsidR="00364E7F" w:rsidRPr="00FD40C3" w:rsidRDefault="00364E7F" w:rsidP="00364E7F">
            <w:pPr>
              <w:pStyle w:val="Code"/>
              <w:rPr>
                <w:lang w:val="id-ID"/>
              </w:rPr>
            </w:pPr>
            <w:r w:rsidRPr="00FD40C3">
              <w:rPr>
                <w:lang w:val="id-ID"/>
              </w:rPr>
              <w:t xml:space="preserve">    "helo": "halo",</w:t>
            </w:r>
          </w:p>
          <w:p w14:paraId="5C1DDA4D" w14:textId="77777777" w:rsidR="00364E7F" w:rsidRPr="00FD40C3" w:rsidRDefault="00364E7F" w:rsidP="00364E7F">
            <w:pPr>
              <w:pStyle w:val="Code"/>
              <w:rPr>
                <w:lang w:val="id-ID"/>
              </w:rPr>
            </w:pPr>
            <w:r w:rsidRPr="00FD40C3">
              <w:rPr>
                <w:lang w:val="id-ID"/>
              </w:rPr>
              <w:t xml:space="preserve">    "helow": "halo",</w:t>
            </w:r>
          </w:p>
          <w:p w14:paraId="004CB476" w14:textId="77777777" w:rsidR="00364E7F" w:rsidRPr="00FD40C3" w:rsidRDefault="00364E7F" w:rsidP="00364E7F">
            <w:pPr>
              <w:pStyle w:val="Code"/>
              <w:rPr>
                <w:lang w:val="id-ID"/>
              </w:rPr>
            </w:pPr>
            <w:r w:rsidRPr="00FD40C3">
              <w:rPr>
                <w:lang w:val="id-ID"/>
              </w:rPr>
              <w:t xml:space="preserve">    "heter": "pembenci",</w:t>
            </w:r>
          </w:p>
          <w:p w14:paraId="19B3C958" w14:textId="77777777" w:rsidR="00364E7F" w:rsidRPr="00FD40C3" w:rsidRDefault="00364E7F" w:rsidP="00364E7F">
            <w:pPr>
              <w:pStyle w:val="Code"/>
              <w:rPr>
                <w:lang w:val="id-ID"/>
              </w:rPr>
            </w:pPr>
            <w:r w:rsidRPr="00FD40C3">
              <w:rPr>
                <w:lang w:val="id-ID"/>
              </w:rPr>
              <w:t xml:space="preserve">    "heters": "pembenci",</w:t>
            </w:r>
          </w:p>
          <w:p w14:paraId="213FEA79" w14:textId="77777777" w:rsidR="00364E7F" w:rsidRPr="00FD40C3" w:rsidRDefault="00364E7F" w:rsidP="00364E7F">
            <w:pPr>
              <w:pStyle w:val="Code"/>
              <w:rPr>
                <w:lang w:val="id-ID"/>
              </w:rPr>
            </w:pPr>
            <w:r w:rsidRPr="00FD40C3">
              <w:rPr>
                <w:lang w:val="id-ID"/>
              </w:rPr>
              <w:t xml:space="preserve">    "hey":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hlm": "halaman",</w:t>
            </w:r>
          </w:p>
          <w:p w14:paraId="4A46D3CE" w14:textId="77777777" w:rsidR="00364E7F" w:rsidRPr="00FD40C3" w:rsidRDefault="00364E7F" w:rsidP="00364E7F">
            <w:pPr>
              <w:pStyle w:val="Code"/>
              <w:rPr>
                <w:lang w:val="id-ID"/>
              </w:rPr>
            </w:pPr>
            <w:r w:rsidRPr="00FD40C3">
              <w:rPr>
                <w:lang w:val="id-ID"/>
              </w:rPr>
              <w:t xml:space="preserve">    "hlng": "hilang",</w:t>
            </w:r>
          </w:p>
          <w:p w14:paraId="1A385616" w14:textId="77777777" w:rsidR="00364E7F" w:rsidRPr="00FD40C3" w:rsidRDefault="00364E7F" w:rsidP="00364E7F">
            <w:pPr>
              <w:pStyle w:val="Code"/>
              <w:rPr>
                <w:lang w:val="id-ID"/>
              </w:rPr>
            </w:pPr>
            <w:r w:rsidRPr="00FD40C3">
              <w:rPr>
                <w:lang w:val="id-ID"/>
              </w:rPr>
              <w:t xml:space="preserve">    "hny": "hanya",</w:t>
            </w:r>
          </w:p>
          <w:p w14:paraId="7E4B5212" w14:textId="77777777" w:rsidR="00364E7F" w:rsidRPr="00FD40C3" w:rsidRDefault="00364E7F" w:rsidP="00364E7F">
            <w:pPr>
              <w:pStyle w:val="Code"/>
              <w:rPr>
                <w:lang w:val="id-ID"/>
              </w:rPr>
            </w:pPr>
            <w:r w:rsidRPr="00FD40C3">
              <w:rPr>
                <w:lang w:val="id-ID"/>
              </w:rPr>
              <w:t xml:space="preserve">    "hnya": "hanya",</w:t>
            </w:r>
          </w:p>
          <w:p w14:paraId="2A9872B4" w14:textId="77777777" w:rsidR="00364E7F" w:rsidRPr="00FD40C3" w:rsidRDefault="00364E7F" w:rsidP="00364E7F">
            <w:pPr>
              <w:pStyle w:val="Code"/>
              <w:rPr>
                <w:lang w:val="id-ID"/>
              </w:rPr>
            </w:pPr>
            <w:r w:rsidRPr="00FD40C3">
              <w:rPr>
                <w:lang w:val="id-ID"/>
              </w:rPr>
              <w:t xml:space="preserve">    "hoax":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houm": "rumah",</w:t>
            </w:r>
          </w:p>
          <w:p w14:paraId="398A8A08" w14:textId="77777777" w:rsidR="00364E7F" w:rsidRPr="00FD40C3" w:rsidRDefault="00364E7F" w:rsidP="00364E7F">
            <w:pPr>
              <w:pStyle w:val="Code"/>
              <w:rPr>
                <w:lang w:val="id-ID"/>
              </w:rPr>
            </w:pPr>
            <w:r w:rsidRPr="00FD40C3">
              <w:rPr>
                <w:lang w:val="id-ID"/>
              </w:rPr>
              <w:t xml:space="preserve">    "hr": "hari",</w:t>
            </w:r>
          </w:p>
          <w:p w14:paraId="12DE2C93" w14:textId="77777777" w:rsidR="00364E7F" w:rsidRPr="00FD40C3" w:rsidRDefault="00364E7F" w:rsidP="00364E7F">
            <w:pPr>
              <w:pStyle w:val="Code"/>
              <w:rPr>
                <w:lang w:val="id-ID"/>
              </w:rPr>
            </w:pPr>
            <w:r w:rsidRPr="00FD40C3">
              <w:rPr>
                <w:lang w:val="id-ID"/>
              </w:rPr>
              <w:t xml:space="preserve">    "hrs": "harus",</w:t>
            </w:r>
          </w:p>
          <w:p w14:paraId="7060CACE" w14:textId="77777777" w:rsidR="00364E7F" w:rsidRPr="00FD40C3" w:rsidRDefault="00364E7F" w:rsidP="00364E7F">
            <w:pPr>
              <w:pStyle w:val="Code"/>
              <w:rPr>
                <w:lang w:val="id-ID"/>
              </w:rPr>
            </w:pPr>
            <w:r w:rsidRPr="00FD40C3">
              <w:rPr>
                <w:lang w:val="id-ID"/>
              </w:rPr>
              <w:t xml:space="preserve">    "hrus": "harus",</w:t>
            </w:r>
          </w:p>
          <w:p w14:paraId="4C514502" w14:textId="77777777" w:rsidR="00364E7F" w:rsidRPr="00FD40C3" w:rsidRDefault="00364E7F" w:rsidP="00364E7F">
            <w:pPr>
              <w:pStyle w:val="Code"/>
              <w:rPr>
                <w:lang w:val="id-ID"/>
              </w:rPr>
            </w:pPr>
            <w:r w:rsidRPr="00FD40C3">
              <w:rPr>
                <w:lang w:val="id-ID"/>
              </w:rPr>
              <w:t xml:space="preserve">    "hubad":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huff": "mengeluh",</w:t>
            </w:r>
          </w:p>
          <w:p w14:paraId="1562046C" w14:textId="77777777" w:rsidR="00364E7F" w:rsidRPr="00FD40C3" w:rsidRDefault="00364E7F" w:rsidP="00364E7F">
            <w:pPr>
              <w:pStyle w:val="Code"/>
              <w:rPr>
                <w:lang w:val="id-ID"/>
              </w:rPr>
            </w:pPr>
            <w:r w:rsidRPr="00FD40C3">
              <w:rPr>
                <w:lang w:val="id-ID"/>
              </w:rPr>
              <w:t xml:space="preserve">    "huft": "mengeluh",</w:t>
            </w:r>
          </w:p>
          <w:p w14:paraId="6C505D4D" w14:textId="77777777" w:rsidR="00364E7F" w:rsidRPr="00FD40C3" w:rsidRDefault="00364E7F" w:rsidP="00364E7F">
            <w:pPr>
              <w:pStyle w:val="Code"/>
              <w:rPr>
                <w:lang w:val="id-ID"/>
              </w:rPr>
            </w:pPr>
            <w:r w:rsidRPr="00FD40C3">
              <w:rPr>
                <w:lang w:val="id-ID"/>
              </w:rPr>
              <w:t xml:space="preserve">    "hum":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humz": "rumah",</w:t>
            </w:r>
          </w:p>
          <w:p w14:paraId="46652F89" w14:textId="77777777" w:rsidR="00364E7F" w:rsidRPr="00FD40C3" w:rsidRDefault="00364E7F" w:rsidP="00364E7F">
            <w:pPr>
              <w:pStyle w:val="Code"/>
              <w:rPr>
                <w:lang w:val="id-ID"/>
              </w:rPr>
            </w:pPr>
            <w:r w:rsidRPr="00FD40C3">
              <w:rPr>
                <w:lang w:val="id-ID"/>
              </w:rPr>
              <w:t xml:space="preserve">    "hurts": "pedih",</w:t>
            </w:r>
          </w:p>
          <w:p w14:paraId="32DD83AC" w14:textId="77777777" w:rsidR="00364E7F" w:rsidRPr="00FD40C3" w:rsidRDefault="00364E7F" w:rsidP="00364E7F">
            <w:pPr>
              <w:pStyle w:val="Code"/>
              <w:rPr>
                <w:lang w:val="id-ID"/>
              </w:rPr>
            </w:pPr>
            <w:r w:rsidRPr="00FD40C3">
              <w:rPr>
                <w:lang w:val="id-ID"/>
              </w:rPr>
              <w:t xml:space="preserve">    "icecream": "ice cream",</w:t>
            </w:r>
          </w:p>
          <w:p w14:paraId="77111C59" w14:textId="77777777" w:rsidR="00364E7F" w:rsidRPr="00FD40C3" w:rsidRDefault="00364E7F" w:rsidP="00364E7F">
            <w:pPr>
              <w:pStyle w:val="Code"/>
              <w:rPr>
                <w:lang w:val="id-ID"/>
              </w:rPr>
            </w:pPr>
            <w:r w:rsidRPr="00FD40C3">
              <w:rPr>
                <w:lang w:val="id-ID"/>
              </w:rPr>
              <w:t xml:space="preserve">    "icecreamsandwich": "ice cream sandwich",</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idk": "saya tidak tahu",</w:t>
            </w:r>
          </w:p>
          <w:p w14:paraId="76DA1EF7" w14:textId="77777777" w:rsidR="00364E7F" w:rsidRPr="00FD40C3" w:rsidRDefault="00364E7F" w:rsidP="00364E7F">
            <w:pPr>
              <w:pStyle w:val="Code"/>
              <w:rPr>
                <w:lang w:val="id-ID"/>
              </w:rPr>
            </w:pPr>
            <w:r w:rsidRPr="00FD40C3">
              <w:rPr>
                <w:lang w:val="id-ID"/>
              </w:rPr>
              <w:t xml:space="preserve">    "idup":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ilang": "hilang",</w:t>
            </w:r>
          </w:p>
          <w:p w14:paraId="23AA365B" w14:textId="77777777" w:rsidR="00364E7F" w:rsidRPr="00FD40C3" w:rsidRDefault="00364E7F" w:rsidP="00364E7F">
            <w:pPr>
              <w:pStyle w:val="Code"/>
              <w:rPr>
                <w:lang w:val="id-ID"/>
              </w:rPr>
            </w:pPr>
            <w:r w:rsidRPr="00FD40C3">
              <w:rPr>
                <w:lang w:val="id-ID"/>
              </w:rPr>
              <w:t xml:space="preserve">    "ilfeel": "tidak suka",</w:t>
            </w:r>
          </w:p>
          <w:p w14:paraId="53F4179A" w14:textId="77777777" w:rsidR="00364E7F" w:rsidRPr="00FD40C3" w:rsidRDefault="00364E7F" w:rsidP="00364E7F">
            <w:pPr>
              <w:pStyle w:val="Code"/>
              <w:rPr>
                <w:lang w:val="id-ID"/>
              </w:rPr>
            </w:pPr>
            <w:r w:rsidRPr="00FD40C3">
              <w:rPr>
                <w:lang w:val="id-ID"/>
              </w:rPr>
              <w:t xml:space="preserve">    "ilfil": "tidak suka",</w:t>
            </w:r>
          </w:p>
          <w:p w14:paraId="563A40EA" w14:textId="77777777" w:rsidR="00364E7F" w:rsidRPr="00FD40C3" w:rsidRDefault="00364E7F" w:rsidP="00364E7F">
            <w:pPr>
              <w:pStyle w:val="Code"/>
              <w:rPr>
                <w:lang w:val="id-ID"/>
              </w:rPr>
            </w:pPr>
            <w:r w:rsidRPr="00FD40C3">
              <w:rPr>
                <w:lang w:val="id-ID"/>
              </w:rPr>
              <w:t xml:space="preserve">    "imba": "jago sekali",</w:t>
            </w:r>
          </w:p>
          <w:p w14:paraId="13D94646" w14:textId="77777777" w:rsidR="00364E7F" w:rsidRPr="00FD40C3" w:rsidRDefault="00364E7F" w:rsidP="00364E7F">
            <w:pPr>
              <w:pStyle w:val="Code"/>
              <w:rPr>
                <w:lang w:val="id-ID"/>
              </w:rPr>
            </w:pPr>
            <w:r w:rsidRPr="00FD40C3">
              <w:rPr>
                <w:lang w:val="id-ID"/>
              </w:rPr>
              <w:t xml:space="preserve">    "imho": "in my humble opinion",</w:t>
            </w:r>
          </w:p>
          <w:p w14:paraId="1169A92C" w14:textId="77777777" w:rsidR="00364E7F" w:rsidRPr="00FD40C3" w:rsidRDefault="00364E7F" w:rsidP="00364E7F">
            <w:pPr>
              <w:pStyle w:val="Code"/>
              <w:rPr>
                <w:lang w:val="id-ID"/>
              </w:rPr>
            </w:pPr>
            <w:r w:rsidRPr="00FD40C3">
              <w:rPr>
                <w:lang w:val="id-ID"/>
              </w:rPr>
              <w:t xml:space="preserve">    "imoet": "imut",</w:t>
            </w:r>
          </w:p>
          <w:p w14:paraId="1D8BCA3D" w14:textId="77777777" w:rsidR="00364E7F" w:rsidRPr="00FD40C3" w:rsidRDefault="00364E7F" w:rsidP="00364E7F">
            <w:pPr>
              <w:pStyle w:val="Code"/>
              <w:rPr>
                <w:lang w:val="id-ID"/>
              </w:rPr>
            </w:pPr>
            <w:r w:rsidRPr="00FD40C3">
              <w:rPr>
                <w:lang w:val="id-ID"/>
              </w:rPr>
              <w:t xml:space="preserve">    "imoetz": "imut",</w:t>
            </w:r>
          </w:p>
          <w:p w14:paraId="16DA440E" w14:textId="77777777" w:rsidR="00364E7F" w:rsidRPr="00FD40C3" w:rsidRDefault="00364E7F" w:rsidP="00364E7F">
            <w:pPr>
              <w:pStyle w:val="Code"/>
              <w:rPr>
                <w:lang w:val="id-ID"/>
              </w:rPr>
            </w:pPr>
            <w:r w:rsidRPr="00FD40C3">
              <w:rPr>
                <w:lang w:val="id-ID"/>
              </w:rPr>
              <w:t xml:space="preserve">    "indinesia": "indonesia",</w:t>
            </w:r>
          </w:p>
          <w:p w14:paraId="4E7181E9" w14:textId="77777777" w:rsidR="00364E7F" w:rsidRPr="00FD40C3" w:rsidRDefault="00364E7F" w:rsidP="00364E7F">
            <w:pPr>
              <w:pStyle w:val="Code"/>
              <w:rPr>
                <w:lang w:val="id-ID"/>
              </w:rPr>
            </w:pPr>
            <w:r w:rsidRPr="00FD40C3">
              <w:rPr>
                <w:lang w:val="id-ID"/>
              </w:rPr>
              <w:t xml:space="preserve">    "indo": "indonesia",</w:t>
            </w:r>
          </w:p>
          <w:p w14:paraId="7391A3A7" w14:textId="77777777" w:rsidR="00364E7F" w:rsidRPr="00FD40C3" w:rsidRDefault="00364E7F" w:rsidP="00364E7F">
            <w:pPr>
              <w:pStyle w:val="Code"/>
              <w:rPr>
                <w:lang w:val="id-ID"/>
              </w:rPr>
            </w:pPr>
            <w:r w:rsidRPr="00FD40C3">
              <w:rPr>
                <w:lang w:val="id-ID"/>
              </w:rPr>
              <w:t xml:space="preserve">    "indon":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insom": "insomnia",</w:t>
            </w:r>
          </w:p>
          <w:p w14:paraId="270A38C6" w14:textId="77777777" w:rsidR="00364E7F" w:rsidRPr="00FD40C3" w:rsidRDefault="00364E7F" w:rsidP="00364E7F">
            <w:pPr>
              <w:pStyle w:val="Code"/>
              <w:rPr>
                <w:lang w:val="id-ID"/>
              </w:rPr>
            </w:pPr>
            <w:r w:rsidRPr="00FD40C3">
              <w:rPr>
                <w:lang w:val="id-ID"/>
              </w:rPr>
              <w:t xml:space="preserve">    "ipb":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isengin": "bercanda",</w:t>
            </w:r>
          </w:p>
          <w:p w14:paraId="5233FCFC" w14:textId="77777777" w:rsidR="00364E7F" w:rsidRPr="00FD40C3" w:rsidRDefault="00364E7F" w:rsidP="00364E7F">
            <w:pPr>
              <w:pStyle w:val="Code"/>
              <w:rPr>
                <w:lang w:val="id-ID"/>
              </w:rPr>
            </w:pPr>
            <w:r w:rsidRPr="00FD40C3">
              <w:rPr>
                <w:lang w:val="id-ID"/>
              </w:rPr>
              <w:t xml:space="preserve">    "ista": "nista",</w:t>
            </w:r>
          </w:p>
          <w:p w14:paraId="2F7D2AA9" w14:textId="77777777" w:rsidR="00364E7F" w:rsidRPr="00FD40C3" w:rsidRDefault="00364E7F" w:rsidP="00364E7F">
            <w:pPr>
              <w:pStyle w:val="Code"/>
              <w:rPr>
                <w:lang w:val="id-ID"/>
              </w:rPr>
            </w:pPr>
            <w:r w:rsidRPr="00FD40C3">
              <w:rPr>
                <w:lang w:val="id-ID"/>
              </w:rPr>
              <w:t xml:space="preserve">    "istaa":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itj": "Indonesia tanpa jil",</w:t>
            </w:r>
          </w:p>
          <w:p w14:paraId="57BDFA89" w14:textId="77777777" w:rsidR="00364E7F" w:rsidRPr="00FD40C3" w:rsidRDefault="00364E7F" w:rsidP="00364E7F">
            <w:pPr>
              <w:pStyle w:val="Code"/>
              <w:rPr>
                <w:lang w:val="id-ID"/>
              </w:rPr>
            </w:pPr>
            <w:r w:rsidRPr="00FD40C3">
              <w:rPr>
                <w:lang w:val="id-ID"/>
              </w:rPr>
              <w:lastRenderedPageBreak/>
              <w:t xml:space="preserve">    "ito":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itung": "hitung",</w:t>
            </w:r>
          </w:p>
          <w:p w14:paraId="74C649F4" w14:textId="77777777" w:rsidR="00364E7F" w:rsidRPr="00FD40C3" w:rsidRDefault="00364E7F" w:rsidP="00364E7F">
            <w:pPr>
              <w:pStyle w:val="Code"/>
              <w:rPr>
                <w:lang w:val="id-ID"/>
              </w:rPr>
            </w:pPr>
            <w:r w:rsidRPr="00FD40C3">
              <w:rPr>
                <w:lang w:val="id-ID"/>
              </w:rPr>
              <w:t xml:space="preserve">    "itungan": "hitungan",</w:t>
            </w:r>
          </w:p>
          <w:p w14:paraId="76101C0F" w14:textId="77777777" w:rsidR="00364E7F" w:rsidRPr="00FD40C3" w:rsidRDefault="00364E7F" w:rsidP="00364E7F">
            <w:pPr>
              <w:pStyle w:val="Code"/>
              <w:rPr>
                <w:lang w:val="id-ID"/>
              </w:rPr>
            </w:pPr>
            <w:r w:rsidRPr="00FD40C3">
              <w:rPr>
                <w:lang w:val="id-ID"/>
              </w:rPr>
              <w:t xml:space="preserve">    "iy": "iya",</w:t>
            </w:r>
          </w:p>
          <w:p w14:paraId="6311668E" w14:textId="77777777" w:rsidR="00364E7F" w:rsidRPr="00FD40C3" w:rsidRDefault="00364E7F" w:rsidP="00364E7F">
            <w:pPr>
              <w:pStyle w:val="Code"/>
              <w:rPr>
                <w:lang w:val="id-ID"/>
              </w:rPr>
            </w:pPr>
            <w:r w:rsidRPr="00FD40C3">
              <w:rPr>
                <w:lang w:val="id-ID"/>
              </w:rPr>
              <w:t xml:space="preserve">    "iyala": "iya lah",</w:t>
            </w:r>
          </w:p>
          <w:p w14:paraId="2D984036" w14:textId="77777777" w:rsidR="00364E7F" w:rsidRPr="00FD40C3" w:rsidRDefault="00364E7F" w:rsidP="00364E7F">
            <w:pPr>
              <w:pStyle w:val="Code"/>
              <w:rPr>
                <w:lang w:val="id-ID"/>
              </w:rPr>
            </w:pPr>
            <w:r w:rsidRPr="00FD40C3">
              <w:rPr>
                <w:lang w:val="id-ID"/>
              </w:rPr>
              <w:t xml:space="preserve">    "iye": "iya",</w:t>
            </w:r>
          </w:p>
          <w:p w14:paraId="44E41D4D" w14:textId="77777777" w:rsidR="00364E7F" w:rsidRPr="00FD40C3" w:rsidRDefault="00364E7F" w:rsidP="00364E7F">
            <w:pPr>
              <w:pStyle w:val="Code"/>
              <w:rPr>
                <w:lang w:val="id-ID"/>
              </w:rPr>
            </w:pPr>
            <w:r w:rsidRPr="00FD40C3">
              <w:rPr>
                <w:lang w:val="id-ID"/>
              </w:rPr>
              <w:t xml:space="preserve">    "iyo": "iya",</w:t>
            </w:r>
          </w:p>
          <w:p w14:paraId="7E44E9F6" w14:textId="77777777" w:rsidR="00364E7F" w:rsidRPr="00FD40C3" w:rsidRDefault="00364E7F" w:rsidP="00364E7F">
            <w:pPr>
              <w:pStyle w:val="Code"/>
              <w:rPr>
                <w:lang w:val="id-ID"/>
              </w:rPr>
            </w:pPr>
            <w:r w:rsidRPr="00FD40C3">
              <w:rPr>
                <w:lang w:val="id-ID"/>
              </w:rPr>
              <w:t xml:space="preserve">    "ja": "saja",</w:t>
            </w:r>
          </w:p>
          <w:p w14:paraId="34D07E26" w14:textId="77777777" w:rsidR="00364E7F" w:rsidRPr="00FD40C3" w:rsidRDefault="00364E7F" w:rsidP="00364E7F">
            <w:pPr>
              <w:pStyle w:val="Code"/>
              <w:rPr>
                <w:lang w:val="id-ID"/>
              </w:rPr>
            </w:pPr>
            <w:r w:rsidRPr="00FD40C3">
              <w:rPr>
                <w:lang w:val="id-ID"/>
              </w:rPr>
              <w:t xml:space="preserve">    "jabar": "jawa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jadiin": "jadikan",</w:t>
            </w:r>
          </w:p>
          <w:p w14:paraId="78015C7C" w14:textId="77777777" w:rsidR="00364E7F" w:rsidRPr="00FD40C3" w:rsidRDefault="00364E7F" w:rsidP="00364E7F">
            <w:pPr>
              <w:pStyle w:val="Code"/>
              <w:rPr>
                <w:lang w:val="id-ID"/>
              </w:rPr>
            </w:pPr>
            <w:r w:rsidRPr="00FD40C3">
              <w:rPr>
                <w:lang w:val="id-ID"/>
              </w:rPr>
              <w:t xml:space="preserve">    "jadul": "jaman dulu",</w:t>
            </w:r>
          </w:p>
          <w:p w14:paraId="6746031F" w14:textId="77777777" w:rsidR="00364E7F" w:rsidRPr="00FD40C3" w:rsidRDefault="00364E7F" w:rsidP="00364E7F">
            <w:pPr>
              <w:pStyle w:val="Code"/>
              <w:rPr>
                <w:lang w:val="id-ID"/>
              </w:rPr>
            </w:pPr>
            <w:r w:rsidRPr="00FD40C3">
              <w:rPr>
                <w:lang w:val="id-ID"/>
              </w:rPr>
              <w:t xml:space="preserve">    "jaim": "jaga image",</w:t>
            </w:r>
          </w:p>
          <w:p w14:paraId="03F2A2B1" w14:textId="77777777" w:rsidR="00364E7F" w:rsidRPr="00FD40C3" w:rsidRDefault="00364E7F" w:rsidP="00364E7F">
            <w:pPr>
              <w:pStyle w:val="Code"/>
              <w:rPr>
                <w:lang w:val="id-ID"/>
              </w:rPr>
            </w:pPr>
            <w:r w:rsidRPr="00FD40C3">
              <w:rPr>
                <w:lang w:val="id-ID"/>
              </w:rPr>
              <w:t xml:space="preserve">    "jan":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janjinyaa": "janji",</w:t>
            </w:r>
          </w:p>
          <w:p w14:paraId="08B11C2D" w14:textId="77777777" w:rsidR="00364E7F" w:rsidRPr="00FD40C3" w:rsidRDefault="00364E7F" w:rsidP="00364E7F">
            <w:pPr>
              <w:pStyle w:val="Code"/>
              <w:rPr>
                <w:lang w:val="id-ID"/>
              </w:rPr>
            </w:pPr>
            <w:r w:rsidRPr="00FD40C3">
              <w:rPr>
                <w:lang w:val="id-ID"/>
              </w:rPr>
              <w:t xml:space="preserve">    "jargon2": "jargon jargon",</w:t>
            </w:r>
          </w:p>
          <w:p w14:paraId="0D92A5EB" w14:textId="77777777" w:rsidR="00364E7F" w:rsidRPr="00FD40C3" w:rsidRDefault="00364E7F" w:rsidP="00364E7F">
            <w:pPr>
              <w:pStyle w:val="Code"/>
              <w:rPr>
                <w:lang w:val="id-ID"/>
              </w:rPr>
            </w:pPr>
            <w:r w:rsidRPr="00FD40C3">
              <w:rPr>
                <w:lang w:val="id-ID"/>
              </w:rPr>
              <w:t xml:space="preserve">    "jatim": "jawa timur",</w:t>
            </w:r>
          </w:p>
          <w:p w14:paraId="4DF3EB5B" w14:textId="77777777" w:rsidR="00364E7F" w:rsidRPr="00FD40C3" w:rsidRDefault="00364E7F" w:rsidP="00364E7F">
            <w:pPr>
              <w:pStyle w:val="Code"/>
              <w:rPr>
                <w:lang w:val="id-ID"/>
              </w:rPr>
            </w:pPr>
            <w:r w:rsidRPr="00FD40C3">
              <w:rPr>
                <w:lang w:val="id-ID"/>
              </w:rPr>
              <w:t xml:space="preserve">    "jatohin": "menjatuhkan",</w:t>
            </w:r>
          </w:p>
          <w:p w14:paraId="2198EABC" w14:textId="77777777" w:rsidR="00364E7F" w:rsidRPr="00FD40C3" w:rsidRDefault="00364E7F" w:rsidP="00364E7F">
            <w:pPr>
              <w:pStyle w:val="Code"/>
              <w:rPr>
                <w:lang w:val="id-ID"/>
              </w:rPr>
            </w:pPr>
            <w:r w:rsidRPr="00FD40C3">
              <w:rPr>
                <w:lang w:val="id-ID"/>
              </w:rPr>
              <w:t xml:space="preserve">    "jawapan": "jawaban",</w:t>
            </w:r>
          </w:p>
          <w:p w14:paraId="0271FEA0" w14:textId="77777777" w:rsidR="00364E7F" w:rsidRPr="00FD40C3" w:rsidRDefault="00364E7F" w:rsidP="00364E7F">
            <w:pPr>
              <w:pStyle w:val="Code"/>
              <w:rPr>
                <w:lang w:val="id-ID"/>
              </w:rPr>
            </w:pPr>
            <w:r w:rsidRPr="00FD40C3">
              <w:rPr>
                <w:lang w:val="id-ID"/>
              </w:rPr>
              <w:t xml:space="preserve">    "jayus": "tidak lucu",</w:t>
            </w:r>
          </w:p>
          <w:p w14:paraId="6A41E8CF" w14:textId="77777777" w:rsidR="00364E7F" w:rsidRPr="00FD40C3" w:rsidRDefault="00364E7F" w:rsidP="00364E7F">
            <w:pPr>
              <w:pStyle w:val="Code"/>
              <w:rPr>
                <w:lang w:val="id-ID"/>
              </w:rPr>
            </w:pPr>
            <w:r w:rsidRPr="00FD40C3">
              <w:rPr>
                <w:lang w:val="id-ID"/>
              </w:rPr>
              <w:t xml:space="preserve">    "jd": "jadi",</w:t>
            </w:r>
          </w:p>
          <w:p w14:paraId="7D8D3F3D" w14:textId="77777777" w:rsidR="00364E7F" w:rsidRPr="00FD40C3" w:rsidRDefault="00364E7F" w:rsidP="00364E7F">
            <w:pPr>
              <w:pStyle w:val="Code"/>
              <w:rPr>
                <w:lang w:val="id-ID"/>
              </w:rPr>
            </w:pPr>
            <w:r w:rsidRPr="00FD40C3">
              <w:rPr>
                <w:lang w:val="id-ID"/>
              </w:rPr>
              <w:t xml:space="preserve">    "jdi": "jadi",</w:t>
            </w:r>
          </w:p>
          <w:p w14:paraId="2EC00989" w14:textId="77777777" w:rsidR="00364E7F" w:rsidRPr="00FD40C3" w:rsidRDefault="00364E7F" w:rsidP="00364E7F">
            <w:pPr>
              <w:pStyle w:val="Code"/>
              <w:rPr>
                <w:lang w:val="id-ID"/>
              </w:rPr>
            </w:pPr>
            <w:r w:rsidRPr="00FD40C3">
              <w:rPr>
                <w:lang w:val="id-ID"/>
              </w:rPr>
              <w:t xml:space="preserve">    "jdikan": "jadikan",</w:t>
            </w:r>
          </w:p>
          <w:p w14:paraId="183AA8B6" w14:textId="77777777" w:rsidR="00364E7F" w:rsidRPr="00FD40C3" w:rsidRDefault="00364E7F" w:rsidP="00364E7F">
            <w:pPr>
              <w:pStyle w:val="Code"/>
              <w:rPr>
                <w:lang w:val="id-ID"/>
              </w:rPr>
            </w:pPr>
            <w:r w:rsidRPr="00FD40C3">
              <w:rPr>
                <w:lang w:val="id-ID"/>
              </w:rPr>
              <w:t xml:space="preserve">    "je":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jg": "juga",</w:t>
            </w:r>
          </w:p>
          <w:p w14:paraId="233A14CF" w14:textId="77777777" w:rsidR="00364E7F" w:rsidRPr="00FD40C3" w:rsidRDefault="00364E7F" w:rsidP="00364E7F">
            <w:pPr>
              <w:pStyle w:val="Code"/>
              <w:rPr>
                <w:lang w:val="id-ID"/>
              </w:rPr>
            </w:pPr>
            <w:r w:rsidRPr="00FD40C3">
              <w:rPr>
                <w:lang w:val="id-ID"/>
              </w:rPr>
              <w:t xml:space="preserve">    "jga": "juga",</w:t>
            </w:r>
          </w:p>
          <w:p w14:paraId="063D11F5" w14:textId="77777777" w:rsidR="00364E7F" w:rsidRPr="00FD40C3" w:rsidRDefault="00364E7F" w:rsidP="00364E7F">
            <w:pPr>
              <w:pStyle w:val="Code"/>
              <w:rPr>
                <w:lang w:val="id-ID"/>
              </w:rPr>
            </w:pPr>
            <w:r w:rsidRPr="00FD40C3">
              <w:rPr>
                <w:lang w:val="id-ID"/>
              </w:rPr>
              <w:t xml:space="preserve">    "jgk": "juga",</w:t>
            </w:r>
          </w:p>
          <w:p w14:paraId="6FE6A5CA" w14:textId="77777777" w:rsidR="00364E7F" w:rsidRPr="00FD40C3" w:rsidRDefault="00364E7F" w:rsidP="00364E7F">
            <w:pPr>
              <w:pStyle w:val="Code"/>
              <w:rPr>
                <w:lang w:val="id-ID"/>
              </w:rPr>
            </w:pPr>
            <w:r w:rsidRPr="00FD40C3">
              <w:rPr>
                <w:lang w:val="id-ID"/>
              </w:rPr>
              <w:t xml:space="preserve">    "jgn": "jangan",</w:t>
            </w:r>
          </w:p>
          <w:p w14:paraId="7E7322A7" w14:textId="77777777" w:rsidR="00364E7F" w:rsidRPr="00FD40C3" w:rsidRDefault="00364E7F" w:rsidP="00364E7F">
            <w:pPr>
              <w:pStyle w:val="Code"/>
              <w:rPr>
                <w:lang w:val="id-ID"/>
              </w:rPr>
            </w:pPr>
            <w:r w:rsidRPr="00FD40C3">
              <w:rPr>
                <w:lang w:val="id-ID"/>
              </w:rPr>
              <w:t xml:space="preserve">    "jgnkan":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jijay": "jijik",</w:t>
            </w:r>
          </w:p>
          <w:p w14:paraId="57B2705B" w14:textId="77777777" w:rsidR="00364E7F" w:rsidRPr="00FD40C3" w:rsidRDefault="00364E7F" w:rsidP="00364E7F">
            <w:pPr>
              <w:pStyle w:val="Code"/>
              <w:rPr>
                <w:lang w:val="id-ID"/>
              </w:rPr>
            </w:pPr>
            <w:r w:rsidRPr="00FD40C3">
              <w:rPr>
                <w:lang w:val="id-ID"/>
              </w:rPr>
              <w:t xml:space="preserve">    "jil": "jaringan islam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jjk": "jijik",</w:t>
            </w:r>
          </w:p>
          <w:p w14:paraId="70D2AE3B" w14:textId="77777777" w:rsidR="00364E7F" w:rsidRPr="00FD40C3" w:rsidRDefault="00364E7F" w:rsidP="00364E7F">
            <w:pPr>
              <w:pStyle w:val="Code"/>
              <w:rPr>
                <w:lang w:val="id-ID"/>
              </w:rPr>
            </w:pPr>
            <w:r w:rsidRPr="00FD40C3">
              <w:rPr>
                <w:lang w:val="id-ID"/>
              </w:rPr>
              <w:t xml:space="preserve">    "jk": "jika",</w:t>
            </w:r>
          </w:p>
          <w:p w14:paraId="5D7306F7" w14:textId="77777777" w:rsidR="00364E7F" w:rsidRPr="00FD40C3" w:rsidRDefault="00364E7F" w:rsidP="00364E7F">
            <w:pPr>
              <w:pStyle w:val="Code"/>
              <w:rPr>
                <w:lang w:val="id-ID"/>
              </w:rPr>
            </w:pPr>
            <w:r w:rsidRPr="00FD40C3">
              <w:rPr>
                <w:lang w:val="id-ID"/>
              </w:rPr>
              <w:t xml:space="preserve">    "jkt": "jakarta",</w:t>
            </w:r>
          </w:p>
          <w:p w14:paraId="20DF238C" w14:textId="77777777" w:rsidR="00364E7F" w:rsidRPr="00FD40C3" w:rsidRDefault="00364E7F" w:rsidP="00364E7F">
            <w:pPr>
              <w:pStyle w:val="Code"/>
              <w:rPr>
                <w:lang w:val="id-ID"/>
              </w:rPr>
            </w:pPr>
            <w:r w:rsidRPr="00FD40C3">
              <w:rPr>
                <w:lang w:val="id-ID"/>
              </w:rPr>
              <w:t xml:space="preserve">    "jln": "jalan",</w:t>
            </w:r>
          </w:p>
          <w:p w14:paraId="2B638854" w14:textId="77777777" w:rsidR="00364E7F" w:rsidRPr="00FD40C3" w:rsidRDefault="00364E7F" w:rsidP="00364E7F">
            <w:pPr>
              <w:pStyle w:val="Code"/>
              <w:rPr>
                <w:lang w:val="id-ID"/>
              </w:rPr>
            </w:pPr>
            <w:r w:rsidRPr="00FD40C3">
              <w:rPr>
                <w:lang w:val="id-ID"/>
              </w:rPr>
              <w:t xml:space="preserve">    "jng": "jangan",</w:t>
            </w:r>
          </w:p>
          <w:p w14:paraId="2471C985" w14:textId="77777777" w:rsidR="00364E7F" w:rsidRPr="00FD40C3" w:rsidRDefault="00364E7F" w:rsidP="00364E7F">
            <w:pPr>
              <w:pStyle w:val="Code"/>
              <w:rPr>
                <w:lang w:val="id-ID"/>
              </w:rPr>
            </w:pPr>
            <w:r w:rsidRPr="00FD40C3">
              <w:rPr>
                <w:lang w:val="id-ID"/>
              </w:rPr>
              <w:t xml:space="preserve">    "jnj":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jth":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jutek": "galak",</w:t>
            </w:r>
          </w:p>
          <w:p w14:paraId="4CF9E1D6" w14:textId="77777777" w:rsidR="00364E7F" w:rsidRPr="00FD40C3" w:rsidRDefault="00364E7F" w:rsidP="00364E7F">
            <w:pPr>
              <w:pStyle w:val="Code"/>
              <w:rPr>
                <w:lang w:val="id-ID"/>
              </w:rPr>
            </w:pPr>
            <w:r w:rsidRPr="00FD40C3">
              <w:rPr>
                <w:lang w:val="id-ID"/>
              </w:rPr>
              <w:t xml:space="preserve">    "jwb":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ka":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kabor": "kabur",</w:t>
            </w:r>
          </w:p>
          <w:p w14:paraId="158CF921" w14:textId="77777777" w:rsidR="00364E7F" w:rsidRPr="00FD40C3" w:rsidRDefault="00364E7F" w:rsidP="00364E7F">
            <w:pPr>
              <w:pStyle w:val="Code"/>
              <w:rPr>
                <w:lang w:val="id-ID"/>
              </w:rPr>
            </w:pPr>
            <w:r w:rsidRPr="00FD40C3">
              <w:rPr>
                <w:lang w:val="id-ID"/>
              </w:rPr>
              <w:t xml:space="preserve">    "kacian": "kasihan",</w:t>
            </w:r>
          </w:p>
          <w:p w14:paraId="5C3E1C1D" w14:textId="77777777" w:rsidR="00364E7F" w:rsidRPr="00FD40C3" w:rsidRDefault="00364E7F" w:rsidP="00364E7F">
            <w:pPr>
              <w:pStyle w:val="Code"/>
              <w:rPr>
                <w:lang w:val="id-ID"/>
              </w:rPr>
            </w:pPr>
            <w:r w:rsidRPr="00FD40C3">
              <w:rPr>
                <w:lang w:val="id-ID"/>
              </w:rPr>
              <w:t xml:space="preserve">    "kacrut": "kacau",</w:t>
            </w:r>
          </w:p>
          <w:p w14:paraId="55C9646C" w14:textId="77777777" w:rsidR="00364E7F" w:rsidRPr="00FD40C3" w:rsidRDefault="00364E7F" w:rsidP="00364E7F">
            <w:pPr>
              <w:pStyle w:val="Code"/>
              <w:rPr>
                <w:lang w:val="id-ID"/>
              </w:rPr>
            </w:pPr>
            <w:r w:rsidRPr="00FD40C3">
              <w:rPr>
                <w:lang w:val="id-ID"/>
              </w:rPr>
              <w:lastRenderedPageBreak/>
              <w:t xml:space="preserve">    "kadang2": "kadang kadang",</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kaga":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kaka":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kaltim": "kalimantan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kamuh": "kamu",</w:t>
            </w:r>
          </w:p>
          <w:p w14:paraId="5F57373A" w14:textId="77777777" w:rsidR="00364E7F" w:rsidRPr="00FD40C3" w:rsidRDefault="00364E7F" w:rsidP="00364E7F">
            <w:pPr>
              <w:pStyle w:val="Code"/>
              <w:rPr>
                <w:lang w:val="id-ID"/>
              </w:rPr>
            </w:pPr>
            <w:r w:rsidRPr="00FD40C3">
              <w:rPr>
                <w:lang w:val="id-ID"/>
              </w:rPr>
              <w:t xml:space="preserve">    "kamuwh": "kamu",</w:t>
            </w:r>
          </w:p>
          <w:p w14:paraId="2FEE8370" w14:textId="77777777" w:rsidR="00364E7F" w:rsidRPr="00FD40C3" w:rsidRDefault="00364E7F" w:rsidP="00364E7F">
            <w:pPr>
              <w:pStyle w:val="Code"/>
              <w:rPr>
                <w:lang w:val="id-ID"/>
              </w:rPr>
            </w:pPr>
            <w:r w:rsidRPr="00FD40C3">
              <w:rPr>
                <w:lang w:val="id-ID"/>
              </w:rPr>
              <w:t xml:space="preserve">    "kamyu":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kapolri": "Kepala Polisi Republik Indonesia",</w:t>
            </w:r>
          </w:p>
          <w:p w14:paraId="68D49DBE" w14:textId="77777777" w:rsidR="00364E7F" w:rsidRPr="00FD40C3" w:rsidRDefault="00364E7F" w:rsidP="00364E7F">
            <w:pPr>
              <w:pStyle w:val="Code"/>
              <w:rPr>
                <w:lang w:val="id-ID"/>
              </w:rPr>
            </w:pPr>
            <w:r w:rsidRPr="00FD40C3">
              <w:rPr>
                <w:lang w:val="id-ID"/>
              </w:rPr>
              <w:t xml:space="preserve">    "kap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subbidang",</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katrok":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kbar": "kabar",</w:t>
            </w:r>
          </w:p>
          <w:p w14:paraId="4C76E0A1" w14:textId="77777777" w:rsidR="00364E7F" w:rsidRPr="00FD40C3" w:rsidRDefault="00364E7F" w:rsidP="00364E7F">
            <w:pPr>
              <w:pStyle w:val="Code"/>
              <w:rPr>
                <w:lang w:val="id-ID"/>
              </w:rPr>
            </w:pPr>
            <w:r w:rsidRPr="00FD40C3">
              <w:rPr>
                <w:lang w:val="id-ID"/>
              </w:rPr>
              <w:t xml:space="preserve">    "kbr": "kabar",</w:t>
            </w:r>
          </w:p>
          <w:p w14:paraId="07945BFB" w14:textId="77777777" w:rsidR="00364E7F" w:rsidRPr="00FD40C3" w:rsidRDefault="00364E7F" w:rsidP="00364E7F">
            <w:pPr>
              <w:pStyle w:val="Code"/>
              <w:rPr>
                <w:lang w:val="id-ID"/>
              </w:rPr>
            </w:pPr>
            <w:r w:rsidRPr="00FD40C3">
              <w:rPr>
                <w:lang w:val="id-ID"/>
              </w:rPr>
              <w:t xml:space="preserve">    "kcian": "kasihan",</w:t>
            </w:r>
          </w:p>
          <w:p w14:paraId="61995757" w14:textId="77777777" w:rsidR="00364E7F" w:rsidRPr="00FD40C3" w:rsidRDefault="00364E7F" w:rsidP="00364E7F">
            <w:pPr>
              <w:pStyle w:val="Code"/>
              <w:rPr>
                <w:lang w:val="id-ID"/>
              </w:rPr>
            </w:pPr>
            <w:r w:rsidRPr="00FD40C3">
              <w:rPr>
                <w:lang w:val="id-ID"/>
              </w:rPr>
              <w:t xml:space="preserve">    "kdng": "kadang",</w:t>
            </w:r>
          </w:p>
          <w:p w14:paraId="52B8966C" w14:textId="77777777" w:rsidR="00364E7F" w:rsidRPr="00FD40C3" w:rsidRDefault="00364E7F" w:rsidP="00364E7F">
            <w:pPr>
              <w:pStyle w:val="Code"/>
              <w:rPr>
                <w:lang w:val="id-ID"/>
              </w:rPr>
            </w:pPr>
            <w:r w:rsidRPr="00FD40C3">
              <w:rPr>
                <w:lang w:val="id-ID"/>
              </w:rPr>
              <w:t xml:space="preserve">    "kdu": "harus",</w:t>
            </w:r>
          </w:p>
          <w:p w14:paraId="0E6F83B4" w14:textId="77777777" w:rsidR="00364E7F" w:rsidRPr="00FD40C3" w:rsidRDefault="00364E7F" w:rsidP="00364E7F">
            <w:pPr>
              <w:pStyle w:val="Code"/>
              <w:rPr>
                <w:lang w:val="id-ID"/>
              </w:rPr>
            </w:pPr>
            <w:r w:rsidRPr="00FD40C3">
              <w:rPr>
                <w:lang w:val="id-ID"/>
              </w:rPr>
              <w:t xml:space="preserve">    "ke": "kah",</w:t>
            </w:r>
          </w:p>
          <w:p w14:paraId="671C5B64" w14:textId="77777777" w:rsidR="00364E7F" w:rsidRPr="00FD40C3" w:rsidRDefault="00364E7F" w:rsidP="00364E7F">
            <w:pPr>
              <w:pStyle w:val="Code"/>
              <w:rPr>
                <w:lang w:val="id-ID"/>
              </w:rPr>
            </w:pPr>
            <w:r w:rsidRPr="00FD40C3">
              <w:rPr>
                <w:lang w:val="id-ID"/>
              </w:rPr>
              <w:t xml:space="preserve">    "kebranian":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kec":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kejurnas":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kekeuh":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kel": "kelurahan",</w:t>
            </w:r>
          </w:p>
          <w:p w14:paraId="0E7206D3" w14:textId="77777777" w:rsidR="00364E7F" w:rsidRPr="00FD40C3" w:rsidRDefault="00364E7F" w:rsidP="00364E7F">
            <w:pPr>
              <w:pStyle w:val="Code"/>
              <w:rPr>
                <w:lang w:val="id-ID"/>
              </w:rPr>
            </w:pPr>
            <w:r w:rsidRPr="00FD40C3">
              <w:rPr>
                <w:lang w:val="id-ID"/>
              </w:rPr>
              <w:t xml:space="preserve">    "keliatan": "kelihatan",</w:t>
            </w:r>
          </w:p>
          <w:p w14:paraId="477C7A0F" w14:textId="77777777" w:rsidR="00364E7F" w:rsidRPr="00FD40C3" w:rsidRDefault="00364E7F" w:rsidP="00364E7F">
            <w:pPr>
              <w:pStyle w:val="Code"/>
              <w:rPr>
                <w:lang w:val="id-ID"/>
              </w:rPr>
            </w:pPr>
            <w:r w:rsidRPr="00FD40C3">
              <w:rPr>
                <w:lang w:val="id-ID"/>
              </w:rPr>
              <w:t xml:space="preserve">    "kemaren": "kemarin",</w:t>
            </w:r>
          </w:p>
          <w:p w14:paraId="0D636E24" w14:textId="77777777" w:rsidR="00364E7F" w:rsidRPr="00FD40C3" w:rsidRDefault="00364E7F" w:rsidP="00364E7F">
            <w:pPr>
              <w:pStyle w:val="Code"/>
              <w:rPr>
                <w:lang w:val="id-ID"/>
              </w:rPr>
            </w:pPr>
            <w:r w:rsidRPr="00FD40C3">
              <w:rPr>
                <w:lang w:val="id-ID"/>
              </w:rPr>
              <w:t xml:space="preserve">    "kemenag": "kementrian agama",</w:t>
            </w:r>
          </w:p>
          <w:p w14:paraId="3A8502A4" w14:textId="77777777" w:rsidR="00364E7F" w:rsidRPr="00FD40C3" w:rsidRDefault="00364E7F" w:rsidP="00364E7F">
            <w:pPr>
              <w:pStyle w:val="Code"/>
              <w:rPr>
                <w:lang w:val="id-ID"/>
              </w:rPr>
            </w:pPr>
            <w:r w:rsidRPr="00FD40C3">
              <w:rPr>
                <w:lang w:val="id-ID"/>
              </w:rPr>
              <w:t xml:space="preserve">    "kemenkominfo": "kementrian komunikasi dan informatika",</w:t>
            </w:r>
          </w:p>
          <w:p w14:paraId="1BC323D3" w14:textId="77777777" w:rsidR="00364E7F" w:rsidRPr="00FD40C3" w:rsidRDefault="00364E7F" w:rsidP="00364E7F">
            <w:pPr>
              <w:pStyle w:val="Code"/>
              <w:rPr>
                <w:lang w:val="id-ID"/>
              </w:rPr>
            </w:pPr>
            <w:r w:rsidRPr="00FD40C3">
              <w:rPr>
                <w:lang w:val="id-ID"/>
              </w:rPr>
              <w:t xml:space="preserve">    "kemrin": "kemarin",</w:t>
            </w:r>
          </w:p>
          <w:p w14:paraId="28420BC1" w14:textId="77777777" w:rsidR="00364E7F" w:rsidRPr="00FD40C3" w:rsidRDefault="00364E7F" w:rsidP="00364E7F">
            <w:pPr>
              <w:pStyle w:val="Code"/>
              <w:rPr>
                <w:lang w:val="id-ID"/>
              </w:rPr>
            </w:pPr>
            <w:r w:rsidRPr="00FD40C3">
              <w:rPr>
                <w:lang w:val="id-ID"/>
              </w:rPr>
              <w:t xml:space="preserve">    "keneh": "masih",</w:t>
            </w:r>
          </w:p>
          <w:p w14:paraId="08C9A423" w14:textId="77777777" w:rsidR="00364E7F" w:rsidRPr="00FD40C3" w:rsidRDefault="00364E7F" w:rsidP="00364E7F">
            <w:pPr>
              <w:pStyle w:val="Code"/>
              <w:rPr>
                <w:lang w:val="id-ID"/>
              </w:rPr>
            </w:pPr>
            <w:r w:rsidRPr="00FD40C3">
              <w:rPr>
                <w:lang w:val="id-ID"/>
              </w:rPr>
              <w:t xml:space="preserve">    "kentot": "senggama",</w:t>
            </w:r>
          </w:p>
          <w:p w14:paraId="3AAA8EF5" w14:textId="77777777" w:rsidR="00364E7F" w:rsidRPr="00FD40C3" w:rsidRDefault="00364E7F" w:rsidP="00364E7F">
            <w:pPr>
              <w:pStyle w:val="Code"/>
              <w:rPr>
                <w:lang w:val="id-ID"/>
              </w:rPr>
            </w:pPr>
            <w:r w:rsidRPr="00FD40C3">
              <w:rPr>
                <w:lang w:val="id-ID"/>
              </w:rPr>
              <w:t xml:space="preserve">    "kepengen": "mau",</w:t>
            </w:r>
          </w:p>
          <w:p w14:paraId="3C3B2858" w14:textId="77777777" w:rsidR="00364E7F" w:rsidRPr="00FD40C3" w:rsidRDefault="00364E7F" w:rsidP="00364E7F">
            <w:pPr>
              <w:pStyle w:val="Code"/>
              <w:rPr>
                <w:lang w:val="id-ID"/>
              </w:rPr>
            </w:pPr>
            <w:r w:rsidRPr="00FD40C3">
              <w:rPr>
                <w:lang w:val="id-ID"/>
              </w:rPr>
              <w:t xml:space="preserve">    "kepikiran":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kepo": "mau tahu urusan orang",</w:t>
            </w:r>
          </w:p>
          <w:p w14:paraId="1FAC01E0" w14:textId="77777777" w:rsidR="00364E7F" w:rsidRPr="00FD40C3" w:rsidRDefault="00364E7F" w:rsidP="00364E7F">
            <w:pPr>
              <w:pStyle w:val="Code"/>
              <w:rPr>
                <w:lang w:val="id-ID"/>
              </w:rPr>
            </w:pPr>
            <w:r w:rsidRPr="00FD40C3">
              <w:rPr>
                <w:lang w:val="id-ID"/>
              </w:rPr>
              <w:t xml:space="preserve">    "kepsek":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kesbang": "kesatuan bangsa",</w:t>
            </w:r>
          </w:p>
          <w:p w14:paraId="0900566F" w14:textId="77777777" w:rsidR="00364E7F" w:rsidRPr="00FD40C3" w:rsidRDefault="00364E7F" w:rsidP="00364E7F">
            <w:pPr>
              <w:pStyle w:val="Code"/>
              <w:rPr>
                <w:lang w:val="id-ID"/>
              </w:rPr>
            </w:pPr>
            <w:r w:rsidRPr="00FD40C3">
              <w:rPr>
                <w:lang w:val="id-ID"/>
              </w:rPr>
              <w:t xml:space="preserve">    "kesian": "kasihan",</w:t>
            </w:r>
          </w:p>
          <w:p w14:paraId="6D0087A9" w14:textId="77777777" w:rsidR="00364E7F" w:rsidRPr="00FD40C3" w:rsidRDefault="00364E7F" w:rsidP="00364E7F">
            <w:pPr>
              <w:pStyle w:val="Code"/>
              <w:rPr>
                <w:lang w:val="id-ID"/>
              </w:rPr>
            </w:pPr>
            <w:r w:rsidRPr="00FD40C3">
              <w:rPr>
                <w:lang w:val="id-ID"/>
              </w:rPr>
              <w:t xml:space="preserve">    "kesihatan":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ketauan": "ketahuan",</w:t>
            </w:r>
          </w:p>
          <w:p w14:paraId="425485C2" w14:textId="77777777" w:rsidR="00364E7F" w:rsidRPr="00FD40C3" w:rsidRDefault="00364E7F" w:rsidP="00364E7F">
            <w:pPr>
              <w:pStyle w:val="Code"/>
              <w:rPr>
                <w:lang w:val="id-ID"/>
              </w:rPr>
            </w:pPr>
            <w:r w:rsidRPr="00FD40C3">
              <w:rPr>
                <w:lang w:val="id-ID"/>
              </w:rPr>
              <w:t xml:space="preserve">    "ketrima": "diterima",</w:t>
            </w:r>
          </w:p>
          <w:p w14:paraId="3F9C2A49" w14:textId="77777777" w:rsidR="00364E7F" w:rsidRPr="00FD40C3" w:rsidRDefault="00364E7F" w:rsidP="00364E7F">
            <w:pPr>
              <w:pStyle w:val="Code"/>
              <w:rPr>
                <w:lang w:val="id-ID"/>
              </w:rPr>
            </w:pPr>
            <w:r w:rsidRPr="00FD40C3">
              <w:rPr>
                <w:lang w:val="id-ID"/>
              </w:rPr>
              <w:t xml:space="preserve">    "ketum": "ketua umum",</w:t>
            </w:r>
          </w:p>
          <w:p w14:paraId="650EFEF2" w14:textId="77777777" w:rsidR="00364E7F" w:rsidRPr="00FD40C3" w:rsidRDefault="00364E7F" w:rsidP="00364E7F">
            <w:pPr>
              <w:pStyle w:val="Code"/>
              <w:rPr>
                <w:lang w:val="id-ID"/>
              </w:rPr>
            </w:pPr>
            <w:r w:rsidRPr="00FD40C3">
              <w:rPr>
                <w:lang w:val="id-ID"/>
              </w:rPr>
              <w:t xml:space="preserve">    "keukeuh": "keras kepala",</w:t>
            </w:r>
          </w:p>
          <w:p w14:paraId="0B576E3F" w14:textId="77777777" w:rsidR="00364E7F" w:rsidRPr="00FD40C3" w:rsidRDefault="00364E7F" w:rsidP="00364E7F">
            <w:pPr>
              <w:pStyle w:val="Code"/>
              <w:rPr>
                <w:lang w:val="id-ID"/>
              </w:rPr>
            </w:pPr>
            <w:r w:rsidRPr="00FD40C3">
              <w:rPr>
                <w:lang w:val="id-ID"/>
              </w:rPr>
              <w:t xml:space="preserve">    "kgiatan": "kegiatan",</w:t>
            </w:r>
          </w:p>
          <w:p w14:paraId="342D22AE" w14:textId="77777777" w:rsidR="00364E7F" w:rsidRPr="00FD40C3" w:rsidRDefault="00364E7F" w:rsidP="00364E7F">
            <w:pPr>
              <w:pStyle w:val="Code"/>
              <w:rPr>
                <w:lang w:val="id-ID"/>
              </w:rPr>
            </w:pPr>
            <w:r w:rsidRPr="00FD40C3">
              <w:rPr>
                <w:lang w:val="id-ID"/>
              </w:rPr>
              <w:t xml:space="preserve">    "khan":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kibus": "kaki busuk",</w:t>
            </w:r>
          </w:p>
          <w:p w14:paraId="1C652DED" w14:textId="77777777" w:rsidR="00364E7F" w:rsidRPr="00FD40C3" w:rsidRDefault="00364E7F" w:rsidP="00364E7F">
            <w:pPr>
              <w:pStyle w:val="Code"/>
              <w:rPr>
                <w:lang w:val="id-ID"/>
              </w:rPr>
            </w:pPr>
            <w:r w:rsidRPr="00FD40C3">
              <w:rPr>
                <w:lang w:val="id-ID"/>
              </w:rPr>
              <w:t xml:space="preserve">    "kimpoi": "kawin",</w:t>
            </w:r>
          </w:p>
          <w:p w14:paraId="709FA194" w14:textId="77777777" w:rsidR="00364E7F" w:rsidRPr="00FD40C3" w:rsidRDefault="00364E7F" w:rsidP="00364E7F">
            <w:pPr>
              <w:pStyle w:val="Code"/>
              <w:rPr>
                <w:lang w:val="id-ID"/>
              </w:rPr>
            </w:pPr>
            <w:r w:rsidRPr="00FD40C3">
              <w:rPr>
                <w:lang w:val="id-ID"/>
              </w:rPr>
              <w:t xml:space="preserve">    "kk": "kakak",</w:t>
            </w:r>
          </w:p>
          <w:p w14:paraId="3706ABB8" w14:textId="77777777" w:rsidR="00364E7F" w:rsidRPr="00FD40C3" w:rsidRDefault="00364E7F" w:rsidP="00364E7F">
            <w:pPr>
              <w:pStyle w:val="Code"/>
              <w:rPr>
                <w:lang w:val="id-ID"/>
              </w:rPr>
            </w:pPr>
            <w:r w:rsidRPr="00FD40C3">
              <w:rPr>
                <w:lang w:val="id-ID"/>
              </w:rPr>
              <w:t xml:space="preserve">    "kl": "kalau",</w:t>
            </w:r>
          </w:p>
          <w:p w14:paraId="15F67C8D" w14:textId="77777777" w:rsidR="00364E7F" w:rsidRPr="00FD40C3" w:rsidRDefault="00364E7F" w:rsidP="00364E7F">
            <w:pPr>
              <w:pStyle w:val="Code"/>
              <w:rPr>
                <w:lang w:val="id-ID"/>
              </w:rPr>
            </w:pPr>
            <w:r w:rsidRPr="00FD40C3">
              <w:rPr>
                <w:lang w:val="id-ID"/>
              </w:rPr>
              <w:t xml:space="preserve">    "klian": "kalian",</w:t>
            </w:r>
          </w:p>
          <w:p w14:paraId="2C14E45F" w14:textId="77777777" w:rsidR="00364E7F" w:rsidRPr="00FD40C3" w:rsidRDefault="00364E7F" w:rsidP="00364E7F">
            <w:pPr>
              <w:pStyle w:val="Code"/>
              <w:rPr>
                <w:lang w:val="id-ID"/>
              </w:rPr>
            </w:pPr>
            <w:r w:rsidRPr="00FD40C3">
              <w:rPr>
                <w:lang w:val="id-ID"/>
              </w:rPr>
              <w:t xml:space="preserve">    "klianz": "kalian",</w:t>
            </w:r>
          </w:p>
          <w:p w14:paraId="3889DE5D" w14:textId="77777777" w:rsidR="00364E7F" w:rsidRPr="00FD40C3" w:rsidRDefault="00364E7F" w:rsidP="00364E7F">
            <w:pPr>
              <w:pStyle w:val="Code"/>
              <w:rPr>
                <w:lang w:val="id-ID"/>
              </w:rPr>
            </w:pPr>
            <w:r w:rsidRPr="00FD40C3">
              <w:rPr>
                <w:lang w:val="id-ID"/>
              </w:rPr>
              <w:t xml:space="preserve">    "klmpk": "kelompok",</w:t>
            </w:r>
          </w:p>
          <w:p w14:paraId="1C246510" w14:textId="77777777" w:rsidR="00364E7F" w:rsidRPr="00FD40C3" w:rsidRDefault="00364E7F" w:rsidP="00364E7F">
            <w:pPr>
              <w:pStyle w:val="Code"/>
              <w:rPr>
                <w:lang w:val="id-ID"/>
              </w:rPr>
            </w:pPr>
            <w:r w:rsidRPr="00FD40C3">
              <w:rPr>
                <w:lang w:val="id-ID"/>
              </w:rPr>
              <w:t xml:space="preserve">    "klo":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kls": "kelas",</w:t>
            </w:r>
          </w:p>
          <w:p w14:paraId="09F03D24" w14:textId="77777777" w:rsidR="00364E7F" w:rsidRPr="00FD40C3" w:rsidRDefault="00364E7F" w:rsidP="00364E7F">
            <w:pPr>
              <w:pStyle w:val="Code"/>
              <w:rPr>
                <w:lang w:val="id-ID"/>
              </w:rPr>
            </w:pPr>
            <w:r w:rsidRPr="00FD40C3">
              <w:rPr>
                <w:lang w:val="id-ID"/>
              </w:rPr>
              <w:t xml:space="preserve">    "kluarga": "keluarga",</w:t>
            </w:r>
          </w:p>
          <w:p w14:paraId="6066314B" w14:textId="77777777" w:rsidR="00364E7F" w:rsidRPr="00FD40C3" w:rsidRDefault="00364E7F" w:rsidP="00364E7F">
            <w:pPr>
              <w:pStyle w:val="Code"/>
              <w:rPr>
                <w:lang w:val="id-ID"/>
              </w:rPr>
            </w:pPr>
            <w:r w:rsidRPr="00FD40C3">
              <w:rPr>
                <w:lang w:val="id-ID"/>
              </w:rPr>
              <w:t xml:space="preserve">    "klw": "kalau",</w:t>
            </w:r>
          </w:p>
          <w:p w14:paraId="4B7DFDD3" w14:textId="77777777" w:rsidR="00364E7F" w:rsidRPr="00FD40C3" w:rsidRDefault="00364E7F" w:rsidP="00364E7F">
            <w:pPr>
              <w:pStyle w:val="Code"/>
              <w:rPr>
                <w:lang w:val="id-ID"/>
              </w:rPr>
            </w:pPr>
            <w:r w:rsidRPr="00FD40C3">
              <w:rPr>
                <w:lang w:val="id-ID"/>
              </w:rPr>
              <w:t xml:space="preserve">    "klwrga": "keluarga",</w:t>
            </w:r>
          </w:p>
          <w:p w14:paraId="3B7F5547" w14:textId="77777777" w:rsidR="00364E7F" w:rsidRPr="00FD40C3" w:rsidRDefault="00364E7F" w:rsidP="00364E7F">
            <w:pPr>
              <w:pStyle w:val="Code"/>
              <w:rPr>
                <w:lang w:val="id-ID"/>
              </w:rPr>
            </w:pPr>
            <w:r w:rsidRPr="00FD40C3">
              <w:rPr>
                <w:lang w:val="id-ID"/>
              </w:rPr>
              <w:t xml:space="preserve">    "km": "kamu",</w:t>
            </w:r>
          </w:p>
          <w:p w14:paraId="1EF76587" w14:textId="77777777" w:rsidR="00364E7F" w:rsidRPr="00FD40C3" w:rsidRDefault="00364E7F" w:rsidP="00364E7F">
            <w:pPr>
              <w:pStyle w:val="Code"/>
              <w:rPr>
                <w:lang w:val="id-ID"/>
              </w:rPr>
            </w:pPr>
            <w:r w:rsidRPr="00FD40C3">
              <w:rPr>
                <w:lang w:val="id-ID"/>
              </w:rPr>
              <w:t xml:space="preserve">    "kmaksiatan": "kemaksiatan",</w:t>
            </w:r>
          </w:p>
          <w:p w14:paraId="13FEB2A1" w14:textId="77777777" w:rsidR="00364E7F" w:rsidRPr="00FD40C3" w:rsidRDefault="00364E7F" w:rsidP="00364E7F">
            <w:pPr>
              <w:pStyle w:val="Code"/>
              <w:rPr>
                <w:lang w:val="id-ID"/>
              </w:rPr>
            </w:pPr>
            <w:r w:rsidRPr="00FD40C3">
              <w:rPr>
                <w:lang w:val="id-ID"/>
              </w:rPr>
              <w:t xml:space="preserve">    "kmari": "kemari",</w:t>
            </w:r>
          </w:p>
          <w:p w14:paraId="2D178203" w14:textId="77777777" w:rsidR="00364E7F" w:rsidRPr="00FD40C3" w:rsidRDefault="00364E7F" w:rsidP="00364E7F">
            <w:pPr>
              <w:pStyle w:val="Code"/>
              <w:rPr>
                <w:lang w:val="id-ID"/>
              </w:rPr>
            </w:pPr>
            <w:r w:rsidRPr="00FD40C3">
              <w:rPr>
                <w:lang w:val="id-ID"/>
              </w:rPr>
              <w:t xml:space="preserve">    "kmna": "kemana",</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kmpus": "kampus",</w:t>
            </w:r>
          </w:p>
          <w:p w14:paraId="2AB99473" w14:textId="77777777" w:rsidR="00364E7F" w:rsidRPr="00FD40C3" w:rsidRDefault="00364E7F" w:rsidP="00364E7F">
            <w:pPr>
              <w:pStyle w:val="Code"/>
              <w:rPr>
                <w:lang w:val="id-ID"/>
              </w:rPr>
            </w:pPr>
            <w:r w:rsidRPr="00FD40C3">
              <w:rPr>
                <w:lang w:val="id-ID"/>
              </w:rPr>
              <w:t xml:space="preserve">    "kmrm": "kemeramen",</w:t>
            </w:r>
          </w:p>
          <w:p w14:paraId="2C80D426" w14:textId="77777777" w:rsidR="00364E7F" w:rsidRPr="00FD40C3" w:rsidRDefault="00364E7F" w:rsidP="00364E7F">
            <w:pPr>
              <w:pStyle w:val="Code"/>
              <w:rPr>
                <w:lang w:val="id-ID"/>
              </w:rPr>
            </w:pPr>
            <w:r w:rsidRPr="00FD40C3">
              <w:rPr>
                <w:lang w:val="id-ID"/>
              </w:rPr>
              <w:t xml:space="preserve">    "kmrn": "kemarin",</w:t>
            </w:r>
          </w:p>
          <w:p w14:paraId="65577D82" w14:textId="77777777" w:rsidR="00364E7F" w:rsidRPr="00FD40C3" w:rsidRDefault="00364E7F" w:rsidP="00364E7F">
            <w:pPr>
              <w:pStyle w:val="Code"/>
              <w:rPr>
                <w:lang w:val="id-ID"/>
              </w:rPr>
            </w:pPr>
            <w:r w:rsidRPr="00FD40C3">
              <w:rPr>
                <w:lang w:val="id-ID"/>
              </w:rPr>
              <w:t xml:space="preserve">    "kn": "kan",</w:t>
            </w:r>
          </w:p>
          <w:p w14:paraId="6876DDE8" w14:textId="77777777" w:rsidR="00364E7F" w:rsidRPr="00FD40C3" w:rsidRDefault="00364E7F" w:rsidP="00364E7F">
            <w:pPr>
              <w:pStyle w:val="Code"/>
              <w:rPr>
                <w:lang w:val="id-ID"/>
              </w:rPr>
            </w:pPr>
            <w:r w:rsidRPr="00FD40C3">
              <w:rPr>
                <w:lang w:val="id-ID"/>
              </w:rPr>
              <w:t xml:space="preserve">    "knal": "kenal",</w:t>
            </w:r>
          </w:p>
          <w:p w14:paraId="332C0CE3" w14:textId="77777777" w:rsidR="00364E7F" w:rsidRPr="00FD40C3" w:rsidRDefault="00364E7F" w:rsidP="00364E7F">
            <w:pPr>
              <w:pStyle w:val="Code"/>
              <w:rPr>
                <w:lang w:val="id-ID"/>
              </w:rPr>
            </w:pPr>
            <w:r w:rsidRPr="00FD40C3">
              <w:rPr>
                <w:lang w:val="id-ID"/>
              </w:rPr>
              <w:t xml:space="preserve">    "kne": "terlibat",</w:t>
            </w:r>
          </w:p>
          <w:p w14:paraId="3BF720C1" w14:textId="77777777" w:rsidR="00364E7F" w:rsidRPr="00FD40C3" w:rsidRDefault="00364E7F" w:rsidP="00364E7F">
            <w:pPr>
              <w:pStyle w:val="Code"/>
              <w:rPr>
                <w:lang w:val="id-ID"/>
              </w:rPr>
            </w:pPr>
            <w:r w:rsidRPr="00FD40C3">
              <w:rPr>
                <w:lang w:val="id-ID"/>
              </w:rPr>
              <w:t xml:space="preserve">    "knl": "kenal",</w:t>
            </w:r>
          </w:p>
          <w:p w14:paraId="12B0601C" w14:textId="77777777" w:rsidR="00364E7F" w:rsidRPr="00FD40C3" w:rsidRDefault="00364E7F" w:rsidP="00364E7F">
            <w:pPr>
              <w:pStyle w:val="Code"/>
              <w:rPr>
                <w:lang w:val="id-ID"/>
              </w:rPr>
            </w:pPr>
            <w:r w:rsidRPr="00FD40C3">
              <w:rPr>
                <w:lang w:val="id-ID"/>
              </w:rPr>
              <w:t xml:space="preserve">    "knp": "kenapa",</w:t>
            </w:r>
          </w:p>
          <w:p w14:paraId="1363DD67" w14:textId="77777777" w:rsidR="00364E7F" w:rsidRPr="00FD40C3" w:rsidRDefault="00364E7F" w:rsidP="00364E7F">
            <w:pPr>
              <w:pStyle w:val="Code"/>
              <w:rPr>
                <w:lang w:val="id-ID"/>
              </w:rPr>
            </w:pPr>
            <w:r w:rsidRPr="00FD40C3">
              <w:rPr>
                <w:lang w:val="id-ID"/>
              </w:rPr>
              <w:t xml:space="preserve">    "knpa":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kog":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komsov": "komunis sovyet",</w:t>
            </w:r>
          </w:p>
          <w:p w14:paraId="155B277B" w14:textId="77777777" w:rsidR="00364E7F" w:rsidRPr="00FD40C3" w:rsidRDefault="00364E7F" w:rsidP="00364E7F">
            <w:pPr>
              <w:pStyle w:val="Code"/>
              <w:rPr>
                <w:lang w:val="id-ID"/>
              </w:rPr>
            </w:pPr>
            <w:r w:rsidRPr="00FD40C3">
              <w:rPr>
                <w:lang w:val="id-ID"/>
              </w:rPr>
              <w:t xml:space="preserve">    "komtiong": "komunis Tiongkok",</w:t>
            </w:r>
          </w:p>
          <w:p w14:paraId="65065D31" w14:textId="77777777" w:rsidR="00364E7F" w:rsidRPr="00FD40C3" w:rsidRDefault="00364E7F" w:rsidP="00364E7F">
            <w:pPr>
              <w:pStyle w:val="Code"/>
              <w:rPr>
                <w:lang w:val="id-ID"/>
              </w:rPr>
            </w:pPr>
            <w:r w:rsidRPr="00FD40C3">
              <w:rPr>
                <w:lang w:val="id-ID"/>
              </w:rPr>
              <w:t xml:space="preserve">    "komun":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konpers": "konferensi pers",</w:t>
            </w:r>
          </w:p>
          <w:p w14:paraId="3F98D523" w14:textId="77777777" w:rsidR="00364E7F" w:rsidRPr="00FD40C3" w:rsidRDefault="00364E7F" w:rsidP="00364E7F">
            <w:pPr>
              <w:pStyle w:val="Code"/>
              <w:rPr>
                <w:lang w:val="id-ID"/>
              </w:rPr>
            </w:pPr>
            <w:r w:rsidRPr="00FD40C3">
              <w:rPr>
                <w:lang w:val="id-ID"/>
              </w:rPr>
              <w:t xml:space="preserve">    "kopdar": "kopi darat",</w:t>
            </w:r>
          </w:p>
          <w:p w14:paraId="65356DF1" w14:textId="77777777" w:rsidR="00364E7F" w:rsidRPr="00FD40C3" w:rsidRDefault="00364E7F" w:rsidP="00364E7F">
            <w:pPr>
              <w:pStyle w:val="Code"/>
              <w:rPr>
                <w:lang w:val="id-ID"/>
              </w:rPr>
            </w:pPr>
            <w:r w:rsidRPr="00FD40C3">
              <w:rPr>
                <w:lang w:val="id-ID"/>
              </w:rPr>
              <w:t xml:space="preserve">    "koq":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kpai": "komisi perlindungan anak indonesia",</w:t>
            </w:r>
          </w:p>
          <w:p w14:paraId="7EC675AE" w14:textId="77777777" w:rsidR="00364E7F" w:rsidRPr="00FD40C3" w:rsidRDefault="00364E7F" w:rsidP="00364E7F">
            <w:pPr>
              <w:pStyle w:val="Code"/>
              <w:rPr>
                <w:lang w:val="id-ID"/>
              </w:rPr>
            </w:pPr>
            <w:r w:rsidRPr="00FD40C3">
              <w:rPr>
                <w:lang w:val="id-ID"/>
              </w:rPr>
              <w:t xml:space="preserve">    "kpd": "kepada",</w:t>
            </w:r>
          </w:p>
          <w:p w14:paraId="1E9D8940" w14:textId="77777777" w:rsidR="00364E7F" w:rsidRPr="00FD40C3" w:rsidRDefault="00364E7F" w:rsidP="00364E7F">
            <w:pPr>
              <w:pStyle w:val="Code"/>
              <w:rPr>
                <w:lang w:val="id-ID"/>
              </w:rPr>
            </w:pPr>
            <w:r w:rsidRPr="00FD40C3">
              <w:rPr>
                <w:lang w:val="id-ID"/>
              </w:rPr>
              <w:t xml:space="preserve">    "kpid": "komisi penyiaran indonesia daerah",</w:t>
            </w:r>
          </w:p>
          <w:p w14:paraId="1CA72B9A" w14:textId="77777777" w:rsidR="00364E7F" w:rsidRPr="00FD40C3" w:rsidRDefault="00364E7F" w:rsidP="00364E7F">
            <w:pPr>
              <w:pStyle w:val="Code"/>
              <w:rPr>
                <w:lang w:val="id-ID"/>
              </w:rPr>
            </w:pPr>
            <w:r w:rsidRPr="00FD40C3">
              <w:rPr>
                <w:lang w:val="id-ID"/>
              </w:rPr>
              <w:t xml:space="preserve">    "kpk": "komisi pemberantas koruptor",</w:t>
            </w:r>
          </w:p>
          <w:p w14:paraId="54407422" w14:textId="77777777" w:rsidR="00364E7F" w:rsidRPr="00FD40C3" w:rsidRDefault="00364E7F" w:rsidP="00364E7F">
            <w:pPr>
              <w:pStyle w:val="Code"/>
              <w:rPr>
                <w:lang w:val="id-ID"/>
              </w:rPr>
            </w:pPr>
            <w:r w:rsidRPr="00FD40C3">
              <w:rPr>
                <w:lang w:val="id-ID"/>
              </w:rPr>
              <w:t xml:space="preserve">    "kpn": "kapan",</w:t>
            </w:r>
          </w:p>
          <w:p w14:paraId="47B4173D" w14:textId="77777777" w:rsidR="00364E7F" w:rsidRPr="00FD40C3" w:rsidRDefault="00364E7F" w:rsidP="00364E7F">
            <w:pPr>
              <w:pStyle w:val="Code"/>
              <w:rPr>
                <w:lang w:val="id-ID"/>
              </w:rPr>
            </w:pPr>
            <w:r w:rsidRPr="00FD40C3">
              <w:rPr>
                <w:lang w:val="id-ID"/>
              </w:rPr>
              <w:t xml:space="preserve">    "kptsan": "keputusan",</w:t>
            </w:r>
          </w:p>
          <w:p w14:paraId="62EC65A9" w14:textId="77777777" w:rsidR="00364E7F" w:rsidRPr="00FD40C3" w:rsidRDefault="00364E7F" w:rsidP="00364E7F">
            <w:pPr>
              <w:pStyle w:val="Code"/>
              <w:rPr>
                <w:lang w:val="id-ID"/>
              </w:rPr>
            </w:pPr>
            <w:r w:rsidRPr="00FD40C3">
              <w:rPr>
                <w:lang w:val="id-ID"/>
              </w:rPr>
              <w:t xml:space="preserve">    "krenz": "keren",</w:t>
            </w:r>
          </w:p>
          <w:p w14:paraId="2204F0D1" w14:textId="77777777" w:rsidR="00364E7F" w:rsidRPr="00FD40C3" w:rsidRDefault="00364E7F" w:rsidP="00364E7F">
            <w:pPr>
              <w:pStyle w:val="Code"/>
              <w:rPr>
                <w:lang w:val="id-ID"/>
              </w:rPr>
            </w:pPr>
            <w:r w:rsidRPr="00FD40C3">
              <w:rPr>
                <w:lang w:val="id-ID"/>
              </w:rPr>
              <w:t xml:space="preserve">    "krik":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krm": "kirim",</w:t>
            </w:r>
          </w:p>
          <w:p w14:paraId="7B46250E" w14:textId="77777777" w:rsidR="00364E7F" w:rsidRPr="00FD40C3" w:rsidRDefault="00364E7F" w:rsidP="00364E7F">
            <w:pPr>
              <w:pStyle w:val="Code"/>
              <w:rPr>
                <w:lang w:val="id-ID"/>
              </w:rPr>
            </w:pPr>
            <w:r w:rsidRPr="00FD40C3">
              <w:rPr>
                <w:lang w:val="id-ID"/>
              </w:rPr>
              <w:lastRenderedPageBreak/>
              <w:t xml:space="preserve">    "krn": "karena",</w:t>
            </w:r>
          </w:p>
          <w:p w14:paraId="4D088531" w14:textId="77777777" w:rsidR="00364E7F" w:rsidRPr="00FD40C3" w:rsidRDefault="00364E7F" w:rsidP="00364E7F">
            <w:pPr>
              <w:pStyle w:val="Code"/>
              <w:rPr>
                <w:lang w:val="id-ID"/>
              </w:rPr>
            </w:pPr>
            <w:r w:rsidRPr="00FD40C3">
              <w:rPr>
                <w:lang w:val="id-ID"/>
              </w:rPr>
              <w:t xml:space="preserve">    "ksadaran": "kesadaran",</w:t>
            </w:r>
          </w:p>
          <w:p w14:paraId="5AEA936C" w14:textId="77777777" w:rsidR="00364E7F" w:rsidRPr="00FD40C3" w:rsidRDefault="00364E7F" w:rsidP="00364E7F">
            <w:pPr>
              <w:pStyle w:val="Code"/>
              <w:rPr>
                <w:lang w:val="id-ID"/>
              </w:rPr>
            </w:pPr>
            <w:r w:rsidRPr="00FD40C3">
              <w:rPr>
                <w:lang w:val="id-ID"/>
              </w:rPr>
              <w:t xml:space="preserve">    "kt": "kita",</w:t>
            </w:r>
          </w:p>
          <w:p w14:paraId="74268247" w14:textId="77777777" w:rsidR="00364E7F" w:rsidRPr="00FD40C3" w:rsidRDefault="00364E7F" w:rsidP="00364E7F">
            <w:pPr>
              <w:pStyle w:val="Code"/>
              <w:rPr>
                <w:lang w:val="id-ID"/>
              </w:rPr>
            </w:pPr>
            <w:r w:rsidRPr="00FD40C3">
              <w:rPr>
                <w:lang w:val="id-ID"/>
              </w:rPr>
              <w:t xml:space="preserve">    "ktauan": "ketahuan",</w:t>
            </w:r>
          </w:p>
          <w:p w14:paraId="0460DB27" w14:textId="77777777" w:rsidR="00364E7F" w:rsidRPr="00FD40C3" w:rsidRDefault="00364E7F" w:rsidP="00364E7F">
            <w:pPr>
              <w:pStyle w:val="Code"/>
              <w:rPr>
                <w:lang w:val="id-ID"/>
              </w:rPr>
            </w:pPr>
            <w:r w:rsidRPr="00FD40C3">
              <w:rPr>
                <w:lang w:val="id-ID"/>
              </w:rPr>
              <w:t xml:space="preserve">    "ktipu": "tipu",</w:t>
            </w:r>
          </w:p>
          <w:p w14:paraId="12C4164D" w14:textId="77777777" w:rsidR="00364E7F" w:rsidRPr="00FD40C3" w:rsidRDefault="00364E7F" w:rsidP="00364E7F">
            <w:pPr>
              <w:pStyle w:val="Code"/>
              <w:rPr>
                <w:lang w:val="id-ID"/>
              </w:rPr>
            </w:pPr>
            <w:r w:rsidRPr="00FD40C3">
              <w:rPr>
                <w:lang w:val="id-ID"/>
              </w:rPr>
              <w:t xml:space="preserve">    "ktk": "ketika",</w:t>
            </w:r>
          </w:p>
          <w:p w14:paraId="0798451E" w14:textId="77777777" w:rsidR="00364E7F" w:rsidRPr="00FD40C3" w:rsidRDefault="00364E7F" w:rsidP="00364E7F">
            <w:pPr>
              <w:pStyle w:val="Code"/>
              <w:rPr>
                <w:lang w:val="id-ID"/>
              </w:rPr>
            </w:pPr>
            <w:r w:rsidRPr="00FD40C3">
              <w:rPr>
                <w:lang w:val="id-ID"/>
              </w:rPr>
              <w:t xml:space="preserve">    "ktmu": "ketemu",</w:t>
            </w:r>
          </w:p>
          <w:p w14:paraId="77A04BC3" w14:textId="77777777" w:rsidR="00364E7F" w:rsidRPr="00FD40C3" w:rsidRDefault="00364E7F" w:rsidP="00364E7F">
            <w:pPr>
              <w:pStyle w:val="Code"/>
              <w:rPr>
                <w:lang w:val="id-ID"/>
              </w:rPr>
            </w:pPr>
            <w:r w:rsidRPr="00FD40C3">
              <w:rPr>
                <w:lang w:val="id-ID"/>
              </w:rPr>
              <w:t xml:space="preserve">    "ktny": "katanya",</w:t>
            </w:r>
          </w:p>
          <w:p w14:paraId="5B877D10" w14:textId="77777777" w:rsidR="00364E7F" w:rsidRPr="00FD40C3" w:rsidRDefault="00364E7F" w:rsidP="00364E7F">
            <w:pPr>
              <w:pStyle w:val="Code"/>
              <w:rPr>
                <w:lang w:val="id-ID"/>
              </w:rPr>
            </w:pPr>
            <w:r w:rsidRPr="00FD40C3">
              <w:rPr>
                <w:lang w:val="id-ID"/>
              </w:rPr>
              <w:t xml:space="preserve">    "ktp": "kartu tanda penduduk",</w:t>
            </w:r>
          </w:p>
          <w:p w14:paraId="77D5A726" w14:textId="77777777" w:rsidR="00364E7F" w:rsidRPr="00FD40C3" w:rsidRDefault="00364E7F" w:rsidP="00364E7F">
            <w:pPr>
              <w:pStyle w:val="Code"/>
              <w:rPr>
                <w:lang w:val="id-ID"/>
              </w:rPr>
            </w:pPr>
            <w:r w:rsidRPr="00FD40C3">
              <w:rPr>
                <w:lang w:val="id-ID"/>
              </w:rPr>
              <w:t xml:space="preserve">    "ktr":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kuper": "kurang pergaulan",</w:t>
            </w:r>
          </w:p>
          <w:p w14:paraId="2CD07A8D" w14:textId="77777777" w:rsidR="00364E7F" w:rsidRPr="00FD40C3" w:rsidRDefault="00364E7F" w:rsidP="00364E7F">
            <w:pPr>
              <w:pStyle w:val="Code"/>
              <w:rPr>
                <w:lang w:val="id-ID"/>
              </w:rPr>
            </w:pPr>
            <w:r w:rsidRPr="00FD40C3">
              <w:rPr>
                <w:lang w:val="id-ID"/>
              </w:rPr>
              <w:t xml:space="preserve">    "kuq": "kok",</w:t>
            </w:r>
          </w:p>
          <w:p w14:paraId="54FA3070" w14:textId="77777777" w:rsidR="00364E7F" w:rsidRPr="00FD40C3" w:rsidRDefault="00364E7F" w:rsidP="00364E7F">
            <w:pPr>
              <w:pStyle w:val="Code"/>
              <w:rPr>
                <w:lang w:val="id-ID"/>
              </w:rPr>
            </w:pPr>
            <w:r w:rsidRPr="00FD40C3">
              <w:rPr>
                <w:lang w:val="id-ID"/>
              </w:rPr>
              <w:t xml:space="preserve">    "kurng":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kwn": "kawan",</w:t>
            </w:r>
          </w:p>
          <w:p w14:paraId="63958F74" w14:textId="77777777" w:rsidR="00364E7F" w:rsidRPr="00FD40C3" w:rsidRDefault="00364E7F" w:rsidP="00364E7F">
            <w:pPr>
              <w:pStyle w:val="Code"/>
              <w:rPr>
                <w:lang w:val="id-ID"/>
              </w:rPr>
            </w:pPr>
            <w:r w:rsidRPr="00FD40C3">
              <w:rPr>
                <w:lang w:val="id-ID"/>
              </w:rPr>
              <w:t xml:space="preserve">    "ky": "seperti",</w:t>
            </w:r>
          </w:p>
          <w:p w14:paraId="7BAD49CD" w14:textId="77777777" w:rsidR="00364E7F" w:rsidRPr="00FD40C3" w:rsidRDefault="00364E7F" w:rsidP="00364E7F">
            <w:pPr>
              <w:pStyle w:val="Code"/>
              <w:rPr>
                <w:lang w:val="id-ID"/>
              </w:rPr>
            </w:pPr>
            <w:r w:rsidRPr="00FD40C3">
              <w:rPr>
                <w:lang w:val="id-ID"/>
              </w:rPr>
              <w:t xml:space="preserve">    "kyk": "seperti",</w:t>
            </w:r>
          </w:p>
          <w:p w14:paraId="41F5368F" w14:textId="77777777" w:rsidR="00364E7F" w:rsidRPr="00FD40C3" w:rsidRDefault="00364E7F" w:rsidP="00364E7F">
            <w:pPr>
              <w:pStyle w:val="Code"/>
              <w:rPr>
                <w:lang w:val="id-ID"/>
              </w:rPr>
            </w:pPr>
            <w:r w:rsidRPr="00FD40C3">
              <w:rPr>
                <w:lang w:val="id-ID"/>
              </w:rPr>
              <w:t xml:space="preserve">    "kykny": "kayanya",</w:t>
            </w:r>
          </w:p>
          <w:p w14:paraId="773AD3CD" w14:textId="77777777" w:rsidR="00364E7F" w:rsidRPr="00FD40C3" w:rsidRDefault="00364E7F" w:rsidP="00364E7F">
            <w:pPr>
              <w:pStyle w:val="Code"/>
              <w:rPr>
                <w:lang w:val="id-ID"/>
              </w:rPr>
            </w:pPr>
            <w:r w:rsidRPr="00FD40C3">
              <w:rPr>
                <w:lang w:val="id-ID"/>
              </w:rPr>
              <w:t xml:space="preserve">    "la": "lah",</w:t>
            </w:r>
          </w:p>
          <w:p w14:paraId="26DC6718" w14:textId="77777777" w:rsidR="00364E7F" w:rsidRPr="00FD40C3" w:rsidRDefault="00364E7F" w:rsidP="00364E7F">
            <w:pPr>
              <w:pStyle w:val="Code"/>
              <w:rPr>
                <w:lang w:val="id-ID"/>
              </w:rPr>
            </w:pPr>
            <w:r w:rsidRPr="00FD40C3">
              <w:rPr>
                <w:lang w:val="id-ID"/>
              </w:rPr>
              <w:t xml:space="preserve">    "laka":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lambreta": "lambat",</w:t>
            </w:r>
          </w:p>
          <w:p w14:paraId="1FAEAFB1" w14:textId="77777777" w:rsidR="00364E7F" w:rsidRPr="00FD40C3" w:rsidRDefault="00364E7F" w:rsidP="00364E7F">
            <w:pPr>
              <w:pStyle w:val="Code"/>
              <w:rPr>
                <w:lang w:val="id-ID"/>
              </w:rPr>
            </w:pPr>
            <w:r w:rsidRPr="00FD40C3">
              <w:rPr>
                <w:lang w:val="id-ID"/>
              </w:rPr>
              <w:t xml:space="preserve">    "lamp":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lanud": "landasan udara",</w:t>
            </w:r>
          </w:p>
          <w:p w14:paraId="1EFB7D3E" w14:textId="77777777" w:rsidR="00364E7F" w:rsidRPr="00FD40C3" w:rsidRDefault="00364E7F" w:rsidP="00364E7F">
            <w:pPr>
              <w:pStyle w:val="Code"/>
              <w:rPr>
                <w:lang w:val="id-ID"/>
              </w:rPr>
            </w:pPr>
            <w:r w:rsidRPr="00FD40C3">
              <w:rPr>
                <w:lang w:val="id-ID"/>
              </w:rPr>
              <w:t xml:space="preserve">    "lapas":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lawyer lawyer",</w:t>
            </w:r>
          </w:p>
          <w:p w14:paraId="55C72BF7" w14:textId="77777777" w:rsidR="00364E7F" w:rsidRPr="00FD40C3" w:rsidRDefault="00364E7F" w:rsidP="00364E7F">
            <w:pPr>
              <w:pStyle w:val="Code"/>
              <w:rPr>
                <w:lang w:val="id-ID"/>
              </w:rPr>
            </w:pPr>
            <w:r w:rsidRPr="00FD40C3">
              <w:rPr>
                <w:lang w:val="id-ID"/>
              </w:rPr>
              <w:t xml:space="preserve">    "lbh": "lebih",</w:t>
            </w:r>
          </w:p>
          <w:p w14:paraId="54EE75E6" w14:textId="77777777" w:rsidR="00364E7F" w:rsidRPr="00FD40C3" w:rsidRDefault="00364E7F" w:rsidP="00364E7F">
            <w:pPr>
              <w:pStyle w:val="Code"/>
              <w:rPr>
                <w:lang w:val="id-ID"/>
              </w:rPr>
            </w:pPr>
            <w:r w:rsidRPr="00FD40C3">
              <w:rPr>
                <w:lang w:val="id-ID"/>
              </w:rPr>
              <w:t xml:space="preserve">    "lbur": "libur",</w:t>
            </w:r>
          </w:p>
          <w:p w14:paraId="5B2DEA38" w14:textId="77777777" w:rsidR="00364E7F" w:rsidRPr="00FD40C3" w:rsidRDefault="00364E7F" w:rsidP="00364E7F">
            <w:pPr>
              <w:pStyle w:val="Code"/>
              <w:rPr>
                <w:lang w:val="id-ID"/>
              </w:rPr>
            </w:pPr>
            <w:r w:rsidRPr="00FD40C3">
              <w:rPr>
                <w:lang w:val="id-ID"/>
              </w:rPr>
              <w:t xml:space="preserve">    "lebay": "berlebihan",</w:t>
            </w:r>
          </w:p>
          <w:p w14:paraId="0B7F553E" w14:textId="77777777" w:rsidR="00364E7F" w:rsidRPr="00FD40C3" w:rsidRDefault="00364E7F" w:rsidP="00364E7F">
            <w:pPr>
              <w:pStyle w:val="Code"/>
              <w:rPr>
                <w:lang w:val="id-ID"/>
              </w:rPr>
            </w:pPr>
            <w:r w:rsidRPr="00FD40C3">
              <w:rPr>
                <w:lang w:val="id-ID"/>
              </w:rPr>
              <w:t xml:space="preserve">    "leh": "boleh",</w:t>
            </w:r>
          </w:p>
          <w:p w14:paraId="2EF5D868" w14:textId="77777777" w:rsidR="00364E7F" w:rsidRPr="00FD40C3" w:rsidRDefault="00364E7F" w:rsidP="00364E7F">
            <w:pPr>
              <w:pStyle w:val="Code"/>
              <w:rPr>
                <w:lang w:val="id-ID"/>
              </w:rPr>
            </w:pPr>
            <w:r w:rsidRPr="00FD40C3">
              <w:rPr>
                <w:lang w:val="id-ID"/>
              </w:rPr>
              <w:t xml:space="preserve">    "lekong": "laki-laki",</w:t>
            </w:r>
          </w:p>
          <w:p w14:paraId="287BE00E" w14:textId="77777777" w:rsidR="00364E7F" w:rsidRPr="00FD40C3" w:rsidRDefault="00364E7F" w:rsidP="00364E7F">
            <w:pPr>
              <w:pStyle w:val="Code"/>
              <w:rPr>
                <w:lang w:val="id-ID"/>
              </w:rPr>
            </w:pPr>
            <w:r w:rsidRPr="00FD40C3">
              <w:rPr>
                <w:lang w:val="id-ID"/>
              </w:rPr>
              <w:t xml:space="preserve">    "lelet": "lambat",</w:t>
            </w:r>
          </w:p>
          <w:p w14:paraId="334F3D7F" w14:textId="77777777" w:rsidR="00364E7F" w:rsidRPr="00FD40C3" w:rsidRDefault="00364E7F" w:rsidP="00364E7F">
            <w:pPr>
              <w:pStyle w:val="Code"/>
              <w:rPr>
                <w:lang w:val="id-ID"/>
              </w:rPr>
            </w:pPr>
            <w:r w:rsidRPr="00FD40C3">
              <w:rPr>
                <w:lang w:val="id-ID"/>
              </w:rPr>
              <w:t xml:space="preserve">    "lemot": "lemah otak",</w:t>
            </w:r>
          </w:p>
          <w:p w14:paraId="01F704C3" w14:textId="77777777" w:rsidR="00364E7F" w:rsidRPr="00FD40C3" w:rsidRDefault="00364E7F" w:rsidP="00364E7F">
            <w:pPr>
              <w:pStyle w:val="Code"/>
              <w:rPr>
                <w:lang w:val="id-ID"/>
              </w:rPr>
            </w:pPr>
            <w:r w:rsidRPr="00FD40C3">
              <w:rPr>
                <w:lang w:val="id-ID"/>
              </w:rPr>
              <w:t xml:space="preserve">    "lesbia": "lesbian",</w:t>
            </w:r>
          </w:p>
          <w:p w14:paraId="7C7E5539" w14:textId="77777777" w:rsidR="00364E7F" w:rsidRPr="00FD40C3" w:rsidRDefault="00364E7F" w:rsidP="00364E7F">
            <w:pPr>
              <w:pStyle w:val="Code"/>
              <w:rPr>
                <w:lang w:val="id-ID"/>
              </w:rPr>
            </w:pPr>
            <w:r w:rsidRPr="00FD40C3">
              <w:rPr>
                <w:lang w:val="id-ID"/>
              </w:rPr>
              <w:t xml:space="preserve">    "less": "kurang",</w:t>
            </w:r>
          </w:p>
          <w:p w14:paraId="1598683E" w14:textId="77777777" w:rsidR="00364E7F" w:rsidRPr="00FD40C3" w:rsidRDefault="00364E7F" w:rsidP="00364E7F">
            <w:pPr>
              <w:pStyle w:val="Code"/>
              <w:rPr>
                <w:lang w:val="id-ID"/>
              </w:rPr>
            </w:pPr>
            <w:r w:rsidRPr="00FD40C3">
              <w:rPr>
                <w:lang w:val="id-ID"/>
              </w:rPr>
              <w:t xml:space="preserve">    "lg": "lagi",</w:t>
            </w:r>
          </w:p>
          <w:p w14:paraId="12E3D8BC" w14:textId="77777777" w:rsidR="00364E7F" w:rsidRPr="00FD40C3" w:rsidRDefault="00364E7F" w:rsidP="00364E7F">
            <w:pPr>
              <w:pStyle w:val="Code"/>
              <w:rPr>
                <w:lang w:val="id-ID"/>
              </w:rPr>
            </w:pPr>
            <w:r w:rsidRPr="00FD40C3">
              <w:rPr>
                <w:lang w:val="id-ID"/>
              </w:rPr>
              <w:t xml:space="preserve">    "lgi": "lagi",</w:t>
            </w:r>
          </w:p>
          <w:p w14:paraId="49FE5F57" w14:textId="77777777" w:rsidR="00364E7F" w:rsidRPr="00FD40C3" w:rsidRDefault="00364E7F" w:rsidP="00364E7F">
            <w:pPr>
              <w:pStyle w:val="Code"/>
              <w:rPr>
                <w:lang w:val="id-ID"/>
              </w:rPr>
            </w:pPr>
            <w:r w:rsidRPr="00FD40C3">
              <w:rPr>
                <w:lang w:val="id-ID"/>
              </w:rPr>
              <w:t xml:space="preserve">    "lgkp": "lengkap",</w:t>
            </w:r>
          </w:p>
          <w:p w14:paraId="3E9C6B8A" w14:textId="77777777" w:rsidR="00364E7F" w:rsidRPr="00FD40C3" w:rsidRDefault="00364E7F" w:rsidP="00364E7F">
            <w:pPr>
              <w:pStyle w:val="Code"/>
              <w:rPr>
                <w:lang w:val="id-ID"/>
              </w:rPr>
            </w:pPr>
            <w:r w:rsidRPr="00FD40C3">
              <w:rPr>
                <w:lang w:val="id-ID"/>
              </w:rPr>
              <w:t xml:space="preserve">    "lgsg": "langsung",</w:t>
            </w:r>
          </w:p>
          <w:p w14:paraId="11D66C4B" w14:textId="77777777" w:rsidR="00364E7F" w:rsidRPr="00FD40C3" w:rsidRDefault="00364E7F" w:rsidP="00364E7F">
            <w:pPr>
              <w:pStyle w:val="Code"/>
              <w:rPr>
                <w:lang w:val="id-ID"/>
              </w:rPr>
            </w:pPr>
            <w:r w:rsidRPr="00FD40C3">
              <w:rPr>
                <w:lang w:val="id-ID"/>
              </w:rPr>
              <w:t xml:space="preserve">    "lha": "lah",</w:t>
            </w:r>
          </w:p>
          <w:p w14:paraId="6A0546F2" w14:textId="77777777" w:rsidR="00364E7F" w:rsidRPr="00FD40C3" w:rsidRDefault="00364E7F" w:rsidP="00364E7F">
            <w:pPr>
              <w:pStyle w:val="Code"/>
              <w:rPr>
                <w:lang w:val="id-ID"/>
              </w:rPr>
            </w:pPr>
            <w:r w:rsidRPr="00FD40C3">
              <w:rPr>
                <w:lang w:val="id-ID"/>
              </w:rPr>
              <w:t xml:space="preserve">    "lh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light": "terang",</w:t>
            </w:r>
          </w:p>
          <w:p w14:paraId="7E084A2E" w14:textId="77777777" w:rsidR="00364E7F" w:rsidRPr="00FD40C3" w:rsidRDefault="00364E7F" w:rsidP="00364E7F">
            <w:pPr>
              <w:pStyle w:val="Code"/>
              <w:rPr>
                <w:lang w:val="id-ID"/>
              </w:rPr>
            </w:pPr>
            <w:r w:rsidRPr="00FD40C3">
              <w:rPr>
                <w:lang w:val="id-ID"/>
              </w:rPr>
              <w:t xml:space="preserve">    "linmas":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lknt": "laknat",</w:t>
            </w:r>
          </w:p>
          <w:p w14:paraId="305EC48F" w14:textId="77777777" w:rsidR="00364E7F" w:rsidRPr="00FD40C3" w:rsidRDefault="00364E7F" w:rsidP="00364E7F">
            <w:pPr>
              <w:pStyle w:val="Code"/>
              <w:rPr>
                <w:lang w:val="id-ID"/>
              </w:rPr>
            </w:pPr>
            <w:r w:rsidRPr="00FD40C3">
              <w:rPr>
                <w:lang w:val="id-ID"/>
              </w:rPr>
              <w:t xml:space="preserve">    "lmyan": "lumayan",</w:t>
            </w:r>
          </w:p>
          <w:p w14:paraId="3EA77A37" w14:textId="77777777" w:rsidR="00364E7F" w:rsidRPr="00FD40C3" w:rsidRDefault="00364E7F" w:rsidP="00364E7F">
            <w:pPr>
              <w:pStyle w:val="Code"/>
              <w:rPr>
                <w:lang w:val="id-ID"/>
              </w:rPr>
            </w:pPr>
            <w:r w:rsidRPr="00FD40C3">
              <w:rPr>
                <w:lang w:val="id-ID"/>
              </w:rPr>
              <w:t xml:space="preserve">    "lmyn": "lumayan",</w:t>
            </w:r>
          </w:p>
          <w:p w14:paraId="3A0868C5" w14:textId="77777777" w:rsidR="00364E7F" w:rsidRPr="00FD40C3" w:rsidRDefault="00364E7F" w:rsidP="00364E7F">
            <w:pPr>
              <w:pStyle w:val="Code"/>
              <w:rPr>
                <w:lang w:val="id-ID"/>
              </w:rPr>
            </w:pPr>
            <w:r w:rsidRPr="00FD40C3">
              <w:rPr>
                <w:lang w:val="id-ID"/>
              </w:rPr>
              <w:t xml:space="preserve">    "lngkp": "lengkap",</w:t>
            </w:r>
          </w:p>
          <w:p w14:paraId="6FA830C5" w14:textId="77777777" w:rsidR="00364E7F" w:rsidRPr="00FD40C3" w:rsidRDefault="00364E7F" w:rsidP="00364E7F">
            <w:pPr>
              <w:pStyle w:val="Code"/>
              <w:rPr>
                <w:lang w:val="id-ID"/>
              </w:rPr>
            </w:pPr>
            <w:r w:rsidRPr="00FD40C3">
              <w:rPr>
                <w:lang w:val="id-ID"/>
              </w:rPr>
              <w:t xml:space="preserve">    "lo": "kamu",</w:t>
            </w:r>
          </w:p>
          <w:p w14:paraId="2263E24A" w14:textId="77777777" w:rsidR="00364E7F" w:rsidRPr="00FD40C3" w:rsidRDefault="00364E7F" w:rsidP="00364E7F">
            <w:pPr>
              <w:pStyle w:val="Code"/>
              <w:rPr>
                <w:lang w:val="id-ID"/>
              </w:rPr>
            </w:pPr>
            <w:r w:rsidRPr="00FD40C3">
              <w:rPr>
                <w:lang w:val="id-ID"/>
              </w:rPr>
              <w:t xml:space="preserve">    "loch": "loh",</w:t>
            </w:r>
          </w:p>
          <w:p w14:paraId="6CECF9EF" w14:textId="77777777" w:rsidR="00364E7F" w:rsidRPr="00FD40C3" w:rsidRDefault="00364E7F" w:rsidP="00364E7F">
            <w:pPr>
              <w:pStyle w:val="Code"/>
              <w:rPr>
                <w:lang w:val="id-ID"/>
              </w:rPr>
            </w:pPr>
            <w:r w:rsidRPr="00FD40C3">
              <w:rPr>
                <w:lang w:val="id-ID"/>
              </w:rPr>
              <w:t xml:space="preserve">    "loe": "kamu",</w:t>
            </w:r>
          </w:p>
          <w:p w14:paraId="5A3D49D9" w14:textId="77777777" w:rsidR="00364E7F" w:rsidRPr="00FD40C3" w:rsidRDefault="00364E7F" w:rsidP="00364E7F">
            <w:pPr>
              <w:pStyle w:val="Code"/>
              <w:rPr>
                <w:lang w:val="id-ID"/>
              </w:rPr>
            </w:pPr>
            <w:r w:rsidRPr="00FD40C3">
              <w:rPr>
                <w:lang w:val="id-ID"/>
              </w:rPr>
              <w:lastRenderedPageBreak/>
              <w:t xml:space="preserve">    "lol": "tertawa",</w:t>
            </w:r>
          </w:p>
          <w:p w14:paraId="7C46E5C4" w14:textId="77777777" w:rsidR="00364E7F" w:rsidRPr="00FD40C3" w:rsidRDefault="00364E7F" w:rsidP="00364E7F">
            <w:pPr>
              <w:pStyle w:val="Code"/>
              <w:rPr>
                <w:lang w:val="id-ID"/>
              </w:rPr>
            </w:pPr>
            <w:r w:rsidRPr="00FD40C3">
              <w:rPr>
                <w:lang w:val="id-ID"/>
              </w:rPr>
              <w:t xml:space="preserve">    "lola": "lambat berfikir",</w:t>
            </w:r>
          </w:p>
          <w:p w14:paraId="46E98B89" w14:textId="77777777" w:rsidR="00364E7F" w:rsidRPr="00FD40C3" w:rsidRDefault="00364E7F" w:rsidP="00364E7F">
            <w:pPr>
              <w:pStyle w:val="Code"/>
              <w:rPr>
                <w:lang w:val="id-ID"/>
              </w:rPr>
            </w:pPr>
            <w:r w:rsidRPr="00FD40C3">
              <w:rPr>
                <w:lang w:val="id-ID"/>
              </w:rPr>
              <w:t xml:space="preserve">    "lom": "belum",</w:t>
            </w:r>
          </w:p>
          <w:p w14:paraId="089AE003" w14:textId="77777777" w:rsidR="00364E7F" w:rsidRPr="00FD40C3" w:rsidRDefault="00364E7F" w:rsidP="00364E7F">
            <w:pPr>
              <w:pStyle w:val="Code"/>
              <w:rPr>
                <w:lang w:val="id-ID"/>
              </w:rPr>
            </w:pPr>
            <w:r w:rsidRPr="00FD40C3">
              <w:rPr>
                <w:lang w:val="id-ID"/>
              </w:rPr>
              <w:t xml:space="preserve">    "louph": "cinta",</w:t>
            </w:r>
          </w:p>
          <w:p w14:paraId="38909361" w14:textId="77777777" w:rsidR="00364E7F" w:rsidRPr="00FD40C3" w:rsidRDefault="00364E7F" w:rsidP="00364E7F">
            <w:pPr>
              <w:pStyle w:val="Code"/>
              <w:rPr>
                <w:lang w:val="id-ID"/>
              </w:rPr>
            </w:pPr>
            <w:r w:rsidRPr="00FD40C3">
              <w:rPr>
                <w:lang w:val="id-ID"/>
              </w:rPr>
              <w:t xml:space="preserve">    "loupz": "cinta",</w:t>
            </w:r>
          </w:p>
          <w:p w14:paraId="1D72C43C" w14:textId="77777777" w:rsidR="00364E7F" w:rsidRPr="00FD40C3" w:rsidRDefault="00364E7F" w:rsidP="00364E7F">
            <w:pPr>
              <w:pStyle w:val="Code"/>
              <w:rPr>
                <w:lang w:val="id-ID"/>
              </w:rPr>
            </w:pPr>
            <w:r w:rsidRPr="00FD40C3">
              <w:rPr>
                <w:lang w:val="id-ID"/>
              </w:rPr>
              <w:t xml:space="preserve">    "low": "kalau",</w:t>
            </w:r>
          </w:p>
          <w:p w14:paraId="56DEFD06" w14:textId="77777777" w:rsidR="00364E7F" w:rsidRPr="00FD40C3" w:rsidRDefault="00364E7F" w:rsidP="00364E7F">
            <w:pPr>
              <w:pStyle w:val="Code"/>
              <w:rPr>
                <w:lang w:val="id-ID"/>
              </w:rPr>
            </w:pPr>
            <w:r w:rsidRPr="00FD40C3">
              <w:rPr>
                <w:lang w:val="id-ID"/>
              </w:rPr>
              <w:t xml:space="preserve">    "lowh": "kamu",</w:t>
            </w:r>
          </w:p>
          <w:p w14:paraId="439DB71B" w14:textId="77777777" w:rsidR="00364E7F" w:rsidRPr="00FD40C3" w:rsidRDefault="00364E7F" w:rsidP="00364E7F">
            <w:pPr>
              <w:pStyle w:val="Code"/>
              <w:rPr>
                <w:lang w:val="id-ID"/>
              </w:rPr>
            </w:pPr>
            <w:r w:rsidRPr="00FD40C3">
              <w:rPr>
                <w:lang w:val="id-ID"/>
              </w:rPr>
              <w:t xml:space="preserve">    "lp": "lupa",</w:t>
            </w:r>
          </w:p>
          <w:p w14:paraId="14865E2E" w14:textId="77777777" w:rsidR="00364E7F" w:rsidRPr="00FD40C3" w:rsidRDefault="00364E7F" w:rsidP="00364E7F">
            <w:pPr>
              <w:pStyle w:val="Code"/>
              <w:rPr>
                <w:lang w:val="id-ID"/>
              </w:rPr>
            </w:pPr>
            <w:r w:rsidRPr="00FD40C3">
              <w:rPr>
                <w:lang w:val="id-ID"/>
              </w:rPr>
              <w:t xml:space="preserve">    "lsm":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luchu": "lucu",</w:t>
            </w:r>
          </w:p>
          <w:p w14:paraId="0FF0540D" w14:textId="77777777" w:rsidR="00364E7F" w:rsidRPr="00FD40C3" w:rsidRDefault="00364E7F" w:rsidP="00364E7F">
            <w:pPr>
              <w:pStyle w:val="Code"/>
              <w:rPr>
                <w:lang w:val="id-ID"/>
              </w:rPr>
            </w:pPr>
            <w:r w:rsidRPr="00FD40C3">
              <w:rPr>
                <w:lang w:val="id-ID"/>
              </w:rPr>
              <w:t xml:space="preserve">    "luchuw": "lucu",</w:t>
            </w:r>
          </w:p>
          <w:p w14:paraId="11D52F12" w14:textId="77777777" w:rsidR="00364E7F" w:rsidRPr="00FD40C3" w:rsidRDefault="00364E7F" w:rsidP="00364E7F">
            <w:pPr>
              <w:pStyle w:val="Code"/>
              <w:rPr>
                <w:lang w:val="id-ID"/>
              </w:rPr>
            </w:pPr>
            <w:r w:rsidRPr="00FD40C3">
              <w:rPr>
                <w:lang w:val="id-ID"/>
              </w:rPr>
              <w:t xml:space="preserve">    "luff":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luph": "cinta",</w:t>
            </w:r>
          </w:p>
          <w:p w14:paraId="3AB843C7" w14:textId="77777777" w:rsidR="00364E7F" w:rsidRPr="00FD40C3" w:rsidRDefault="00364E7F" w:rsidP="00364E7F">
            <w:pPr>
              <w:pStyle w:val="Code"/>
              <w:rPr>
                <w:lang w:val="id-ID"/>
              </w:rPr>
            </w:pPr>
            <w:r w:rsidRPr="00FD40C3">
              <w:rPr>
                <w:lang w:val="id-ID"/>
              </w:rPr>
              <w:t xml:space="preserve">    "luthu": "lucu",</w:t>
            </w:r>
          </w:p>
          <w:p w14:paraId="4A0CF652" w14:textId="77777777" w:rsidR="00364E7F" w:rsidRPr="00FD40C3" w:rsidRDefault="00364E7F" w:rsidP="00364E7F">
            <w:pPr>
              <w:pStyle w:val="Code"/>
              <w:rPr>
                <w:lang w:val="id-ID"/>
              </w:rPr>
            </w:pPr>
            <w:r w:rsidRPr="00FD40C3">
              <w:rPr>
                <w:lang w:val="id-ID"/>
              </w:rPr>
              <w:t xml:space="preserve">    "luv": "love",</w:t>
            </w:r>
          </w:p>
          <w:p w14:paraId="6E527723" w14:textId="77777777" w:rsidR="00364E7F" w:rsidRPr="00FD40C3" w:rsidRDefault="00364E7F" w:rsidP="00364E7F">
            <w:pPr>
              <w:pStyle w:val="Code"/>
              <w:rPr>
                <w:lang w:val="id-ID"/>
              </w:rPr>
            </w:pPr>
            <w:r w:rsidRPr="00FD40C3">
              <w:rPr>
                <w:lang w:val="id-ID"/>
              </w:rPr>
              <w:t xml:space="preserve">    "lw": "kamu",</w:t>
            </w:r>
          </w:p>
          <w:p w14:paraId="6CB16143" w14:textId="77777777" w:rsidR="00364E7F" w:rsidRPr="00FD40C3" w:rsidRDefault="00364E7F" w:rsidP="00364E7F">
            <w:pPr>
              <w:pStyle w:val="Code"/>
              <w:rPr>
                <w:lang w:val="id-ID"/>
              </w:rPr>
            </w:pPr>
            <w:r w:rsidRPr="00FD40C3">
              <w:rPr>
                <w:lang w:val="id-ID"/>
              </w:rPr>
              <w:t xml:space="preserve">    "lwn": "lawan",</w:t>
            </w:r>
          </w:p>
          <w:p w14:paraId="6BED48BD" w14:textId="77777777" w:rsidR="00364E7F" w:rsidRPr="00FD40C3" w:rsidRDefault="00364E7F" w:rsidP="00364E7F">
            <w:pPr>
              <w:pStyle w:val="Code"/>
              <w:rPr>
                <w:lang w:val="id-ID"/>
              </w:rPr>
            </w:pPr>
            <w:r w:rsidRPr="00FD40C3">
              <w:rPr>
                <w:lang w:val="id-ID"/>
              </w:rPr>
              <w:t xml:space="preserve">    "lwt": "lewat",</w:t>
            </w:r>
          </w:p>
          <w:p w14:paraId="090C6F2D" w14:textId="77777777" w:rsidR="00364E7F" w:rsidRPr="00FD40C3" w:rsidRDefault="00364E7F" w:rsidP="00364E7F">
            <w:pPr>
              <w:pStyle w:val="Code"/>
              <w:rPr>
                <w:lang w:val="id-ID"/>
              </w:rPr>
            </w:pPr>
            <w:r w:rsidRPr="00FD40C3">
              <w:rPr>
                <w:lang w:val="id-ID"/>
              </w:rPr>
              <w:t xml:space="preserve">    "lyf": "live",</w:t>
            </w:r>
          </w:p>
          <w:p w14:paraId="3D11D635" w14:textId="77777777" w:rsidR="00364E7F" w:rsidRPr="00FD40C3" w:rsidRDefault="00364E7F" w:rsidP="00364E7F">
            <w:pPr>
              <w:pStyle w:val="Code"/>
              <w:rPr>
                <w:lang w:val="id-ID"/>
              </w:rPr>
            </w:pPr>
            <w:r w:rsidRPr="00FD40C3">
              <w:rPr>
                <w:lang w:val="id-ID"/>
              </w:rPr>
              <w:t xml:space="preserve">    "ma": "sama",</w:t>
            </w:r>
          </w:p>
          <w:p w14:paraId="70538651" w14:textId="77777777" w:rsidR="00364E7F" w:rsidRPr="00FD40C3" w:rsidRDefault="00364E7F" w:rsidP="00364E7F">
            <w:pPr>
              <w:pStyle w:val="Code"/>
              <w:rPr>
                <w:lang w:val="id-ID"/>
              </w:rPr>
            </w:pPr>
            <w:r w:rsidRPr="00FD40C3">
              <w:rPr>
                <w:lang w:val="id-ID"/>
              </w:rPr>
              <w:t xml:space="preserve">    "maacih": "terima kasih",</w:t>
            </w:r>
          </w:p>
          <w:p w14:paraId="4F54D42D" w14:textId="77777777" w:rsidR="00364E7F" w:rsidRPr="00FD40C3" w:rsidRDefault="00364E7F" w:rsidP="00364E7F">
            <w:pPr>
              <w:pStyle w:val="Code"/>
              <w:rPr>
                <w:lang w:val="id-ID"/>
              </w:rPr>
            </w:pPr>
            <w:r w:rsidRPr="00FD40C3">
              <w:rPr>
                <w:lang w:val="id-ID"/>
              </w:rPr>
              <w:t xml:space="preserve">    "maaciw": "terima kasih",</w:t>
            </w:r>
          </w:p>
          <w:p w14:paraId="045C9AD8" w14:textId="77777777" w:rsidR="00364E7F" w:rsidRPr="00FD40C3" w:rsidRDefault="00364E7F" w:rsidP="00364E7F">
            <w:pPr>
              <w:pStyle w:val="Code"/>
              <w:rPr>
                <w:lang w:val="id-ID"/>
              </w:rPr>
            </w:pPr>
            <w:r w:rsidRPr="00FD40C3">
              <w:rPr>
                <w:lang w:val="id-ID"/>
              </w:rPr>
              <w:t xml:space="preserve">    "mabal":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macem": "macam",</w:t>
            </w:r>
          </w:p>
          <w:p w14:paraId="063424F7" w14:textId="77777777" w:rsidR="00364E7F" w:rsidRPr="00FD40C3" w:rsidRDefault="00364E7F" w:rsidP="00364E7F">
            <w:pPr>
              <w:pStyle w:val="Code"/>
              <w:rPr>
                <w:lang w:val="id-ID"/>
              </w:rPr>
            </w:pPr>
            <w:r w:rsidRPr="00FD40C3">
              <w:rPr>
                <w:lang w:val="id-ID"/>
              </w:rPr>
              <w:t xml:space="preserve">    "macem-macem": "macam-macam",</w:t>
            </w:r>
          </w:p>
          <w:p w14:paraId="197ADD1E" w14:textId="77777777" w:rsidR="00364E7F" w:rsidRPr="00FD40C3" w:rsidRDefault="00364E7F" w:rsidP="00364E7F">
            <w:pPr>
              <w:pStyle w:val="Code"/>
              <w:rPr>
                <w:lang w:val="id-ID"/>
              </w:rPr>
            </w:pPr>
            <w:r w:rsidRPr="00FD40C3">
              <w:rPr>
                <w:lang w:val="id-ID"/>
              </w:rPr>
              <w:t xml:space="preserve">    "macet2an": "macet-macetan",</w:t>
            </w:r>
          </w:p>
          <w:p w14:paraId="19818305" w14:textId="77777777" w:rsidR="00364E7F" w:rsidRPr="00FD40C3" w:rsidRDefault="00364E7F" w:rsidP="00364E7F">
            <w:pPr>
              <w:pStyle w:val="Code"/>
              <w:rPr>
                <w:lang w:val="id-ID"/>
              </w:rPr>
            </w:pPr>
            <w:r w:rsidRPr="00FD40C3">
              <w:rPr>
                <w:lang w:val="id-ID"/>
              </w:rPr>
              <w:t xml:space="preserve">    "macih": "masih",</w:t>
            </w:r>
          </w:p>
          <w:p w14:paraId="188C165C" w14:textId="77777777" w:rsidR="00364E7F" w:rsidRPr="00FD40C3" w:rsidRDefault="00364E7F" w:rsidP="00364E7F">
            <w:pPr>
              <w:pStyle w:val="Code"/>
              <w:rPr>
                <w:lang w:val="id-ID"/>
              </w:rPr>
            </w:pPr>
            <w:r w:rsidRPr="00FD40C3">
              <w:rPr>
                <w:lang w:val="id-ID"/>
              </w:rPr>
              <w:t xml:space="preserve">    "madesu": "masa depan suram",</w:t>
            </w:r>
          </w:p>
          <w:p w14:paraId="51427C19" w14:textId="77777777" w:rsidR="00364E7F" w:rsidRPr="00FD40C3" w:rsidRDefault="00364E7F" w:rsidP="00364E7F">
            <w:pPr>
              <w:pStyle w:val="Code"/>
              <w:rPr>
                <w:lang w:val="id-ID"/>
              </w:rPr>
            </w:pPr>
            <w:r w:rsidRPr="00FD40C3">
              <w:rPr>
                <w:lang w:val="id-ID"/>
              </w:rPr>
              <w:t xml:space="preserve">    "maem": "makan",</w:t>
            </w:r>
          </w:p>
          <w:p w14:paraId="7E9F9927" w14:textId="77777777" w:rsidR="00364E7F" w:rsidRPr="00FD40C3" w:rsidRDefault="00364E7F" w:rsidP="00364E7F">
            <w:pPr>
              <w:pStyle w:val="Code"/>
              <w:rPr>
                <w:lang w:val="id-ID"/>
              </w:rPr>
            </w:pPr>
            <w:r w:rsidRPr="00FD40C3">
              <w:rPr>
                <w:lang w:val="id-ID"/>
              </w:rPr>
              <w:t xml:space="preserve">    "maen": "main",</w:t>
            </w:r>
          </w:p>
          <w:p w14:paraId="4BC377B6" w14:textId="77777777" w:rsidR="00364E7F" w:rsidRPr="00FD40C3" w:rsidRDefault="00364E7F" w:rsidP="00364E7F">
            <w:pPr>
              <w:pStyle w:val="Code"/>
              <w:rPr>
                <w:lang w:val="id-ID"/>
              </w:rPr>
            </w:pPr>
            <w:r w:rsidRPr="00FD40C3">
              <w:rPr>
                <w:lang w:val="id-ID"/>
              </w:rPr>
              <w:t xml:space="preserve">    "magabu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maho": "homo",</w:t>
            </w:r>
          </w:p>
          <w:p w14:paraId="4D273C54" w14:textId="77777777" w:rsidR="00364E7F" w:rsidRPr="00FD40C3" w:rsidRDefault="00364E7F" w:rsidP="00364E7F">
            <w:pPr>
              <w:pStyle w:val="Code"/>
              <w:rPr>
                <w:lang w:val="id-ID"/>
              </w:rPr>
            </w:pPr>
            <w:r w:rsidRPr="00FD40C3">
              <w:rPr>
                <w:lang w:val="id-ID"/>
              </w:rPr>
              <w:t xml:space="preserve">    "majority":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jang": "kaget",</w:t>
            </w:r>
          </w:p>
          <w:p w14:paraId="046E8B1D" w14:textId="77777777" w:rsidR="00364E7F" w:rsidRPr="00FD40C3" w:rsidRDefault="00364E7F" w:rsidP="00364E7F">
            <w:pPr>
              <w:pStyle w:val="Code"/>
              <w:rPr>
                <w:lang w:val="id-ID"/>
              </w:rPr>
            </w:pPr>
            <w:r w:rsidRPr="00FD40C3">
              <w:rPr>
                <w:lang w:val="id-ID"/>
              </w:rPr>
              <w:t xml:space="preserve">    "makasih": "terima kasih",</w:t>
            </w:r>
          </w:p>
          <w:p w14:paraId="1FDB77C2" w14:textId="77777777" w:rsidR="00364E7F" w:rsidRPr="00FD40C3" w:rsidRDefault="00364E7F" w:rsidP="00364E7F">
            <w:pPr>
              <w:pStyle w:val="Code"/>
              <w:rPr>
                <w:lang w:val="id-ID"/>
              </w:rPr>
            </w:pPr>
            <w:r w:rsidRPr="00FD40C3">
              <w:rPr>
                <w:lang w:val="id-ID"/>
              </w:rPr>
              <w:t xml:space="preserve">    "maksain":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malem":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mamz":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maneh": "kamu",</w:t>
            </w:r>
          </w:p>
          <w:p w14:paraId="57B29817" w14:textId="77777777" w:rsidR="00364E7F" w:rsidRPr="00FD40C3" w:rsidRDefault="00364E7F" w:rsidP="00364E7F">
            <w:pPr>
              <w:pStyle w:val="Code"/>
              <w:rPr>
                <w:lang w:val="id-ID"/>
              </w:rPr>
            </w:pPr>
            <w:r w:rsidRPr="00FD40C3">
              <w:rPr>
                <w:lang w:val="id-ID"/>
              </w:rPr>
              <w:t xml:space="preserve">    "manen": "panen",</w:t>
            </w:r>
          </w:p>
          <w:p w14:paraId="79818E02" w14:textId="77777777" w:rsidR="00364E7F" w:rsidRPr="00FD40C3" w:rsidRDefault="00364E7F" w:rsidP="00364E7F">
            <w:pPr>
              <w:pStyle w:val="Code"/>
              <w:rPr>
                <w:lang w:val="id-ID"/>
              </w:rPr>
            </w:pPr>
            <w:r w:rsidRPr="00FD40C3">
              <w:rPr>
                <w:lang w:val="id-ID"/>
              </w:rPr>
              <w:t xml:space="preserve">    "manggil": "panggil",</w:t>
            </w:r>
          </w:p>
          <w:p w14:paraId="7A31D2E4" w14:textId="77777777" w:rsidR="00364E7F" w:rsidRPr="00FD40C3" w:rsidRDefault="00364E7F" w:rsidP="00364E7F">
            <w:pPr>
              <w:pStyle w:val="Code"/>
              <w:rPr>
                <w:lang w:val="id-ID"/>
              </w:rPr>
            </w:pPr>
            <w:r w:rsidRPr="00FD40C3">
              <w:rPr>
                <w:lang w:val="id-ID"/>
              </w:rPr>
              <w:t xml:space="preserve">    "manies": "manis",</w:t>
            </w:r>
          </w:p>
          <w:p w14:paraId="647471E2" w14:textId="77777777" w:rsidR="00364E7F" w:rsidRPr="00FD40C3" w:rsidRDefault="00364E7F" w:rsidP="00364E7F">
            <w:pPr>
              <w:pStyle w:val="Code"/>
              <w:rPr>
                <w:lang w:val="id-ID"/>
              </w:rPr>
            </w:pPr>
            <w:r w:rsidRPr="00FD40C3">
              <w:rPr>
                <w:lang w:val="id-ID"/>
              </w:rPr>
              <w:t xml:space="preserve">    "maniez": "manis",</w:t>
            </w:r>
          </w:p>
          <w:p w14:paraId="6241CB15" w14:textId="77777777" w:rsidR="00364E7F" w:rsidRPr="00FD40C3" w:rsidRDefault="00364E7F" w:rsidP="00364E7F">
            <w:pPr>
              <w:pStyle w:val="Code"/>
              <w:rPr>
                <w:lang w:val="id-ID"/>
              </w:rPr>
            </w:pPr>
            <w:r w:rsidRPr="00FD40C3">
              <w:rPr>
                <w:lang w:val="id-ID"/>
              </w:rPr>
              <w:t xml:space="preserve">    "mantabss bagus": "",</w:t>
            </w:r>
          </w:p>
          <w:p w14:paraId="1118D89F" w14:textId="77777777" w:rsidR="00364E7F" w:rsidRPr="00FD40C3" w:rsidRDefault="00364E7F" w:rsidP="00364E7F">
            <w:pPr>
              <w:pStyle w:val="Code"/>
              <w:rPr>
                <w:lang w:val="id-ID"/>
              </w:rPr>
            </w:pPr>
            <w:r w:rsidRPr="00FD40C3">
              <w:rPr>
                <w:lang w:val="id-ID"/>
              </w:rPr>
              <w:t xml:space="preserve">    "mantep": "mantap",</w:t>
            </w:r>
          </w:p>
          <w:p w14:paraId="013B0623" w14:textId="77777777" w:rsidR="00364E7F" w:rsidRPr="00FD40C3" w:rsidRDefault="00364E7F" w:rsidP="00364E7F">
            <w:pPr>
              <w:pStyle w:val="Code"/>
              <w:rPr>
                <w:lang w:val="id-ID"/>
              </w:rPr>
            </w:pPr>
            <w:r w:rsidRPr="00FD40C3">
              <w:rPr>
                <w:lang w:val="id-ID"/>
              </w:rPr>
              <w:t xml:space="preserve">    "mao":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markus": "makelar kasus",</w:t>
            </w:r>
          </w:p>
          <w:p w14:paraId="5E6FBDE9" w14:textId="77777777" w:rsidR="00364E7F" w:rsidRPr="00FD40C3" w:rsidRDefault="00364E7F" w:rsidP="00364E7F">
            <w:pPr>
              <w:pStyle w:val="Code"/>
              <w:rPr>
                <w:lang w:val="id-ID"/>
              </w:rPr>
            </w:pPr>
            <w:r w:rsidRPr="00FD40C3">
              <w:rPr>
                <w:lang w:val="id-ID"/>
              </w:rPr>
              <w:t xml:space="preserve">    "masama":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masukin": "masukkan",</w:t>
            </w:r>
          </w:p>
          <w:p w14:paraId="24B98283" w14:textId="77777777" w:rsidR="00364E7F" w:rsidRPr="00FD40C3" w:rsidRDefault="00364E7F" w:rsidP="00364E7F">
            <w:pPr>
              <w:pStyle w:val="Code"/>
              <w:rPr>
                <w:lang w:val="id-ID"/>
              </w:rPr>
            </w:pPr>
            <w:r w:rsidRPr="00FD40C3">
              <w:rPr>
                <w:lang w:val="id-ID"/>
              </w:rPr>
              <w:t xml:space="preserve">    "masy":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maybe": "mungkin",</w:t>
            </w:r>
          </w:p>
          <w:p w14:paraId="3F88D11C" w14:textId="77777777" w:rsidR="00364E7F" w:rsidRPr="00FD40C3" w:rsidRDefault="00364E7F" w:rsidP="00364E7F">
            <w:pPr>
              <w:pStyle w:val="Code"/>
              <w:rPr>
                <w:lang w:val="id-ID"/>
              </w:rPr>
            </w:pPr>
            <w:r w:rsidRPr="00FD40C3">
              <w:rPr>
                <w:lang w:val="id-ID"/>
              </w:rPr>
              <w:t xml:space="preserve">    "mb": "mbak",</w:t>
            </w:r>
          </w:p>
          <w:p w14:paraId="7ECAEEE4" w14:textId="77777777" w:rsidR="00364E7F" w:rsidRPr="00FD40C3" w:rsidRDefault="00364E7F" w:rsidP="00364E7F">
            <w:pPr>
              <w:pStyle w:val="Code"/>
              <w:rPr>
                <w:lang w:val="id-ID"/>
              </w:rPr>
            </w:pPr>
            <w:r w:rsidRPr="00FD40C3">
              <w:rPr>
                <w:lang w:val="id-ID"/>
              </w:rPr>
              <w:t xml:space="preserve">    "mba": "mbak",</w:t>
            </w:r>
          </w:p>
          <w:p w14:paraId="4A3BAB38" w14:textId="77777777" w:rsidR="00364E7F" w:rsidRPr="00FD40C3" w:rsidRDefault="00364E7F" w:rsidP="00364E7F">
            <w:pPr>
              <w:pStyle w:val="Code"/>
              <w:rPr>
                <w:lang w:val="id-ID"/>
              </w:rPr>
            </w:pPr>
            <w:r w:rsidRPr="00FD40C3">
              <w:rPr>
                <w:lang w:val="id-ID"/>
              </w:rPr>
              <w:t xml:space="preserve">    "mbabibuta": "ceroboh",</w:t>
            </w:r>
          </w:p>
          <w:p w14:paraId="6E247010" w14:textId="77777777" w:rsidR="00364E7F" w:rsidRPr="00FD40C3" w:rsidRDefault="00364E7F" w:rsidP="00364E7F">
            <w:pPr>
              <w:pStyle w:val="Code"/>
              <w:rPr>
                <w:lang w:val="id-ID"/>
              </w:rPr>
            </w:pPr>
            <w:r w:rsidRPr="00FD40C3">
              <w:rPr>
                <w:lang w:val="id-ID"/>
              </w:rPr>
              <w:t xml:space="preserve">    "mbahas": "membahas",</w:t>
            </w:r>
          </w:p>
          <w:p w14:paraId="06EC0529" w14:textId="77777777" w:rsidR="00364E7F" w:rsidRPr="00FD40C3" w:rsidRDefault="00364E7F" w:rsidP="00364E7F">
            <w:pPr>
              <w:pStyle w:val="Code"/>
              <w:rPr>
                <w:lang w:val="id-ID"/>
              </w:rPr>
            </w:pPr>
            <w:r w:rsidRPr="00FD40C3">
              <w:rPr>
                <w:lang w:val="id-ID"/>
              </w:rPr>
              <w:t xml:space="preserve">    "mbaur": "baur",</w:t>
            </w:r>
          </w:p>
          <w:p w14:paraId="278EA660" w14:textId="77777777" w:rsidR="00364E7F" w:rsidRPr="00FD40C3" w:rsidRDefault="00364E7F" w:rsidP="00364E7F">
            <w:pPr>
              <w:pStyle w:val="Code"/>
              <w:rPr>
                <w:lang w:val="id-ID"/>
              </w:rPr>
            </w:pPr>
            <w:r w:rsidRPr="00FD40C3">
              <w:rPr>
                <w:lang w:val="id-ID"/>
              </w:rPr>
              <w:t xml:space="preserve">    "mbelain": "belain",</w:t>
            </w:r>
          </w:p>
          <w:p w14:paraId="2691785C" w14:textId="77777777" w:rsidR="00364E7F" w:rsidRPr="00FD40C3" w:rsidRDefault="00364E7F" w:rsidP="00364E7F">
            <w:pPr>
              <w:pStyle w:val="Code"/>
              <w:rPr>
                <w:lang w:val="id-ID"/>
              </w:rPr>
            </w:pPr>
            <w:r w:rsidRPr="00FD40C3">
              <w:rPr>
                <w:lang w:val="id-ID"/>
              </w:rPr>
              <w:t xml:space="preserve">    "mbual":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mdh":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medsos": "media sosial",</w:t>
            </w:r>
          </w:p>
          <w:p w14:paraId="697BBC58" w14:textId="77777777" w:rsidR="00364E7F" w:rsidRPr="00FD40C3" w:rsidRDefault="00364E7F" w:rsidP="00364E7F">
            <w:pPr>
              <w:pStyle w:val="Code"/>
              <w:rPr>
                <w:lang w:val="id-ID"/>
              </w:rPr>
            </w:pPr>
            <w:r w:rsidRPr="00FD40C3">
              <w:rPr>
                <w:lang w:val="id-ID"/>
              </w:rPr>
              <w:t xml:space="preserve">    "melayakni": "melayani",</w:t>
            </w:r>
          </w:p>
          <w:p w14:paraId="4AF55E46" w14:textId="77777777" w:rsidR="00364E7F" w:rsidRPr="00FD40C3" w:rsidRDefault="00364E7F" w:rsidP="00364E7F">
            <w:pPr>
              <w:pStyle w:val="Code"/>
              <w:rPr>
                <w:lang w:val="id-ID"/>
              </w:rPr>
            </w:pPr>
            <w:r w:rsidRPr="00FD40C3">
              <w:rPr>
                <w:lang w:val="id-ID"/>
              </w:rPr>
              <w:t xml:space="preserve">    "melu":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mendpt": "mendapat",</w:t>
            </w:r>
          </w:p>
          <w:p w14:paraId="7E84B663" w14:textId="77777777" w:rsidR="00364E7F" w:rsidRPr="00FD40C3" w:rsidRDefault="00364E7F" w:rsidP="00364E7F">
            <w:pPr>
              <w:pStyle w:val="Code"/>
              <w:rPr>
                <w:lang w:val="id-ID"/>
              </w:rPr>
            </w:pPr>
            <w:r w:rsidRPr="00FD40C3">
              <w:rPr>
                <w:lang w:val="id-ID"/>
              </w:rPr>
              <w:t xml:space="preserve">    "menjdi": "menjadi",</w:t>
            </w:r>
          </w:p>
          <w:p w14:paraId="4455F212" w14:textId="77777777" w:rsidR="00364E7F" w:rsidRPr="00FD40C3" w:rsidRDefault="00364E7F" w:rsidP="00364E7F">
            <w:pPr>
              <w:pStyle w:val="Code"/>
              <w:rPr>
                <w:lang w:val="id-ID"/>
              </w:rPr>
            </w:pPr>
            <w:r w:rsidRPr="00FD40C3">
              <w:rPr>
                <w:lang w:val="id-ID"/>
              </w:rPr>
              <w:t xml:space="preserve">    "menklarifikasi":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menpora": "menteri pemuda dan olahraga",</w:t>
            </w:r>
          </w:p>
          <w:p w14:paraId="27FB3CA8" w14:textId="77777777" w:rsidR="00364E7F" w:rsidRPr="00FD40C3" w:rsidRDefault="00364E7F" w:rsidP="00364E7F">
            <w:pPr>
              <w:pStyle w:val="Code"/>
              <w:rPr>
                <w:lang w:val="id-ID"/>
              </w:rPr>
            </w:pPr>
            <w:r w:rsidRPr="00FD40C3">
              <w:rPr>
                <w:lang w:val="id-ID"/>
              </w:rPr>
              <w:t xml:space="preserve">    "menristek": "mentri riset, teknologi dan pendidikan",</w:t>
            </w:r>
          </w:p>
          <w:p w14:paraId="6C52B4AC" w14:textId="77777777" w:rsidR="00364E7F" w:rsidRPr="00FD40C3" w:rsidRDefault="00364E7F" w:rsidP="00364E7F">
            <w:pPr>
              <w:pStyle w:val="Code"/>
              <w:rPr>
                <w:lang w:val="id-ID"/>
              </w:rPr>
            </w:pPr>
            <w:r w:rsidRPr="00FD40C3">
              <w:rPr>
                <w:lang w:val="id-ID"/>
              </w:rPr>
              <w:t xml:space="preserve">    "mensos":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me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mga": "moga",</w:t>
            </w:r>
          </w:p>
          <w:p w14:paraId="12102926" w14:textId="77777777" w:rsidR="00364E7F" w:rsidRPr="00FD40C3" w:rsidRDefault="00364E7F" w:rsidP="00364E7F">
            <w:pPr>
              <w:pStyle w:val="Code"/>
              <w:rPr>
                <w:lang w:val="id-ID"/>
              </w:rPr>
            </w:pPr>
            <w:r w:rsidRPr="00FD40C3">
              <w:rPr>
                <w:lang w:val="id-ID"/>
              </w:rPr>
              <w:t xml:space="preserve">    "mgkin": "mungkin",</w:t>
            </w:r>
          </w:p>
          <w:p w14:paraId="110755AC" w14:textId="77777777" w:rsidR="00364E7F" w:rsidRPr="00FD40C3" w:rsidRDefault="00364E7F" w:rsidP="00364E7F">
            <w:pPr>
              <w:pStyle w:val="Code"/>
              <w:rPr>
                <w:lang w:val="id-ID"/>
              </w:rPr>
            </w:pPr>
            <w:r w:rsidRPr="00FD40C3">
              <w:rPr>
                <w:lang w:val="id-ID"/>
              </w:rPr>
              <w:t xml:space="preserve">    "mgkn": "mungkin",</w:t>
            </w:r>
          </w:p>
          <w:p w14:paraId="616E6A2B" w14:textId="77777777" w:rsidR="00364E7F" w:rsidRPr="00FD40C3" w:rsidRDefault="00364E7F" w:rsidP="00364E7F">
            <w:pPr>
              <w:pStyle w:val="Code"/>
              <w:rPr>
                <w:lang w:val="id-ID"/>
              </w:rPr>
            </w:pPr>
            <w:r w:rsidRPr="00FD40C3">
              <w:rPr>
                <w:lang w:val="id-ID"/>
              </w:rPr>
              <w:t xml:space="preserve">    "mgu": "minggu",</w:t>
            </w:r>
          </w:p>
          <w:p w14:paraId="63EBE6C9" w14:textId="77777777" w:rsidR="00364E7F" w:rsidRPr="00FD40C3" w:rsidRDefault="00364E7F" w:rsidP="00364E7F">
            <w:pPr>
              <w:pStyle w:val="Code"/>
              <w:rPr>
                <w:lang w:val="id-ID"/>
              </w:rPr>
            </w:pPr>
            <w:r w:rsidRPr="00FD40C3">
              <w:rPr>
                <w:lang w:val="id-ID"/>
              </w:rPr>
              <w:t xml:space="preserve">    "mhn":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miker": "minuman keras",</w:t>
            </w:r>
          </w:p>
          <w:p w14:paraId="3D505384" w14:textId="77777777" w:rsidR="00364E7F" w:rsidRPr="00FD40C3" w:rsidRDefault="00364E7F" w:rsidP="00364E7F">
            <w:pPr>
              <w:pStyle w:val="Code"/>
              <w:rPr>
                <w:lang w:val="id-ID"/>
              </w:rPr>
            </w:pPr>
            <w:r w:rsidRPr="00FD40C3">
              <w:rPr>
                <w:lang w:val="id-ID"/>
              </w:rPr>
              <w:t xml:space="preserve">    "mikol": "minuman beralkohol",</w:t>
            </w:r>
          </w:p>
          <w:p w14:paraId="4DA0C0A0" w14:textId="77777777" w:rsidR="00364E7F" w:rsidRPr="00FD40C3" w:rsidRDefault="00364E7F" w:rsidP="00364E7F">
            <w:pPr>
              <w:pStyle w:val="Code"/>
              <w:rPr>
                <w:lang w:val="id-ID"/>
              </w:rPr>
            </w:pPr>
            <w:r w:rsidRPr="00FD40C3">
              <w:rPr>
                <w:lang w:val="id-ID"/>
              </w:rPr>
              <w:t xml:space="preserve">    "milis": "mailing lis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miumi": "majelis intelektual dan ulama muda indonesia",</w:t>
            </w:r>
          </w:p>
          <w:p w14:paraId="13029977" w14:textId="77777777" w:rsidR="00364E7F" w:rsidRPr="00FD40C3" w:rsidRDefault="00364E7F" w:rsidP="00364E7F">
            <w:pPr>
              <w:pStyle w:val="Code"/>
              <w:rPr>
                <w:lang w:val="id-ID"/>
              </w:rPr>
            </w:pPr>
            <w:r w:rsidRPr="00FD40C3">
              <w:rPr>
                <w:lang w:val="id-ID"/>
              </w:rPr>
              <w:t xml:space="preserve">    "mjadikan": "menjadikan",</w:t>
            </w:r>
          </w:p>
          <w:p w14:paraId="65C63635" w14:textId="77777777" w:rsidR="00364E7F" w:rsidRPr="00FD40C3" w:rsidRDefault="00364E7F" w:rsidP="00364E7F">
            <w:pPr>
              <w:pStyle w:val="Code"/>
              <w:rPr>
                <w:lang w:val="id-ID"/>
              </w:rPr>
            </w:pPr>
            <w:r w:rsidRPr="00FD40C3">
              <w:rPr>
                <w:lang w:val="id-ID"/>
              </w:rPr>
              <w:t xml:space="preserve">    "mjd": "menjadi",</w:t>
            </w:r>
          </w:p>
          <w:p w14:paraId="001A7024" w14:textId="77777777" w:rsidR="00364E7F" w:rsidRPr="00FD40C3" w:rsidRDefault="00364E7F" w:rsidP="00364E7F">
            <w:pPr>
              <w:pStyle w:val="Code"/>
              <w:rPr>
                <w:lang w:val="id-ID"/>
              </w:rPr>
            </w:pPr>
            <w:r w:rsidRPr="00FD40C3">
              <w:rPr>
                <w:lang w:val="id-ID"/>
              </w:rPr>
              <w:t xml:space="preserve">    "mksd": "maksud",</w:t>
            </w:r>
          </w:p>
          <w:p w14:paraId="114CC33D" w14:textId="77777777" w:rsidR="00364E7F" w:rsidRPr="00FD40C3" w:rsidRDefault="00364E7F" w:rsidP="00364E7F">
            <w:pPr>
              <w:pStyle w:val="Code"/>
              <w:rPr>
                <w:lang w:val="id-ID"/>
              </w:rPr>
            </w:pPr>
            <w:r w:rsidRPr="00FD40C3">
              <w:rPr>
                <w:lang w:val="id-ID"/>
              </w:rPr>
              <w:t xml:space="preserve">    "mlah": "malah",</w:t>
            </w:r>
          </w:p>
          <w:p w14:paraId="48EAAA71" w14:textId="77777777" w:rsidR="00364E7F" w:rsidRPr="00FD40C3" w:rsidRDefault="00364E7F" w:rsidP="00364E7F">
            <w:pPr>
              <w:pStyle w:val="Code"/>
              <w:rPr>
                <w:lang w:val="id-ID"/>
              </w:rPr>
            </w:pPr>
            <w:r w:rsidRPr="00FD40C3">
              <w:rPr>
                <w:lang w:val="id-ID"/>
              </w:rPr>
              <w:t xml:space="preserve">    "mlalui": "melalui",</w:t>
            </w:r>
          </w:p>
          <w:p w14:paraId="6D998A7E" w14:textId="77777777" w:rsidR="00364E7F" w:rsidRPr="00FD40C3" w:rsidRDefault="00364E7F" w:rsidP="00364E7F">
            <w:pPr>
              <w:pStyle w:val="Code"/>
              <w:rPr>
                <w:lang w:val="id-ID"/>
              </w:rPr>
            </w:pPr>
            <w:r w:rsidRPr="00FD40C3">
              <w:rPr>
                <w:lang w:val="id-ID"/>
              </w:rPr>
              <w:t xml:space="preserve">    "mlm": "malam",</w:t>
            </w:r>
          </w:p>
          <w:p w14:paraId="36630733" w14:textId="77777777" w:rsidR="00364E7F" w:rsidRPr="00FD40C3" w:rsidRDefault="00364E7F" w:rsidP="00364E7F">
            <w:pPr>
              <w:pStyle w:val="Code"/>
              <w:rPr>
                <w:lang w:val="id-ID"/>
              </w:rPr>
            </w:pPr>
            <w:r w:rsidRPr="00FD40C3">
              <w:rPr>
                <w:lang w:val="id-ID"/>
              </w:rPr>
              <w:t xml:space="preserve">    "mls": "malas",</w:t>
            </w:r>
          </w:p>
          <w:p w14:paraId="1017FA16" w14:textId="77777777" w:rsidR="00364E7F" w:rsidRPr="00FD40C3" w:rsidRDefault="00364E7F" w:rsidP="00364E7F">
            <w:pPr>
              <w:pStyle w:val="Code"/>
              <w:rPr>
                <w:lang w:val="id-ID"/>
              </w:rPr>
            </w:pPr>
            <w:r w:rsidRPr="00FD40C3">
              <w:rPr>
                <w:lang w:val="id-ID"/>
              </w:rPr>
              <w:t xml:space="preserve">    "mmbuat": "membuat",</w:t>
            </w:r>
          </w:p>
          <w:p w14:paraId="02E1C735" w14:textId="77777777" w:rsidR="00364E7F" w:rsidRPr="00FD40C3" w:rsidRDefault="00364E7F" w:rsidP="00364E7F">
            <w:pPr>
              <w:pStyle w:val="Code"/>
              <w:rPr>
                <w:lang w:val="id-ID"/>
              </w:rPr>
            </w:pPr>
            <w:r w:rsidRPr="00FD40C3">
              <w:rPr>
                <w:lang w:val="id-ID"/>
              </w:rPr>
              <w:t xml:space="preserve">    "mmg": "memang",</w:t>
            </w:r>
          </w:p>
          <w:p w14:paraId="2AA3EBFC" w14:textId="77777777" w:rsidR="00364E7F" w:rsidRPr="00FD40C3" w:rsidRDefault="00364E7F" w:rsidP="00364E7F">
            <w:pPr>
              <w:pStyle w:val="Code"/>
              <w:rPr>
                <w:lang w:val="id-ID"/>
              </w:rPr>
            </w:pPr>
            <w:r w:rsidRPr="00FD40C3">
              <w:rPr>
                <w:lang w:val="id-ID"/>
              </w:rPr>
              <w:t xml:space="preserve">    "mmng": "memang",</w:t>
            </w:r>
          </w:p>
          <w:p w14:paraId="6DA0F112" w14:textId="77777777" w:rsidR="00364E7F" w:rsidRPr="00FD40C3" w:rsidRDefault="00364E7F" w:rsidP="00364E7F">
            <w:pPr>
              <w:pStyle w:val="Code"/>
              <w:rPr>
                <w:lang w:val="id-ID"/>
              </w:rPr>
            </w:pPr>
            <w:r w:rsidRPr="00FD40C3">
              <w:rPr>
                <w:lang w:val="id-ID"/>
              </w:rPr>
              <w:t xml:space="preserve">    "mndukung": "mendukung",</w:t>
            </w:r>
          </w:p>
          <w:p w14:paraId="524D3E2B" w14:textId="77777777" w:rsidR="00364E7F" w:rsidRPr="00FD40C3" w:rsidRDefault="00364E7F" w:rsidP="00364E7F">
            <w:pPr>
              <w:pStyle w:val="Code"/>
              <w:rPr>
                <w:lang w:val="id-ID"/>
              </w:rPr>
            </w:pPr>
            <w:r w:rsidRPr="00FD40C3">
              <w:rPr>
                <w:lang w:val="id-ID"/>
              </w:rPr>
              <w:t xml:space="preserve">    "mngajarkan": "mengajarkan",</w:t>
            </w:r>
          </w:p>
          <w:p w14:paraId="7856D08F" w14:textId="77777777" w:rsidR="00364E7F" w:rsidRPr="00FD40C3" w:rsidRDefault="00364E7F" w:rsidP="00364E7F">
            <w:pPr>
              <w:pStyle w:val="Code"/>
              <w:rPr>
                <w:lang w:val="id-ID"/>
              </w:rPr>
            </w:pPr>
            <w:r w:rsidRPr="00FD40C3">
              <w:rPr>
                <w:lang w:val="id-ID"/>
              </w:rPr>
              <w:t xml:space="preserve">    "mngkn": "mungkin",</w:t>
            </w:r>
          </w:p>
          <w:p w14:paraId="358BEF18" w14:textId="77777777" w:rsidR="00364E7F" w:rsidRPr="00FD40C3" w:rsidRDefault="00364E7F" w:rsidP="00364E7F">
            <w:pPr>
              <w:pStyle w:val="Code"/>
              <w:rPr>
                <w:lang w:val="id-ID"/>
              </w:rPr>
            </w:pPr>
            <w:r w:rsidRPr="00FD40C3">
              <w:rPr>
                <w:lang w:val="id-ID"/>
              </w:rPr>
              <w:t xml:space="preserve">    "mninggal": "meninggal",</w:t>
            </w:r>
          </w:p>
          <w:p w14:paraId="546029FC" w14:textId="77777777" w:rsidR="00364E7F" w:rsidRPr="00FD40C3" w:rsidRDefault="00364E7F" w:rsidP="00364E7F">
            <w:pPr>
              <w:pStyle w:val="Code"/>
              <w:rPr>
                <w:lang w:val="id-ID"/>
              </w:rPr>
            </w:pPr>
            <w:r w:rsidRPr="00FD40C3">
              <w:rPr>
                <w:lang w:val="id-ID"/>
              </w:rPr>
              <w:t xml:space="preserve">    "mnipu": "tipu",</w:t>
            </w:r>
          </w:p>
          <w:p w14:paraId="08378037" w14:textId="77777777" w:rsidR="00364E7F" w:rsidRPr="00FD40C3" w:rsidRDefault="00364E7F" w:rsidP="00364E7F">
            <w:pPr>
              <w:pStyle w:val="Code"/>
              <w:rPr>
                <w:lang w:val="id-ID"/>
              </w:rPr>
            </w:pPr>
            <w:r w:rsidRPr="00FD40C3">
              <w:rPr>
                <w:lang w:val="id-ID"/>
              </w:rPr>
              <w:t xml:space="preserve">    "mnjd": "menjadi",</w:t>
            </w:r>
          </w:p>
          <w:p w14:paraId="543E8563" w14:textId="77777777" w:rsidR="00364E7F" w:rsidRPr="00FD40C3" w:rsidRDefault="00364E7F" w:rsidP="00364E7F">
            <w:pPr>
              <w:pStyle w:val="Code"/>
              <w:rPr>
                <w:lang w:val="id-ID"/>
              </w:rPr>
            </w:pPr>
            <w:r w:rsidRPr="00FD40C3">
              <w:rPr>
                <w:lang w:val="id-ID"/>
              </w:rPr>
              <w:t xml:space="preserve">    "mnolak": "tolak",</w:t>
            </w:r>
          </w:p>
          <w:p w14:paraId="7D9004C6" w14:textId="77777777" w:rsidR="00364E7F" w:rsidRPr="00FD40C3" w:rsidRDefault="00364E7F" w:rsidP="00364E7F">
            <w:pPr>
              <w:pStyle w:val="Code"/>
              <w:rPr>
                <w:lang w:val="id-ID"/>
              </w:rPr>
            </w:pPr>
            <w:r w:rsidRPr="00FD40C3">
              <w:rPr>
                <w:lang w:val="id-ID"/>
              </w:rPr>
              <w:lastRenderedPageBreak/>
              <w:t xml:space="preserve">    "mnrtmu": "menurutmu",</w:t>
            </w:r>
          </w:p>
          <w:p w14:paraId="191409A8" w14:textId="77777777" w:rsidR="00364E7F" w:rsidRPr="00FD40C3" w:rsidRDefault="00364E7F" w:rsidP="00364E7F">
            <w:pPr>
              <w:pStyle w:val="Code"/>
              <w:rPr>
                <w:lang w:val="id-ID"/>
              </w:rPr>
            </w:pPr>
            <w:r w:rsidRPr="00FD40C3">
              <w:rPr>
                <w:lang w:val="id-ID"/>
              </w:rPr>
              <w:t xml:space="preserve">    "mnt": "minta",</w:t>
            </w:r>
          </w:p>
          <w:p w14:paraId="30C330E6" w14:textId="77777777" w:rsidR="00364E7F" w:rsidRPr="00FD40C3" w:rsidRDefault="00364E7F" w:rsidP="00364E7F">
            <w:pPr>
              <w:pStyle w:val="Code"/>
              <w:rPr>
                <w:lang w:val="id-ID"/>
              </w:rPr>
            </w:pPr>
            <w:r w:rsidRPr="00FD40C3">
              <w:rPr>
                <w:lang w:val="id-ID"/>
              </w:rPr>
              <w:t xml:space="preserve">    "mnyumbang": "menyumbang",</w:t>
            </w:r>
          </w:p>
          <w:p w14:paraId="4B37AA3E" w14:textId="77777777" w:rsidR="00364E7F" w:rsidRPr="00FD40C3" w:rsidRDefault="00364E7F" w:rsidP="00364E7F">
            <w:pPr>
              <w:pStyle w:val="Code"/>
              <w:rPr>
                <w:lang w:val="id-ID"/>
              </w:rPr>
            </w:pPr>
            <w:r w:rsidRPr="00FD40C3">
              <w:rPr>
                <w:lang w:val="id-ID"/>
              </w:rPr>
              <w:t xml:space="preserve">    "mo":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mokad": "mati",</w:t>
            </w:r>
          </w:p>
          <w:p w14:paraId="2637696C" w14:textId="77777777" w:rsidR="00364E7F" w:rsidRPr="00FD40C3" w:rsidRDefault="00364E7F" w:rsidP="00364E7F">
            <w:pPr>
              <w:pStyle w:val="Code"/>
              <w:rPr>
                <w:lang w:val="id-ID"/>
              </w:rPr>
            </w:pPr>
            <w:r w:rsidRPr="00FD40C3">
              <w:rPr>
                <w:lang w:val="id-ID"/>
              </w:rPr>
              <w:t xml:space="preserve">    "mokat": "mati",</w:t>
            </w:r>
          </w:p>
          <w:p w14:paraId="36D40B62" w14:textId="77777777" w:rsidR="00364E7F" w:rsidRPr="00FD40C3" w:rsidRDefault="00364E7F" w:rsidP="00364E7F">
            <w:pPr>
              <w:pStyle w:val="Code"/>
              <w:rPr>
                <w:lang w:val="id-ID"/>
              </w:rPr>
            </w:pPr>
            <w:r w:rsidRPr="00FD40C3">
              <w:rPr>
                <w:lang w:val="id-ID"/>
              </w:rPr>
              <w:t xml:space="preserve">    "moso": "masa",</w:t>
            </w:r>
          </w:p>
          <w:p w14:paraId="7FC57C73" w14:textId="77777777" w:rsidR="00364E7F" w:rsidRPr="00FD40C3" w:rsidRDefault="00364E7F" w:rsidP="00364E7F">
            <w:pPr>
              <w:pStyle w:val="Code"/>
              <w:rPr>
                <w:lang w:val="id-ID"/>
              </w:rPr>
            </w:pPr>
            <w:r w:rsidRPr="00FD40C3">
              <w:rPr>
                <w:lang w:val="id-ID"/>
              </w:rPr>
              <w:t xml:space="preserve">    "mosok": "masa",</w:t>
            </w:r>
          </w:p>
          <w:p w14:paraId="56443D6A" w14:textId="77777777" w:rsidR="00364E7F" w:rsidRPr="00FD40C3" w:rsidRDefault="00364E7F" w:rsidP="00364E7F">
            <w:pPr>
              <w:pStyle w:val="Code"/>
              <w:rPr>
                <w:lang w:val="id-ID"/>
              </w:rPr>
            </w:pPr>
            <w:r w:rsidRPr="00FD40C3">
              <w:rPr>
                <w:lang w:val="id-ID"/>
              </w:rPr>
              <w:t xml:space="preserve">    "most": "paling",</w:t>
            </w:r>
          </w:p>
          <w:p w14:paraId="12F4EC3E" w14:textId="77777777" w:rsidR="00364E7F" w:rsidRPr="00FD40C3" w:rsidRDefault="00364E7F" w:rsidP="00364E7F">
            <w:pPr>
              <w:pStyle w:val="Code"/>
              <w:rPr>
                <w:lang w:val="id-ID"/>
              </w:rPr>
            </w:pPr>
            <w:r w:rsidRPr="00FD40C3">
              <w:rPr>
                <w:lang w:val="id-ID"/>
              </w:rPr>
              <w:t xml:space="preserve">    "mpe": "sampai",</w:t>
            </w:r>
          </w:p>
          <w:p w14:paraId="5917CD1B" w14:textId="77777777" w:rsidR="00364E7F" w:rsidRPr="00FD40C3" w:rsidRDefault="00364E7F" w:rsidP="00364E7F">
            <w:pPr>
              <w:pStyle w:val="Code"/>
              <w:rPr>
                <w:lang w:val="id-ID"/>
              </w:rPr>
            </w:pPr>
            <w:r w:rsidRPr="00FD40C3">
              <w:rPr>
                <w:lang w:val="id-ID"/>
              </w:rPr>
              <w:t xml:space="preserve">    "mpr": "majelis permusyawaratan rakyat",</w:t>
            </w:r>
          </w:p>
          <w:p w14:paraId="012462B3" w14:textId="77777777" w:rsidR="00364E7F" w:rsidRPr="00FD40C3" w:rsidRDefault="00364E7F" w:rsidP="00364E7F">
            <w:pPr>
              <w:pStyle w:val="Code"/>
              <w:rPr>
                <w:lang w:val="id-ID"/>
              </w:rPr>
            </w:pPr>
            <w:r w:rsidRPr="00FD40C3">
              <w:rPr>
                <w:lang w:val="id-ID"/>
              </w:rPr>
              <w:t xml:space="preserve">    "mrk": "mereka",</w:t>
            </w:r>
          </w:p>
          <w:p w14:paraId="6BEB10FE" w14:textId="77777777" w:rsidR="00364E7F" w:rsidRPr="00FD40C3" w:rsidRDefault="00364E7F" w:rsidP="00364E7F">
            <w:pPr>
              <w:pStyle w:val="Code"/>
              <w:rPr>
                <w:lang w:val="id-ID"/>
              </w:rPr>
            </w:pPr>
            <w:r w:rsidRPr="00FD40C3">
              <w:rPr>
                <w:lang w:val="id-ID"/>
              </w:rPr>
              <w:t xml:space="preserve">    "msh": "masih",</w:t>
            </w:r>
          </w:p>
          <w:p w14:paraId="33F7C14F" w14:textId="77777777" w:rsidR="00364E7F" w:rsidRPr="00FD40C3" w:rsidRDefault="00364E7F" w:rsidP="00364E7F">
            <w:pPr>
              <w:pStyle w:val="Code"/>
              <w:rPr>
                <w:lang w:val="id-ID"/>
              </w:rPr>
            </w:pPr>
            <w:r w:rsidRPr="00FD40C3">
              <w:rPr>
                <w:lang w:val="id-ID"/>
              </w:rPr>
              <w:t xml:space="preserve">    "msk": "masuk",</w:t>
            </w:r>
          </w:p>
          <w:p w14:paraId="42BFBB68" w14:textId="77777777" w:rsidR="00364E7F" w:rsidRPr="00FD40C3" w:rsidRDefault="00364E7F" w:rsidP="00364E7F">
            <w:pPr>
              <w:pStyle w:val="Code"/>
              <w:rPr>
                <w:lang w:val="id-ID"/>
              </w:rPr>
            </w:pPr>
            <w:r w:rsidRPr="00FD40C3">
              <w:rPr>
                <w:lang w:val="id-ID"/>
              </w:rPr>
              <w:t xml:space="preserve">    "mskpn": "meskipun",</w:t>
            </w:r>
          </w:p>
          <w:p w14:paraId="5085581A" w14:textId="77777777" w:rsidR="00364E7F" w:rsidRPr="00FD40C3" w:rsidRDefault="00364E7F" w:rsidP="00364E7F">
            <w:pPr>
              <w:pStyle w:val="Code"/>
              <w:rPr>
                <w:lang w:val="id-ID"/>
              </w:rPr>
            </w:pPr>
            <w:r w:rsidRPr="00FD40C3">
              <w:rPr>
                <w:lang w:val="id-ID"/>
              </w:rPr>
              <w:t xml:space="preserve">    "mslh":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msuh": "musuh",</w:t>
            </w:r>
          </w:p>
          <w:p w14:paraId="6CD20B10" w14:textId="77777777" w:rsidR="00364E7F" w:rsidRPr="00FD40C3" w:rsidRDefault="00364E7F" w:rsidP="00364E7F">
            <w:pPr>
              <w:pStyle w:val="Code"/>
              <w:rPr>
                <w:lang w:val="id-ID"/>
              </w:rPr>
            </w:pPr>
            <w:r w:rsidRPr="00FD40C3">
              <w:rPr>
                <w:lang w:val="id-ID"/>
              </w:rPr>
              <w:t xml:space="preserve">    "mt": "makan teman",</w:t>
            </w:r>
          </w:p>
          <w:p w14:paraId="50FF5667" w14:textId="77777777" w:rsidR="00364E7F" w:rsidRPr="00FD40C3" w:rsidRDefault="00364E7F" w:rsidP="00364E7F">
            <w:pPr>
              <w:pStyle w:val="Code"/>
              <w:rPr>
                <w:lang w:val="id-ID"/>
              </w:rPr>
            </w:pPr>
            <w:r w:rsidRPr="00FD40C3">
              <w:rPr>
                <w:lang w:val="id-ID"/>
              </w:rPr>
              <w:t xml:space="preserve">    "muahal":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mui": "majelis ulama indonesia",</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mulu":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muna":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munfik":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musti": "mesti",</w:t>
            </w:r>
          </w:p>
          <w:p w14:paraId="4941AA4D" w14:textId="77777777" w:rsidR="00364E7F" w:rsidRPr="00FD40C3" w:rsidRDefault="00364E7F" w:rsidP="00364E7F">
            <w:pPr>
              <w:pStyle w:val="Code"/>
              <w:rPr>
                <w:lang w:val="id-ID"/>
              </w:rPr>
            </w:pPr>
            <w:r w:rsidRPr="00FD40C3">
              <w:rPr>
                <w:lang w:val="id-ID"/>
              </w:rPr>
              <w:t xml:space="preserve">    "muter2": "muter-muter",</w:t>
            </w:r>
          </w:p>
          <w:p w14:paraId="772F2463" w14:textId="77777777" w:rsidR="00364E7F" w:rsidRPr="00FD40C3" w:rsidRDefault="00364E7F" w:rsidP="00364E7F">
            <w:pPr>
              <w:pStyle w:val="Code"/>
              <w:rPr>
                <w:lang w:val="id-ID"/>
              </w:rPr>
            </w:pPr>
            <w:r w:rsidRPr="00FD40C3">
              <w:rPr>
                <w:lang w:val="id-ID"/>
              </w:rPr>
              <w:t xml:space="preserve">    "muup": "maaf",</w:t>
            </w:r>
          </w:p>
          <w:p w14:paraId="6693D0B1" w14:textId="77777777" w:rsidR="00364E7F" w:rsidRPr="00FD40C3" w:rsidRDefault="00364E7F" w:rsidP="00364E7F">
            <w:pPr>
              <w:pStyle w:val="Code"/>
              <w:rPr>
                <w:lang w:val="id-ID"/>
              </w:rPr>
            </w:pPr>
            <w:r w:rsidRPr="00FD40C3">
              <w:rPr>
                <w:lang w:val="id-ID"/>
              </w:rPr>
              <w:t xml:space="preserve">    "muupz": "maaf",</w:t>
            </w:r>
          </w:p>
          <w:p w14:paraId="4FB9F157" w14:textId="77777777" w:rsidR="00364E7F" w:rsidRPr="00FD40C3" w:rsidRDefault="00364E7F" w:rsidP="00364E7F">
            <w:pPr>
              <w:pStyle w:val="Code"/>
              <w:rPr>
                <w:lang w:val="id-ID"/>
              </w:rPr>
            </w:pPr>
            <w:r w:rsidRPr="00FD40C3">
              <w:rPr>
                <w:lang w:val="id-ID"/>
              </w:rPr>
              <w:t xml:space="preserve">    "muuv": "maaf",</w:t>
            </w:r>
          </w:p>
          <w:p w14:paraId="2B6C64AF" w14:textId="77777777" w:rsidR="00364E7F" w:rsidRPr="00FD40C3" w:rsidRDefault="00364E7F" w:rsidP="00364E7F">
            <w:pPr>
              <w:pStyle w:val="Code"/>
              <w:rPr>
                <w:lang w:val="id-ID"/>
              </w:rPr>
            </w:pPr>
            <w:r w:rsidRPr="00FD40C3">
              <w:rPr>
                <w:lang w:val="id-ID"/>
              </w:rPr>
              <w:t xml:space="preserve">    "mw": "now watching",</w:t>
            </w:r>
          </w:p>
          <w:p w14:paraId="785F4B63" w14:textId="77777777" w:rsidR="00364E7F" w:rsidRPr="00FD40C3" w:rsidRDefault="00364E7F" w:rsidP="00364E7F">
            <w:pPr>
              <w:pStyle w:val="Code"/>
              <w:rPr>
                <w:lang w:val="id-ID"/>
              </w:rPr>
            </w:pPr>
            <w:r w:rsidRPr="00FD40C3">
              <w:rPr>
                <w:lang w:val="id-ID"/>
              </w:rPr>
              <w:t xml:space="preserve">    "mz":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na": "nya",</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nak":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nanam": "menanam",</w:t>
            </w:r>
          </w:p>
          <w:p w14:paraId="1BD4C89C" w14:textId="77777777" w:rsidR="00364E7F" w:rsidRPr="00FD40C3" w:rsidRDefault="00364E7F" w:rsidP="00364E7F">
            <w:pPr>
              <w:pStyle w:val="Code"/>
              <w:rPr>
                <w:lang w:val="id-ID"/>
              </w:rPr>
            </w:pPr>
            <w:r w:rsidRPr="00FD40C3">
              <w:rPr>
                <w:lang w:val="id-ID"/>
              </w:rPr>
              <w:t xml:space="preserve">    "nangis": "menangis",</w:t>
            </w:r>
          </w:p>
          <w:p w14:paraId="4D20C9C9" w14:textId="77777777" w:rsidR="00364E7F" w:rsidRPr="00FD40C3" w:rsidRDefault="00364E7F" w:rsidP="00364E7F">
            <w:pPr>
              <w:pStyle w:val="Code"/>
              <w:rPr>
                <w:lang w:val="id-ID"/>
              </w:rPr>
            </w:pPr>
            <w:r w:rsidRPr="00FD40C3">
              <w:rPr>
                <w:lang w:val="id-ID"/>
              </w:rPr>
              <w:t xml:space="preserve">    "nanya": "bertanya",</w:t>
            </w:r>
          </w:p>
          <w:p w14:paraId="7DE9F7F0" w14:textId="77777777" w:rsidR="00364E7F" w:rsidRPr="00FD40C3" w:rsidRDefault="00364E7F" w:rsidP="00364E7F">
            <w:pPr>
              <w:pStyle w:val="Code"/>
              <w:rPr>
                <w:lang w:val="id-ID"/>
              </w:rPr>
            </w:pPr>
            <w:r w:rsidRPr="00FD40C3">
              <w:rPr>
                <w:lang w:val="id-ID"/>
              </w:rPr>
              <w:t xml:space="preserve">    "naon": "apa",</w:t>
            </w:r>
          </w:p>
          <w:p w14:paraId="13D99CD0" w14:textId="77777777" w:rsidR="00364E7F" w:rsidRPr="00FD40C3" w:rsidRDefault="00364E7F" w:rsidP="00364E7F">
            <w:pPr>
              <w:pStyle w:val="Code"/>
              <w:rPr>
                <w:lang w:val="id-ID"/>
              </w:rPr>
            </w:pPr>
            <w:r w:rsidRPr="00FD40C3">
              <w:rPr>
                <w:lang w:val="id-ID"/>
              </w:rPr>
              <w:t xml:space="preserve">    "napa":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napol": "narapidana politik",</w:t>
            </w:r>
          </w:p>
          <w:p w14:paraId="3DA4070C" w14:textId="77777777" w:rsidR="00364E7F" w:rsidRPr="00FD40C3" w:rsidRDefault="00364E7F" w:rsidP="00364E7F">
            <w:pPr>
              <w:pStyle w:val="Code"/>
              <w:rPr>
                <w:lang w:val="id-ID"/>
              </w:rPr>
            </w:pPr>
            <w:r w:rsidRPr="00FD40C3">
              <w:rPr>
                <w:lang w:val="id-ID"/>
              </w:rPr>
              <w:t xml:space="preserve">    "napza":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naq":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nasgor": "nasi goreng",</w:t>
            </w:r>
          </w:p>
          <w:p w14:paraId="1BC97C77" w14:textId="77777777" w:rsidR="00364E7F" w:rsidRPr="00FD40C3" w:rsidRDefault="00364E7F" w:rsidP="00364E7F">
            <w:pPr>
              <w:pStyle w:val="Code"/>
              <w:rPr>
                <w:lang w:val="id-ID"/>
              </w:rPr>
            </w:pPr>
            <w:r w:rsidRPr="00FD40C3">
              <w:rPr>
                <w:lang w:val="id-ID"/>
              </w:rPr>
              <w:t xml:space="preserve">    "nax": "anak",</w:t>
            </w:r>
          </w:p>
          <w:p w14:paraId="1BB8AC63" w14:textId="77777777" w:rsidR="00364E7F" w:rsidRPr="00FD40C3" w:rsidRDefault="00364E7F" w:rsidP="00364E7F">
            <w:pPr>
              <w:pStyle w:val="Code"/>
              <w:rPr>
                <w:lang w:val="id-ID"/>
              </w:rPr>
            </w:pPr>
            <w:r w:rsidRPr="00FD40C3">
              <w:rPr>
                <w:lang w:val="id-ID"/>
              </w:rPr>
              <w:t xml:space="preserve">    "nda": "tidak",</w:t>
            </w:r>
          </w:p>
          <w:p w14:paraId="16BA0C90" w14:textId="77777777" w:rsidR="00364E7F" w:rsidRPr="00FD40C3" w:rsidRDefault="00364E7F" w:rsidP="00364E7F">
            <w:pPr>
              <w:pStyle w:val="Code"/>
              <w:rPr>
                <w:lang w:val="id-ID"/>
              </w:rPr>
            </w:pPr>
            <w:r w:rsidRPr="00FD40C3">
              <w:rPr>
                <w:lang w:val="id-ID"/>
              </w:rPr>
              <w:t xml:space="preserve">    "ndak": "tidak",</w:t>
            </w:r>
          </w:p>
          <w:p w14:paraId="7A80A56F" w14:textId="77777777" w:rsidR="00364E7F" w:rsidRPr="00FD40C3" w:rsidRDefault="00364E7F" w:rsidP="00364E7F">
            <w:pPr>
              <w:pStyle w:val="Code"/>
              <w:rPr>
                <w:lang w:val="id-ID"/>
              </w:rPr>
            </w:pPr>
            <w:r w:rsidRPr="00FD40C3">
              <w:rPr>
                <w:lang w:val="id-ID"/>
              </w:rPr>
              <w:t xml:space="preserve">    "ndiri": "sendiri",</w:t>
            </w:r>
          </w:p>
          <w:p w14:paraId="34578B36" w14:textId="77777777" w:rsidR="00364E7F" w:rsidRPr="00FD40C3" w:rsidRDefault="00364E7F" w:rsidP="00364E7F">
            <w:pPr>
              <w:pStyle w:val="Code"/>
              <w:rPr>
                <w:lang w:val="id-ID"/>
              </w:rPr>
            </w:pPr>
            <w:r w:rsidRPr="00FD40C3">
              <w:rPr>
                <w:lang w:val="id-ID"/>
              </w:rPr>
              <w:t xml:space="preserve">    "ndut": "gendut",</w:t>
            </w:r>
          </w:p>
          <w:p w14:paraId="1D846213" w14:textId="77777777" w:rsidR="00364E7F" w:rsidRPr="00FD40C3" w:rsidRDefault="00364E7F" w:rsidP="00364E7F">
            <w:pPr>
              <w:pStyle w:val="Code"/>
              <w:rPr>
                <w:lang w:val="id-ID"/>
              </w:rPr>
            </w:pPr>
            <w:r w:rsidRPr="00FD40C3">
              <w:rPr>
                <w:lang w:val="id-ID"/>
              </w:rPr>
              <w:t xml:space="preserve">    "ne": "ini",</w:t>
            </w:r>
          </w:p>
          <w:p w14:paraId="7AB32301" w14:textId="77777777" w:rsidR="00364E7F" w:rsidRPr="00FD40C3" w:rsidRDefault="00364E7F" w:rsidP="00364E7F">
            <w:pPr>
              <w:pStyle w:val="Code"/>
              <w:rPr>
                <w:lang w:val="id-ID"/>
              </w:rPr>
            </w:pPr>
            <w:r w:rsidRPr="00FD40C3">
              <w:rPr>
                <w:lang w:val="id-ID"/>
              </w:rPr>
              <w:t xml:space="preserve">    "negri":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nekolin": "neokolonialisme",</w:t>
            </w:r>
          </w:p>
          <w:p w14:paraId="4B348A3E" w14:textId="77777777" w:rsidR="00364E7F" w:rsidRPr="00FD40C3" w:rsidRDefault="00364E7F" w:rsidP="00364E7F">
            <w:pPr>
              <w:pStyle w:val="Code"/>
              <w:rPr>
                <w:lang w:val="id-ID"/>
              </w:rPr>
            </w:pPr>
            <w:r w:rsidRPr="00FD40C3">
              <w:rPr>
                <w:lang w:val="id-ID"/>
              </w:rPr>
              <w:t xml:space="preserve">    "nelfon": "menelepon",</w:t>
            </w:r>
          </w:p>
          <w:p w14:paraId="39A8392D" w14:textId="77777777" w:rsidR="00364E7F" w:rsidRPr="00FD40C3" w:rsidRDefault="00364E7F" w:rsidP="00364E7F">
            <w:pPr>
              <w:pStyle w:val="Code"/>
              <w:rPr>
                <w:lang w:val="id-ID"/>
              </w:rPr>
            </w:pPr>
            <w:r w:rsidRPr="00FD40C3">
              <w:rPr>
                <w:lang w:val="id-ID"/>
              </w:rPr>
              <w:t xml:space="preserve">    "nembak": "menyatakan cinta",</w:t>
            </w:r>
          </w:p>
          <w:p w14:paraId="05A64639" w14:textId="77777777" w:rsidR="00364E7F" w:rsidRPr="00FD40C3" w:rsidRDefault="00364E7F" w:rsidP="00364E7F">
            <w:pPr>
              <w:pStyle w:val="Code"/>
              <w:rPr>
                <w:lang w:val="id-ID"/>
              </w:rPr>
            </w:pPr>
            <w:r w:rsidRPr="00FD40C3">
              <w:rPr>
                <w:lang w:val="id-ID"/>
              </w:rPr>
              <w:t xml:space="preserve">    "nex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ngabuburit": "menunggu berbuka puasa",</w:t>
            </w:r>
          </w:p>
          <w:p w14:paraId="0A911AAF" w14:textId="77777777" w:rsidR="00364E7F" w:rsidRPr="00FD40C3" w:rsidRDefault="00364E7F" w:rsidP="00364E7F">
            <w:pPr>
              <w:pStyle w:val="Code"/>
              <w:rPr>
                <w:lang w:val="id-ID"/>
              </w:rPr>
            </w:pPr>
            <w:r w:rsidRPr="00FD40C3">
              <w:rPr>
                <w:lang w:val="id-ID"/>
              </w:rPr>
              <w:t xml:space="preserve">    "ngakak": "tertawa",</w:t>
            </w:r>
          </w:p>
          <w:p w14:paraId="7BB96591" w14:textId="77777777" w:rsidR="00364E7F" w:rsidRPr="00FD40C3" w:rsidRDefault="00364E7F" w:rsidP="00364E7F">
            <w:pPr>
              <w:pStyle w:val="Code"/>
              <w:rPr>
                <w:lang w:val="id-ID"/>
              </w:rPr>
            </w:pPr>
            <w:r w:rsidRPr="00FD40C3">
              <w:rPr>
                <w:lang w:val="id-ID"/>
              </w:rPr>
              <w:t xml:space="preserve">    "ngaku": "mengaku",</w:t>
            </w:r>
          </w:p>
          <w:p w14:paraId="127A5C25" w14:textId="77777777" w:rsidR="00364E7F" w:rsidRPr="00FD40C3" w:rsidRDefault="00364E7F" w:rsidP="00364E7F">
            <w:pPr>
              <w:pStyle w:val="Code"/>
              <w:rPr>
                <w:lang w:val="id-ID"/>
              </w:rPr>
            </w:pPr>
            <w:r w:rsidRPr="00FD40C3">
              <w:rPr>
                <w:lang w:val="id-ID"/>
              </w:rPr>
              <w:t xml:space="preserve">    "ngambek": "marah",</w:t>
            </w:r>
          </w:p>
          <w:p w14:paraId="7B2DC3A4" w14:textId="77777777" w:rsidR="00364E7F" w:rsidRPr="00FD40C3" w:rsidRDefault="00364E7F" w:rsidP="00364E7F">
            <w:pPr>
              <w:pStyle w:val="Code"/>
              <w:rPr>
                <w:lang w:val="id-ID"/>
              </w:rPr>
            </w:pPr>
            <w:r w:rsidRPr="00FD40C3">
              <w:rPr>
                <w:lang w:val="id-ID"/>
              </w:rPr>
              <w:t xml:space="preserve">    "ngambil": "mengambil",</w:t>
            </w:r>
          </w:p>
          <w:p w14:paraId="25B7605E" w14:textId="77777777" w:rsidR="00364E7F" w:rsidRPr="00FD40C3" w:rsidRDefault="00364E7F" w:rsidP="00364E7F">
            <w:pPr>
              <w:pStyle w:val="Code"/>
              <w:rPr>
                <w:lang w:val="id-ID"/>
              </w:rPr>
            </w:pPr>
            <w:r w:rsidRPr="00FD40C3">
              <w:rPr>
                <w:lang w:val="id-ID"/>
              </w:rPr>
              <w:t xml:space="preserve">    "ngampus": "pergi ke kampus",</w:t>
            </w:r>
          </w:p>
          <w:p w14:paraId="06F8BE4F" w14:textId="77777777" w:rsidR="00364E7F" w:rsidRPr="00FD40C3" w:rsidRDefault="00364E7F" w:rsidP="00364E7F">
            <w:pPr>
              <w:pStyle w:val="Code"/>
              <w:rPr>
                <w:lang w:val="id-ID"/>
              </w:rPr>
            </w:pPr>
            <w:r w:rsidRPr="00FD40C3">
              <w:rPr>
                <w:lang w:val="id-ID"/>
              </w:rPr>
              <w:t xml:space="preserve">    "ngamuk2": "ngamuk-ngamuk",</w:t>
            </w:r>
          </w:p>
          <w:p w14:paraId="0FA98D1B" w14:textId="77777777" w:rsidR="00364E7F" w:rsidRPr="00FD40C3" w:rsidRDefault="00364E7F" w:rsidP="00364E7F">
            <w:pPr>
              <w:pStyle w:val="Code"/>
              <w:rPr>
                <w:lang w:val="id-ID"/>
              </w:rPr>
            </w:pPr>
            <w:r w:rsidRPr="00FD40C3">
              <w:rPr>
                <w:lang w:val="id-ID"/>
              </w:rPr>
              <w:t xml:space="preserve">    "nganggur": "tidak punya pekerjaan",</w:t>
            </w:r>
          </w:p>
          <w:p w14:paraId="76970552" w14:textId="77777777" w:rsidR="00364E7F" w:rsidRPr="00FD40C3" w:rsidRDefault="00364E7F" w:rsidP="00364E7F">
            <w:pPr>
              <w:pStyle w:val="Code"/>
              <w:rPr>
                <w:lang w:val="id-ID"/>
              </w:rPr>
            </w:pPr>
            <w:r w:rsidRPr="00FD40C3">
              <w:rPr>
                <w:lang w:val="id-ID"/>
              </w:rPr>
              <w:t xml:space="preserve">    "ngantri": "mengantri",</w:t>
            </w:r>
          </w:p>
          <w:p w14:paraId="1AB403B1" w14:textId="77777777" w:rsidR="00364E7F" w:rsidRPr="00FD40C3" w:rsidRDefault="00364E7F" w:rsidP="00364E7F">
            <w:pPr>
              <w:pStyle w:val="Code"/>
              <w:rPr>
                <w:lang w:val="id-ID"/>
              </w:rPr>
            </w:pPr>
            <w:r w:rsidRPr="00FD40C3">
              <w:rPr>
                <w:lang w:val="id-ID"/>
              </w:rPr>
              <w:t xml:space="preserve">    "ngapah": "kenapa",</w:t>
            </w:r>
          </w:p>
          <w:p w14:paraId="06FE5C2B" w14:textId="77777777" w:rsidR="00364E7F" w:rsidRPr="00FD40C3" w:rsidRDefault="00364E7F" w:rsidP="00364E7F">
            <w:pPr>
              <w:pStyle w:val="Code"/>
              <w:rPr>
                <w:lang w:val="id-ID"/>
              </w:rPr>
            </w:pPr>
            <w:r w:rsidRPr="00FD40C3">
              <w:rPr>
                <w:lang w:val="id-ID"/>
              </w:rPr>
              <w:t xml:space="preserve">    "ngapain": "sedang apa",</w:t>
            </w:r>
          </w:p>
          <w:p w14:paraId="6722A04E" w14:textId="77777777" w:rsidR="00364E7F" w:rsidRPr="00FD40C3" w:rsidRDefault="00364E7F" w:rsidP="00364E7F">
            <w:pPr>
              <w:pStyle w:val="Code"/>
              <w:rPr>
                <w:lang w:val="id-ID"/>
              </w:rPr>
            </w:pPr>
            <w:r w:rsidRPr="00FD40C3">
              <w:rPr>
                <w:lang w:val="id-ID"/>
              </w:rPr>
              <w:t xml:space="preserve">    "ngaret": "terlambat",</w:t>
            </w:r>
          </w:p>
          <w:p w14:paraId="366CC380" w14:textId="77777777" w:rsidR="00364E7F" w:rsidRPr="00FD40C3" w:rsidRDefault="00364E7F" w:rsidP="00364E7F">
            <w:pPr>
              <w:pStyle w:val="Code"/>
              <w:rPr>
                <w:lang w:val="id-ID"/>
              </w:rPr>
            </w:pPr>
            <w:r w:rsidRPr="00FD40C3">
              <w:rPr>
                <w:lang w:val="id-ID"/>
              </w:rPr>
              <w:t xml:space="preserve">    "ngaruh": "berpengaruh",</w:t>
            </w:r>
          </w:p>
          <w:p w14:paraId="0594E650" w14:textId="77777777" w:rsidR="00364E7F" w:rsidRPr="00FD40C3" w:rsidRDefault="00364E7F" w:rsidP="00364E7F">
            <w:pPr>
              <w:pStyle w:val="Code"/>
              <w:rPr>
                <w:lang w:val="id-ID"/>
              </w:rPr>
            </w:pPr>
            <w:r w:rsidRPr="00FD40C3">
              <w:rPr>
                <w:lang w:val="id-ID"/>
              </w:rPr>
              <w:t xml:space="preserve">    "ngasih": "memberikan",</w:t>
            </w:r>
          </w:p>
          <w:p w14:paraId="3C543240" w14:textId="77777777" w:rsidR="00364E7F" w:rsidRPr="00FD40C3" w:rsidRDefault="00364E7F" w:rsidP="00364E7F">
            <w:pPr>
              <w:pStyle w:val="Code"/>
              <w:rPr>
                <w:lang w:val="id-ID"/>
              </w:rPr>
            </w:pPr>
            <w:r w:rsidRPr="00FD40C3">
              <w:rPr>
                <w:lang w:val="id-ID"/>
              </w:rPr>
              <w:t xml:space="preserve">    "ngawur": "berbicara sembarangan",</w:t>
            </w:r>
          </w:p>
          <w:p w14:paraId="05189B05" w14:textId="77777777" w:rsidR="00364E7F" w:rsidRPr="00FD40C3" w:rsidRDefault="00364E7F" w:rsidP="00364E7F">
            <w:pPr>
              <w:pStyle w:val="Code"/>
              <w:rPr>
                <w:lang w:val="id-ID"/>
              </w:rPr>
            </w:pPr>
            <w:r w:rsidRPr="00FD40C3">
              <w:rPr>
                <w:lang w:val="id-ID"/>
              </w:rPr>
              <w:t xml:space="preserve">    "ngebandel": "berbuat bandel",</w:t>
            </w:r>
          </w:p>
          <w:p w14:paraId="1BFFB329" w14:textId="77777777" w:rsidR="00364E7F" w:rsidRPr="00FD40C3" w:rsidRDefault="00364E7F" w:rsidP="00364E7F">
            <w:pPr>
              <w:pStyle w:val="Code"/>
              <w:rPr>
                <w:lang w:val="id-ID"/>
              </w:rPr>
            </w:pPr>
            <w:r w:rsidRPr="00FD40C3">
              <w:rPr>
                <w:lang w:val="id-ID"/>
              </w:rPr>
              <w:t xml:space="preserve">    "ngebully":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ngegosip": "bergosip",</w:t>
            </w:r>
          </w:p>
          <w:p w14:paraId="3F90561B" w14:textId="77777777" w:rsidR="00364E7F" w:rsidRPr="00FD40C3" w:rsidRDefault="00364E7F" w:rsidP="00364E7F">
            <w:pPr>
              <w:pStyle w:val="Code"/>
              <w:rPr>
                <w:lang w:val="id-ID"/>
              </w:rPr>
            </w:pPr>
            <w:r w:rsidRPr="00FD40C3">
              <w:rPr>
                <w:lang w:val="id-ID"/>
              </w:rPr>
              <w:t xml:space="preserve">    "ngeh":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ngeklaim": "mengklaim",</w:t>
            </w:r>
          </w:p>
          <w:p w14:paraId="4C41525E" w14:textId="77777777" w:rsidR="00364E7F" w:rsidRPr="00FD40C3" w:rsidRDefault="00364E7F" w:rsidP="00364E7F">
            <w:pPr>
              <w:pStyle w:val="Code"/>
              <w:rPr>
                <w:lang w:val="id-ID"/>
              </w:rPr>
            </w:pPr>
            <w:r w:rsidRPr="00FD40C3">
              <w:rPr>
                <w:lang w:val="id-ID"/>
              </w:rPr>
              <w:t xml:space="preserve">    "ngekos": "tinggal di kos",</w:t>
            </w:r>
          </w:p>
          <w:p w14:paraId="0101D018" w14:textId="77777777" w:rsidR="00364E7F" w:rsidRPr="00FD40C3" w:rsidRDefault="00364E7F" w:rsidP="00364E7F">
            <w:pPr>
              <w:pStyle w:val="Code"/>
              <w:rPr>
                <w:lang w:val="id-ID"/>
              </w:rPr>
            </w:pPr>
            <w:r w:rsidRPr="00FD40C3">
              <w:rPr>
                <w:lang w:val="id-ID"/>
              </w:rPr>
              <w:t xml:space="preserve">    "ngeksis": "menjadi eksis",</w:t>
            </w:r>
          </w:p>
          <w:p w14:paraId="3D98EA6E" w14:textId="77777777" w:rsidR="00364E7F" w:rsidRPr="00FD40C3" w:rsidRDefault="00364E7F" w:rsidP="00364E7F">
            <w:pPr>
              <w:pStyle w:val="Code"/>
              <w:rPr>
                <w:lang w:val="id-ID"/>
              </w:rPr>
            </w:pPr>
            <w:r w:rsidRPr="00FD40C3">
              <w:rPr>
                <w:lang w:val="id-ID"/>
              </w:rPr>
              <w:t xml:space="preserve">    "ngelamar": "melamar",</w:t>
            </w:r>
          </w:p>
          <w:p w14:paraId="2E666344" w14:textId="77777777" w:rsidR="00364E7F" w:rsidRPr="00FD40C3" w:rsidRDefault="00364E7F" w:rsidP="00364E7F">
            <w:pPr>
              <w:pStyle w:val="Code"/>
              <w:rPr>
                <w:lang w:val="id-ID"/>
              </w:rPr>
            </w:pPr>
            <w:r w:rsidRPr="00FD40C3">
              <w:rPr>
                <w:lang w:val="id-ID"/>
              </w:rPr>
              <w:t xml:space="preserve">    "ngeles": "berkilah",</w:t>
            </w:r>
          </w:p>
          <w:p w14:paraId="28FAFCD3" w14:textId="77777777" w:rsidR="00364E7F" w:rsidRPr="00FD40C3" w:rsidRDefault="00364E7F" w:rsidP="00364E7F">
            <w:pPr>
              <w:pStyle w:val="Code"/>
              <w:rPr>
                <w:lang w:val="id-ID"/>
              </w:rPr>
            </w:pPr>
            <w:r w:rsidRPr="00FD40C3">
              <w:rPr>
                <w:lang w:val="id-ID"/>
              </w:rPr>
              <w:t xml:space="preserve">    "ngeliat": "melihat",</w:t>
            </w:r>
          </w:p>
          <w:p w14:paraId="3FC1EB51" w14:textId="77777777" w:rsidR="00364E7F" w:rsidRPr="00FD40C3" w:rsidRDefault="00364E7F" w:rsidP="00364E7F">
            <w:pPr>
              <w:pStyle w:val="Code"/>
              <w:rPr>
                <w:lang w:val="id-ID"/>
              </w:rPr>
            </w:pPr>
            <w:r w:rsidRPr="00FD40C3">
              <w:rPr>
                <w:lang w:val="id-ID"/>
              </w:rPr>
              <w:t xml:space="preserve">    "ngelidur": "menggigau",</w:t>
            </w:r>
          </w:p>
          <w:p w14:paraId="0D6D52E7" w14:textId="77777777" w:rsidR="00364E7F" w:rsidRPr="00FD40C3" w:rsidRDefault="00364E7F" w:rsidP="00364E7F">
            <w:pPr>
              <w:pStyle w:val="Code"/>
              <w:rPr>
                <w:lang w:val="id-ID"/>
              </w:rPr>
            </w:pPr>
            <w:r w:rsidRPr="00FD40C3">
              <w:rPr>
                <w:lang w:val="id-ID"/>
              </w:rPr>
              <w:t xml:space="preserve">    "ngemeng": "bicara terus-terusan",</w:t>
            </w:r>
          </w:p>
          <w:p w14:paraId="36121E8B" w14:textId="77777777" w:rsidR="00364E7F" w:rsidRPr="00FD40C3" w:rsidRDefault="00364E7F" w:rsidP="00364E7F">
            <w:pPr>
              <w:pStyle w:val="Code"/>
              <w:rPr>
                <w:lang w:val="id-ID"/>
              </w:rPr>
            </w:pPr>
            <w:r w:rsidRPr="00FD40C3">
              <w:rPr>
                <w:lang w:val="id-ID"/>
              </w:rPr>
              <w:t xml:space="preserve">    "ngentot": "senggama",</w:t>
            </w:r>
          </w:p>
          <w:p w14:paraId="702A7DEE" w14:textId="77777777" w:rsidR="00364E7F" w:rsidRPr="00FD40C3" w:rsidRDefault="00364E7F" w:rsidP="00364E7F">
            <w:pPr>
              <w:pStyle w:val="Code"/>
              <w:rPr>
                <w:lang w:val="id-ID"/>
              </w:rPr>
            </w:pPr>
            <w:r w:rsidRPr="00FD40C3">
              <w:rPr>
                <w:lang w:val="id-ID"/>
              </w:rPr>
              <w:t xml:space="preserve">    "ngentotin": "senggama",</w:t>
            </w:r>
          </w:p>
          <w:p w14:paraId="292DFF96" w14:textId="77777777" w:rsidR="00364E7F" w:rsidRPr="00FD40C3" w:rsidRDefault="00364E7F" w:rsidP="00364E7F">
            <w:pPr>
              <w:pStyle w:val="Code"/>
              <w:rPr>
                <w:lang w:val="id-ID"/>
              </w:rPr>
            </w:pPr>
            <w:r w:rsidRPr="00FD40C3">
              <w:rPr>
                <w:lang w:val="id-ID"/>
              </w:rPr>
              <w:t xml:space="preserve">    "ngerampok":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ngerti": "mengerti",</w:t>
            </w:r>
          </w:p>
          <w:p w14:paraId="4AF0E178" w14:textId="77777777" w:rsidR="00364E7F" w:rsidRPr="00FD40C3" w:rsidRDefault="00364E7F" w:rsidP="00364E7F">
            <w:pPr>
              <w:pStyle w:val="Code"/>
              <w:rPr>
                <w:lang w:val="id-ID"/>
              </w:rPr>
            </w:pPr>
            <w:r w:rsidRPr="00FD40C3">
              <w:rPr>
                <w:lang w:val="id-ID"/>
              </w:rPr>
              <w:t xml:space="preserve">    "ngga": "tidak",</w:t>
            </w:r>
          </w:p>
          <w:p w14:paraId="16069BCD" w14:textId="77777777" w:rsidR="00364E7F" w:rsidRPr="00FD40C3" w:rsidRDefault="00364E7F" w:rsidP="00364E7F">
            <w:pPr>
              <w:pStyle w:val="Code"/>
              <w:rPr>
                <w:lang w:val="id-ID"/>
              </w:rPr>
            </w:pPr>
            <w:r w:rsidRPr="00FD40C3">
              <w:rPr>
                <w:lang w:val="id-ID"/>
              </w:rPr>
              <w:t xml:space="preserve">    "nggak": "tidak",</w:t>
            </w:r>
          </w:p>
          <w:p w14:paraId="1693CDD5" w14:textId="77777777" w:rsidR="00364E7F" w:rsidRPr="00FD40C3" w:rsidRDefault="00364E7F" w:rsidP="00364E7F">
            <w:pPr>
              <w:pStyle w:val="Code"/>
              <w:rPr>
                <w:lang w:val="id-ID"/>
              </w:rPr>
            </w:pPr>
            <w:r w:rsidRPr="00FD40C3">
              <w:rPr>
                <w:lang w:val="id-ID"/>
              </w:rPr>
              <w:t xml:space="preserve">    "ngibul": "berbohong",</w:t>
            </w:r>
          </w:p>
          <w:p w14:paraId="3F4C2D5C" w14:textId="77777777" w:rsidR="00364E7F" w:rsidRPr="00FD40C3" w:rsidRDefault="00364E7F" w:rsidP="00364E7F">
            <w:pPr>
              <w:pStyle w:val="Code"/>
              <w:rPr>
                <w:lang w:val="id-ID"/>
              </w:rPr>
            </w:pPr>
            <w:r w:rsidRPr="00FD40C3">
              <w:rPr>
                <w:lang w:val="id-ID"/>
              </w:rPr>
              <w:t xml:space="preserve">    "ngikut": "ikut",</w:t>
            </w:r>
          </w:p>
          <w:p w14:paraId="6874F91D" w14:textId="77777777" w:rsidR="00364E7F" w:rsidRPr="00FD40C3" w:rsidRDefault="00364E7F" w:rsidP="00364E7F">
            <w:pPr>
              <w:pStyle w:val="Code"/>
              <w:rPr>
                <w:lang w:val="id-ID"/>
              </w:rPr>
            </w:pPr>
            <w:r w:rsidRPr="00FD40C3">
              <w:rPr>
                <w:lang w:val="id-ID"/>
              </w:rPr>
              <w:t xml:space="preserve">    "ngiler": "mau",</w:t>
            </w:r>
          </w:p>
          <w:p w14:paraId="6A85AD71" w14:textId="77777777" w:rsidR="00364E7F" w:rsidRPr="00FD40C3" w:rsidRDefault="00364E7F" w:rsidP="00364E7F">
            <w:pPr>
              <w:pStyle w:val="Code"/>
              <w:rPr>
                <w:lang w:val="id-ID"/>
              </w:rPr>
            </w:pPr>
            <w:r w:rsidRPr="00FD40C3">
              <w:rPr>
                <w:lang w:val="id-ID"/>
              </w:rPr>
              <w:t xml:space="preserve">    "nginep": "menginap",</w:t>
            </w:r>
          </w:p>
          <w:p w14:paraId="255BB513" w14:textId="77777777" w:rsidR="00364E7F" w:rsidRPr="00FD40C3" w:rsidRDefault="00364E7F" w:rsidP="00364E7F">
            <w:pPr>
              <w:pStyle w:val="Code"/>
              <w:rPr>
                <w:lang w:val="id-ID"/>
              </w:rPr>
            </w:pPr>
            <w:r w:rsidRPr="00FD40C3">
              <w:rPr>
                <w:lang w:val="id-ID"/>
              </w:rPr>
              <w:t xml:space="preserve">    "ngiri": "iri",</w:t>
            </w:r>
          </w:p>
          <w:p w14:paraId="4A3E5864" w14:textId="77777777" w:rsidR="00364E7F" w:rsidRPr="00FD40C3" w:rsidRDefault="00364E7F" w:rsidP="00364E7F">
            <w:pPr>
              <w:pStyle w:val="Code"/>
              <w:rPr>
                <w:lang w:val="id-ID"/>
              </w:rPr>
            </w:pPr>
            <w:r w:rsidRPr="00FD40C3">
              <w:rPr>
                <w:lang w:val="id-ID"/>
              </w:rPr>
              <w:t xml:space="preserve">    "ngisi": "mengisi",</w:t>
            </w:r>
          </w:p>
          <w:p w14:paraId="54D1E0E6" w14:textId="77777777" w:rsidR="00364E7F" w:rsidRPr="00FD40C3" w:rsidRDefault="00364E7F" w:rsidP="00364E7F">
            <w:pPr>
              <w:pStyle w:val="Code"/>
              <w:rPr>
                <w:lang w:val="id-ID"/>
              </w:rPr>
            </w:pPr>
            <w:r w:rsidRPr="00FD40C3">
              <w:rPr>
                <w:lang w:val="id-ID"/>
              </w:rPr>
              <w:t xml:space="preserve">    "ngisiin": "mengisikan",</w:t>
            </w:r>
          </w:p>
          <w:p w14:paraId="12ADB8F7" w14:textId="77777777" w:rsidR="00364E7F" w:rsidRPr="00FD40C3" w:rsidRDefault="00364E7F" w:rsidP="00364E7F">
            <w:pPr>
              <w:pStyle w:val="Code"/>
              <w:rPr>
                <w:lang w:val="id-ID"/>
              </w:rPr>
            </w:pPr>
            <w:r w:rsidRPr="00FD40C3">
              <w:rPr>
                <w:lang w:val="id-ID"/>
              </w:rPr>
              <w:t xml:space="preserve">    "ngmg": "bicara",</w:t>
            </w:r>
          </w:p>
          <w:p w14:paraId="2D9D944E" w14:textId="77777777" w:rsidR="00364E7F" w:rsidRPr="00FD40C3" w:rsidRDefault="00364E7F" w:rsidP="00364E7F">
            <w:pPr>
              <w:pStyle w:val="Code"/>
              <w:rPr>
                <w:lang w:val="id-ID"/>
              </w:rPr>
            </w:pPr>
            <w:r w:rsidRPr="00FD40C3">
              <w:rPr>
                <w:lang w:val="id-ID"/>
              </w:rPr>
              <w:t xml:space="preserve">    "ngmng": "bicara",</w:t>
            </w:r>
          </w:p>
          <w:p w14:paraId="114F2D22" w14:textId="77777777" w:rsidR="00364E7F" w:rsidRPr="00FD40C3" w:rsidRDefault="00364E7F" w:rsidP="00364E7F">
            <w:pPr>
              <w:pStyle w:val="Code"/>
              <w:rPr>
                <w:lang w:val="id-ID"/>
              </w:rPr>
            </w:pPr>
            <w:r w:rsidRPr="00FD40C3">
              <w:rPr>
                <w:lang w:val="id-ID"/>
              </w:rPr>
              <w:lastRenderedPageBreak/>
              <w:t xml:space="preserve">    "ngn": "dengan",</w:t>
            </w:r>
          </w:p>
          <w:p w14:paraId="25833F0E" w14:textId="77777777" w:rsidR="00364E7F" w:rsidRPr="00FD40C3" w:rsidRDefault="00364E7F" w:rsidP="00364E7F">
            <w:pPr>
              <w:pStyle w:val="Code"/>
              <w:rPr>
                <w:lang w:val="id-ID"/>
              </w:rPr>
            </w:pPr>
            <w:r w:rsidRPr="00FD40C3">
              <w:rPr>
                <w:lang w:val="id-ID"/>
              </w:rPr>
              <w:t xml:space="preserve">    "ngo": "non governmental organization",</w:t>
            </w:r>
          </w:p>
          <w:p w14:paraId="3716BD6D" w14:textId="77777777" w:rsidR="00364E7F" w:rsidRPr="00FD40C3" w:rsidRDefault="00364E7F" w:rsidP="00364E7F">
            <w:pPr>
              <w:pStyle w:val="Code"/>
              <w:rPr>
                <w:lang w:val="id-ID"/>
              </w:rPr>
            </w:pPr>
            <w:r w:rsidRPr="00FD40C3">
              <w:rPr>
                <w:lang w:val="id-ID"/>
              </w:rPr>
              <w:t xml:space="preserve">    "ngocol":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ngomongin":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ngumpet": "sembunyi",</w:t>
            </w:r>
          </w:p>
          <w:p w14:paraId="189D6AF1" w14:textId="77777777" w:rsidR="00364E7F" w:rsidRPr="00FD40C3" w:rsidRDefault="00364E7F" w:rsidP="00364E7F">
            <w:pPr>
              <w:pStyle w:val="Code"/>
              <w:rPr>
                <w:lang w:val="id-ID"/>
              </w:rPr>
            </w:pPr>
            <w:r w:rsidRPr="00FD40C3">
              <w:rPr>
                <w:lang w:val="id-ID"/>
              </w:rPr>
              <w:t xml:space="preserve">    "ngumpul": "berkumpul",</w:t>
            </w:r>
          </w:p>
          <w:p w14:paraId="6A1C6A07" w14:textId="77777777" w:rsidR="00364E7F" w:rsidRPr="00FD40C3" w:rsidRDefault="00364E7F" w:rsidP="00364E7F">
            <w:pPr>
              <w:pStyle w:val="Code"/>
              <w:rPr>
                <w:lang w:val="id-ID"/>
              </w:rPr>
            </w:pPr>
            <w:r w:rsidRPr="00FD40C3">
              <w:rPr>
                <w:lang w:val="id-ID"/>
              </w:rPr>
              <w:t xml:space="preserve">    "ngurus":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nh": "nih",</w:t>
            </w:r>
          </w:p>
          <w:p w14:paraId="40E180FD" w14:textId="77777777" w:rsidR="00364E7F" w:rsidRPr="00FD40C3" w:rsidRDefault="00364E7F" w:rsidP="00364E7F">
            <w:pPr>
              <w:pStyle w:val="Code"/>
              <w:rPr>
                <w:lang w:val="id-ID"/>
              </w:rPr>
            </w:pPr>
            <w:r w:rsidRPr="00FD40C3">
              <w:rPr>
                <w:lang w:val="id-ID"/>
              </w:rPr>
              <w:t xml:space="preserve">    "ni": "ini",</w:t>
            </w:r>
          </w:p>
          <w:p w14:paraId="261E2EB2" w14:textId="77777777" w:rsidR="00364E7F" w:rsidRPr="00FD40C3" w:rsidRDefault="00364E7F" w:rsidP="00364E7F">
            <w:pPr>
              <w:pStyle w:val="Code"/>
              <w:rPr>
                <w:lang w:val="id-ID"/>
              </w:rPr>
            </w:pPr>
            <w:r w:rsidRPr="00FD40C3">
              <w:rPr>
                <w:lang w:val="id-ID"/>
              </w:rPr>
              <w:t xml:space="preserve">    "nice": "bagus",</w:t>
            </w:r>
          </w:p>
          <w:p w14:paraId="6EF232C3" w14:textId="77777777" w:rsidR="00364E7F" w:rsidRPr="00FD40C3" w:rsidRDefault="00364E7F" w:rsidP="00364E7F">
            <w:pPr>
              <w:pStyle w:val="Code"/>
              <w:rPr>
                <w:lang w:val="id-ID"/>
              </w:rPr>
            </w:pPr>
            <w:r w:rsidRPr="00FD40C3">
              <w:rPr>
                <w:lang w:val="id-ID"/>
              </w:rPr>
              <w:t xml:space="preserve">    "nie": "ini",</w:t>
            </w:r>
          </w:p>
          <w:p w14:paraId="5C924359" w14:textId="77777777" w:rsidR="00364E7F" w:rsidRPr="00FD40C3" w:rsidRDefault="00364E7F" w:rsidP="00364E7F">
            <w:pPr>
              <w:pStyle w:val="Code"/>
              <w:rPr>
                <w:lang w:val="id-ID"/>
              </w:rPr>
            </w:pPr>
            <w:r w:rsidRPr="00FD40C3">
              <w:rPr>
                <w:lang w:val="id-ID"/>
              </w:rPr>
              <w:t xml:space="preserve">    "niech": "nih",</w:t>
            </w:r>
          </w:p>
          <w:p w14:paraId="722E855F" w14:textId="77777777" w:rsidR="00364E7F" w:rsidRPr="00FD40C3" w:rsidRDefault="00364E7F" w:rsidP="00364E7F">
            <w:pPr>
              <w:pStyle w:val="Code"/>
              <w:rPr>
                <w:lang w:val="id-ID"/>
              </w:rPr>
            </w:pPr>
            <w:r w:rsidRPr="00FD40C3">
              <w:rPr>
                <w:lang w:val="id-ID"/>
              </w:rPr>
              <w:t xml:space="preserve">    "nih":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nipu": "tipu",</w:t>
            </w:r>
          </w:p>
          <w:p w14:paraId="69AEE06A" w14:textId="77777777" w:rsidR="00364E7F" w:rsidRPr="00FD40C3" w:rsidRDefault="00364E7F" w:rsidP="00364E7F">
            <w:pPr>
              <w:pStyle w:val="Code"/>
              <w:rPr>
                <w:lang w:val="id-ID"/>
              </w:rPr>
            </w:pPr>
            <w:r w:rsidRPr="00FD40C3">
              <w:rPr>
                <w:lang w:val="id-ID"/>
              </w:rPr>
              <w:t xml:space="preserve">    "nitizen": "netizen",</w:t>
            </w:r>
          </w:p>
          <w:p w14:paraId="74E42D47" w14:textId="77777777" w:rsidR="00364E7F" w:rsidRPr="00FD40C3" w:rsidRDefault="00364E7F" w:rsidP="00364E7F">
            <w:pPr>
              <w:pStyle w:val="Code"/>
              <w:rPr>
                <w:lang w:val="id-ID"/>
              </w:rPr>
            </w:pPr>
            <w:r w:rsidRPr="00FD40C3">
              <w:rPr>
                <w:lang w:val="id-ID"/>
              </w:rPr>
              <w:t xml:space="preserve">    "niyh": "nih",</w:t>
            </w:r>
          </w:p>
          <w:p w14:paraId="70A9F6C6" w14:textId="77777777" w:rsidR="00364E7F" w:rsidRPr="00FD40C3" w:rsidRDefault="00364E7F" w:rsidP="00364E7F">
            <w:pPr>
              <w:pStyle w:val="Code"/>
              <w:rPr>
                <w:lang w:val="id-ID"/>
              </w:rPr>
            </w:pPr>
            <w:r w:rsidRPr="00FD40C3">
              <w:rPr>
                <w:lang w:val="id-ID"/>
              </w:rPr>
              <w:t xml:space="preserve">    "nk": "ingin",</w:t>
            </w:r>
          </w:p>
          <w:p w14:paraId="436CFF0B" w14:textId="77777777" w:rsidR="00364E7F" w:rsidRPr="00FD40C3" w:rsidRDefault="00364E7F" w:rsidP="00364E7F">
            <w:pPr>
              <w:pStyle w:val="Code"/>
              <w:rPr>
                <w:lang w:val="id-ID"/>
              </w:rPr>
            </w:pPr>
            <w:r w:rsidRPr="00FD40C3">
              <w:rPr>
                <w:lang w:val="id-ID"/>
              </w:rPr>
              <w:t xml:space="preserve">    "nkah": "nikah",</w:t>
            </w:r>
          </w:p>
          <w:p w14:paraId="47811F3D" w14:textId="77777777" w:rsidR="00364E7F" w:rsidRPr="00FD40C3" w:rsidRDefault="00364E7F" w:rsidP="00364E7F">
            <w:pPr>
              <w:pStyle w:val="Code"/>
              <w:rPr>
                <w:lang w:val="id-ID"/>
              </w:rPr>
            </w:pPr>
            <w:r w:rsidRPr="00FD40C3">
              <w:rPr>
                <w:lang w:val="id-ID"/>
              </w:rPr>
              <w:t xml:space="preserve">    "nmenarik": "menarik",</w:t>
            </w:r>
          </w:p>
          <w:p w14:paraId="3F98439F" w14:textId="77777777" w:rsidR="00364E7F" w:rsidRPr="00FD40C3" w:rsidRDefault="00364E7F" w:rsidP="00364E7F">
            <w:pPr>
              <w:pStyle w:val="Code"/>
              <w:rPr>
                <w:lang w:val="id-ID"/>
              </w:rPr>
            </w:pPr>
            <w:r w:rsidRPr="00FD40C3">
              <w:rPr>
                <w:lang w:val="id-ID"/>
              </w:rPr>
              <w:t xml:space="preserve">    "nmr": "nomor",</w:t>
            </w:r>
          </w:p>
          <w:p w14:paraId="4F670A25" w14:textId="77777777" w:rsidR="00364E7F" w:rsidRPr="00FD40C3" w:rsidRDefault="00364E7F" w:rsidP="00364E7F">
            <w:pPr>
              <w:pStyle w:val="Code"/>
              <w:rPr>
                <w:lang w:val="id-ID"/>
              </w:rPr>
            </w:pPr>
            <w:r w:rsidRPr="00FD40C3">
              <w:rPr>
                <w:lang w:val="id-ID"/>
              </w:rPr>
              <w:t xml:space="preserve">    "nnt": "nanti",</w:t>
            </w:r>
          </w:p>
          <w:p w14:paraId="3EFD100C" w14:textId="77777777" w:rsidR="00364E7F" w:rsidRPr="00FD40C3" w:rsidRDefault="00364E7F" w:rsidP="00364E7F">
            <w:pPr>
              <w:pStyle w:val="Code"/>
              <w:rPr>
                <w:lang w:val="id-ID"/>
              </w:rPr>
            </w:pPr>
            <w:r w:rsidRPr="00FD40C3">
              <w:rPr>
                <w:lang w:val="id-ID"/>
              </w:rPr>
              <w:t xml:space="preserve">    "nnti": "nanti",</w:t>
            </w:r>
          </w:p>
          <w:p w14:paraId="0D5D77B3" w14:textId="77777777" w:rsidR="00364E7F" w:rsidRPr="00FD40C3" w:rsidRDefault="00364E7F" w:rsidP="00364E7F">
            <w:pPr>
              <w:pStyle w:val="Code"/>
              <w:rPr>
                <w:lang w:val="id-ID"/>
              </w:rPr>
            </w:pPr>
            <w:r w:rsidRPr="00FD40C3">
              <w:rPr>
                <w:lang w:val="id-ID"/>
              </w:rPr>
              <w:t xml:space="preserve">    "nntn": "nonton",</w:t>
            </w:r>
          </w:p>
          <w:p w14:paraId="55C5D19D" w14:textId="77777777" w:rsidR="00364E7F" w:rsidRPr="00FD40C3" w:rsidRDefault="00364E7F" w:rsidP="00364E7F">
            <w:pPr>
              <w:pStyle w:val="Code"/>
              <w:rPr>
                <w:lang w:val="id-ID"/>
              </w:rPr>
            </w:pPr>
            <w:r w:rsidRPr="00FD40C3">
              <w:rPr>
                <w:lang w:val="id-ID"/>
              </w:rPr>
              <w:t xml:space="preserve">    "no": "nomor",</w:t>
            </w:r>
          </w:p>
          <w:p w14:paraId="210747BB" w14:textId="77777777" w:rsidR="00364E7F" w:rsidRPr="00FD40C3" w:rsidRDefault="00364E7F" w:rsidP="00364E7F">
            <w:pPr>
              <w:pStyle w:val="Code"/>
              <w:rPr>
                <w:lang w:val="id-ID"/>
              </w:rPr>
            </w:pPr>
            <w:r w:rsidRPr="00FD40C3">
              <w:rPr>
                <w:lang w:val="id-ID"/>
              </w:rPr>
              <w:t xml:space="preserve">    "nobar": "nonton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np": "now playing",</w:t>
            </w:r>
          </w:p>
          <w:p w14:paraId="51571059" w14:textId="77777777" w:rsidR="00364E7F" w:rsidRPr="00FD40C3" w:rsidRDefault="00364E7F" w:rsidP="00364E7F">
            <w:pPr>
              <w:pStyle w:val="Code"/>
              <w:rPr>
                <w:lang w:val="id-ID"/>
              </w:rPr>
            </w:pPr>
            <w:r w:rsidRPr="00FD40C3">
              <w:rPr>
                <w:lang w:val="id-ID"/>
              </w:rPr>
              <w:t xml:space="preserve">    "nrp": "narapidana",</w:t>
            </w:r>
          </w:p>
          <w:p w14:paraId="141B0651" w14:textId="77777777" w:rsidR="00364E7F" w:rsidRPr="00FD40C3" w:rsidRDefault="00364E7F" w:rsidP="00364E7F">
            <w:pPr>
              <w:pStyle w:val="Code"/>
              <w:rPr>
                <w:lang w:val="id-ID"/>
              </w:rPr>
            </w:pPr>
            <w:r w:rsidRPr="00FD40C3">
              <w:rPr>
                <w:lang w:val="id-ID"/>
              </w:rPr>
              <w:t xml:space="preserve">    "ntap": "mantap",</w:t>
            </w:r>
          </w:p>
          <w:p w14:paraId="6BCE1F0D" w14:textId="77777777" w:rsidR="00364E7F" w:rsidRPr="00FD40C3" w:rsidRDefault="00364E7F" w:rsidP="00364E7F">
            <w:pPr>
              <w:pStyle w:val="Code"/>
              <w:rPr>
                <w:lang w:val="id-ID"/>
              </w:rPr>
            </w:pPr>
            <w:r w:rsidRPr="00FD40C3">
              <w:rPr>
                <w:lang w:val="id-ID"/>
              </w:rPr>
              <w:t xml:space="preserve">    "ntar": "sebentar",</w:t>
            </w:r>
          </w:p>
          <w:p w14:paraId="5D8A1674" w14:textId="77777777" w:rsidR="00364E7F" w:rsidRPr="00FD40C3" w:rsidRDefault="00364E7F" w:rsidP="00364E7F">
            <w:pPr>
              <w:pStyle w:val="Code"/>
              <w:rPr>
                <w:lang w:val="id-ID"/>
              </w:rPr>
            </w:pPr>
            <w:r w:rsidRPr="00FD40C3">
              <w:rPr>
                <w:lang w:val="id-ID"/>
              </w:rPr>
              <w:t xml:space="preserve">    "ntn": "nonton",</w:t>
            </w:r>
          </w:p>
          <w:p w14:paraId="158C4D2A" w14:textId="77777777" w:rsidR="00364E7F" w:rsidRPr="00FD40C3" w:rsidRDefault="00364E7F" w:rsidP="00364E7F">
            <w:pPr>
              <w:pStyle w:val="Code"/>
              <w:rPr>
                <w:lang w:val="id-ID"/>
              </w:rPr>
            </w:pPr>
            <w:r w:rsidRPr="00FD40C3">
              <w:rPr>
                <w:lang w:val="id-ID"/>
              </w:rPr>
              <w:t xml:space="preserve">    "nu": "nahdatul ulama",</w:t>
            </w:r>
          </w:p>
          <w:p w14:paraId="427902C0" w14:textId="77777777" w:rsidR="00364E7F" w:rsidRPr="00FD40C3" w:rsidRDefault="00364E7F" w:rsidP="00364E7F">
            <w:pPr>
              <w:pStyle w:val="Code"/>
              <w:rPr>
                <w:lang w:val="id-ID"/>
              </w:rPr>
            </w:pPr>
            <w:r w:rsidRPr="00FD40C3">
              <w:rPr>
                <w:lang w:val="id-ID"/>
              </w:rPr>
              <w:t xml:space="preserve">    "nuhun": "terima kasih",</w:t>
            </w:r>
          </w:p>
          <w:p w14:paraId="376B45F5" w14:textId="77777777" w:rsidR="00364E7F" w:rsidRPr="00FD40C3" w:rsidRDefault="00364E7F" w:rsidP="00364E7F">
            <w:pPr>
              <w:pStyle w:val="Code"/>
              <w:rPr>
                <w:lang w:val="id-ID"/>
              </w:rPr>
            </w:pPr>
            <w:r w:rsidRPr="00FD40C3">
              <w:rPr>
                <w:lang w:val="id-ID"/>
              </w:rPr>
              <w:t xml:space="preserve">    "numpuk": "bertumpuk",</w:t>
            </w:r>
          </w:p>
          <w:p w14:paraId="2967A96A" w14:textId="77777777" w:rsidR="00364E7F" w:rsidRPr="00FD40C3" w:rsidRDefault="00364E7F" w:rsidP="00364E7F">
            <w:pPr>
              <w:pStyle w:val="Code"/>
              <w:rPr>
                <w:lang w:val="id-ID"/>
              </w:rPr>
            </w:pPr>
            <w:r w:rsidRPr="00FD40C3">
              <w:rPr>
                <w:lang w:val="id-ID"/>
              </w:rPr>
              <w:t xml:space="preserve">    "nunggu": "menunggu",</w:t>
            </w:r>
          </w:p>
          <w:p w14:paraId="08DB0015" w14:textId="77777777" w:rsidR="00364E7F" w:rsidRPr="00FD40C3" w:rsidRDefault="00364E7F" w:rsidP="00364E7F">
            <w:pPr>
              <w:pStyle w:val="Code"/>
              <w:rPr>
                <w:lang w:val="id-ID"/>
              </w:rPr>
            </w:pPr>
            <w:r w:rsidRPr="00FD40C3">
              <w:rPr>
                <w:lang w:val="id-ID"/>
              </w:rPr>
              <w:t xml:space="preserve">    "nutupin": "menutupi",</w:t>
            </w:r>
          </w:p>
          <w:p w14:paraId="549EDE6C" w14:textId="77777777" w:rsidR="00364E7F" w:rsidRPr="00FD40C3" w:rsidRDefault="00364E7F" w:rsidP="00364E7F">
            <w:pPr>
              <w:pStyle w:val="Code"/>
              <w:rPr>
                <w:lang w:val="id-ID"/>
              </w:rPr>
            </w:pPr>
            <w:r w:rsidRPr="00FD40C3">
              <w:rPr>
                <w:lang w:val="id-ID"/>
              </w:rPr>
              <w:t xml:space="preserve">    "ny": "nya",</w:t>
            </w:r>
          </w:p>
          <w:p w14:paraId="6DC7C94C" w14:textId="77777777" w:rsidR="00364E7F" w:rsidRPr="00FD40C3" w:rsidRDefault="00364E7F" w:rsidP="00364E7F">
            <w:pPr>
              <w:pStyle w:val="Code"/>
              <w:rPr>
                <w:lang w:val="id-ID"/>
              </w:rPr>
            </w:pPr>
            <w:r w:rsidRPr="00FD40C3">
              <w:rPr>
                <w:lang w:val="id-ID"/>
              </w:rPr>
              <w:t xml:space="preserve">    "nyaingin": "saing",</w:t>
            </w:r>
          </w:p>
          <w:p w14:paraId="24825050" w14:textId="77777777" w:rsidR="00364E7F" w:rsidRPr="00FD40C3" w:rsidRDefault="00364E7F" w:rsidP="00364E7F">
            <w:pPr>
              <w:pStyle w:val="Code"/>
              <w:rPr>
                <w:lang w:val="id-ID"/>
              </w:rPr>
            </w:pPr>
            <w:r w:rsidRPr="00FD40C3">
              <w:rPr>
                <w:lang w:val="id-ID"/>
              </w:rPr>
              <w:t xml:space="preserve">    "nyalahin": "salah",</w:t>
            </w:r>
          </w:p>
          <w:p w14:paraId="364FCF86" w14:textId="77777777" w:rsidR="00364E7F" w:rsidRPr="00FD40C3" w:rsidRDefault="00364E7F" w:rsidP="00364E7F">
            <w:pPr>
              <w:pStyle w:val="Code"/>
              <w:rPr>
                <w:lang w:val="id-ID"/>
              </w:rPr>
            </w:pPr>
            <w:r w:rsidRPr="00FD40C3">
              <w:rPr>
                <w:lang w:val="id-ID"/>
              </w:rPr>
              <w:t xml:space="preserve">    "nyampah": "membuat sampah",</w:t>
            </w:r>
          </w:p>
          <w:p w14:paraId="2ED925F1" w14:textId="77777777" w:rsidR="00364E7F" w:rsidRPr="00FD40C3" w:rsidRDefault="00364E7F" w:rsidP="00364E7F">
            <w:pPr>
              <w:pStyle w:val="Code"/>
              <w:rPr>
                <w:lang w:val="id-ID"/>
              </w:rPr>
            </w:pPr>
            <w:r w:rsidRPr="00FD40C3">
              <w:rPr>
                <w:lang w:val="id-ID"/>
              </w:rPr>
              <w:t xml:space="preserve">    "nyampyr": "nyampur",</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nyari": "mencari",</w:t>
            </w:r>
          </w:p>
          <w:p w14:paraId="01D0472A" w14:textId="77777777" w:rsidR="00364E7F" w:rsidRPr="00FD40C3" w:rsidRDefault="00364E7F" w:rsidP="00364E7F">
            <w:pPr>
              <w:pStyle w:val="Code"/>
              <w:rPr>
                <w:lang w:val="id-ID"/>
              </w:rPr>
            </w:pPr>
            <w:r w:rsidRPr="00FD40C3">
              <w:rPr>
                <w:lang w:val="id-ID"/>
              </w:rPr>
              <w:t xml:space="preserve">    "nyariin": "mencari",</w:t>
            </w:r>
          </w:p>
          <w:p w14:paraId="2E46D220" w14:textId="77777777" w:rsidR="00364E7F" w:rsidRPr="00FD40C3" w:rsidRDefault="00364E7F" w:rsidP="00364E7F">
            <w:pPr>
              <w:pStyle w:val="Code"/>
              <w:rPr>
                <w:lang w:val="id-ID"/>
              </w:rPr>
            </w:pPr>
            <w:r w:rsidRPr="00FD40C3">
              <w:rPr>
                <w:lang w:val="id-ID"/>
              </w:rPr>
              <w:t xml:space="preserve">    "nyasar": "tersesat",</w:t>
            </w:r>
          </w:p>
          <w:p w14:paraId="6DF7F47C" w14:textId="77777777" w:rsidR="00364E7F" w:rsidRPr="00FD40C3" w:rsidRDefault="00364E7F" w:rsidP="00364E7F">
            <w:pPr>
              <w:pStyle w:val="Code"/>
              <w:rPr>
                <w:lang w:val="id-ID"/>
              </w:rPr>
            </w:pPr>
            <w:r w:rsidRPr="00FD40C3">
              <w:rPr>
                <w:lang w:val="id-ID"/>
              </w:rPr>
              <w:t xml:space="preserve">    "nyekar": "menyekar",</w:t>
            </w:r>
          </w:p>
          <w:p w14:paraId="5C6B283D" w14:textId="77777777" w:rsidR="00364E7F" w:rsidRPr="00FD40C3" w:rsidRDefault="00364E7F" w:rsidP="00364E7F">
            <w:pPr>
              <w:pStyle w:val="Code"/>
              <w:rPr>
                <w:lang w:val="id-ID"/>
              </w:rPr>
            </w:pPr>
            <w:r w:rsidRPr="00FD40C3">
              <w:rPr>
                <w:lang w:val="id-ID"/>
              </w:rPr>
              <w:t xml:space="preserve">    "nyela": "cela",</w:t>
            </w:r>
          </w:p>
          <w:p w14:paraId="15F39B48" w14:textId="77777777" w:rsidR="00364E7F" w:rsidRPr="00FD40C3" w:rsidRDefault="00364E7F" w:rsidP="00364E7F">
            <w:pPr>
              <w:pStyle w:val="Code"/>
              <w:rPr>
                <w:lang w:val="id-ID"/>
              </w:rPr>
            </w:pPr>
            <w:r w:rsidRPr="00FD40C3">
              <w:rPr>
                <w:lang w:val="id-ID"/>
              </w:rPr>
              <w:t xml:space="preserve">    "nyembah": "sembah",</w:t>
            </w:r>
          </w:p>
          <w:p w14:paraId="3D98DAF2" w14:textId="77777777" w:rsidR="00364E7F" w:rsidRPr="00FD40C3" w:rsidRDefault="00364E7F" w:rsidP="00364E7F">
            <w:pPr>
              <w:pStyle w:val="Code"/>
              <w:rPr>
                <w:lang w:val="id-ID"/>
              </w:rPr>
            </w:pPr>
            <w:r w:rsidRPr="00FD40C3">
              <w:rPr>
                <w:lang w:val="id-ID"/>
              </w:rPr>
              <w:t xml:space="preserve">    "nyemot": "ambil",</w:t>
            </w:r>
          </w:p>
          <w:p w14:paraId="2C143BD3" w14:textId="77777777" w:rsidR="00364E7F" w:rsidRPr="00FD40C3" w:rsidRDefault="00364E7F" w:rsidP="00364E7F">
            <w:pPr>
              <w:pStyle w:val="Code"/>
              <w:rPr>
                <w:lang w:val="id-ID"/>
              </w:rPr>
            </w:pPr>
            <w:r w:rsidRPr="00FD40C3">
              <w:rPr>
                <w:lang w:val="id-ID"/>
              </w:rPr>
              <w:t xml:space="preserve">    "nyerang": "serang",</w:t>
            </w:r>
          </w:p>
          <w:p w14:paraId="1F47D330" w14:textId="77777777" w:rsidR="00364E7F" w:rsidRPr="00FD40C3" w:rsidRDefault="00364E7F" w:rsidP="00364E7F">
            <w:pPr>
              <w:pStyle w:val="Code"/>
              <w:rPr>
                <w:lang w:val="id-ID"/>
              </w:rPr>
            </w:pPr>
            <w:r w:rsidRPr="00FD40C3">
              <w:rPr>
                <w:lang w:val="id-ID"/>
              </w:rPr>
              <w:t xml:space="preserve">    "nyiapin": "mempersiapkan",</w:t>
            </w:r>
          </w:p>
          <w:p w14:paraId="217DA17F" w14:textId="77777777" w:rsidR="00364E7F" w:rsidRPr="00FD40C3" w:rsidRDefault="00364E7F" w:rsidP="00364E7F">
            <w:pPr>
              <w:pStyle w:val="Code"/>
              <w:rPr>
                <w:lang w:val="id-ID"/>
              </w:rPr>
            </w:pPr>
            <w:r w:rsidRPr="00FD40C3">
              <w:rPr>
                <w:lang w:val="id-ID"/>
              </w:rPr>
              <w:t xml:space="preserve">    "nyicil": "mencicil",</w:t>
            </w:r>
          </w:p>
          <w:p w14:paraId="6BA93C6E" w14:textId="77777777" w:rsidR="00364E7F" w:rsidRPr="00FD40C3" w:rsidRDefault="00364E7F" w:rsidP="00364E7F">
            <w:pPr>
              <w:pStyle w:val="Code"/>
              <w:rPr>
                <w:lang w:val="id-ID"/>
              </w:rPr>
            </w:pPr>
            <w:r w:rsidRPr="00FD40C3">
              <w:rPr>
                <w:lang w:val="id-ID"/>
              </w:rPr>
              <w:t xml:space="preserve">    "nyiram": "menyiram",</w:t>
            </w:r>
          </w:p>
          <w:p w14:paraId="56804A1C" w14:textId="77777777" w:rsidR="00364E7F" w:rsidRPr="00FD40C3" w:rsidRDefault="00364E7F" w:rsidP="00364E7F">
            <w:pPr>
              <w:pStyle w:val="Code"/>
              <w:rPr>
                <w:lang w:val="id-ID"/>
              </w:rPr>
            </w:pPr>
            <w:r w:rsidRPr="00FD40C3">
              <w:rPr>
                <w:lang w:val="id-ID"/>
              </w:rPr>
              <w:t xml:space="preserve">    "nympr": "nyampur",</w:t>
            </w:r>
          </w:p>
          <w:p w14:paraId="12A801A5" w14:textId="77777777" w:rsidR="00364E7F" w:rsidRPr="00FD40C3" w:rsidRDefault="00364E7F" w:rsidP="00364E7F">
            <w:pPr>
              <w:pStyle w:val="Code"/>
              <w:rPr>
                <w:lang w:val="id-ID"/>
              </w:rPr>
            </w:pPr>
            <w:r w:rsidRPr="00FD40C3">
              <w:rPr>
                <w:lang w:val="id-ID"/>
              </w:rPr>
              <w:lastRenderedPageBreak/>
              <w:t xml:space="preserve">    "nyoblos": "mencoblos",</w:t>
            </w:r>
          </w:p>
          <w:p w14:paraId="5253D8E1" w14:textId="77777777" w:rsidR="00364E7F" w:rsidRPr="00FD40C3" w:rsidRDefault="00364E7F" w:rsidP="00364E7F">
            <w:pPr>
              <w:pStyle w:val="Code"/>
              <w:rPr>
                <w:lang w:val="id-ID"/>
              </w:rPr>
            </w:pPr>
            <w:r w:rsidRPr="00FD40C3">
              <w:rPr>
                <w:lang w:val="id-ID"/>
              </w:rPr>
              <w:t xml:space="preserve">    "nyok": "ayo",</w:t>
            </w:r>
          </w:p>
          <w:p w14:paraId="75B40395" w14:textId="77777777" w:rsidR="00364E7F" w:rsidRPr="00FD40C3" w:rsidRDefault="00364E7F" w:rsidP="00364E7F">
            <w:pPr>
              <w:pStyle w:val="Code"/>
              <w:rPr>
                <w:lang w:val="id-ID"/>
              </w:rPr>
            </w:pPr>
            <w:r w:rsidRPr="00FD40C3">
              <w:rPr>
                <w:lang w:val="id-ID"/>
              </w:rPr>
              <w:t xml:space="preserve">    "nyokap":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odmk":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oia":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okt": "oktober",</w:t>
            </w:r>
          </w:p>
          <w:p w14:paraId="75EF5B22" w14:textId="77777777" w:rsidR="00364E7F" w:rsidRPr="00FD40C3" w:rsidRDefault="00364E7F" w:rsidP="00364E7F">
            <w:pPr>
              <w:pStyle w:val="Code"/>
              <w:rPr>
                <w:lang w:val="id-ID"/>
              </w:rPr>
            </w:pPr>
            <w:r w:rsidRPr="00FD40C3">
              <w:rPr>
                <w:lang w:val="id-ID"/>
              </w:rPr>
              <w:t xml:space="preserve">    "ol": "online",</w:t>
            </w:r>
          </w:p>
          <w:p w14:paraId="7A88157E" w14:textId="77777777" w:rsidR="00364E7F" w:rsidRPr="00FD40C3" w:rsidRDefault="00364E7F" w:rsidP="00364E7F">
            <w:pPr>
              <w:pStyle w:val="Code"/>
              <w:rPr>
                <w:lang w:val="id-ID"/>
              </w:rPr>
            </w:pPr>
            <w:r w:rsidRPr="00FD40C3">
              <w:rPr>
                <w:lang w:val="id-ID"/>
              </w:rPr>
              <w:t xml:space="preserve">    "omdo": "omong doang",</w:t>
            </w:r>
          </w:p>
          <w:p w14:paraId="51AD8393" w14:textId="77777777" w:rsidR="00364E7F" w:rsidRPr="00FD40C3" w:rsidRDefault="00364E7F" w:rsidP="00364E7F">
            <w:pPr>
              <w:pStyle w:val="Code"/>
              <w:rPr>
                <w:lang w:val="id-ID"/>
              </w:rPr>
            </w:pPr>
            <w:r w:rsidRPr="00FD40C3">
              <w:rPr>
                <w:lang w:val="id-ID"/>
              </w:rPr>
              <w:t xml:space="preserve">    "omg": "oh my god",</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ongkir": "ongkos kirim",</w:t>
            </w:r>
          </w:p>
          <w:p w14:paraId="319B05FF" w14:textId="77777777" w:rsidR="00364E7F" w:rsidRPr="00FD40C3" w:rsidRDefault="00364E7F" w:rsidP="00364E7F">
            <w:pPr>
              <w:pStyle w:val="Code"/>
              <w:rPr>
                <w:lang w:val="id-ID"/>
              </w:rPr>
            </w:pPr>
            <w:r w:rsidRPr="00FD40C3">
              <w:rPr>
                <w:lang w:val="id-ID"/>
              </w:rPr>
              <w:t xml:space="preserve">    "oon": "bodoh",</w:t>
            </w:r>
          </w:p>
          <w:p w14:paraId="2341DDF5" w14:textId="77777777" w:rsidR="00364E7F" w:rsidRPr="00FD40C3" w:rsidRDefault="00364E7F" w:rsidP="00364E7F">
            <w:pPr>
              <w:pStyle w:val="Code"/>
              <w:rPr>
                <w:lang w:val="id-ID"/>
              </w:rPr>
            </w:pPr>
            <w:r w:rsidRPr="00FD40C3">
              <w:rPr>
                <w:lang w:val="id-ID"/>
              </w:rPr>
              <w:t xml:space="preserve">    "oot": "out of topic",</w:t>
            </w:r>
          </w:p>
          <w:p w14:paraId="30ECBD12" w14:textId="77777777" w:rsidR="00364E7F" w:rsidRPr="00FD40C3" w:rsidRDefault="00364E7F" w:rsidP="00364E7F">
            <w:pPr>
              <w:pStyle w:val="Code"/>
              <w:rPr>
                <w:lang w:val="id-ID"/>
              </w:rPr>
            </w:pPr>
            <w:r w:rsidRPr="00FD40C3">
              <w:rPr>
                <w:lang w:val="id-ID"/>
              </w:rPr>
              <w:t xml:space="preserve">    "orange": "oranye",</w:t>
            </w:r>
          </w:p>
          <w:p w14:paraId="051E36CE" w14:textId="77777777" w:rsidR="00364E7F" w:rsidRPr="00FD40C3" w:rsidRDefault="00364E7F" w:rsidP="00364E7F">
            <w:pPr>
              <w:pStyle w:val="Code"/>
              <w:rPr>
                <w:lang w:val="id-ID"/>
              </w:rPr>
            </w:pPr>
            <w:r w:rsidRPr="00FD40C3">
              <w:rPr>
                <w:lang w:val="id-ID"/>
              </w:rPr>
              <w:t xml:space="preserve">    "org":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orglaen":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ortu":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otda": "otonomi daerah",</w:t>
            </w:r>
          </w:p>
          <w:p w14:paraId="638D52E6" w14:textId="77777777" w:rsidR="00364E7F" w:rsidRPr="00FD40C3" w:rsidRDefault="00364E7F" w:rsidP="00364E7F">
            <w:pPr>
              <w:pStyle w:val="Code"/>
              <w:rPr>
                <w:lang w:val="id-ID"/>
              </w:rPr>
            </w:pPr>
            <w:r w:rsidRPr="00FD40C3">
              <w:rPr>
                <w:lang w:val="id-ID"/>
              </w:rPr>
              <w:t xml:space="preserve">    "otre": "ok",</w:t>
            </w:r>
          </w:p>
          <w:p w14:paraId="3FB23C96" w14:textId="77777777" w:rsidR="00364E7F" w:rsidRPr="00FD40C3" w:rsidRDefault="00364E7F" w:rsidP="00364E7F">
            <w:pPr>
              <w:pStyle w:val="Code"/>
              <w:rPr>
                <w:lang w:val="id-ID"/>
              </w:rPr>
            </w:pPr>
            <w:r w:rsidRPr="00FD40C3">
              <w:rPr>
                <w:lang w:val="id-ID"/>
              </w:rPr>
              <w:t xml:space="preserve">    "otw": "on the way, sedang di jalan",</w:t>
            </w:r>
          </w:p>
          <w:p w14:paraId="33CB2A13" w14:textId="77777777" w:rsidR="00364E7F" w:rsidRPr="00FD40C3" w:rsidRDefault="00364E7F" w:rsidP="00364E7F">
            <w:pPr>
              <w:pStyle w:val="Code"/>
              <w:rPr>
                <w:lang w:val="id-ID"/>
              </w:rPr>
            </w:pPr>
            <w:r w:rsidRPr="00FD40C3">
              <w:rPr>
                <w:lang w:val="id-ID"/>
              </w:rPr>
              <w:t xml:space="preserve">    "our":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p.s":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pa":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pahe": "paket hemat",</w:t>
            </w:r>
          </w:p>
          <w:p w14:paraId="2E09DF62" w14:textId="77777777" w:rsidR="00364E7F" w:rsidRPr="00FD40C3" w:rsidRDefault="00364E7F" w:rsidP="00364E7F">
            <w:pPr>
              <w:pStyle w:val="Code"/>
              <w:rPr>
                <w:lang w:val="id-ID"/>
              </w:rPr>
            </w:pPr>
            <w:r w:rsidRPr="00FD40C3">
              <w:rPr>
                <w:lang w:val="id-ID"/>
              </w:rPr>
              <w:t xml:space="preserve">    "pake": "pakai",</w:t>
            </w:r>
          </w:p>
          <w:p w14:paraId="4BCB8399" w14:textId="77777777" w:rsidR="00364E7F" w:rsidRPr="00FD40C3" w:rsidRDefault="00364E7F" w:rsidP="00364E7F">
            <w:pPr>
              <w:pStyle w:val="Code"/>
              <w:rPr>
                <w:lang w:val="id-ID"/>
              </w:rPr>
            </w:pPr>
            <w:r w:rsidRPr="00FD40C3">
              <w:rPr>
                <w:lang w:val="id-ID"/>
              </w:rPr>
              <w:t xml:space="preserve">    "pakek":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parno":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parte":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pasutri":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pd": "pada",</w:t>
            </w:r>
          </w:p>
          <w:p w14:paraId="06C55418" w14:textId="77777777" w:rsidR="00364E7F" w:rsidRPr="00FD40C3" w:rsidRDefault="00364E7F" w:rsidP="00364E7F">
            <w:pPr>
              <w:pStyle w:val="Code"/>
              <w:rPr>
                <w:lang w:val="id-ID"/>
              </w:rPr>
            </w:pPr>
            <w:r w:rsidRPr="00FD40C3">
              <w:rPr>
                <w:lang w:val="id-ID"/>
              </w:rPr>
              <w:t xml:space="preserve">    "pdhl": "padahal",</w:t>
            </w:r>
          </w:p>
          <w:p w14:paraId="5B37C900" w14:textId="77777777" w:rsidR="00364E7F" w:rsidRPr="00FD40C3" w:rsidRDefault="00364E7F" w:rsidP="00364E7F">
            <w:pPr>
              <w:pStyle w:val="Code"/>
              <w:rPr>
                <w:lang w:val="id-ID"/>
              </w:rPr>
            </w:pPr>
            <w:r w:rsidRPr="00FD40C3">
              <w:rPr>
                <w:lang w:val="id-ID"/>
              </w:rPr>
              <w:t xml:space="preserve">    "pdip": "partai demokrasi Indonesia perjuangan",</w:t>
            </w:r>
          </w:p>
          <w:p w14:paraId="0626EC41" w14:textId="77777777" w:rsidR="00364E7F" w:rsidRPr="00FD40C3" w:rsidRDefault="00364E7F" w:rsidP="00364E7F">
            <w:pPr>
              <w:pStyle w:val="Code"/>
              <w:rPr>
                <w:lang w:val="id-ID"/>
              </w:rPr>
            </w:pPr>
            <w:r w:rsidRPr="00FD40C3">
              <w:rPr>
                <w:lang w:val="id-ID"/>
              </w:rPr>
              <w:t xml:space="preserve">    "pdskji": "perhimpunan dokter spesialis kedokteran jiwa indonesia",</w:t>
            </w:r>
          </w:p>
          <w:p w14:paraId="1E4238A1" w14:textId="77777777" w:rsidR="00364E7F" w:rsidRPr="00FD40C3" w:rsidRDefault="00364E7F" w:rsidP="00364E7F">
            <w:pPr>
              <w:pStyle w:val="Code"/>
              <w:rPr>
                <w:lang w:val="id-ID"/>
              </w:rPr>
            </w:pPr>
            <w:r w:rsidRPr="00FD40C3">
              <w:rPr>
                <w:lang w:val="id-ID"/>
              </w:rPr>
              <w:t xml:space="preserve">    "pd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pede": "percaya diri",</w:t>
            </w:r>
          </w:p>
          <w:p w14:paraId="5A8F5459" w14:textId="77777777" w:rsidR="00364E7F" w:rsidRPr="00FD40C3" w:rsidRDefault="00364E7F" w:rsidP="00364E7F">
            <w:pPr>
              <w:pStyle w:val="Code"/>
              <w:rPr>
                <w:lang w:val="id-ID"/>
              </w:rPr>
            </w:pPr>
            <w:r w:rsidRPr="00FD40C3">
              <w:rPr>
                <w:lang w:val="id-ID"/>
              </w:rPr>
              <w:t xml:space="preserve">    "pelanggarab":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pelcehn": "pelecehan",</w:t>
            </w:r>
          </w:p>
          <w:p w14:paraId="29D6D6D2" w14:textId="77777777" w:rsidR="00364E7F" w:rsidRPr="00FD40C3" w:rsidRDefault="00364E7F" w:rsidP="00364E7F">
            <w:pPr>
              <w:pStyle w:val="Code"/>
              <w:rPr>
                <w:lang w:val="id-ID"/>
              </w:rPr>
            </w:pPr>
            <w:r w:rsidRPr="00FD40C3">
              <w:rPr>
                <w:lang w:val="id-ID"/>
              </w:rPr>
              <w:lastRenderedPageBreak/>
              <w:t xml:space="preserve">    "pemboka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pemko":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pengen":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peremp": "perempuan",</w:t>
            </w:r>
          </w:p>
          <w:p w14:paraId="2FD70007" w14:textId="77777777" w:rsidR="00364E7F" w:rsidRPr="00FD40C3" w:rsidRDefault="00364E7F" w:rsidP="00364E7F">
            <w:pPr>
              <w:pStyle w:val="Code"/>
              <w:rPr>
                <w:lang w:val="id-ID"/>
              </w:rPr>
            </w:pPr>
            <w:r w:rsidRPr="00FD40C3">
              <w:rPr>
                <w:lang w:val="id-ID"/>
              </w:rPr>
              <w:t xml:space="preserve">    "pergub": "peraturan gubernur",</w:t>
            </w:r>
          </w:p>
          <w:p w14:paraId="6628E568" w14:textId="77777777" w:rsidR="00364E7F" w:rsidRPr="00FD40C3" w:rsidRDefault="00364E7F" w:rsidP="00364E7F">
            <w:pPr>
              <w:pStyle w:val="Code"/>
              <w:rPr>
                <w:lang w:val="id-ID"/>
              </w:rPr>
            </w:pPr>
            <w:r w:rsidRPr="00FD40C3">
              <w:rPr>
                <w:lang w:val="id-ID"/>
              </w:rPr>
              <w:t xml:space="preserve">    "perhatiin": "perhatikan",</w:t>
            </w:r>
          </w:p>
          <w:p w14:paraId="49F5B0F4" w14:textId="77777777" w:rsidR="00364E7F" w:rsidRPr="00FD40C3" w:rsidRDefault="00364E7F" w:rsidP="00364E7F">
            <w:pPr>
              <w:pStyle w:val="Code"/>
              <w:rPr>
                <w:lang w:val="id-ID"/>
              </w:rPr>
            </w:pPr>
            <w:r w:rsidRPr="00FD40C3">
              <w:rPr>
                <w:lang w:val="id-ID"/>
              </w:rPr>
              <w:t xml:space="preserve">    "pertamax": "pertama",</w:t>
            </w:r>
          </w:p>
          <w:p w14:paraId="7192693D" w14:textId="77777777" w:rsidR="00364E7F" w:rsidRPr="00FD40C3" w:rsidRDefault="00364E7F" w:rsidP="00364E7F">
            <w:pPr>
              <w:pStyle w:val="Code"/>
              <w:rPr>
                <w:lang w:val="id-ID"/>
              </w:rPr>
            </w:pPr>
            <w:r w:rsidRPr="00FD40C3">
              <w:rPr>
                <w:lang w:val="id-ID"/>
              </w:rPr>
              <w:t xml:space="preserve">    "pesenan": "pesanan",</w:t>
            </w:r>
          </w:p>
          <w:p w14:paraId="18DC38E2" w14:textId="77777777" w:rsidR="00364E7F" w:rsidRPr="00FD40C3" w:rsidRDefault="00364E7F" w:rsidP="00364E7F">
            <w:pPr>
              <w:pStyle w:val="Code"/>
              <w:rPr>
                <w:lang w:val="id-ID"/>
              </w:rPr>
            </w:pPr>
            <w:r w:rsidRPr="00FD40C3">
              <w:rPr>
                <w:lang w:val="id-ID"/>
              </w:rPr>
              <w:t xml:space="preserve">    "pesenin": "pesankan",</w:t>
            </w:r>
          </w:p>
          <w:p w14:paraId="537EE2FC" w14:textId="77777777" w:rsidR="00364E7F" w:rsidRPr="00FD40C3" w:rsidRDefault="00364E7F" w:rsidP="00364E7F">
            <w:pPr>
              <w:pStyle w:val="Code"/>
              <w:rPr>
                <w:lang w:val="id-ID"/>
              </w:rPr>
            </w:pPr>
            <w:r w:rsidRPr="00FD40C3">
              <w:rPr>
                <w:lang w:val="id-ID"/>
              </w:rPr>
              <w:t xml:space="preserve">    "pgang": "pegang",</w:t>
            </w:r>
          </w:p>
          <w:p w14:paraId="45D6AFD1" w14:textId="77777777" w:rsidR="00364E7F" w:rsidRPr="00FD40C3" w:rsidRDefault="00364E7F" w:rsidP="00364E7F">
            <w:pPr>
              <w:pStyle w:val="Code"/>
              <w:rPr>
                <w:lang w:val="id-ID"/>
              </w:rPr>
            </w:pPr>
            <w:r w:rsidRPr="00FD40C3">
              <w:rPr>
                <w:lang w:val="id-ID"/>
              </w:rPr>
              <w:t xml:space="preserve">    "pgi": "pergi",</w:t>
            </w:r>
          </w:p>
          <w:p w14:paraId="5823CFB3" w14:textId="77777777" w:rsidR="00364E7F" w:rsidRPr="00FD40C3" w:rsidRDefault="00364E7F" w:rsidP="00364E7F">
            <w:pPr>
              <w:pStyle w:val="Code"/>
              <w:rPr>
                <w:lang w:val="id-ID"/>
              </w:rPr>
            </w:pPr>
            <w:r w:rsidRPr="00FD40C3">
              <w:rPr>
                <w:lang w:val="id-ID"/>
              </w:rPr>
              <w:t xml:space="preserve">    "pi": "tapi",</w:t>
            </w:r>
          </w:p>
          <w:p w14:paraId="70E3D9A5" w14:textId="77777777" w:rsidR="00364E7F" w:rsidRPr="00FD40C3" w:rsidRDefault="00364E7F" w:rsidP="00364E7F">
            <w:pPr>
              <w:pStyle w:val="Code"/>
              <w:rPr>
                <w:lang w:val="id-ID"/>
              </w:rPr>
            </w:pPr>
            <w:r w:rsidRPr="00FD40C3">
              <w:rPr>
                <w:lang w:val="id-ID"/>
              </w:rPr>
              <w:t xml:space="preserve">    "pihak2": "pihak pihak",</w:t>
            </w:r>
          </w:p>
          <w:p w14:paraId="7021840D" w14:textId="77777777" w:rsidR="00364E7F" w:rsidRPr="00FD40C3" w:rsidRDefault="00364E7F" w:rsidP="00364E7F">
            <w:pPr>
              <w:pStyle w:val="Code"/>
              <w:rPr>
                <w:lang w:val="id-ID"/>
              </w:rPr>
            </w:pPr>
            <w:r w:rsidRPr="00FD40C3">
              <w:rPr>
                <w:lang w:val="id-ID"/>
              </w:rPr>
              <w:t xml:space="preserve">    "pijetin": "pijitkan",</w:t>
            </w:r>
          </w:p>
          <w:p w14:paraId="50D3E354" w14:textId="77777777" w:rsidR="00364E7F" w:rsidRPr="00FD40C3" w:rsidRDefault="00364E7F" w:rsidP="00364E7F">
            <w:pPr>
              <w:pStyle w:val="Code"/>
              <w:rPr>
                <w:lang w:val="id-ID"/>
              </w:rPr>
            </w:pPr>
            <w:r w:rsidRPr="00FD40C3">
              <w:rPr>
                <w:lang w:val="id-ID"/>
              </w:rPr>
              <w:t xml:space="preserve">    "pilgub": "pemilihan gubernur",</w:t>
            </w:r>
          </w:p>
          <w:p w14:paraId="6BC4EA0D" w14:textId="77777777" w:rsidR="00364E7F" w:rsidRPr="00FD40C3" w:rsidRDefault="00364E7F" w:rsidP="00364E7F">
            <w:pPr>
              <w:pStyle w:val="Code"/>
              <w:rPr>
                <w:lang w:val="id-ID"/>
              </w:rPr>
            </w:pPr>
            <w:r w:rsidRPr="00FD40C3">
              <w:rPr>
                <w:lang w:val="id-ID"/>
              </w:rPr>
              <w:t xml:space="preserve">    "pilkada":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pisan": "sangat",</w:t>
            </w:r>
          </w:p>
          <w:p w14:paraId="4138C9ED" w14:textId="77777777" w:rsidR="00364E7F" w:rsidRPr="00FD40C3" w:rsidRDefault="00364E7F" w:rsidP="00364E7F">
            <w:pPr>
              <w:pStyle w:val="Code"/>
              <w:rPr>
                <w:lang w:val="id-ID"/>
              </w:rPr>
            </w:pPr>
            <w:r w:rsidRPr="00FD40C3">
              <w:rPr>
                <w:lang w:val="id-ID"/>
              </w:rPr>
              <w:t xml:space="preserve">    "pisgor": "pisang goreng",</w:t>
            </w:r>
          </w:p>
          <w:p w14:paraId="3AA76B2E" w14:textId="77777777" w:rsidR="00364E7F" w:rsidRPr="00FD40C3" w:rsidRDefault="00364E7F" w:rsidP="00364E7F">
            <w:pPr>
              <w:pStyle w:val="Code"/>
              <w:rPr>
                <w:lang w:val="id-ID"/>
              </w:rPr>
            </w:pPr>
            <w:r w:rsidRPr="00FD40C3">
              <w:rPr>
                <w:lang w:val="id-ID"/>
              </w:rPr>
              <w:t xml:space="preserve">    "pk": "penjahat kelamin",</w:t>
            </w:r>
          </w:p>
          <w:p w14:paraId="43C794A2" w14:textId="77777777" w:rsidR="00364E7F" w:rsidRPr="00FD40C3" w:rsidRDefault="00364E7F" w:rsidP="00364E7F">
            <w:pPr>
              <w:pStyle w:val="Code"/>
              <w:rPr>
                <w:lang w:val="id-ID"/>
              </w:rPr>
            </w:pPr>
            <w:r w:rsidRPr="00FD40C3">
              <w:rPr>
                <w:lang w:val="id-ID"/>
              </w:rPr>
              <w:t xml:space="preserve">    "pke": "pakai",</w:t>
            </w:r>
          </w:p>
          <w:p w14:paraId="5A9DEB48" w14:textId="77777777" w:rsidR="00364E7F" w:rsidRPr="00FD40C3" w:rsidRDefault="00364E7F" w:rsidP="00364E7F">
            <w:pPr>
              <w:pStyle w:val="Code"/>
              <w:rPr>
                <w:lang w:val="id-ID"/>
              </w:rPr>
            </w:pPr>
            <w:r w:rsidRPr="00FD40C3">
              <w:rPr>
                <w:lang w:val="id-ID"/>
              </w:rPr>
              <w:t xml:space="preserve">    "pket": "paket",</w:t>
            </w:r>
          </w:p>
          <w:p w14:paraId="77582097" w14:textId="77777777" w:rsidR="00364E7F" w:rsidRPr="00FD40C3" w:rsidRDefault="00364E7F" w:rsidP="00364E7F">
            <w:pPr>
              <w:pStyle w:val="Code"/>
              <w:rPr>
                <w:lang w:val="id-ID"/>
              </w:rPr>
            </w:pPr>
            <w:r w:rsidRPr="00FD40C3">
              <w:rPr>
                <w:lang w:val="id-ID"/>
              </w:rPr>
              <w:t xml:space="preserve">    "pkr": "pakar",</w:t>
            </w:r>
          </w:p>
          <w:p w14:paraId="0AE72F3A" w14:textId="77777777" w:rsidR="00364E7F" w:rsidRPr="00FD40C3" w:rsidRDefault="00364E7F" w:rsidP="00364E7F">
            <w:pPr>
              <w:pStyle w:val="Code"/>
              <w:rPr>
                <w:lang w:val="id-ID"/>
              </w:rPr>
            </w:pPr>
            <w:r w:rsidRPr="00FD40C3">
              <w:rPr>
                <w:lang w:val="id-ID"/>
              </w:rPr>
              <w:t xml:space="preserve">    "pks": "partai keadilan sejahtera",</w:t>
            </w:r>
          </w:p>
          <w:p w14:paraId="620B8CF9" w14:textId="77777777" w:rsidR="00364E7F" w:rsidRPr="00FD40C3" w:rsidRDefault="00364E7F" w:rsidP="00364E7F">
            <w:pPr>
              <w:pStyle w:val="Code"/>
              <w:rPr>
                <w:lang w:val="id-ID"/>
              </w:rPr>
            </w:pPr>
            <w:r w:rsidRPr="00FD40C3">
              <w:rPr>
                <w:lang w:val="id-ID"/>
              </w:rPr>
              <w:t xml:space="preserve">    "plg": "paling",</w:t>
            </w:r>
          </w:p>
          <w:p w14:paraId="702C228B" w14:textId="77777777" w:rsidR="00364E7F" w:rsidRPr="00FD40C3" w:rsidRDefault="00364E7F" w:rsidP="00364E7F">
            <w:pPr>
              <w:pStyle w:val="Code"/>
              <w:rPr>
                <w:lang w:val="id-ID"/>
              </w:rPr>
            </w:pPr>
            <w:r w:rsidRPr="00FD40C3">
              <w:rPr>
                <w:lang w:val="id-ID"/>
              </w:rPr>
              <w:t xml:space="preserve">    "plh": "pilih",</w:t>
            </w:r>
          </w:p>
          <w:p w14:paraId="68361286" w14:textId="77777777" w:rsidR="00364E7F" w:rsidRPr="00FD40C3" w:rsidRDefault="00364E7F" w:rsidP="00364E7F">
            <w:pPr>
              <w:pStyle w:val="Code"/>
              <w:rPr>
                <w:lang w:val="id-ID"/>
              </w:rPr>
            </w:pPr>
            <w:r w:rsidRPr="00FD40C3">
              <w:rPr>
                <w:lang w:val="id-ID"/>
              </w:rPr>
              <w:t xml:space="preserve">    "pls": "tolong",</w:t>
            </w:r>
          </w:p>
          <w:p w14:paraId="7D718B66" w14:textId="77777777" w:rsidR="00364E7F" w:rsidRPr="00FD40C3" w:rsidRDefault="00364E7F" w:rsidP="00364E7F">
            <w:pPr>
              <w:pStyle w:val="Code"/>
              <w:rPr>
                <w:lang w:val="id-ID"/>
              </w:rPr>
            </w:pPr>
            <w:r w:rsidRPr="00FD40C3">
              <w:rPr>
                <w:lang w:val="id-ID"/>
              </w:rPr>
              <w:t xml:space="preserve">    "pm": "private message",</w:t>
            </w:r>
          </w:p>
          <w:p w14:paraId="07FDB767" w14:textId="77777777" w:rsidR="00364E7F" w:rsidRPr="00FD40C3" w:rsidRDefault="00364E7F" w:rsidP="00364E7F">
            <w:pPr>
              <w:pStyle w:val="Code"/>
              <w:rPr>
                <w:lang w:val="id-ID"/>
              </w:rPr>
            </w:pPr>
            <w:r w:rsidRPr="00FD40C3">
              <w:rPr>
                <w:lang w:val="id-ID"/>
              </w:rPr>
              <w:t xml:space="preserve">    "pmhaman": "pemahaman",</w:t>
            </w:r>
          </w:p>
          <w:p w14:paraId="2B719AE6" w14:textId="77777777" w:rsidR="00364E7F" w:rsidRPr="00FD40C3" w:rsidRDefault="00364E7F" w:rsidP="00364E7F">
            <w:pPr>
              <w:pStyle w:val="Code"/>
              <w:rPr>
                <w:lang w:val="id-ID"/>
              </w:rPr>
            </w:pPr>
            <w:r w:rsidRPr="00FD40C3">
              <w:rPr>
                <w:lang w:val="id-ID"/>
              </w:rPr>
              <w:t xml:space="preserve">    "pmrnth": "pemerintah",</w:t>
            </w:r>
          </w:p>
          <w:p w14:paraId="40503109" w14:textId="77777777" w:rsidR="00364E7F" w:rsidRPr="00FD40C3" w:rsidRDefault="00364E7F" w:rsidP="00364E7F">
            <w:pPr>
              <w:pStyle w:val="Code"/>
              <w:rPr>
                <w:lang w:val="id-ID"/>
              </w:rPr>
            </w:pPr>
            <w:r w:rsidRPr="00FD40C3">
              <w:rPr>
                <w:lang w:val="id-ID"/>
              </w:rPr>
              <w:t xml:space="preserve">    "pndkung": "pendukung",</w:t>
            </w:r>
          </w:p>
          <w:p w14:paraId="5F760B0C" w14:textId="77777777" w:rsidR="00364E7F" w:rsidRPr="00FD40C3" w:rsidRDefault="00364E7F" w:rsidP="00364E7F">
            <w:pPr>
              <w:pStyle w:val="Code"/>
              <w:rPr>
                <w:lang w:val="id-ID"/>
              </w:rPr>
            </w:pPr>
            <w:r w:rsidRPr="00FD40C3">
              <w:rPr>
                <w:lang w:val="id-ID"/>
              </w:rPr>
              <w:t xml:space="preserve">    "pndukung": "pendukung",</w:t>
            </w:r>
          </w:p>
          <w:p w14:paraId="4E92B0F6" w14:textId="77777777" w:rsidR="00364E7F" w:rsidRPr="00FD40C3" w:rsidRDefault="00364E7F" w:rsidP="00364E7F">
            <w:pPr>
              <w:pStyle w:val="Code"/>
              <w:rPr>
                <w:lang w:val="id-ID"/>
              </w:rPr>
            </w:pPr>
            <w:r w:rsidRPr="00FD40C3">
              <w:rPr>
                <w:lang w:val="id-ID"/>
              </w:rPr>
              <w:t xml:space="preserve">    "pnjilat": "penjilat",</w:t>
            </w:r>
          </w:p>
          <w:p w14:paraId="6C9BB2E5" w14:textId="77777777" w:rsidR="00364E7F" w:rsidRPr="00FD40C3" w:rsidRDefault="00364E7F" w:rsidP="00364E7F">
            <w:pPr>
              <w:pStyle w:val="Code"/>
              <w:rPr>
                <w:lang w:val="id-ID"/>
              </w:rPr>
            </w:pPr>
            <w:r w:rsidRPr="00FD40C3">
              <w:rPr>
                <w:lang w:val="id-ID"/>
              </w:rPr>
              <w:t xml:space="preserve">    "pns": "pegawai negeri sipil",</w:t>
            </w:r>
          </w:p>
          <w:p w14:paraId="2C2AD9C1" w14:textId="77777777" w:rsidR="00364E7F" w:rsidRPr="00FD40C3" w:rsidRDefault="00364E7F" w:rsidP="00364E7F">
            <w:pPr>
              <w:pStyle w:val="Code"/>
              <w:rPr>
                <w:lang w:val="id-ID"/>
              </w:rPr>
            </w:pPr>
            <w:r w:rsidRPr="00FD40C3">
              <w:rPr>
                <w:lang w:val="id-ID"/>
              </w:rPr>
              <w:t xml:space="preserve">    "pny":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ponpes":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pp": "pulang pergi",</w:t>
            </w:r>
          </w:p>
          <w:p w14:paraId="75D9B01E" w14:textId="77777777" w:rsidR="00364E7F" w:rsidRPr="00FD40C3" w:rsidRDefault="00364E7F" w:rsidP="00364E7F">
            <w:pPr>
              <w:pStyle w:val="Code"/>
              <w:rPr>
                <w:lang w:val="id-ID"/>
              </w:rPr>
            </w:pPr>
            <w:r w:rsidRPr="00FD40C3">
              <w:rPr>
                <w:lang w:val="id-ID"/>
              </w:rPr>
              <w:t xml:space="preserve">    "ppa": "apa",</w:t>
            </w:r>
          </w:p>
          <w:p w14:paraId="3B46533A" w14:textId="77777777" w:rsidR="00364E7F" w:rsidRPr="00FD40C3" w:rsidRDefault="00364E7F" w:rsidP="00364E7F">
            <w:pPr>
              <w:pStyle w:val="Code"/>
              <w:rPr>
                <w:lang w:val="id-ID"/>
              </w:rPr>
            </w:pPr>
            <w:r w:rsidRPr="00FD40C3">
              <w:rPr>
                <w:lang w:val="id-ID"/>
              </w:rPr>
              <w:t xml:space="preserve">    "presh": "segar",</w:t>
            </w:r>
          </w:p>
          <w:p w14:paraId="13F3BA4E" w14:textId="77777777" w:rsidR="00364E7F" w:rsidRPr="00FD40C3" w:rsidRDefault="00364E7F" w:rsidP="00364E7F">
            <w:pPr>
              <w:pStyle w:val="Code"/>
              <w:rPr>
                <w:lang w:val="id-ID"/>
              </w:rPr>
            </w:pPr>
            <w:r w:rsidRPr="00FD40C3">
              <w:rPr>
                <w:lang w:val="id-ID"/>
              </w:rPr>
              <w:lastRenderedPageBreak/>
              <w:t xml:space="preserve">    "prg": "pergi",</w:t>
            </w:r>
          </w:p>
          <w:p w14:paraId="083EFAD6" w14:textId="77777777" w:rsidR="00364E7F" w:rsidRPr="00FD40C3" w:rsidRDefault="00364E7F" w:rsidP="00364E7F">
            <w:pPr>
              <w:pStyle w:val="Code"/>
              <w:rPr>
                <w:lang w:val="id-ID"/>
              </w:rPr>
            </w:pPr>
            <w:r w:rsidRPr="00FD40C3">
              <w:rPr>
                <w:lang w:val="id-ID"/>
              </w:rPr>
              <w:t xml:space="preserve">    "prikitiw": "cie",</w:t>
            </w:r>
          </w:p>
          <w:p w14:paraId="73299591" w14:textId="77777777" w:rsidR="00364E7F" w:rsidRPr="00FD40C3" w:rsidRDefault="00364E7F" w:rsidP="00364E7F">
            <w:pPr>
              <w:pStyle w:val="Code"/>
              <w:rPr>
                <w:lang w:val="id-ID"/>
              </w:rPr>
            </w:pPr>
            <w:r w:rsidRPr="00FD40C3">
              <w:rPr>
                <w:lang w:val="id-ID"/>
              </w:rPr>
              <w:t xml:space="preserve">    "priksa": "periksa",</w:t>
            </w:r>
          </w:p>
          <w:p w14:paraId="1D5BD3DD" w14:textId="77777777" w:rsidR="00364E7F" w:rsidRPr="00FD40C3" w:rsidRDefault="00364E7F" w:rsidP="00364E7F">
            <w:pPr>
              <w:pStyle w:val="Code"/>
              <w:rPr>
                <w:lang w:val="id-ID"/>
              </w:rPr>
            </w:pPr>
            <w:r w:rsidRPr="00FD40C3">
              <w:rPr>
                <w:lang w:val="id-ID"/>
              </w:rPr>
              <w:t xml:space="preserve">    "prilaku": "perilaku",</w:t>
            </w:r>
          </w:p>
          <w:p w14:paraId="66DB863F" w14:textId="77777777" w:rsidR="00364E7F" w:rsidRPr="00FD40C3" w:rsidRDefault="00364E7F" w:rsidP="00364E7F">
            <w:pPr>
              <w:pStyle w:val="Code"/>
              <w:rPr>
                <w:lang w:val="id-ID"/>
              </w:rPr>
            </w:pPr>
            <w:r w:rsidRPr="00FD40C3">
              <w:rPr>
                <w:lang w:val="id-ID"/>
              </w:rPr>
              <w:t xml:space="preserve">    "prnh":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prototype": "contoh",</w:t>
            </w:r>
          </w:p>
          <w:p w14:paraId="520FC951" w14:textId="77777777" w:rsidR="00364E7F" w:rsidRPr="00FD40C3" w:rsidRDefault="00364E7F" w:rsidP="00364E7F">
            <w:pPr>
              <w:pStyle w:val="Code"/>
              <w:rPr>
                <w:lang w:val="id-ID"/>
              </w:rPr>
            </w:pPr>
            <w:r w:rsidRPr="00FD40C3">
              <w:rPr>
                <w:lang w:val="id-ID"/>
              </w:rPr>
              <w:t xml:space="preserve">    "prov": "provinsi",</w:t>
            </w:r>
          </w:p>
          <w:p w14:paraId="42AB00B1" w14:textId="77777777" w:rsidR="00364E7F" w:rsidRPr="00FD40C3" w:rsidRDefault="00364E7F" w:rsidP="00364E7F">
            <w:pPr>
              <w:pStyle w:val="Code"/>
              <w:rPr>
                <w:lang w:val="id-ID"/>
              </w:rPr>
            </w:pPr>
            <w:r w:rsidRPr="00FD40C3">
              <w:rPr>
                <w:lang w:val="id-ID"/>
              </w:rPr>
              <w:t xml:space="preserve">    "psen": "pesan",</w:t>
            </w:r>
          </w:p>
          <w:p w14:paraId="35465F17" w14:textId="77777777" w:rsidR="00364E7F" w:rsidRPr="00FD40C3" w:rsidRDefault="00364E7F" w:rsidP="00364E7F">
            <w:pPr>
              <w:pStyle w:val="Code"/>
              <w:rPr>
                <w:lang w:val="id-ID"/>
              </w:rPr>
            </w:pPr>
            <w:r w:rsidRPr="00FD40C3">
              <w:rPr>
                <w:lang w:val="id-ID"/>
              </w:rPr>
              <w:t xml:space="preserve">    "psn": "pesan",</w:t>
            </w:r>
          </w:p>
          <w:p w14:paraId="67BAD88F" w14:textId="77777777" w:rsidR="00364E7F" w:rsidRPr="00FD40C3" w:rsidRDefault="00364E7F" w:rsidP="00364E7F">
            <w:pPr>
              <w:pStyle w:val="Code"/>
              <w:rPr>
                <w:lang w:val="id-ID"/>
              </w:rPr>
            </w:pPr>
            <w:r w:rsidRPr="00FD40C3">
              <w:rPr>
                <w:lang w:val="id-ID"/>
              </w:rPr>
              <w:t xml:space="preserve">    "psr": "pasar",</w:t>
            </w:r>
          </w:p>
          <w:p w14:paraId="0612D2AD" w14:textId="77777777" w:rsidR="00364E7F" w:rsidRPr="00FD40C3" w:rsidRDefault="00364E7F" w:rsidP="00364E7F">
            <w:pPr>
              <w:pStyle w:val="Code"/>
              <w:rPr>
                <w:lang w:val="id-ID"/>
              </w:rPr>
            </w:pPr>
            <w:r w:rsidRPr="00FD40C3">
              <w:rPr>
                <w:lang w:val="id-ID"/>
              </w:rPr>
              <w:t xml:space="preserve">    "pst": "pasti",</w:t>
            </w:r>
          </w:p>
          <w:p w14:paraId="1B28D978" w14:textId="77777777" w:rsidR="00364E7F" w:rsidRPr="00FD40C3" w:rsidRDefault="00364E7F" w:rsidP="00364E7F">
            <w:pPr>
              <w:pStyle w:val="Code"/>
              <w:rPr>
                <w:lang w:val="id-ID"/>
              </w:rPr>
            </w:pPr>
            <w:r w:rsidRPr="00FD40C3">
              <w:rPr>
                <w:lang w:val="id-ID"/>
              </w:rPr>
              <w:t xml:space="preserve">    "psti": "pasti",</w:t>
            </w:r>
          </w:p>
          <w:p w14:paraId="092B80ED" w14:textId="77777777" w:rsidR="00364E7F" w:rsidRPr="00FD40C3" w:rsidRDefault="00364E7F" w:rsidP="00364E7F">
            <w:pPr>
              <w:pStyle w:val="Code"/>
              <w:rPr>
                <w:lang w:val="id-ID"/>
              </w:rPr>
            </w:pPr>
            <w:r w:rsidRPr="00FD40C3">
              <w:rPr>
                <w:lang w:val="id-ID"/>
              </w:rPr>
              <w:t xml:space="preserve">    "pswt": "pesawat",</w:t>
            </w:r>
          </w:p>
          <w:p w14:paraId="64FDBDA4" w14:textId="77777777" w:rsidR="00364E7F" w:rsidRPr="00FD40C3" w:rsidRDefault="00364E7F" w:rsidP="00364E7F">
            <w:pPr>
              <w:pStyle w:val="Code"/>
              <w:rPr>
                <w:lang w:val="id-ID"/>
              </w:rPr>
            </w:pPr>
            <w:r w:rsidRPr="00FD40C3">
              <w:rPr>
                <w:lang w:val="id-ID"/>
              </w:rPr>
              <w:t xml:space="preserve">    "ptemuan": "pertemuan",</w:t>
            </w:r>
          </w:p>
          <w:p w14:paraId="75612999" w14:textId="77777777" w:rsidR="00364E7F" w:rsidRPr="00FD40C3" w:rsidRDefault="00364E7F" w:rsidP="00364E7F">
            <w:pPr>
              <w:pStyle w:val="Code"/>
              <w:rPr>
                <w:lang w:val="id-ID"/>
              </w:rPr>
            </w:pPr>
            <w:r w:rsidRPr="00FD40C3">
              <w:rPr>
                <w:lang w:val="id-ID"/>
              </w:rPr>
              <w:t xml:space="preserve">    "puanas": "panas",</w:t>
            </w:r>
          </w:p>
          <w:p w14:paraId="2B85B770" w14:textId="77777777" w:rsidR="00364E7F" w:rsidRPr="00FD40C3" w:rsidRDefault="00364E7F" w:rsidP="00364E7F">
            <w:pPr>
              <w:pStyle w:val="Code"/>
              <w:rPr>
                <w:lang w:val="id-ID"/>
              </w:rPr>
            </w:pPr>
            <w:r w:rsidRPr="00FD40C3">
              <w:rPr>
                <w:lang w:val="id-ID"/>
              </w:rPr>
              <w:t xml:space="preserve">    "pulgar":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pw": "posisi nyaman",</w:t>
            </w:r>
          </w:p>
          <w:p w14:paraId="2949D285" w14:textId="77777777" w:rsidR="00364E7F" w:rsidRPr="00FD40C3" w:rsidRDefault="00364E7F" w:rsidP="00364E7F">
            <w:pPr>
              <w:pStyle w:val="Code"/>
              <w:rPr>
                <w:lang w:val="id-ID"/>
              </w:rPr>
            </w:pPr>
            <w:r w:rsidRPr="00FD40C3">
              <w:rPr>
                <w:lang w:val="id-ID"/>
              </w:rPr>
              <w:t xml:space="preserve">    "qmo": "kamu",</w:t>
            </w:r>
          </w:p>
          <w:p w14:paraId="101DFEFA" w14:textId="77777777" w:rsidR="00364E7F" w:rsidRPr="00FD40C3" w:rsidRDefault="00364E7F" w:rsidP="00364E7F">
            <w:pPr>
              <w:pStyle w:val="Code"/>
              <w:rPr>
                <w:lang w:val="id-ID"/>
              </w:rPr>
            </w:pPr>
            <w:r w:rsidRPr="00FD40C3">
              <w:rPr>
                <w:lang w:val="id-ID"/>
              </w:rPr>
              <w:t xml:space="preserve">    "qmu": "kamu",</w:t>
            </w:r>
          </w:p>
          <w:p w14:paraId="69CB7B4F" w14:textId="77777777" w:rsidR="00364E7F" w:rsidRPr="00FD40C3" w:rsidRDefault="00364E7F" w:rsidP="00364E7F">
            <w:pPr>
              <w:pStyle w:val="Code"/>
              <w:rPr>
                <w:lang w:val="id-ID"/>
              </w:rPr>
            </w:pPr>
            <w:r w:rsidRPr="00FD40C3">
              <w:rPr>
                <w:lang w:val="id-ID"/>
              </w:rPr>
              <w:t xml:space="preserve">    "q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raskin":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re": "reply",</w:t>
            </w:r>
          </w:p>
          <w:p w14:paraId="47C6E264" w14:textId="77777777" w:rsidR="00364E7F" w:rsidRPr="00FD40C3" w:rsidRDefault="00364E7F" w:rsidP="00364E7F">
            <w:pPr>
              <w:pStyle w:val="Code"/>
              <w:rPr>
                <w:lang w:val="id-ID"/>
              </w:rPr>
            </w:pPr>
            <w:r w:rsidRPr="00FD40C3">
              <w:rPr>
                <w:lang w:val="id-ID"/>
              </w:rPr>
              <w:t xml:space="preserve">    "red": "redaksi",</w:t>
            </w:r>
          </w:p>
          <w:p w14:paraId="33E803E0" w14:textId="77777777" w:rsidR="00364E7F" w:rsidRPr="00FD40C3" w:rsidRDefault="00364E7F" w:rsidP="00364E7F">
            <w:pPr>
              <w:pStyle w:val="Code"/>
              <w:rPr>
                <w:lang w:val="id-ID"/>
              </w:rPr>
            </w:pPr>
            <w:r w:rsidRPr="00FD40C3">
              <w:rPr>
                <w:lang w:val="id-ID"/>
              </w:rPr>
              <w:t xml:space="preserve">    "ref": "referensi",</w:t>
            </w:r>
          </w:p>
          <w:p w14:paraId="66E97147" w14:textId="77777777" w:rsidR="00364E7F" w:rsidRPr="00FD40C3" w:rsidRDefault="00364E7F" w:rsidP="00364E7F">
            <w:pPr>
              <w:pStyle w:val="Code"/>
              <w:rPr>
                <w:lang w:val="id-ID"/>
              </w:rPr>
            </w:pPr>
            <w:r w:rsidRPr="00FD40C3">
              <w:rPr>
                <w:lang w:val="id-ID"/>
              </w:rPr>
              <w:t xml:space="preserve">    "reg":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rejeki":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reklamuk":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repp":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rhs": "rahasia",</w:t>
            </w:r>
          </w:p>
          <w:p w14:paraId="21119166" w14:textId="77777777" w:rsidR="00364E7F" w:rsidRPr="00FD40C3" w:rsidRDefault="00364E7F" w:rsidP="00364E7F">
            <w:pPr>
              <w:pStyle w:val="Code"/>
              <w:rPr>
                <w:lang w:val="id-ID"/>
              </w:rPr>
            </w:pPr>
            <w:r w:rsidRPr="00FD40C3">
              <w:rPr>
                <w:lang w:val="id-ID"/>
              </w:rPr>
              <w:t xml:space="preserve">    "rights": "benar",</w:t>
            </w:r>
          </w:p>
          <w:p w14:paraId="3A03C8DA" w14:textId="77777777" w:rsidR="00364E7F" w:rsidRPr="00FD40C3" w:rsidRDefault="00364E7F" w:rsidP="00364E7F">
            <w:pPr>
              <w:pStyle w:val="Code"/>
              <w:rPr>
                <w:lang w:val="id-ID"/>
              </w:rPr>
            </w:pPr>
            <w:r w:rsidRPr="00FD40C3">
              <w:rPr>
                <w:lang w:val="id-ID"/>
              </w:rPr>
              <w:t xml:space="preserve">    "rja": "raja",</w:t>
            </w:r>
          </w:p>
          <w:p w14:paraId="3E3D2205" w14:textId="77777777" w:rsidR="00364E7F" w:rsidRPr="00FD40C3" w:rsidRDefault="00364E7F" w:rsidP="00364E7F">
            <w:pPr>
              <w:pStyle w:val="Code"/>
              <w:rPr>
                <w:lang w:val="id-ID"/>
              </w:rPr>
            </w:pPr>
            <w:r w:rsidRPr="00FD40C3">
              <w:rPr>
                <w:lang w:val="id-ID"/>
              </w:rPr>
              <w:t xml:space="preserve">    "rkyt": "rakyat",</w:t>
            </w:r>
          </w:p>
          <w:p w14:paraId="4A4EF6F4" w14:textId="77777777" w:rsidR="00364E7F" w:rsidRPr="00FD40C3" w:rsidRDefault="00364E7F" w:rsidP="00364E7F">
            <w:pPr>
              <w:pStyle w:val="Code"/>
              <w:rPr>
                <w:lang w:val="id-ID"/>
              </w:rPr>
            </w:pPr>
            <w:r w:rsidRPr="00FD40C3">
              <w:rPr>
                <w:lang w:val="id-ID"/>
              </w:rPr>
              <w:t xml:space="preserve">    "rmbt": "rambut",</w:t>
            </w:r>
          </w:p>
          <w:p w14:paraId="5264C003" w14:textId="77777777" w:rsidR="00364E7F" w:rsidRPr="00FD40C3" w:rsidRDefault="00364E7F" w:rsidP="00364E7F">
            <w:pPr>
              <w:pStyle w:val="Code"/>
              <w:rPr>
                <w:lang w:val="id-ID"/>
              </w:rPr>
            </w:pPr>
            <w:r w:rsidRPr="00FD40C3">
              <w:rPr>
                <w:lang w:val="id-ID"/>
              </w:rPr>
              <w:t xml:space="preserve">    "rmh": "rumah",</w:t>
            </w:r>
          </w:p>
          <w:p w14:paraId="7E2716F7" w14:textId="77777777" w:rsidR="00364E7F" w:rsidRPr="00FD40C3" w:rsidRDefault="00364E7F" w:rsidP="00364E7F">
            <w:pPr>
              <w:pStyle w:val="Code"/>
              <w:rPr>
                <w:lang w:val="id-ID"/>
              </w:rPr>
            </w:pPr>
            <w:r w:rsidRPr="00FD40C3">
              <w:rPr>
                <w:lang w:val="id-ID"/>
              </w:rPr>
              <w:t xml:space="preserve">    "rofl": "rolling on the floor laughing",</w:t>
            </w:r>
          </w:p>
          <w:p w14:paraId="3CA906CE" w14:textId="77777777" w:rsidR="00364E7F" w:rsidRPr="00FD40C3" w:rsidRDefault="00364E7F" w:rsidP="00364E7F">
            <w:pPr>
              <w:pStyle w:val="Code"/>
              <w:rPr>
                <w:lang w:val="id-ID"/>
              </w:rPr>
            </w:pPr>
            <w:r w:rsidRPr="00FD40C3">
              <w:rPr>
                <w:lang w:val="id-ID"/>
              </w:rPr>
              <w:t xml:space="preserve">    "ru": "baru",</w:t>
            </w:r>
          </w:p>
          <w:p w14:paraId="3B76D717" w14:textId="77777777" w:rsidR="00364E7F" w:rsidRPr="00FD40C3" w:rsidRDefault="00364E7F" w:rsidP="00364E7F">
            <w:pPr>
              <w:pStyle w:val="Code"/>
              <w:rPr>
                <w:lang w:val="id-ID"/>
              </w:rPr>
            </w:pPr>
            <w:r w:rsidRPr="00FD40C3">
              <w:rPr>
                <w:lang w:val="id-ID"/>
              </w:rPr>
              <w:t xml:space="preserve">    "rubahnn":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ruu":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ruz": "terus",</w:t>
            </w:r>
          </w:p>
          <w:p w14:paraId="036A697C" w14:textId="77777777" w:rsidR="00364E7F" w:rsidRPr="00FD40C3" w:rsidRDefault="00364E7F" w:rsidP="00364E7F">
            <w:pPr>
              <w:pStyle w:val="Code"/>
              <w:rPr>
                <w:lang w:val="id-ID"/>
              </w:rPr>
            </w:pPr>
            <w:r w:rsidRPr="00FD40C3">
              <w:rPr>
                <w:lang w:val="id-ID"/>
              </w:rPr>
              <w:t xml:space="preserve">    "r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sadaar":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saia": "saya",</w:t>
            </w:r>
          </w:p>
          <w:p w14:paraId="007C9665" w14:textId="77777777" w:rsidR="00364E7F" w:rsidRPr="00FD40C3" w:rsidRDefault="00364E7F" w:rsidP="00364E7F">
            <w:pPr>
              <w:pStyle w:val="Code"/>
              <w:rPr>
                <w:lang w:val="id-ID"/>
              </w:rPr>
            </w:pPr>
            <w:r w:rsidRPr="00FD40C3">
              <w:rPr>
                <w:lang w:val="id-ID"/>
              </w:rPr>
              <w:t xml:space="preserve">    "saiank": "sayang",</w:t>
            </w:r>
          </w:p>
          <w:p w14:paraId="46A24269" w14:textId="77777777" w:rsidR="00364E7F" w:rsidRPr="00FD40C3" w:rsidRDefault="00364E7F" w:rsidP="00364E7F">
            <w:pPr>
              <w:pStyle w:val="Code"/>
              <w:rPr>
                <w:lang w:val="id-ID"/>
              </w:rPr>
            </w:pPr>
            <w:r w:rsidRPr="00FD40C3">
              <w:rPr>
                <w:lang w:val="id-ID"/>
              </w:rPr>
              <w:t xml:space="preserve">    "salting": "salah tingkah",</w:t>
            </w:r>
          </w:p>
          <w:p w14:paraId="59DA85F1" w14:textId="77777777" w:rsidR="00364E7F" w:rsidRPr="00FD40C3" w:rsidRDefault="00364E7F" w:rsidP="00364E7F">
            <w:pPr>
              <w:pStyle w:val="Code"/>
              <w:rPr>
                <w:lang w:val="id-ID"/>
              </w:rPr>
            </w:pPr>
            <w:r w:rsidRPr="00FD40C3">
              <w:rPr>
                <w:lang w:val="id-ID"/>
              </w:rPr>
              <w:t xml:space="preserve">    "saltum": "salah kostum",</w:t>
            </w:r>
          </w:p>
          <w:p w14:paraId="2F516504" w14:textId="77777777" w:rsidR="00364E7F" w:rsidRPr="00FD40C3" w:rsidRDefault="00364E7F" w:rsidP="00364E7F">
            <w:pPr>
              <w:pStyle w:val="Code"/>
              <w:rPr>
                <w:lang w:val="id-ID"/>
              </w:rPr>
            </w:pPr>
            <w:r w:rsidRPr="00FD40C3">
              <w:rPr>
                <w:lang w:val="id-ID"/>
              </w:rPr>
              <w:t xml:space="preserve">    "sampe": "sampai",</w:t>
            </w:r>
          </w:p>
          <w:p w14:paraId="609D0499" w14:textId="77777777" w:rsidR="00364E7F" w:rsidRPr="00FD40C3" w:rsidRDefault="00364E7F" w:rsidP="00364E7F">
            <w:pPr>
              <w:pStyle w:val="Code"/>
              <w:rPr>
                <w:lang w:val="id-ID"/>
              </w:rPr>
            </w:pPr>
            <w:r w:rsidRPr="00FD40C3">
              <w:rPr>
                <w:lang w:val="id-ID"/>
              </w:rPr>
              <w:t xml:space="preserve">    "sampeyan": "anda",</w:t>
            </w:r>
          </w:p>
          <w:p w14:paraId="02C639A0" w14:textId="77777777" w:rsidR="00364E7F" w:rsidRPr="00FD40C3" w:rsidRDefault="00364E7F" w:rsidP="00364E7F">
            <w:pPr>
              <w:pStyle w:val="Code"/>
              <w:rPr>
                <w:lang w:val="id-ID"/>
              </w:rPr>
            </w:pPr>
            <w:r w:rsidRPr="00FD40C3">
              <w:rPr>
                <w:lang w:val="id-ID"/>
              </w:rPr>
              <w:t xml:space="preserve">    "samsek":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sapose":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sayan": "sayang",</w:t>
            </w:r>
          </w:p>
          <w:p w14:paraId="4B75727D" w14:textId="77777777" w:rsidR="00364E7F" w:rsidRPr="00FD40C3" w:rsidRDefault="00364E7F" w:rsidP="00364E7F">
            <w:pPr>
              <w:pStyle w:val="Code"/>
              <w:rPr>
                <w:lang w:val="id-ID"/>
              </w:rPr>
            </w:pPr>
            <w:r w:rsidRPr="00FD40C3">
              <w:rPr>
                <w:lang w:val="id-ID"/>
              </w:rPr>
              <w:t xml:space="preserve">    "sbaliknya": "sebaliknya",</w:t>
            </w:r>
          </w:p>
          <w:p w14:paraId="73B602EB" w14:textId="77777777" w:rsidR="00364E7F" w:rsidRPr="00FD40C3" w:rsidRDefault="00364E7F" w:rsidP="00364E7F">
            <w:pPr>
              <w:pStyle w:val="Code"/>
              <w:rPr>
                <w:lang w:val="id-ID"/>
              </w:rPr>
            </w:pPr>
            <w:r w:rsidRPr="00FD40C3">
              <w:rPr>
                <w:lang w:val="id-ID"/>
              </w:rPr>
              <w:t xml:space="preserve">    "sbb": "sebagai berikut",</w:t>
            </w:r>
          </w:p>
          <w:p w14:paraId="289AE596" w14:textId="77777777" w:rsidR="00364E7F" w:rsidRPr="00FD40C3" w:rsidRDefault="00364E7F" w:rsidP="00364E7F">
            <w:pPr>
              <w:pStyle w:val="Code"/>
              <w:rPr>
                <w:lang w:val="id-ID"/>
              </w:rPr>
            </w:pPr>
            <w:r w:rsidRPr="00FD40C3">
              <w:rPr>
                <w:lang w:val="id-ID"/>
              </w:rPr>
              <w:t xml:space="preserve">    "sbg": "sebagai",</w:t>
            </w:r>
          </w:p>
          <w:p w14:paraId="59667AD7" w14:textId="77777777" w:rsidR="00364E7F" w:rsidRPr="00FD40C3" w:rsidRDefault="00364E7F" w:rsidP="00364E7F">
            <w:pPr>
              <w:pStyle w:val="Code"/>
              <w:rPr>
                <w:lang w:val="id-ID"/>
              </w:rPr>
            </w:pPr>
            <w:r w:rsidRPr="00FD40C3">
              <w:rPr>
                <w:lang w:val="id-ID"/>
              </w:rPr>
              <w:t xml:space="preserve">    "sbgn": "sebagian",</w:t>
            </w:r>
          </w:p>
          <w:p w14:paraId="4B8371A8" w14:textId="77777777" w:rsidR="00364E7F" w:rsidRPr="00FD40C3" w:rsidRDefault="00364E7F" w:rsidP="00364E7F">
            <w:pPr>
              <w:pStyle w:val="Code"/>
              <w:rPr>
                <w:lang w:val="id-ID"/>
              </w:rPr>
            </w:pPr>
            <w:r w:rsidRPr="00FD40C3">
              <w:rPr>
                <w:lang w:val="id-ID"/>
              </w:rPr>
              <w:t xml:space="preserve">    "sbh": "sebuah",</w:t>
            </w:r>
          </w:p>
          <w:p w14:paraId="0CAC14EC" w14:textId="77777777" w:rsidR="00364E7F" w:rsidRPr="00FD40C3" w:rsidRDefault="00364E7F" w:rsidP="00364E7F">
            <w:pPr>
              <w:pStyle w:val="Code"/>
              <w:rPr>
                <w:lang w:val="id-ID"/>
              </w:rPr>
            </w:pPr>
            <w:r w:rsidRPr="00FD40C3">
              <w:rPr>
                <w:lang w:val="id-ID"/>
              </w:rPr>
              <w:t xml:space="preserve">    "sblm": "sebelum",</w:t>
            </w:r>
          </w:p>
          <w:p w14:paraId="40AB61E0" w14:textId="77777777" w:rsidR="00364E7F" w:rsidRPr="00FD40C3" w:rsidRDefault="00364E7F" w:rsidP="00364E7F">
            <w:pPr>
              <w:pStyle w:val="Code"/>
              <w:rPr>
                <w:lang w:val="id-ID"/>
              </w:rPr>
            </w:pPr>
            <w:r w:rsidRPr="00FD40C3">
              <w:rPr>
                <w:lang w:val="id-ID"/>
              </w:rPr>
              <w:t xml:space="preserve">    "sbnr": "sebenar",</w:t>
            </w:r>
          </w:p>
          <w:p w14:paraId="09D69470" w14:textId="77777777" w:rsidR="00364E7F" w:rsidRPr="00FD40C3" w:rsidRDefault="00364E7F" w:rsidP="00364E7F">
            <w:pPr>
              <w:pStyle w:val="Code"/>
              <w:rPr>
                <w:lang w:val="id-ID"/>
              </w:rPr>
            </w:pPr>
            <w:r w:rsidRPr="00FD40C3">
              <w:rPr>
                <w:lang w:val="id-ID"/>
              </w:rPr>
              <w:t xml:space="preserve">    "sbnrny": "sebenarnya",</w:t>
            </w:r>
          </w:p>
          <w:p w14:paraId="080939CC" w14:textId="77777777" w:rsidR="00364E7F" w:rsidRPr="00FD40C3" w:rsidRDefault="00364E7F" w:rsidP="00364E7F">
            <w:pPr>
              <w:pStyle w:val="Code"/>
              <w:rPr>
                <w:lang w:val="id-ID"/>
              </w:rPr>
            </w:pPr>
            <w:r w:rsidRPr="00FD40C3">
              <w:rPr>
                <w:lang w:val="id-ID"/>
              </w:rPr>
              <w:t xml:space="preserve">    "sbntr": "sebentar",</w:t>
            </w:r>
          </w:p>
          <w:p w14:paraId="64FB07EC" w14:textId="77777777" w:rsidR="00364E7F" w:rsidRPr="00FD40C3" w:rsidRDefault="00364E7F" w:rsidP="00364E7F">
            <w:pPr>
              <w:pStyle w:val="Code"/>
              <w:rPr>
                <w:lang w:val="id-ID"/>
              </w:rPr>
            </w:pPr>
            <w:r w:rsidRPr="00FD40C3">
              <w:rPr>
                <w:lang w:val="id-ID"/>
              </w:rPr>
              <w:t xml:space="preserve">    "scara": "secara",</w:t>
            </w:r>
          </w:p>
          <w:p w14:paraId="0D6BC726" w14:textId="77777777" w:rsidR="00364E7F" w:rsidRPr="00FD40C3" w:rsidRDefault="00364E7F" w:rsidP="00364E7F">
            <w:pPr>
              <w:pStyle w:val="Code"/>
              <w:rPr>
                <w:lang w:val="id-ID"/>
              </w:rPr>
            </w:pPr>
            <w:r w:rsidRPr="00FD40C3">
              <w:rPr>
                <w:lang w:val="id-ID"/>
              </w:rPr>
              <w:t xml:space="preserve">    "scr": "secara",</w:t>
            </w:r>
          </w:p>
          <w:p w14:paraId="7AC3AB2F" w14:textId="77777777" w:rsidR="00364E7F" w:rsidRPr="00FD40C3" w:rsidRDefault="00364E7F" w:rsidP="00364E7F">
            <w:pPr>
              <w:pStyle w:val="Code"/>
              <w:rPr>
                <w:lang w:val="id-ID"/>
              </w:rPr>
            </w:pPr>
            <w:r w:rsidRPr="00FD40C3">
              <w:rPr>
                <w:lang w:val="id-ID"/>
              </w:rPr>
              <w:t xml:space="preserve">    "sdg": "sedang",</w:t>
            </w:r>
          </w:p>
          <w:p w14:paraId="3F8B149F" w14:textId="77777777" w:rsidR="00364E7F" w:rsidRPr="00FD40C3" w:rsidRDefault="00364E7F" w:rsidP="00364E7F">
            <w:pPr>
              <w:pStyle w:val="Code"/>
              <w:rPr>
                <w:lang w:val="id-ID"/>
              </w:rPr>
            </w:pPr>
            <w:r w:rsidRPr="00FD40C3">
              <w:rPr>
                <w:lang w:val="id-ID"/>
              </w:rPr>
              <w:t xml:space="preserve">    "sdgkn": "sedangkan",</w:t>
            </w:r>
          </w:p>
          <w:p w14:paraId="55A2FCFD" w14:textId="77777777" w:rsidR="00364E7F" w:rsidRPr="00FD40C3" w:rsidRDefault="00364E7F" w:rsidP="00364E7F">
            <w:pPr>
              <w:pStyle w:val="Code"/>
              <w:rPr>
                <w:lang w:val="id-ID"/>
              </w:rPr>
            </w:pPr>
            <w:r w:rsidRPr="00FD40C3">
              <w:rPr>
                <w:lang w:val="id-ID"/>
              </w:rPr>
              <w:t xml:space="preserve">    "sdh": "sudah",</w:t>
            </w:r>
          </w:p>
          <w:p w14:paraId="68D05EF5" w14:textId="77777777" w:rsidR="00364E7F" w:rsidRPr="00FD40C3" w:rsidRDefault="00364E7F" w:rsidP="00364E7F">
            <w:pPr>
              <w:pStyle w:val="Code"/>
              <w:rPr>
                <w:lang w:val="id-ID"/>
              </w:rPr>
            </w:pPr>
            <w:r w:rsidRPr="00FD40C3">
              <w:rPr>
                <w:lang w:val="id-ID"/>
              </w:rPr>
              <w:t xml:space="preserve">    "sdkt": "sedikit",</w:t>
            </w:r>
          </w:p>
          <w:p w14:paraId="1CD7D02C" w14:textId="77777777" w:rsidR="00364E7F" w:rsidRPr="00FD40C3" w:rsidRDefault="00364E7F" w:rsidP="00364E7F">
            <w:pPr>
              <w:pStyle w:val="Code"/>
              <w:rPr>
                <w:lang w:val="id-ID"/>
              </w:rPr>
            </w:pPr>
            <w:r w:rsidRPr="00FD40C3">
              <w:rPr>
                <w:lang w:val="id-ID"/>
              </w:rPr>
              <w:t xml:space="preserve">    "sdngkn":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sebelom": "sebelum",</w:t>
            </w:r>
          </w:p>
          <w:p w14:paraId="3130F118" w14:textId="77777777" w:rsidR="00364E7F" w:rsidRPr="00FD40C3" w:rsidRDefault="00364E7F" w:rsidP="00364E7F">
            <w:pPr>
              <w:pStyle w:val="Code"/>
              <w:rPr>
                <w:lang w:val="id-ID"/>
              </w:rPr>
            </w:pPr>
            <w:r w:rsidRPr="00FD40C3">
              <w:rPr>
                <w:lang w:val="id-ID"/>
              </w:rPr>
              <w:t xml:space="preserve">    "sebgmn":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selaen": "selain",</w:t>
            </w:r>
          </w:p>
          <w:p w14:paraId="564B5AB8" w14:textId="77777777" w:rsidR="00364E7F" w:rsidRPr="00FD40C3" w:rsidRDefault="00364E7F" w:rsidP="00364E7F">
            <w:pPr>
              <w:pStyle w:val="Code"/>
              <w:rPr>
                <w:lang w:val="id-ID"/>
              </w:rPr>
            </w:pPr>
            <w:r w:rsidRPr="00FD40C3">
              <w:rPr>
                <w:lang w:val="id-ID"/>
              </w:rPr>
              <w:t xml:space="preserve">    "selm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sempe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seorg": "seorang",</w:t>
            </w:r>
          </w:p>
          <w:p w14:paraId="16B7625C" w14:textId="77777777" w:rsidR="00364E7F" w:rsidRPr="00FD40C3" w:rsidRDefault="00364E7F" w:rsidP="00364E7F">
            <w:pPr>
              <w:pStyle w:val="Code"/>
              <w:rPr>
                <w:lang w:val="id-ID"/>
              </w:rPr>
            </w:pPr>
            <w:r w:rsidRPr="00FD40C3">
              <w:rPr>
                <w:lang w:val="id-ID"/>
              </w:rPr>
              <w:t xml:space="preserve">    "sept": "september",</w:t>
            </w:r>
          </w:p>
          <w:p w14:paraId="144523CA" w14:textId="77777777" w:rsidR="00364E7F" w:rsidRPr="00FD40C3" w:rsidRDefault="00364E7F" w:rsidP="00364E7F">
            <w:pPr>
              <w:pStyle w:val="Code"/>
              <w:rPr>
                <w:lang w:val="id-ID"/>
              </w:rPr>
            </w:pPr>
            <w:r w:rsidRPr="00FD40C3">
              <w:rPr>
                <w:lang w:val="id-ID"/>
              </w:rPr>
              <w:t xml:space="preserve">    "serasiii":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sesok": "besok",</w:t>
            </w:r>
          </w:p>
          <w:p w14:paraId="144240F9" w14:textId="77777777" w:rsidR="00364E7F" w:rsidRPr="00FD40C3" w:rsidRDefault="00364E7F" w:rsidP="00364E7F">
            <w:pPr>
              <w:pStyle w:val="Code"/>
              <w:rPr>
                <w:lang w:val="id-ID"/>
              </w:rPr>
            </w:pPr>
            <w:r w:rsidRPr="00FD40C3">
              <w:rPr>
                <w:lang w:val="id-ID"/>
              </w:rPr>
              <w:t xml:space="preserve">    "seting": "akting",</w:t>
            </w:r>
          </w:p>
          <w:p w14:paraId="4CC33DF0" w14:textId="77777777" w:rsidR="00364E7F" w:rsidRPr="00FD40C3" w:rsidRDefault="00364E7F" w:rsidP="00364E7F">
            <w:pPr>
              <w:pStyle w:val="Code"/>
              <w:rPr>
                <w:lang w:val="id-ID"/>
              </w:rPr>
            </w:pPr>
            <w:r w:rsidRPr="00FD40C3">
              <w:rPr>
                <w:lang w:val="id-ID"/>
              </w:rPr>
              <w:t xml:space="preserve">    "setting": "atur",</w:t>
            </w:r>
          </w:p>
          <w:p w14:paraId="792C03D7" w14:textId="77777777" w:rsidR="00364E7F" w:rsidRPr="00FD40C3" w:rsidRDefault="00364E7F" w:rsidP="00364E7F">
            <w:pPr>
              <w:pStyle w:val="Code"/>
              <w:rPr>
                <w:lang w:val="id-ID"/>
              </w:rPr>
            </w:pPr>
            <w:r w:rsidRPr="00FD40C3">
              <w:rPr>
                <w:lang w:val="id-ID"/>
              </w:rPr>
              <w:t xml:space="preserve">    "sgl": "segala",</w:t>
            </w:r>
          </w:p>
          <w:p w14:paraId="289C3F46" w14:textId="77777777" w:rsidR="00364E7F" w:rsidRPr="00FD40C3" w:rsidRDefault="00364E7F" w:rsidP="00364E7F">
            <w:pPr>
              <w:pStyle w:val="Code"/>
              <w:rPr>
                <w:lang w:val="id-ID"/>
              </w:rPr>
            </w:pPr>
            <w:r w:rsidRPr="00FD40C3">
              <w:rPr>
                <w:lang w:val="id-ID"/>
              </w:rPr>
              <w:t xml:space="preserve">    "sgrc": "support group and resource center",</w:t>
            </w:r>
          </w:p>
          <w:p w14:paraId="0D343720" w14:textId="77777777" w:rsidR="00364E7F" w:rsidRPr="00FD40C3" w:rsidRDefault="00364E7F" w:rsidP="00364E7F">
            <w:pPr>
              <w:pStyle w:val="Code"/>
              <w:rPr>
                <w:lang w:val="id-ID"/>
              </w:rPr>
            </w:pPr>
            <w:r w:rsidRPr="00FD40C3">
              <w:rPr>
                <w:lang w:val="id-ID"/>
              </w:rPr>
              <w:t xml:space="preserve">    "sgt": "sangat",</w:t>
            </w:r>
          </w:p>
          <w:p w14:paraId="2733802C" w14:textId="77777777" w:rsidR="00364E7F" w:rsidRPr="00FD40C3" w:rsidRDefault="00364E7F" w:rsidP="00364E7F">
            <w:pPr>
              <w:pStyle w:val="Code"/>
              <w:rPr>
                <w:lang w:val="id-ID"/>
              </w:rPr>
            </w:pPr>
            <w:r w:rsidRPr="00FD40C3">
              <w:rPr>
                <w:lang w:val="id-ID"/>
              </w:rPr>
              <w:lastRenderedPageBreak/>
              <w:t xml:space="preserve">    "sgtunya": "segitunya",</w:t>
            </w:r>
          </w:p>
          <w:p w14:paraId="7DC8DEA3" w14:textId="77777777" w:rsidR="00364E7F" w:rsidRPr="00FD40C3" w:rsidRDefault="00364E7F" w:rsidP="00364E7F">
            <w:pPr>
              <w:pStyle w:val="Code"/>
              <w:rPr>
                <w:lang w:val="id-ID"/>
              </w:rPr>
            </w:pPr>
            <w:r w:rsidRPr="00FD40C3">
              <w:rPr>
                <w:lang w:val="id-ID"/>
              </w:rPr>
              <w:t xml:space="preserve">    "shg": "sehingga",</w:t>
            </w:r>
          </w:p>
          <w:p w14:paraId="1E121E6F" w14:textId="77777777" w:rsidR="00364E7F" w:rsidRPr="00FD40C3" w:rsidRDefault="00364E7F" w:rsidP="00364E7F">
            <w:pPr>
              <w:pStyle w:val="Code"/>
              <w:rPr>
                <w:lang w:val="id-ID"/>
              </w:rPr>
            </w:pPr>
            <w:r w:rsidRPr="00FD40C3">
              <w:rPr>
                <w:lang w:val="id-ID"/>
              </w:rPr>
              <w:t xml:space="preserve">    "shrsnya":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siech": "sih",</w:t>
            </w:r>
          </w:p>
          <w:p w14:paraId="72BA81B3" w14:textId="77777777" w:rsidR="00364E7F" w:rsidRPr="00FD40C3" w:rsidRDefault="00364E7F" w:rsidP="00364E7F">
            <w:pPr>
              <w:pStyle w:val="Code"/>
              <w:rPr>
                <w:lang w:val="id-ID"/>
              </w:rPr>
            </w:pPr>
            <w:r w:rsidRPr="00FD40C3">
              <w:rPr>
                <w:lang w:val="id-ID"/>
              </w:rPr>
              <w:t xml:space="preserve">    "sieyh": "sih",</w:t>
            </w:r>
          </w:p>
          <w:p w14:paraId="780E9D0B" w14:textId="77777777" w:rsidR="00364E7F" w:rsidRPr="00FD40C3" w:rsidRDefault="00364E7F" w:rsidP="00364E7F">
            <w:pPr>
              <w:pStyle w:val="Code"/>
              <w:rPr>
                <w:lang w:val="id-ID"/>
              </w:rPr>
            </w:pPr>
            <w:r w:rsidRPr="00FD40C3">
              <w:rPr>
                <w:lang w:val="id-ID"/>
              </w:rPr>
              <w:t xml:space="preserve">    "sigh": "sih",</w:t>
            </w:r>
          </w:p>
          <w:p w14:paraId="63ABBA49" w14:textId="77777777" w:rsidR="00364E7F" w:rsidRPr="00FD40C3" w:rsidRDefault="00364E7F" w:rsidP="00364E7F">
            <w:pPr>
              <w:pStyle w:val="Code"/>
              <w:rPr>
                <w:lang w:val="id-ID"/>
              </w:rPr>
            </w:pPr>
            <w:r w:rsidRPr="00FD40C3">
              <w:rPr>
                <w:lang w:val="id-ID"/>
              </w:rPr>
              <w:t xml:space="preserve">    "sik":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simiskin":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sip": "ok",</w:t>
            </w:r>
          </w:p>
          <w:p w14:paraId="7FD4EDFD" w14:textId="77777777" w:rsidR="00364E7F" w:rsidRPr="00FD40C3" w:rsidRDefault="00364E7F" w:rsidP="00364E7F">
            <w:pPr>
              <w:pStyle w:val="Code"/>
              <w:rPr>
                <w:lang w:val="id-ID"/>
              </w:rPr>
            </w:pPr>
            <w:r w:rsidRPr="00FD40C3">
              <w:rPr>
                <w:lang w:val="id-ID"/>
              </w:rPr>
              <w:t xml:space="preserve">    "siramin":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sj": "saja",</w:t>
            </w:r>
          </w:p>
          <w:p w14:paraId="64DC249B" w14:textId="77777777" w:rsidR="00364E7F" w:rsidRPr="00FD40C3" w:rsidRDefault="00364E7F" w:rsidP="00364E7F">
            <w:pPr>
              <w:pStyle w:val="Code"/>
              <w:rPr>
                <w:lang w:val="id-ID"/>
              </w:rPr>
            </w:pPr>
            <w:r w:rsidRPr="00FD40C3">
              <w:rPr>
                <w:lang w:val="id-ID"/>
              </w:rPr>
              <w:t xml:space="preserve">    "sjk": "sejak",</w:t>
            </w:r>
          </w:p>
          <w:p w14:paraId="6C753B07" w14:textId="77777777" w:rsidR="00364E7F" w:rsidRPr="00FD40C3" w:rsidRDefault="00364E7F" w:rsidP="00364E7F">
            <w:pPr>
              <w:pStyle w:val="Code"/>
              <w:rPr>
                <w:lang w:val="id-ID"/>
              </w:rPr>
            </w:pPr>
            <w:r w:rsidRPr="00FD40C3">
              <w:rPr>
                <w:lang w:val="id-ID"/>
              </w:rPr>
              <w:t xml:space="preserve">    "skali": "sekali",</w:t>
            </w:r>
          </w:p>
          <w:p w14:paraId="68666AE2" w14:textId="77777777" w:rsidR="00364E7F" w:rsidRPr="00FD40C3" w:rsidRDefault="00364E7F" w:rsidP="00364E7F">
            <w:pPr>
              <w:pStyle w:val="Code"/>
              <w:rPr>
                <w:lang w:val="id-ID"/>
              </w:rPr>
            </w:pPr>
            <w:r w:rsidRPr="00FD40C3">
              <w:rPr>
                <w:lang w:val="id-ID"/>
              </w:rPr>
              <w:t xml:space="preserve">    "skalian": "sekalian",</w:t>
            </w:r>
          </w:p>
          <w:p w14:paraId="3C1F5D4F" w14:textId="77777777" w:rsidR="00364E7F" w:rsidRPr="00FD40C3" w:rsidRDefault="00364E7F" w:rsidP="00364E7F">
            <w:pPr>
              <w:pStyle w:val="Code"/>
              <w:rPr>
                <w:lang w:val="id-ID"/>
              </w:rPr>
            </w:pPr>
            <w:r w:rsidRPr="00FD40C3">
              <w:rPr>
                <w:lang w:val="id-ID"/>
              </w:rPr>
              <w:t xml:space="preserve">    "skl": "sekali",</w:t>
            </w:r>
          </w:p>
          <w:p w14:paraId="1A4B672F" w14:textId="77777777" w:rsidR="00364E7F" w:rsidRPr="00FD40C3" w:rsidRDefault="00364E7F" w:rsidP="00364E7F">
            <w:pPr>
              <w:pStyle w:val="Code"/>
              <w:rPr>
                <w:lang w:val="id-ID"/>
              </w:rPr>
            </w:pPr>
            <w:r w:rsidRPr="00FD40C3">
              <w:rPr>
                <w:lang w:val="id-ID"/>
              </w:rPr>
              <w:t xml:space="preserve">    "sklh": "sekolah",</w:t>
            </w:r>
          </w:p>
          <w:p w14:paraId="59C2347D" w14:textId="77777777" w:rsidR="00364E7F" w:rsidRPr="00FD40C3" w:rsidRDefault="00364E7F" w:rsidP="00364E7F">
            <w:pPr>
              <w:pStyle w:val="Code"/>
              <w:rPr>
                <w:lang w:val="id-ID"/>
              </w:rPr>
            </w:pPr>
            <w:r w:rsidRPr="00FD40C3">
              <w:rPr>
                <w:lang w:val="id-ID"/>
              </w:rPr>
              <w:t xml:space="preserve">    "skrg": "sekarang",</w:t>
            </w:r>
          </w:p>
          <w:p w14:paraId="0A648504" w14:textId="77777777" w:rsidR="00364E7F" w:rsidRPr="00FD40C3" w:rsidRDefault="00364E7F" w:rsidP="00364E7F">
            <w:pPr>
              <w:pStyle w:val="Code"/>
              <w:rPr>
                <w:lang w:val="id-ID"/>
              </w:rPr>
            </w:pPr>
            <w:r w:rsidRPr="00FD40C3">
              <w:rPr>
                <w:lang w:val="id-ID"/>
              </w:rPr>
              <w:t xml:space="preserve">    "skt": "sakit",</w:t>
            </w:r>
          </w:p>
          <w:p w14:paraId="4D4FA99E" w14:textId="77777777" w:rsidR="00364E7F" w:rsidRPr="00FD40C3" w:rsidRDefault="00364E7F" w:rsidP="00364E7F">
            <w:pPr>
              <w:pStyle w:val="Code"/>
              <w:rPr>
                <w:lang w:val="id-ID"/>
              </w:rPr>
            </w:pPr>
            <w:r w:rsidRPr="00FD40C3">
              <w:rPr>
                <w:lang w:val="id-ID"/>
              </w:rPr>
              <w:t xml:space="preserve">    "skul": "sekolah",</w:t>
            </w:r>
          </w:p>
          <w:p w14:paraId="042AF0F6" w14:textId="77777777" w:rsidR="00364E7F" w:rsidRPr="00FD40C3" w:rsidRDefault="00364E7F" w:rsidP="00364E7F">
            <w:pPr>
              <w:pStyle w:val="Code"/>
              <w:rPr>
                <w:lang w:val="id-ID"/>
              </w:rPr>
            </w:pPr>
            <w:r w:rsidRPr="00FD40C3">
              <w:rPr>
                <w:lang w:val="id-ID"/>
              </w:rPr>
              <w:t xml:space="preserve">    "slalu": "selalu",</w:t>
            </w:r>
          </w:p>
          <w:p w14:paraId="7E6AC9AE" w14:textId="77777777" w:rsidR="00364E7F" w:rsidRPr="00FD40C3" w:rsidRDefault="00364E7F" w:rsidP="00364E7F">
            <w:pPr>
              <w:pStyle w:val="Code"/>
              <w:rPr>
                <w:lang w:val="id-ID"/>
              </w:rPr>
            </w:pPr>
            <w:r w:rsidRPr="00FD40C3">
              <w:rPr>
                <w:lang w:val="id-ID"/>
              </w:rPr>
              <w:t xml:space="preserve">    "slama": "selama",</w:t>
            </w:r>
          </w:p>
          <w:p w14:paraId="61C820E1" w14:textId="77777777" w:rsidR="00364E7F" w:rsidRPr="00FD40C3" w:rsidRDefault="00364E7F" w:rsidP="00364E7F">
            <w:pPr>
              <w:pStyle w:val="Code"/>
              <w:rPr>
                <w:lang w:val="id-ID"/>
              </w:rPr>
            </w:pPr>
            <w:r w:rsidRPr="00FD40C3">
              <w:rPr>
                <w:lang w:val="id-ID"/>
              </w:rPr>
              <w:t xml:space="preserve">    "slesai": "selesai",</w:t>
            </w:r>
          </w:p>
          <w:p w14:paraId="55A23D91" w14:textId="77777777" w:rsidR="00364E7F" w:rsidRPr="00FD40C3" w:rsidRDefault="00364E7F" w:rsidP="00364E7F">
            <w:pPr>
              <w:pStyle w:val="Code"/>
              <w:rPr>
                <w:lang w:val="id-ID"/>
              </w:rPr>
            </w:pPr>
            <w:r w:rsidRPr="00FD40C3">
              <w:rPr>
                <w:lang w:val="id-ID"/>
              </w:rPr>
              <w:t xml:space="preserve">    "slh": "salah",</w:t>
            </w:r>
          </w:p>
          <w:p w14:paraId="4C20B7BF" w14:textId="77777777" w:rsidR="00364E7F" w:rsidRPr="00FD40C3" w:rsidRDefault="00364E7F" w:rsidP="00364E7F">
            <w:pPr>
              <w:pStyle w:val="Code"/>
              <w:rPr>
                <w:lang w:val="id-ID"/>
              </w:rPr>
            </w:pPr>
            <w:r w:rsidRPr="00FD40C3">
              <w:rPr>
                <w:lang w:val="id-ID"/>
              </w:rPr>
              <w:t xml:space="preserve">    "sll": "selalu",</w:t>
            </w:r>
          </w:p>
          <w:p w14:paraId="1E35EC96" w14:textId="77777777" w:rsidR="00364E7F" w:rsidRPr="00FD40C3" w:rsidRDefault="00364E7F" w:rsidP="00364E7F">
            <w:pPr>
              <w:pStyle w:val="Code"/>
              <w:rPr>
                <w:lang w:val="id-ID"/>
              </w:rPr>
            </w:pPr>
            <w:r w:rsidRPr="00FD40C3">
              <w:rPr>
                <w:lang w:val="id-ID"/>
              </w:rPr>
              <w:t xml:space="preserve">    "sllu": "selalu",</w:t>
            </w:r>
          </w:p>
          <w:p w14:paraId="15C1F3F0" w14:textId="77777777" w:rsidR="00364E7F" w:rsidRPr="00FD40C3" w:rsidRDefault="00364E7F" w:rsidP="00364E7F">
            <w:pPr>
              <w:pStyle w:val="Code"/>
              <w:rPr>
                <w:lang w:val="id-ID"/>
              </w:rPr>
            </w:pPr>
            <w:r w:rsidRPr="00FD40C3">
              <w:rPr>
                <w:lang w:val="id-ID"/>
              </w:rPr>
              <w:t xml:space="preserve">    "slm": "salam",</w:t>
            </w:r>
          </w:p>
          <w:p w14:paraId="4CB7EF91" w14:textId="77777777" w:rsidR="00364E7F" w:rsidRPr="00FD40C3" w:rsidRDefault="00364E7F" w:rsidP="00364E7F">
            <w:pPr>
              <w:pStyle w:val="Code"/>
              <w:rPr>
                <w:lang w:val="id-ID"/>
              </w:rPr>
            </w:pPr>
            <w:r w:rsidRPr="00FD40C3">
              <w:rPr>
                <w:lang w:val="id-ID"/>
              </w:rPr>
              <w:t xml:space="preserve">    "slma": "selama",</w:t>
            </w:r>
          </w:p>
          <w:p w14:paraId="476E5C0D" w14:textId="77777777" w:rsidR="00364E7F" w:rsidRPr="00FD40C3" w:rsidRDefault="00364E7F" w:rsidP="00364E7F">
            <w:pPr>
              <w:pStyle w:val="Code"/>
              <w:rPr>
                <w:lang w:val="id-ID"/>
              </w:rPr>
            </w:pPr>
            <w:r w:rsidRPr="00FD40C3">
              <w:rPr>
                <w:lang w:val="id-ID"/>
              </w:rPr>
              <w:t xml:space="preserve">    "slmt": "selamat",</w:t>
            </w:r>
          </w:p>
          <w:p w14:paraId="6FCE3869" w14:textId="77777777" w:rsidR="00364E7F" w:rsidRPr="00FD40C3" w:rsidRDefault="00364E7F" w:rsidP="00364E7F">
            <w:pPr>
              <w:pStyle w:val="Code"/>
              <w:rPr>
                <w:lang w:val="id-ID"/>
              </w:rPr>
            </w:pPr>
            <w:r w:rsidRPr="00FD40C3">
              <w:rPr>
                <w:lang w:val="id-ID"/>
              </w:rPr>
              <w:t xml:space="preserve">    "slsai": "selesai",</w:t>
            </w:r>
          </w:p>
          <w:p w14:paraId="5556FE3E" w14:textId="77777777" w:rsidR="00364E7F" w:rsidRPr="00FD40C3" w:rsidRDefault="00364E7F" w:rsidP="00364E7F">
            <w:pPr>
              <w:pStyle w:val="Code"/>
              <w:rPr>
                <w:lang w:val="id-ID"/>
              </w:rPr>
            </w:pPr>
            <w:r w:rsidRPr="00FD40C3">
              <w:rPr>
                <w:lang w:val="id-ID"/>
              </w:rPr>
              <w:t xml:space="preserve">    "slt": "sulit",</w:t>
            </w:r>
          </w:p>
          <w:p w14:paraId="05647229" w14:textId="77777777" w:rsidR="00364E7F" w:rsidRPr="00FD40C3" w:rsidRDefault="00364E7F" w:rsidP="00364E7F">
            <w:pPr>
              <w:pStyle w:val="Code"/>
              <w:rPr>
                <w:lang w:val="id-ID"/>
              </w:rPr>
            </w:pPr>
            <w:r w:rsidRPr="00FD40C3">
              <w:rPr>
                <w:lang w:val="id-ID"/>
              </w:rPr>
              <w:t xml:space="preserve">    "sm": "sama",</w:t>
            </w:r>
          </w:p>
          <w:p w14:paraId="797C3601" w14:textId="77777777" w:rsidR="00364E7F" w:rsidRPr="00FD40C3" w:rsidRDefault="00364E7F" w:rsidP="00364E7F">
            <w:pPr>
              <w:pStyle w:val="Code"/>
              <w:rPr>
                <w:lang w:val="id-ID"/>
              </w:rPr>
            </w:pPr>
            <w:r w:rsidRPr="00FD40C3">
              <w:rPr>
                <w:lang w:val="id-ID"/>
              </w:rPr>
              <w:t xml:space="preserve">    "sma": "sama",</w:t>
            </w:r>
          </w:p>
          <w:p w14:paraId="2D30BD86" w14:textId="77777777" w:rsidR="00364E7F" w:rsidRPr="00FD40C3" w:rsidRDefault="00364E7F" w:rsidP="00364E7F">
            <w:pPr>
              <w:pStyle w:val="Code"/>
              <w:rPr>
                <w:lang w:val="id-ID"/>
              </w:rPr>
            </w:pPr>
            <w:r w:rsidRPr="00FD40C3">
              <w:rPr>
                <w:lang w:val="id-ID"/>
              </w:rPr>
              <w:t xml:space="preserve">    "smg": "semoga",</w:t>
            </w:r>
          </w:p>
          <w:p w14:paraId="41E38C94" w14:textId="77777777" w:rsidR="00364E7F" w:rsidRPr="00FD40C3" w:rsidRDefault="00364E7F" w:rsidP="00364E7F">
            <w:pPr>
              <w:pStyle w:val="Code"/>
              <w:rPr>
                <w:lang w:val="id-ID"/>
              </w:rPr>
            </w:pPr>
            <w:r w:rsidRPr="00FD40C3">
              <w:rPr>
                <w:lang w:val="id-ID"/>
              </w:rPr>
              <w:t xml:space="preserve">    "smkn": "semakin",</w:t>
            </w:r>
          </w:p>
          <w:p w14:paraId="5194EDDE" w14:textId="77777777" w:rsidR="00364E7F" w:rsidRPr="00FD40C3" w:rsidRDefault="00364E7F" w:rsidP="00364E7F">
            <w:pPr>
              <w:pStyle w:val="Code"/>
              <w:rPr>
                <w:lang w:val="id-ID"/>
              </w:rPr>
            </w:pPr>
            <w:r w:rsidRPr="00FD40C3">
              <w:rPr>
                <w:lang w:val="id-ID"/>
              </w:rPr>
              <w:t xml:space="preserve">    "smpt": "sempat",</w:t>
            </w:r>
          </w:p>
          <w:p w14:paraId="59765143" w14:textId="77777777" w:rsidR="00364E7F" w:rsidRPr="00FD40C3" w:rsidRDefault="00364E7F" w:rsidP="00364E7F">
            <w:pPr>
              <w:pStyle w:val="Code"/>
              <w:rPr>
                <w:lang w:val="id-ID"/>
              </w:rPr>
            </w:pPr>
            <w:r w:rsidRPr="00FD40C3">
              <w:rPr>
                <w:lang w:val="id-ID"/>
              </w:rPr>
              <w:t xml:space="preserve">    "smua": "semua",</w:t>
            </w:r>
          </w:p>
          <w:p w14:paraId="2B185B98" w14:textId="77777777" w:rsidR="00364E7F" w:rsidRPr="00FD40C3" w:rsidRDefault="00364E7F" w:rsidP="00364E7F">
            <w:pPr>
              <w:pStyle w:val="Code"/>
              <w:rPr>
                <w:lang w:val="id-ID"/>
              </w:rPr>
            </w:pPr>
            <w:r w:rsidRPr="00FD40C3">
              <w:rPr>
                <w:lang w:val="id-ID"/>
              </w:rPr>
              <w:t xml:space="preserve">    "smw": "semua",</w:t>
            </w:r>
          </w:p>
          <w:p w14:paraId="607EB168" w14:textId="77777777" w:rsidR="00364E7F" w:rsidRPr="00FD40C3" w:rsidRDefault="00364E7F" w:rsidP="00364E7F">
            <w:pPr>
              <w:pStyle w:val="Code"/>
              <w:rPr>
                <w:lang w:val="id-ID"/>
              </w:rPr>
            </w:pPr>
            <w:r w:rsidRPr="00FD40C3">
              <w:rPr>
                <w:lang w:val="id-ID"/>
              </w:rPr>
              <w:t xml:space="preserve">    "smwny": "semuanya",</w:t>
            </w:r>
          </w:p>
          <w:p w14:paraId="7768BECA" w14:textId="77777777" w:rsidR="00364E7F" w:rsidRPr="00FD40C3" w:rsidRDefault="00364E7F" w:rsidP="00364E7F">
            <w:pPr>
              <w:pStyle w:val="Code"/>
              <w:rPr>
                <w:lang w:val="id-ID"/>
              </w:rPr>
            </w:pPr>
            <w:r w:rsidRPr="00FD40C3">
              <w:rPr>
                <w:lang w:val="id-ID"/>
              </w:rPr>
              <w:t xml:space="preserve">    "sndiri": "sendiri",</w:t>
            </w:r>
          </w:p>
          <w:p w14:paraId="086C4DB0" w14:textId="77777777" w:rsidR="00364E7F" w:rsidRPr="00FD40C3" w:rsidRDefault="00364E7F" w:rsidP="00364E7F">
            <w:pPr>
              <w:pStyle w:val="Code"/>
              <w:rPr>
                <w:lang w:val="id-ID"/>
              </w:rPr>
            </w:pPr>
            <w:r w:rsidRPr="00FD40C3">
              <w:rPr>
                <w:lang w:val="id-ID"/>
              </w:rPr>
              <w:t xml:space="preserve">    "sng": "senang",</w:t>
            </w:r>
          </w:p>
          <w:p w14:paraId="3DED079E" w14:textId="77777777" w:rsidR="00364E7F" w:rsidRPr="00FD40C3" w:rsidRDefault="00364E7F" w:rsidP="00364E7F">
            <w:pPr>
              <w:pStyle w:val="Code"/>
              <w:rPr>
                <w:lang w:val="id-ID"/>
              </w:rPr>
            </w:pPr>
            <w:r w:rsidRPr="00FD40C3">
              <w:rPr>
                <w:lang w:val="id-ID"/>
              </w:rPr>
              <w:t xml:space="preserve">    "sni": "sini",</w:t>
            </w:r>
          </w:p>
          <w:p w14:paraId="494A1875" w14:textId="77777777" w:rsidR="00364E7F" w:rsidRPr="00FD40C3" w:rsidRDefault="00364E7F" w:rsidP="00364E7F">
            <w:pPr>
              <w:pStyle w:val="Code"/>
              <w:rPr>
                <w:lang w:val="id-ID"/>
              </w:rPr>
            </w:pPr>
            <w:r w:rsidRPr="00FD40C3">
              <w:rPr>
                <w:lang w:val="id-ID"/>
              </w:rPr>
              <w:t xml:space="preserve">    "sof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soljum": "sholat jumat",</w:t>
            </w:r>
          </w:p>
          <w:p w14:paraId="07699121" w14:textId="77777777" w:rsidR="00364E7F" w:rsidRPr="00FD40C3" w:rsidRDefault="00364E7F" w:rsidP="00364E7F">
            <w:pPr>
              <w:pStyle w:val="Code"/>
              <w:rPr>
                <w:lang w:val="id-ID"/>
              </w:rPr>
            </w:pPr>
            <w:r w:rsidRPr="00FD40C3">
              <w:rPr>
                <w:lang w:val="id-ID"/>
              </w:rPr>
              <w:t xml:space="preserve">    "solve": "solusi",</w:t>
            </w:r>
          </w:p>
          <w:p w14:paraId="77F154B5" w14:textId="77777777" w:rsidR="00364E7F" w:rsidRPr="00FD40C3" w:rsidRDefault="00364E7F" w:rsidP="00364E7F">
            <w:pPr>
              <w:pStyle w:val="Code"/>
              <w:rPr>
                <w:lang w:val="id-ID"/>
              </w:rPr>
            </w:pPr>
            <w:r w:rsidRPr="00FD40C3">
              <w:rPr>
                <w:lang w:val="id-ID"/>
              </w:rPr>
              <w:t xml:space="preserve">    "somse":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sorry": "maaf",</w:t>
            </w:r>
          </w:p>
          <w:p w14:paraId="25573603" w14:textId="77777777" w:rsidR="00364E7F" w:rsidRPr="00FD40C3" w:rsidRDefault="00364E7F" w:rsidP="00364E7F">
            <w:pPr>
              <w:pStyle w:val="Code"/>
              <w:rPr>
                <w:lang w:val="id-ID"/>
              </w:rPr>
            </w:pPr>
            <w:r w:rsidRPr="00FD40C3">
              <w:rPr>
                <w:lang w:val="id-ID"/>
              </w:rPr>
              <w:t xml:space="preserve">    "sory":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sotoy": "sok tahu",</w:t>
            </w:r>
          </w:p>
          <w:p w14:paraId="62477E0B" w14:textId="77777777" w:rsidR="00364E7F" w:rsidRPr="00FD40C3" w:rsidRDefault="00364E7F" w:rsidP="00364E7F">
            <w:pPr>
              <w:pStyle w:val="Code"/>
              <w:rPr>
                <w:lang w:val="id-ID"/>
              </w:rPr>
            </w:pPr>
            <w:r w:rsidRPr="00FD40C3">
              <w:rPr>
                <w:lang w:val="id-ID"/>
              </w:rPr>
              <w:t xml:space="preserve">    "sowry": "maaf",</w:t>
            </w:r>
          </w:p>
          <w:p w14:paraId="6BBB6514" w14:textId="77777777" w:rsidR="00364E7F" w:rsidRPr="00FD40C3" w:rsidRDefault="00364E7F" w:rsidP="00364E7F">
            <w:pPr>
              <w:pStyle w:val="Code"/>
              <w:rPr>
                <w:lang w:val="id-ID"/>
              </w:rPr>
            </w:pPr>
            <w:r w:rsidRPr="00FD40C3">
              <w:rPr>
                <w:lang w:val="id-ID"/>
              </w:rPr>
              <w:t xml:space="preserve">    "spa": "siapa",</w:t>
            </w:r>
          </w:p>
          <w:p w14:paraId="0F219E7D" w14:textId="77777777" w:rsidR="00364E7F" w:rsidRPr="00FD40C3" w:rsidRDefault="00364E7F" w:rsidP="00364E7F">
            <w:pPr>
              <w:pStyle w:val="Code"/>
              <w:rPr>
                <w:lang w:val="id-ID"/>
              </w:rPr>
            </w:pPr>
            <w:r w:rsidRPr="00FD40C3">
              <w:rPr>
                <w:lang w:val="id-ID"/>
              </w:rPr>
              <w:t xml:space="preserve">    "spd": "sepeda",</w:t>
            </w:r>
          </w:p>
          <w:p w14:paraId="17C9DC62" w14:textId="77777777" w:rsidR="00364E7F" w:rsidRPr="00FD40C3" w:rsidRDefault="00364E7F" w:rsidP="00364E7F">
            <w:pPr>
              <w:pStyle w:val="Code"/>
              <w:rPr>
                <w:lang w:val="id-ID"/>
              </w:rPr>
            </w:pPr>
            <w:r w:rsidRPr="00FD40C3">
              <w:rPr>
                <w:lang w:val="id-ID"/>
              </w:rPr>
              <w:t xml:space="preserve">    "sppa": "siapa",</w:t>
            </w:r>
          </w:p>
          <w:p w14:paraId="36184D34" w14:textId="77777777" w:rsidR="00364E7F" w:rsidRPr="00FD40C3" w:rsidRDefault="00364E7F" w:rsidP="00364E7F">
            <w:pPr>
              <w:pStyle w:val="Code"/>
              <w:rPr>
                <w:lang w:val="id-ID"/>
              </w:rPr>
            </w:pPr>
            <w:r w:rsidRPr="00FD40C3">
              <w:rPr>
                <w:lang w:val="id-ID"/>
              </w:rPr>
              <w:t xml:space="preserve">    "sprti": "seperti",</w:t>
            </w:r>
          </w:p>
          <w:p w14:paraId="5D56A72B" w14:textId="77777777" w:rsidR="00364E7F" w:rsidRPr="00FD40C3" w:rsidRDefault="00364E7F" w:rsidP="00364E7F">
            <w:pPr>
              <w:pStyle w:val="Code"/>
              <w:rPr>
                <w:lang w:val="id-ID"/>
              </w:rPr>
            </w:pPr>
            <w:r w:rsidRPr="00FD40C3">
              <w:rPr>
                <w:lang w:val="id-ID"/>
              </w:rPr>
              <w:t xml:space="preserve">    "spt": "seperti",</w:t>
            </w:r>
          </w:p>
          <w:p w14:paraId="6058104F" w14:textId="77777777" w:rsidR="00364E7F" w:rsidRPr="00FD40C3" w:rsidRDefault="00364E7F" w:rsidP="00364E7F">
            <w:pPr>
              <w:pStyle w:val="Code"/>
              <w:rPr>
                <w:lang w:val="id-ID"/>
              </w:rPr>
            </w:pPr>
            <w:r w:rsidRPr="00FD40C3">
              <w:rPr>
                <w:lang w:val="id-ID"/>
              </w:rPr>
              <w:t xml:space="preserve">    "spy": "supaya",</w:t>
            </w:r>
          </w:p>
          <w:p w14:paraId="2D7691EC" w14:textId="77777777" w:rsidR="00364E7F" w:rsidRPr="00FD40C3" w:rsidRDefault="00364E7F" w:rsidP="00364E7F">
            <w:pPr>
              <w:pStyle w:val="Code"/>
              <w:rPr>
                <w:lang w:val="id-ID"/>
              </w:rPr>
            </w:pPr>
            <w:r w:rsidRPr="00FD40C3">
              <w:rPr>
                <w:lang w:val="id-ID"/>
              </w:rPr>
              <w:t xml:space="preserve">    "srt": "surat",</w:t>
            </w:r>
          </w:p>
          <w:p w14:paraId="38C8E1CD" w14:textId="77777777" w:rsidR="00364E7F" w:rsidRPr="00FD40C3" w:rsidRDefault="00364E7F" w:rsidP="00364E7F">
            <w:pPr>
              <w:pStyle w:val="Code"/>
              <w:rPr>
                <w:lang w:val="id-ID"/>
              </w:rPr>
            </w:pPr>
            <w:r w:rsidRPr="00FD40C3">
              <w:rPr>
                <w:lang w:val="id-ID"/>
              </w:rPr>
              <w:t xml:space="preserve">    "srtfkt": "sertifikat",</w:t>
            </w:r>
          </w:p>
          <w:p w14:paraId="0D8B51DD" w14:textId="77777777" w:rsidR="00364E7F" w:rsidRPr="00FD40C3" w:rsidRDefault="00364E7F" w:rsidP="00364E7F">
            <w:pPr>
              <w:pStyle w:val="Code"/>
              <w:rPr>
                <w:lang w:val="id-ID"/>
              </w:rPr>
            </w:pPr>
            <w:r w:rsidRPr="00FD40C3">
              <w:rPr>
                <w:lang w:val="id-ID"/>
              </w:rPr>
              <w:t xml:space="preserve">    "stelah": "setelah",</w:t>
            </w:r>
          </w:p>
          <w:p w14:paraId="34D03D57" w14:textId="77777777" w:rsidR="00364E7F" w:rsidRPr="00FD40C3" w:rsidRDefault="00364E7F" w:rsidP="00364E7F">
            <w:pPr>
              <w:pStyle w:val="Code"/>
              <w:rPr>
                <w:lang w:val="id-ID"/>
              </w:rPr>
            </w:pPr>
            <w:r w:rsidRPr="00FD40C3">
              <w:rPr>
                <w:lang w:val="id-ID"/>
              </w:rPr>
              <w:t xml:space="preserve">    "stiap": "setiap",</w:t>
            </w:r>
          </w:p>
          <w:p w14:paraId="33CDF2F8" w14:textId="77777777" w:rsidR="00364E7F" w:rsidRPr="00FD40C3" w:rsidRDefault="00364E7F" w:rsidP="00364E7F">
            <w:pPr>
              <w:pStyle w:val="Code"/>
              <w:rPr>
                <w:lang w:val="id-ID"/>
              </w:rPr>
            </w:pPr>
            <w:r w:rsidRPr="00FD40C3">
              <w:rPr>
                <w:lang w:val="id-ID"/>
              </w:rPr>
              <w:t xml:space="preserve">    "still": "masih",</w:t>
            </w:r>
          </w:p>
          <w:p w14:paraId="7EEEEF0E" w14:textId="77777777" w:rsidR="00364E7F" w:rsidRPr="00FD40C3" w:rsidRDefault="00364E7F" w:rsidP="00364E7F">
            <w:pPr>
              <w:pStyle w:val="Code"/>
              <w:rPr>
                <w:lang w:val="id-ID"/>
              </w:rPr>
            </w:pPr>
            <w:r w:rsidRPr="00FD40C3">
              <w:rPr>
                <w:lang w:val="id-ID"/>
              </w:rPr>
              <w:t xml:space="preserve">    "stlh":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suk": "masuk",</w:t>
            </w:r>
          </w:p>
          <w:p w14:paraId="5232C03E" w14:textId="77777777" w:rsidR="00364E7F" w:rsidRPr="00FD40C3" w:rsidRDefault="00364E7F" w:rsidP="00364E7F">
            <w:pPr>
              <w:pStyle w:val="Code"/>
              <w:rPr>
                <w:lang w:val="id-ID"/>
              </w:rPr>
            </w:pPr>
            <w:r w:rsidRPr="00FD40C3">
              <w:rPr>
                <w:lang w:val="id-ID"/>
              </w:rPr>
              <w:t xml:space="preserve">    "sumbangin":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sy": "saya",</w:t>
            </w:r>
          </w:p>
          <w:p w14:paraId="5A0E41A8" w14:textId="77777777" w:rsidR="00364E7F" w:rsidRPr="00FD40C3" w:rsidRDefault="00364E7F" w:rsidP="00364E7F">
            <w:pPr>
              <w:pStyle w:val="Code"/>
              <w:rPr>
                <w:lang w:val="id-ID"/>
              </w:rPr>
            </w:pPr>
            <w:r w:rsidRPr="00FD40C3">
              <w:rPr>
                <w:lang w:val="id-ID"/>
              </w:rPr>
              <w:t xml:space="preserve">    "sya": "saya",</w:t>
            </w:r>
          </w:p>
          <w:p w14:paraId="6FF9A4B6" w14:textId="77777777" w:rsidR="00364E7F" w:rsidRPr="00FD40C3" w:rsidRDefault="00364E7F" w:rsidP="00364E7F">
            <w:pPr>
              <w:pStyle w:val="Code"/>
              <w:rPr>
                <w:lang w:val="id-ID"/>
              </w:rPr>
            </w:pPr>
            <w:r w:rsidRPr="00FD40C3">
              <w:rPr>
                <w:lang w:val="id-ID"/>
              </w:rPr>
              <w:t xml:space="preserve">    "syg": "sayang",</w:t>
            </w:r>
          </w:p>
          <w:p w14:paraId="5730C484" w14:textId="77777777" w:rsidR="00364E7F" w:rsidRPr="00FD40C3" w:rsidRDefault="00364E7F" w:rsidP="00364E7F">
            <w:pPr>
              <w:pStyle w:val="Code"/>
              <w:rPr>
                <w:lang w:val="id-ID"/>
              </w:rPr>
            </w:pPr>
            <w:r w:rsidRPr="00FD40C3">
              <w:rPr>
                <w:lang w:val="id-ID"/>
              </w:rPr>
              <w:t xml:space="preserve">    "syp":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taik": "tahi",</w:t>
            </w:r>
          </w:p>
          <w:p w14:paraId="2B44F733" w14:textId="77777777" w:rsidR="00364E7F" w:rsidRPr="00FD40C3" w:rsidRDefault="00364E7F" w:rsidP="00364E7F">
            <w:pPr>
              <w:pStyle w:val="Code"/>
              <w:rPr>
                <w:lang w:val="id-ID"/>
              </w:rPr>
            </w:pPr>
            <w:r w:rsidRPr="00FD40C3">
              <w:rPr>
                <w:lang w:val="id-ID"/>
              </w:rPr>
              <w:t xml:space="preserve">    "tajir":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tau": "tahu",</w:t>
            </w:r>
          </w:p>
          <w:p w14:paraId="6050D4CC" w14:textId="77777777" w:rsidR="00364E7F" w:rsidRPr="00FD40C3" w:rsidRDefault="00364E7F" w:rsidP="00364E7F">
            <w:pPr>
              <w:pStyle w:val="Code"/>
              <w:rPr>
                <w:lang w:val="id-ID"/>
              </w:rPr>
            </w:pPr>
            <w:r w:rsidRPr="00FD40C3">
              <w:rPr>
                <w:lang w:val="id-ID"/>
              </w:rPr>
              <w:t xml:space="preserve">    "tauk":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taw": "tahu",</w:t>
            </w:r>
          </w:p>
          <w:p w14:paraId="2BB2AD57" w14:textId="77777777" w:rsidR="00364E7F" w:rsidRPr="00FD40C3" w:rsidRDefault="00364E7F" w:rsidP="00364E7F">
            <w:pPr>
              <w:pStyle w:val="Code"/>
              <w:rPr>
                <w:lang w:val="id-ID"/>
              </w:rPr>
            </w:pPr>
            <w:r w:rsidRPr="00FD40C3">
              <w:rPr>
                <w:lang w:val="id-ID"/>
              </w:rPr>
              <w:t xml:space="preserve">    "tawh":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td": "tadi",</w:t>
            </w:r>
          </w:p>
          <w:p w14:paraId="32B3919E" w14:textId="77777777" w:rsidR="00364E7F" w:rsidRPr="00FD40C3" w:rsidRDefault="00364E7F" w:rsidP="00364E7F">
            <w:pPr>
              <w:pStyle w:val="Code"/>
              <w:rPr>
                <w:lang w:val="id-ID"/>
              </w:rPr>
            </w:pPr>
            <w:r w:rsidRPr="00FD40C3">
              <w:rPr>
                <w:lang w:val="id-ID"/>
              </w:rPr>
              <w:t xml:space="preserve">    "tdi": "tadi",</w:t>
            </w:r>
          </w:p>
          <w:p w14:paraId="2DE636C0" w14:textId="77777777" w:rsidR="00364E7F" w:rsidRPr="00FD40C3" w:rsidRDefault="00364E7F" w:rsidP="00364E7F">
            <w:pPr>
              <w:pStyle w:val="Code"/>
              <w:rPr>
                <w:lang w:val="id-ID"/>
              </w:rPr>
            </w:pPr>
            <w:r w:rsidRPr="00FD40C3">
              <w:rPr>
                <w:lang w:val="id-ID"/>
              </w:rPr>
              <w:t xml:space="preserve">    "tdk":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telmi": "telat berpikir",</w:t>
            </w:r>
          </w:p>
          <w:p w14:paraId="377C64BF" w14:textId="77777777" w:rsidR="00364E7F" w:rsidRPr="00FD40C3" w:rsidRDefault="00364E7F" w:rsidP="00364E7F">
            <w:pPr>
              <w:pStyle w:val="Code"/>
              <w:rPr>
                <w:lang w:val="id-ID"/>
              </w:rPr>
            </w:pPr>
            <w:r w:rsidRPr="00FD40C3">
              <w:rPr>
                <w:lang w:val="id-ID"/>
              </w:rPr>
              <w:t xml:space="preserve">    "telp":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temen":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tenang",</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tepar": "terkapar",</w:t>
            </w:r>
          </w:p>
          <w:p w14:paraId="535D1869" w14:textId="77777777" w:rsidR="00364E7F" w:rsidRPr="00FD40C3" w:rsidRDefault="00364E7F" w:rsidP="00364E7F">
            <w:pPr>
              <w:pStyle w:val="Code"/>
              <w:rPr>
                <w:lang w:val="id-ID"/>
              </w:rPr>
            </w:pPr>
            <w:r w:rsidRPr="00FD40C3">
              <w:rPr>
                <w:lang w:val="id-ID"/>
              </w:rPr>
              <w:t xml:space="preserve">    "terbitin": "terbitkan",</w:t>
            </w:r>
          </w:p>
          <w:p w14:paraId="357E4B23" w14:textId="77777777" w:rsidR="00364E7F" w:rsidRPr="00FD40C3" w:rsidRDefault="00364E7F" w:rsidP="00364E7F">
            <w:pPr>
              <w:pStyle w:val="Code"/>
              <w:rPr>
                <w:lang w:val="id-ID"/>
              </w:rPr>
            </w:pPr>
            <w:r w:rsidRPr="00FD40C3">
              <w:rPr>
                <w:lang w:val="id-ID"/>
              </w:rPr>
              <w:t xml:space="preserve">    "tetp":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tggu": "tunggu",</w:t>
            </w:r>
          </w:p>
          <w:p w14:paraId="27F1B9D2" w14:textId="77777777" w:rsidR="00364E7F" w:rsidRPr="00FD40C3" w:rsidRDefault="00364E7F" w:rsidP="00364E7F">
            <w:pPr>
              <w:pStyle w:val="Code"/>
              <w:rPr>
                <w:lang w:val="id-ID"/>
              </w:rPr>
            </w:pPr>
            <w:r w:rsidRPr="00FD40C3">
              <w:rPr>
                <w:lang w:val="id-ID"/>
              </w:rPr>
              <w:t xml:space="preserve">    "tgl": "tanggal",</w:t>
            </w:r>
          </w:p>
          <w:p w14:paraId="7F726568" w14:textId="77777777" w:rsidR="00364E7F" w:rsidRPr="00FD40C3" w:rsidRDefault="00364E7F" w:rsidP="00364E7F">
            <w:pPr>
              <w:pStyle w:val="Code"/>
              <w:rPr>
                <w:lang w:val="id-ID"/>
              </w:rPr>
            </w:pPr>
            <w:r w:rsidRPr="00FD40C3">
              <w:rPr>
                <w:lang w:val="id-ID"/>
              </w:rPr>
              <w:t xml:space="preserve">    "tgok": "tengok",</w:t>
            </w:r>
          </w:p>
          <w:p w14:paraId="62A948DB" w14:textId="77777777" w:rsidR="00364E7F" w:rsidRPr="00FD40C3" w:rsidRDefault="00364E7F" w:rsidP="00364E7F">
            <w:pPr>
              <w:pStyle w:val="Code"/>
              <w:rPr>
                <w:lang w:val="id-ID"/>
              </w:rPr>
            </w:pPr>
            <w:r w:rsidRPr="00FD40C3">
              <w:rPr>
                <w:lang w:val="id-ID"/>
              </w:rPr>
              <w:t xml:space="preserve">    "tgu": "tunggu",</w:t>
            </w:r>
          </w:p>
          <w:p w14:paraId="135CDFFD" w14:textId="77777777" w:rsidR="00364E7F" w:rsidRPr="00FD40C3" w:rsidRDefault="00364E7F" w:rsidP="00364E7F">
            <w:pPr>
              <w:pStyle w:val="Code"/>
              <w:rPr>
                <w:lang w:val="id-ID"/>
              </w:rPr>
            </w:pPr>
            <w:r w:rsidRPr="00FD40C3">
              <w:rPr>
                <w:lang w:val="id-ID"/>
              </w:rPr>
              <w:t xml:space="preserve">    "thanks": "terima kasih",</w:t>
            </w:r>
          </w:p>
          <w:p w14:paraId="6D09ABFF" w14:textId="77777777" w:rsidR="00364E7F" w:rsidRPr="00FD40C3" w:rsidRDefault="00364E7F" w:rsidP="00364E7F">
            <w:pPr>
              <w:pStyle w:val="Code"/>
              <w:rPr>
                <w:lang w:val="id-ID"/>
              </w:rPr>
            </w:pPr>
            <w:r w:rsidRPr="00FD40C3">
              <w:rPr>
                <w:lang w:val="id-ID"/>
              </w:rPr>
              <w:t xml:space="preserve">    "thankz": "terima kasih",</w:t>
            </w:r>
          </w:p>
          <w:p w14:paraId="27185398" w14:textId="77777777" w:rsidR="00364E7F" w:rsidRPr="00FD40C3" w:rsidRDefault="00364E7F" w:rsidP="00364E7F">
            <w:pPr>
              <w:pStyle w:val="Code"/>
              <w:rPr>
                <w:lang w:val="id-ID"/>
              </w:rPr>
            </w:pPr>
            <w:r w:rsidRPr="00FD40C3">
              <w:rPr>
                <w:lang w:val="id-ID"/>
              </w:rPr>
              <w:t xml:space="preserve">    "thd": "terhadap",</w:t>
            </w:r>
          </w:p>
          <w:p w14:paraId="6B4BAEBB" w14:textId="77777777" w:rsidR="00364E7F" w:rsidRPr="00FD40C3" w:rsidRDefault="00364E7F" w:rsidP="00364E7F">
            <w:pPr>
              <w:pStyle w:val="Code"/>
              <w:rPr>
                <w:lang w:val="id-ID"/>
              </w:rPr>
            </w:pPr>
            <w:r w:rsidRPr="00FD40C3">
              <w:rPr>
                <w:lang w:val="id-ID"/>
              </w:rPr>
              <w:t xml:space="preserve">    "thdp": "terhadap",</w:t>
            </w:r>
          </w:p>
          <w:p w14:paraId="517B24D5" w14:textId="77777777" w:rsidR="00364E7F" w:rsidRPr="00FD40C3" w:rsidRDefault="00364E7F" w:rsidP="00364E7F">
            <w:pPr>
              <w:pStyle w:val="Code"/>
              <w:rPr>
                <w:lang w:val="id-ID"/>
              </w:rPr>
            </w:pPr>
            <w:r w:rsidRPr="00FD40C3">
              <w:rPr>
                <w:lang w:val="id-ID"/>
              </w:rPr>
              <w:t xml:space="preserve">    "thn": "tahun",</w:t>
            </w:r>
          </w:p>
          <w:p w14:paraId="7C40E49B" w14:textId="77777777" w:rsidR="00364E7F" w:rsidRPr="00FD40C3" w:rsidRDefault="00364E7F" w:rsidP="00364E7F">
            <w:pPr>
              <w:pStyle w:val="Code"/>
              <w:rPr>
                <w:lang w:val="id-ID"/>
              </w:rPr>
            </w:pPr>
            <w:r w:rsidRPr="00FD40C3">
              <w:rPr>
                <w:lang w:val="id-ID"/>
              </w:rPr>
              <w:t xml:space="preserve">    "thx": "thanks",</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tilep": "tilap",</w:t>
            </w:r>
          </w:p>
          <w:p w14:paraId="0BA29842" w14:textId="77777777" w:rsidR="00364E7F" w:rsidRPr="00FD40C3" w:rsidRDefault="00364E7F" w:rsidP="00364E7F">
            <w:pPr>
              <w:pStyle w:val="Code"/>
              <w:rPr>
                <w:lang w:val="id-ID"/>
              </w:rPr>
            </w:pPr>
            <w:r w:rsidRPr="00FD40C3">
              <w:rPr>
                <w:lang w:val="id-ID"/>
              </w:rPr>
              <w:t xml:space="preserve">    "tioghoa": "tionghoa",</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tipiwan":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tk": "tidak",</w:t>
            </w:r>
          </w:p>
          <w:p w14:paraId="03E4923A" w14:textId="77777777" w:rsidR="00364E7F" w:rsidRPr="00FD40C3" w:rsidRDefault="00364E7F" w:rsidP="00364E7F">
            <w:pPr>
              <w:pStyle w:val="Code"/>
              <w:rPr>
                <w:lang w:val="id-ID"/>
              </w:rPr>
            </w:pPr>
            <w:r w:rsidRPr="00FD40C3">
              <w:rPr>
                <w:lang w:val="id-ID"/>
              </w:rPr>
              <w:t xml:space="preserve">    "tkg": "tukang",</w:t>
            </w:r>
          </w:p>
          <w:p w14:paraId="72CA6720" w14:textId="77777777" w:rsidR="00364E7F" w:rsidRPr="00FD40C3" w:rsidRDefault="00364E7F" w:rsidP="00364E7F">
            <w:pPr>
              <w:pStyle w:val="Code"/>
              <w:rPr>
                <w:lang w:val="id-ID"/>
              </w:rPr>
            </w:pPr>
            <w:r w:rsidRPr="00FD40C3">
              <w:rPr>
                <w:lang w:val="id-ID"/>
              </w:rPr>
              <w:t xml:space="preserve">    "tks": "terima kasih",</w:t>
            </w:r>
          </w:p>
          <w:p w14:paraId="59E32F55" w14:textId="77777777" w:rsidR="00364E7F" w:rsidRPr="00FD40C3" w:rsidRDefault="00364E7F" w:rsidP="00364E7F">
            <w:pPr>
              <w:pStyle w:val="Code"/>
              <w:rPr>
                <w:lang w:val="id-ID"/>
              </w:rPr>
            </w:pPr>
            <w:r w:rsidRPr="00FD40C3">
              <w:rPr>
                <w:lang w:val="id-ID"/>
              </w:rPr>
              <w:t xml:space="preserve">    "tl": "timeline",</w:t>
            </w:r>
          </w:p>
          <w:p w14:paraId="7B9BC1B1" w14:textId="77777777" w:rsidR="00364E7F" w:rsidRPr="00FD40C3" w:rsidRDefault="00364E7F" w:rsidP="00364E7F">
            <w:pPr>
              <w:pStyle w:val="Code"/>
              <w:rPr>
                <w:lang w:val="id-ID"/>
              </w:rPr>
            </w:pPr>
            <w:r w:rsidRPr="00FD40C3">
              <w:rPr>
                <w:lang w:val="id-ID"/>
              </w:rPr>
              <w:t xml:space="preserve">    "tll": "terlalu",</w:t>
            </w:r>
          </w:p>
          <w:p w14:paraId="2162A022" w14:textId="77777777" w:rsidR="00364E7F" w:rsidRPr="00FD40C3" w:rsidRDefault="00364E7F" w:rsidP="00364E7F">
            <w:pPr>
              <w:pStyle w:val="Code"/>
              <w:rPr>
                <w:lang w:val="id-ID"/>
              </w:rPr>
            </w:pPr>
            <w:r w:rsidRPr="00FD40C3">
              <w:rPr>
                <w:lang w:val="id-ID"/>
              </w:rPr>
              <w:t xml:space="preserve">    "tlp": "telepon",</w:t>
            </w:r>
          </w:p>
          <w:p w14:paraId="5FA60381" w14:textId="77777777" w:rsidR="00364E7F" w:rsidRPr="00FD40C3" w:rsidRDefault="00364E7F" w:rsidP="00364E7F">
            <w:pPr>
              <w:pStyle w:val="Code"/>
              <w:rPr>
                <w:lang w:val="id-ID"/>
              </w:rPr>
            </w:pPr>
            <w:r w:rsidRPr="00FD40C3">
              <w:rPr>
                <w:lang w:val="id-ID"/>
              </w:rPr>
              <w:t xml:space="preserve">    "tlpn": "telepon",</w:t>
            </w:r>
          </w:p>
          <w:p w14:paraId="7EE14CD1" w14:textId="77777777" w:rsidR="00364E7F" w:rsidRPr="00FD40C3" w:rsidRDefault="00364E7F" w:rsidP="00364E7F">
            <w:pPr>
              <w:pStyle w:val="Code"/>
              <w:rPr>
                <w:lang w:val="id-ID"/>
              </w:rPr>
            </w:pPr>
            <w:r w:rsidRPr="00FD40C3">
              <w:rPr>
                <w:lang w:val="id-ID"/>
              </w:rPr>
              <w:t xml:space="preserve">    "tls": "tulis",</w:t>
            </w:r>
          </w:p>
          <w:p w14:paraId="244CEFC7" w14:textId="77777777" w:rsidR="00364E7F" w:rsidRPr="00FD40C3" w:rsidRDefault="00364E7F" w:rsidP="00364E7F">
            <w:pPr>
              <w:pStyle w:val="Code"/>
              <w:rPr>
                <w:lang w:val="id-ID"/>
              </w:rPr>
            </w:pPr>
            <w:r w:rsidRPr="00FD40C3">
              <w:rPr>
                <w:lang w:val="id-ID"/>
              </w:rPr>
              <w:t xml:space="preserve">    "tman": "teman",</w:t>
            </w:r>
          </w:p>
          <w:p w14:paraId="369776E4" w14:textId="77777777" w:rsidR="00364E7F" w:rsidRPr="00FD40C3" w:rsidRDefault="00364E7F" w:rsidP="00364E7F">
            <w:pPr>
              <w:pStyle w:val="Code"/>
              <w:rPr>
                <w:lang w:val="id-ID"/>
              </w:rPr>
            </w:pPr>
            <w:r w:rsidRPr="00FD40C3">
              <w:rPr>
                <w:lang w:val="id-ID"/>
              </w:rPr>
              <w:t xml:space="preserve">    "tmbah": "tambah",</w:t>
            </w:r>
          </w:p>
          <w:p w14:paraId="6BB8DB3F" w14:textId="77777777" w:rsidR="00364E7F" w:rsidRPr="00FD40C3" w:rsidRDefault="00364E7F" w:rsidP="00364E7F">
            <w:pPr>
              <w:pStyle w:val="Code"/>
              <w:rPr>
                <w:lang w:val="id-ID"/>
              </w:rPr>
            </w:pPr>
            <w:r w:rsidRPr="00FD40C3">
              <w:rPr>
                <w:lang w:val="id-ID"/>
              </w:rPr>
              <w:t xml:space="preserve">    "tmbh":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tmn":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tmpah": "tumpah",</w:t>
            </w:r>
          </w:p>
          <w:p w14:paraId="5CF5D1DA" w14:textId="77777777" w:rsidR="00364E7F" w:rsidRPr="00FD40C3" w:rsidRDefault="00364E7F" w:rsidP="00364E7F">
            <w:pPr>
              <w:pStyle w:val="Code"/>
              <w:rPr>
                <w:lang w:val="id-ID"/>
              </w:rPr>
            </w:pPr>
            <w:r w:rsidRPr="00FD40C3">
              <w:rPr>
                <w:lang w:val="id-ID"/>
              </w:rPr>
              <w:t xml:space="preserve">    "tmph": "tumpah",</w:t>
            </w:r>
          </w:p>
          <w:p w14:paraId="5D8082E4" w14:textId="77777777" w:rsidR="00364E7F" w:rsidRPr="00FD40C3" w:rsidRDefault="00364E7F" w:rsidP="00364E7F">
            <w:pPr>
              <w:pStyle w:val="Code"/>
              <w:rPr>
                <w:lang w:val="id-ID"/>
              </w:rPr>
            </w:pPr>
            <w:r w:rsidRPr="00FD40C3">
              <w:rPr>
                <w:lang w:val="id-ID"/>
              </w:rPr>
              <w:t xml:space="preserve">    "tmpt": "tempat",</w:t>
            </w:r>
          </w:p>
          <w:p w14:paraId="262A57D8" w14:textId="77777777" w:rsidR="00364E7F" w:rsidRPr="00FD40C3" w:rsidRDefault="00364E7F" w:rsidP="00364E7F">
            <w:pPr>
              <w:pStyle w:val="Code"/>
              <w:rPr>
                <w:lang w:val="id-ID"/>
              </w:rPr>
            </w:pPr>
            <w:r w:rsidRPr="00FD40C3">
              <w:rPr>
                <w:lang w:val="id-ID"/>
              </w:rPr>
              <w:t xml:space="preserve">    "tnda": "tanda",</w:t>
            </w:r>
          </w:p>
          <w:p w14:paraId="4178CC57" w14:textId="77777777" w:rsidR="00364E7F" w:rsidRPr="00FD40C3" w:rsidRDefault="00364E7F" w:rsidP="00364E7F">
            <w:pPr>
              <w:pStyle w:val="Code"/>
              <w:rPr>
                <w:lang w:val="id-ID"/>
              </w:rPr>
            </w:pPr>
            <w:r w:rsidRPr="00FD40C3">
              <w:rPr>
                <w:lang w:val="id-ID"/>
              </w:rPr>
              <w:t xml:space="preserve">    "tngu": "tunggu",</w:t>
            </w:r>
          </w:p>
          <w:p w14:paraId="5243FB66" w14:textId="77777777" w:rsidR="00364E7F" w:rsidRPr="00FD40C3" w:rsidRDefault="00364E7F" w:rsidP="00364E7F">
            <w:pPr>
              <w:pStyle w:val="Code"/>
              <w:rPr>
                <w:lang w:val="id-ID"/>
              </w:rPr>
            </w:pPr>
            <w:r w:rsidRPr="00FD40C3">
              <w:rPr>
                <w:lang w:val="id-ID"/>
              </w:rPr>
              <w:t xml:space="preserve">    "tnh": "tanah",</w:t>
            </w:r>
          </w:p>
          <w:p w14:paraId="15105113" w14:textId="77777777" w:rsidR="00364E7F" w:rsidRPr="00FD40C3" w:rsidRDefault="00364E7F" w:rsidP="00364E7F">
            <w:pPr>
              <w:pStyle w:val="Code"/>
              <w:rPr>
                <w:lang w:val="id-ID"/>
              </w:rPr>
            </w:pPr>
            <w:r w:rsidRPr="00FD40C3">
              <w:rPr>
                <w:lang w:val="id-ID"/>
              </w:rPr>
              <w:t xml:space="preserve">    "tni": "tentara nasional indonesia",</w:t>
            </w:r>
          </w:p>
          <w:p w14:paraId="2E02F14A" w14:textId="77777777" w:rsidR="00364E7F" w:rsidRPr="00FD40C3" w:rsidRDefault="00364E7F" w:rsidP="00364E7F">
            <w:pPr>
              <w:pStyle w:val="Code"/>
              <w:rPr>
                <w:lang w:val="id-ID"/>
              </w:rPr>
            </w:pPr>
            <w:r w:rsidRPr="00FD40C3">
              <w:rPr>
                <w:lang w:val="id-ID"/>
              </w:rPr>
              <w:t xml:space="preserve">    "tnp": "tanpa",</w:t>
            </w:r>
          </w:p>
          <w:p w14:paraId="41EF5DE1" w14:textId="77777777" w:rsidR="00364E7F" w:rsidRPr="00FD40C3" w:rsidRDefault="00364E7F" w:rsidP="00364E7F">
            <w:pPr>
              <w:pStyle w:val="Code"/>
              <w:rPr>
                <w:lang w:val="id-ID"/>
              </w:rPr>
            </w:pPr>
            <w:r w:rsidRPr="00FD40C3">
              <w:rPr>
                <w:lang w:val="id-ID"/>
              </w:rPr>
              <w:t xml:space="preserve">    "tntg": "tentang",</w:t>
            </w:r>
          </w:p>
          <w:p w14:paraId="16F14AD8" w14:textId="77777777" w:rsidR="00364E7F" w:rsidRPr="00FD40C3" w:rsidRDefault="00364E7F" w:rsidP="00364E7F">
            <w:pPr>
              <w:pStyle w:val="Code"/>
              <w:rPr>
                <w:lang w:val="id-ID"/>
              </w:rPr>
            </w:pPr>
            <w:r w:rsidRPr="00FD40C3">
              <w:rPr>
                <w:lang w:val="id-ID"/>
              </w:rPr>
              <w:t xml:space="preserve">    "tnya": "tanya",</w:t>
            </w:r>
          </w:p>
          <w:p w14:paraId="41D10C99" w14:textId="77777777" w:rsidR="00364E7F" w:rsidRPr="00FD40C3" w:rsidRDefault="00364E7F" w:rsidP="00364E7F">
            <w:pPr>
              <w:pStyle w:val="Code"/>
              <w:rPr>
                <w:lang w:val="id-ID"/>
              </w:rPr>
            </w:pPr>
            <w:r w:rsidRPr="00FD40C3">
              <w:rPr>
                <w:lang w:val="id-ID"/>
              </w:rPr>
              <w:t xml:space="preserve">    "tnyta": "ternyata",</w:t>
            </w:r>
          </w:p>
          <w:p w14:paraId="0BDD120B" w14:textId="77777777" w:rsidR="00364E7F" w:rsidRPr="00FD40C3" w:rsidRDefault="00364E7F" w:rsidP="00364E7F">
            <w:pPr>
              <w:pStyle w:val="Code"/>
              <w:rPr>
                <w:lang w:val="id-ID"/>
              </w:rPr>
            </w:pPr>
            <w:r w:rsidRPr="00FD40C3">
              <w:rPr>
                <w:lang w:val="id-ID"/>
              </w:rPr>
              <w:t xml:space="preserve">    "togel": "toto gelap",</w:t>
            </w:r>
          </w:p>
          <w:p w14:paraId="3B09D5E9" w14:textId="77777777" w:rsidR="00364E7F" w:rsidRPr="00FD40C3" w:rsidRDefault="00364E7F" w:rsidP="00364E7F">
            <w:pPr>
              <w:pStyle w:val="Code"/>
              <w:rPr>
                <w:lang w:val="id-ID"/>
              </w:rPr>
            </w:pPr>
            <w:r w:rsidRPr="00FD40C3">
              <w:rPr>
                <w:lang w:val="id-ID"/>
              </w:rPr>
              <w:t xml:space="preserve">    "tokai":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toys": "main",</w:t>
            </w:r>
          </w:p>
          <w:p w14:paraId="21D46DB2" w14:textId="77777777" w:rsidR="00364E7F" w:rsidRPr="00FD40C3" w:rsidRDefault="00364E7F" w:rsidP="00364E7F">
            <w:pPr>
              <w:pStyle w:val="Code"/>
              <w:rPr>
                <w:lang w:val="id-ID"/>
              </w:rPr>
            </w:pPr>
            <w:r w:rsidRPr="00FD40C3">
              <w:rPr>
                <w:lang w:val="id-ID"/>
              </w:rPr>
              <w:t xml:space="preserve">    "tp": "tapi",</w:t>
            </w:r>
          </w:p>
          <w:p w14:paraId="6D8119F5" w14:textId="77777777" w:rsidR="00364E7F" w:rsidRPr="00FD40C3" w:rsidRDefault="00364E7F" w:rsidP="00364E7F">
            <w:pPr>
              <w:pStyle w:val="Code"/>
              <w:rPr>
                <w:lang w:val="id-ID"/>
              </w:rPr>
            </w:pPr>
            <w:r w:rsidRPr="00FD40C3">
              <w:rPr>
                <w:lang w:val="id-ID"/>
              </w:rPr>
              <w:t xml:space="preserve">    "tpi": "tetapi",</w:t>
            </w:r>
          </w:p>
          <w:p w14:paraId="0CCDB31C" w14:textId="77777777" w:rsidR="00364E7F" w:rsidRPr="00FD40C3" w:rsidRDefault="00364E7F" w:rsidP="00364E7F">
            <w:pPr>
              <w:pStyle w:val="Code"/>
              <w:rPr>
                <w:lang w:val="id-ID"/>
              </w:rPr>
            </w:pPr>
            <w:r w:rsidRPr="00FD40C3">
              <w:rPr>
                <w:lang w:val="id-ID"/>
              </w:rPr>
              <w:t xml:space="preserve">    "tq": "terima kasih",</w:t>
            </w:r>
          </w:p>
          <w:p w14:paraId="4A5CEA40" w14:textId="77777777" w:rsidR="00364E7F" w:rsidRPr="00FD40C3" w:rsidRDefault="00364E7F" w:rsidP="00364E7F">
            <w:pPr>
              <w:pStyle w:val="Code"/>
              <w:rPr>
                <w:lang w:val="id-ID"/>
              </w:rPr>
            </w:pPr>
            <w:r w:rsidRPr="00FD40C3">
              <w:rPr>
                <w:lang w:val="id-ID"/>
              </w:rPr>
              <w:t xml:space="preserve">    "trdhulu": "terdahulu",</w:t>
            </w:r>
          </w:p>
          <w:p w14:paraId="6993721D" w14:textId="77777777" w:rsidR="00364E7F" w:rsidRPr="00FD40C3" w:rsidRDefault="00364E7F" w:rsidP="00364E7F">
            <w:pPr>
              <w:pStyle w:val="Code"/>
              <w:rPr>
                <w:lang w:val="id-ID"/>
              </w:rPr>
            </w:pPr>
            <w:r w:rsidRPr="00FD40C3">
              <w:rPr>
                <w:lang w:val="id-ID"/>
              </w:rPr>
              <w:t xml:space="preserve">    "tren": "trend",</w:t>
            </w:r>
          </w:p>
          <w:p w14:paraId="588DACB5" w14:textId="77777777" w:rsidR="00364E7F" w:rsidRPr="00FD40C3" w:rsidRDefault="00364E7F" w:rsidP="00364E7F">
            <w:pPr>
              <w:pStyle w:val="Code"/>
              <w:rPr>
                <w:lang w:val="id-ID"/>
              </w:rPr>
            </w:pPr>
            <w:r w:rsidRPr="00FD40C3">
              <w:rPr>
                <w:lang w:val="id-ID"/>
              </w:rPr>
              <w:t xml:space="preserve">    "trending": "trend",</w:t>
            </w:r>
          </w:p>
          <w:p w14:paraId="4E27845A" w14:textId="77777777" w:rsidR="00364E7F" w:rsidRPr="00FD40C3" w:rsidRDefault="00364E7F" w:rsidP="00364E7F">
            <w:pPr>
              <w:pStyle w:val="Code"/>
              <w:rPr>
                <w:lang w:val="id-ID"/>
              </w:rPr>
            </w:pPr>
            <w:r w:rsidRPr="00FD40C3">
              <w:rPr>
                <w:lang w:val="id-ID"/>
              </w:rPr>
              <w:t xml:space="preserve">    "trfkir": "terfikir",</w:t>
            </w:r>
          </w:p>
          <w:p w14:paraId="5D0D6069" w14:textId="77777777" w:rsidR="00364E7F" w:rsidRPr="00FD40C3" w:rsidRDefault="00364E7F" w:rsidP="00364E7F">
            <w:pPr>
              <w:pStyle w:val="Code"/>
              <w:rPr>
                <w:lang w:val="id-ID"/>
              </w:rPr>
            </w:pPr>
            <w:r w:rsidRPr="00FD40C3">
              <w:rPr>
                <w:lang w:val="id-ID"/>
              </w:rPr>
              <w:t xml:space="preserve">    "trgntg": "tergantung",</w:t>
            </w:r>
          </w:p>
          <w:p w14:paraId="653895AD" w14:textId="77777777" w:rsidR="00364E7F" w:rsidRPr="00FD40C3" w:rsidRDefault="00364E7F" w:rsidP="00364E7F">
            <w:pPr>
              <w:pStyle w:val="Code"/>
              <w:rPr>
                <w:lang w:val="id-ID"/>
              </w:rPr>
            </w:pPr>
            <w:r w:rsidRPr="00FD40C3">
              <w:rPr>
                <w:lang w:val="id-ID"/>
              </w:rPr>
              <w:t xml:space="preserve">    "trh": "terhadap",</w:t>
            </w:r>
          </w:p>
          <w:p w14:paraId="46D2FF84" w14:textId="77777777" w:rsidR="00364E7F" w:rsidRPr="00FD40C3" w:rsidRDefault="00364E7F" w:rsidP="00364E7F">
            <w:pPr>
              <w:pStyle w:val="Code"/>
              <w:rPr>
                <w:lang w:val="id-ID"/>
              </w:rPr>
            </w:pPr>
            <w:r w:rsidRPr="00FD40C3">
              <w:rPr>
                <w:lang w:val="id-ID"/>
              </w:rPr>
              <w:t xml:space="preserve">    "trhdp": "terhadap",</w:t>
            </w:r>
          </w:p>
          <w:p w14:paraId="27A1337C" w14:textId="77777777" w:rsidR="00364E7F" w:rsidRPr="00FD40C3" w:rsidRDefault="00364E7F" w:rsidP="00364E7F">
            <w:pPr>
              <w:pStyle w:val="Code"/>
              <w:rPr>
                <w:lang w:val="id-ID"/>
              </w:rPr>
            </w:pPr>
            <w:r w:rsidRPr="00FD40C3">
              <w:rPr>
                <w:lang w:val="id-ID"/>
              </w:rPr>
              <w:t xml:space="preserve">    "trima": "terima kasih",</w:t>
            </w:r>
          </w:p>
          <w:p w14:paraId="6E40EF4A" w14:textId="77777777" w:rsidR="00364E7F" w:rsidRPr="00FD40C3" w:rsidRDefault="00364E7F" w:rsidP="00364E7F">
            <w:pPr>
              <w:pStyle w:val="Code"/>
              <w:rPr>
                <w:lang w:val="id-ID"/>
              </w:rPr>
            </w:pPr>
            <w:r w:rsidRPr="00FD40C3">
              <w:rPr>
                <w:lang w:val="id-ID"/>
              </w:rPr>
              <w:t xml:space="preserve">    "trims": "terima kasih",</w:t>
            </w:r>
          </w:p>
          <w:p w14:paraId="4C28E284" w14:textId="77777777" w:rsidR="00364E7F" w:rsidRPr="00FD40C3" w:rsidRDefault="00364E7F" w:rsidP="00364E7F">
            <w:pPr>
              <w:pStyle w:val="Code"/>
              <w:rPr>
                <w:lang w:val="id-ID"/>
              </w:rPr>
            </w:pPr>
            <w:r w:rsidRPr="00FD40C3">
              <w:rPr>
                <w:lang w:val="id-ID"/>
              </w:rPr>
              <w:t xml:space="preserve">    "trimz": "terima kasih",</w:t>
            </w:r>
          </w:p>
          <w:p w14:paraId="5786CCE0" w14:textId="77777777" w:rsidR="00364E7F" w:rsidRPr="00FD40C3" w:rsidRDefault="00364E7F" w:rsidP="00364E7F">
            <w:pPr>
              <w:pStyle w:val="Code"/>
              <w:rPr>
                <w:lang w:val="id-ID"/>
              </w:rPr>
            </w:pPr>
            <w:r w:rsidRPr="00FD40C3">
              <w:rPr>
                <w:lang w:val="id-ID"/>
              </w:rPr>
              <w:lastRenderedPageBreak/>
              <w:t xml:space="preserve">    "trkhr": "terakhir",</w:t>
            </w:r>
          </w:p>
          <w:p w14:paraId="696E8EEE" w14:textId="77777777" w:rsidR="00364E7F" w:rsidRPr="00FD40C3" w:rsidRDefault="00364E7F" w:rsidP="00364E7F">
            <w:pPr>
              <w:pStyle w:val="Code"/>
              <w:rPr>
                <w:lang w:val="id-ID"/>
              </w:rPr>
            </w:pPr>
            <w:r w:rsidRPr="00FD40C3">
              <w:rPr>
                <w:lang w:val="id-ID"/>
              </w:rPr>
              <w:t xml:space="preserve">    "trlalu": "terlalu",</w:t>
            </w:r>
          </w:p>
          <w:p w14:paraId="516E2D55" w14:textId="77777777" w:rsidR="00364E7F" w:rsidRPr="00FD40C3" w:rsidRDefault="00364E7F" w:rsidP="00364E7F">
            <w:pPr>
              <w:pStyle w:val="Code"/>
              <w:rPr>
                <w:lang w:val="id-ID"/>
              </w:rPr>
            </w:pPr>
            <w:r w:rsidRPr="00FD40C3">
              <w:rPr>
                <w:lang w:val="id-ID"/>
              </w:rPr>
              <w:t xml:space="preserve">    "trllu": "terlalu",</w:t>
            </w:r>
          </w:p>
          <w:p w14:paraId="0ACDECCD" w14:textId="77777777" w:rsidR="00364E7F" w:rsidRPr="00FD40C3" w:rsidRDefault="00364E7F" w:rsidP="00364E7F">
            <w:pPr>
              <w:pStyle w:val="Code"/>
              <w:rPr>
                <w:lang w:val="id-ID"/>
              </w:rPr>
            </w:pPr>
            <w:r w:rsidRPr="00FD40C3">
              <w:rPr>
                <w:lang w:val="id-ID"/>
              </w:rPr>
              <w:t xml:space="preserve">    "trm": "terima",</w:t>
            </w:r>
          </w:p>
          <w:p w14:paraId="19021C90" w14:textId="77777777" w:rsidR="00364E7F" w:rsidRPr="00FD40C3" w:rsidRDefault="00364E7F" w:rsidP="00364E7F">
            <w:pPr>
              <w:pStyle w:val="Code"/>
              <w:rPr>
                <w:lang w:val="id-ID"/>
              </w:rPr>
            </w:pPr>
            <w:r w:rsidRPr="00FD40C3">
              <w:rPr>
                <w:lang w:val="id-ID"/>
              </w:rPr>
              <w:t xml:space="preserve">    "trmsk": "termasuk",</w:t>
            </w:r>
          </w:p>
          <w:p w14:paraId="010E7A9C" w14:textId="77777777" w:rsidR="00364E7F" w:rsidRPr="00FD40C3" w:rsidRDefault="00364E7F" w:rsidP="00364E7F">
            <w:pPr>
              <w:pStyle w:val="Code"/>
              <w:rPr>
                <w:lang w:val="id-ID"/>
              </w:rPr>
            </w:pPr>
            <w:r w:rsidRPr="00FD40C3">
              <w:rPr>
                <w:lang w:val="id-ID"/>
              </w:rPr>
              <w:t xml:space="preserve">    "trnyt": "ternyata",</w:t>
            </w:r>
          </w:p>
          <w:p w14:paraId="2382724A" w14:textId="77777777" w:rsidR="00364E7F" w:rsidRPr="00FD40C3" w:rsidRDefault="00364E7F" w:rsidP="00364E7F">
            <w:pPr>
              <w:pStyle w:val="Code"/>
              <w:rPr>
                <w:lang w:val="id-ID"/>
              </w:rPr>
            </w:pPr>
            <w:r w:rsidRPr="00FD40C3">
              <w:rPr>
                <w:lang w:val="id-ID"/>
              </w:rPr>
              <w:t xml:space="preserve">    "trs": "terus",</w:t>
            </w:r>
          </w:p>
          <w:p w14:paraId="5E673C86" w14:textId="77777777" w:rsidR="00364E7F" w:rsidRPr="00FD40C3" w:rsidRDefault="00364E7F" w:rsidP="00364E7F">
            <w:pPr>
              <w:pStyle w:val="Code"/>
              <w:rPr>
                <w:lang w:val="id-ID"/>
              </w:rPr>
            </w:pPr>
            <w:r w:rsidRPr="00FD40C3">
              <w:rPr>
                <w:lang w:val="id-ID"/>
              </w:rPr>
              <w:t xml:space="preserve">    "trus": "terus",</w:t>
            </w:r>
          </w:p>
          <w:p w14:paraId="3989DC80" w14:textId="77777777" w:rsidR="00364E7F" w:rsidRPr="00FD40C3" w:rsidRDefault="00364E7F" w:rsidP="00364E7F">
            <w:pPr>
              <w:pStyle w:val="Code"/>
              <w:rPr>
                <w:lang w:val="id-ID"/>
              </w:rPr>
            </w:pPr>
            <w:r w:rsidRPr="00FD40C3">
              <w:rPr>
                <w:lang w:val="id-ID"/>
              </w:rPr>
              <w:t xml:space="preserve">    "trutama": "terutama",</w:t>
            </w:r>
          </w:p>
          <w:p w14:paraId="78DCE760" w14:textId="77777777" w:rsidR="00364E7F" w:rsidRPr="00FD40C3" w:rsidRDefault="00364E7F" w:rsidP="00364E7F">
            <w:pPr>
              <w:pStyle w:val="Code"/>
              <w:rPr>
                <w:lang w:val="id-ID"/>
              </w:rPr>
            </w:pPr>
            <w:r w:rsidRPr="00FD40C3">
              <w:rPr>
                <w:lang w:val="id-ID"/>
              </w:rPr>
              <w:t xml:space="preserve">    "trz": "terus",</w:t>
            </w:r>
          </w:p>
          <w:p w14:paraId="4DA535A6" w14:textId="77777777" w:rsidR="00364E7F" w:rsidRPr="00FD40C3" w:rsidRDefault="00364E7F" w:rsidP="00364E7F">
            <w:pPr>
              <w:pStyle w:val="Code"/>
              <w:rPr>
                <w:lang w:val="id-ID"/>
              </w:rPr>
            </w:pPr>
            <w:r w:rsidRPr="00FD40C3">
              <w:rPr>
                <w:lang w:val="id-ID"/>
              </w:rPr>
              <w:t xml:space="preserve">    "ts": "penulis",</w:t>
            </w:r>
          </w:p>
          <w:p w14:paraId="5608112C" w14:textId="77777777" w:rsidR="00364E7F" w:rsidRPr="00FD40C3" w:rsidRDefault="00364E7F" w:rsidP="00364E7F">
            <w:pPr>
              <w:pStyle w:val="Code"/>
              <w:rPr>
                <w:lang w:val="id-ID"/>
              </w:rPr>
            </w:pPr>
            <w:r w:rsidRPr="00FD40C3">
              <w:rPr>
                <w:lang w:val="id-ID"/>
              </w:rPr>
              <w:t xml:space="preserve">    "tsangka": "tersangka",</w:t>
            </w:r>
          </w:p>
          <w:p w14:paraId="0E87A618" w14:textId="77777777" w:rsidR="00364E7F" w:rsidRPr="00FD40C3" w:rsidRDefault="00364E7F" w:rsidP="00364E7F">
            <w:pPr>
              <w:pStyle w:val="Code"/>
              <w:rPr>
                <w:lang w:val="id-ID"/>
              </w:rPr>
            </w:pPr>
            <w:r w:rsidRPr="00FD40C3">
              <w:rPr>
                <w:lang w:val="id-ID"/>
              </w:rPr>
              <w:t xml:space="preserve">    "tsb": "tersebut",</w:t>
            </w:r>
          </w:p>
          <w:p w14:paraId="04FBA9C9" w14:textId="77777777" w:rsidR="00364E7F" w:rsidRPr="00FD40C3" w:rsidRDefault="00364E7F" w:rsidP="00364E7F">
            <w:pPr>
              <w:pStyle w:val="Code"/>
              <w:rPr>
                <w:lang w:val="id-ID"/>
              </w:rPr>
            </w:pPr>
            <w:r w:rsidRPr="00FD40C3">
              <w:rPr>
                <w:lang w:val="id-ID"/>
              </w:rPr>
              <w:t xml:space="preserve">    "tsk":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ttd": "tertanda",</w:t>
            </w:r>
          </w:p>
          <w:p w14:paraId="1CC578C1" w14:textId="77777777" w:rsidR="00364E7F" w:rsidRPr="00FD40C3" w:rsidRDefault="00364E7F" w:rsidP="00364E7F">
            <w:pPr>
              <w:pStyle w:val="Code"/>
              <w:rPr>
                <w:lang w:val="id-ID"/>
              </w:rPr>
            </w:pPr>
            <w:r w:rsidRPr="00FD40C3">
              <w:rPr>
                <w:lang w:val="id-ID"/>
              </w:rPr>
              <w:t xml:space="preserve">    "ttg": "tentang",</w:t>
            </w:r>
          </w:p>
          <w:p w14:paraId="5EB64C45" w14:textId="77777777" w:rsidR="00364E7F" w:rsidRPr="00FD40C3" w:rsidRDefault="00364E7F" w:rsidP="00364E7F">
            <w:pPr>
              <w:pStyle w:val="Code"/>
              <w:rPr>
                <w:lang w:val="id-ID"/>
              </w:rPr>
            </w:pPr>
            <w:r w:rsidRPr="00FD40C3">
              <w:rPr>
                <w:lang w:val="id-ID"/>
              </w:rPr>
              <w:t xml:space="preserve">    "ttng": "tentang",</w:t>
            </w:r>
          </w:p>
          <w:p w14:paraId="1298C9D6" w14:textId="77777777" w:rsidR="00364E7F" w:rsidRPr="00FD40C3" w:rsidRDefault="00364E7F" w:rsidP="00364E7F">
            <w:pPr>
              <w:pStyle w:val="Code"/>
              <w:rPr>
                <w:lang w:val="id-ID"/>
              </w:rPr>
            </w:pPr>
            <w:r w:rsidRPr="00FD40C3">
              <w:rPr>
                <w:lang w:val="id-ID"/>
              </w:rPr>
              <w:t xml:space="preserve">    "ttp": "tetap",</w:t>
            </w:r>
          </w:p>
          <w:p w14:paraId="0A83D742" w14:textId="77777777" w:rsidR="00364E7F" w:rsidRPr="00FD40C3" w:rsidRDefault="00364E7F" w:rsidP="00364E7F">
            <w:pPr>
              <w:pStyle w:val="Code"/>
              <w:rPr>
                <w:lang w:val="id-ID"/>
              </w:rPr>
            </w:pPr>
            <w:r w:rsidRPr="00FD40C3">
              <w:rPr>
                <w:lang w:val="id-ID"/>
              </w:rPr>
              <w:t xml:space="preserve">    "tu": "itu",</w:t>
            </w:r>
          </w:p>
          <w:p w14:paraId="7EE5C182" w14:textId="77777777" w:rsidR="00364E7F" w:rsidRPr="00FD40C3" w:rsidRDefault="00364E7F" w:rsidP="00364E7F">
            <w:pPr>
              <w:pStyle w:val="Code"/>
              <w:rPr>
                <w:lang w:val="id-ID"/>
              </w:rPr>
            </w:pPr>
            <w:r w:rsidRPr="00FD40C3">
              <w:rPr>
                <w:lang w:val="id-ID"/>
              </w:rPr>
              <w:t xml:space="preserve">    "tuch": "tuh",</w:t>
            </w:r>
          </w:p>
          <w:p w14:paraId="4F3DA3D1" w14:textId="77777777" w:rsidR="00364E7F" w:rsidRPr="00FD40C3" w:rsidRDefault="00364E7F" w:rsidP="00364E7F">
            <w:pPr>
              <w:pStyle w:val="Code"/>
              <w:rPr>
                <w:lang w:val="id-ID"/>
              </w:rPr>
            </w:pPr>
            <w:r w:rsidRPr="00FD40C3">
              <w:rPr>
                <w:lang w:val="id-ID"/>
              </w:rPr>
              <w:t xml:space="preserve">    "tuh": "itu",</w:t>
            </w:r>
          </w:p>
          <w:p w14:paraId="0AC2720E" w14:textId="77777777" w:rsidR="00364E7F" w:rsidRPr="00FD40C3" w:rsidRDefault="00364E7F" w:rsidP="00364E7F">
            <w:pPr>
              <w:pStyle w:val="Code"/>
              <w:rPr>
                <w:lang w:val="id-ID"/>
              </w:rPr>
            </w:pPr>
            <w:r w:rsidRPr="00FD40C3">
              <w:rPr>
                <w:lang w:val="id-ID"/>
              </w:rPr>
              <w:t xml:space="preserve">    "tuir": "tua",</w:t>
            </w:r>
          </w:p>
          <w:p w14:paraId="609E307E" w14:textId="77777777" w:rsidR="00364E7F" w:rsidRPr="00FD40C3" w:rsidRDefault="00364E7F" w:rsidP="00364E7F">
            <w:pPr>
              <w:pStyle w:val="Code"/>
              <w:rPr>
                <w:lang w:val="id-ID"/>
              </w:rPr>
            </w:pPr>
            <w:r w:rsidRPr="00FD40C3">
              <w:rPr>
                <w:lang w:val="id-ID"/>
              </w:rPr>
              <w:t xml:space="preserve">    "tuwh": "tuh",</w:t>
            </w:r>
          </w:p>
          <w:p w14:paraId="2FB72E76" w14:textId="77777777" w:rsidR="00364E7F" w:rsidRPr="00FD40C3" w:rsidRDefault="00364E7F" w:rsidP="00364E7F">
            <w:pPr>
              <w:pStyle w:val="Code"/>
              <w:rPr>
                <w:lang w:val="id-ID"/>
              </w:rPr>
            </w:pPr>
            <w:r w:rsidRPr="00FD40C3">
              <w:rPr>
                <w:lang w:val="id-ID"/>
              </w:rPr>
              <w:t xml:space="preserve">    "tv": "televisi",</w:t>
            </w:r>
          </w:p>
          <w:p w14:paraId="217E32CB" w14:textId="77777777" w:rsidR="00364E7F" w:rsidRPr="00FD40C3" w:rsidRDefault="00364E7F" w:rsidP="00364E7F">
            <w:pPr>
              <w:pStyle w:val="Code"/>
              <w:rPr>
                <w:lang w:val="id-ID"/>
              </w:rPr>
            </w:pPr>
            <w:r w:rsidRPr="00FD40C3">
              <w:rPr>
                <w:lang w:val="id-ID"/>
              </w:rPr>
              <w:t xml:space="preserve">    "tw": "tahu",</w:t>
            </w:r>
          </w:p>
          <w:p w14:paraId="016F6BFE" w14:textId="77777777" w:rsidR="00364E7F" w:rsidRPr="00FD40C3" w:rsidRDefault="00364E7F" w:rsidP="00364E7F">
            <w:pPr>
              <w:pStyle w:val="Code"/>
              <w:rPr>
                <w:lang w:val="id-ID"/>
              </w:rPr>
            </w:pPr>
            <w:r w:rsidRPr="00FD40C3">
              <w:rPr>
                <w:lang w:val="id-ID"/>
              </w:rPr>
              <w:t xml:space="preserve">    "twit2": "tweet-tweet",</w:t>
            </w:r>
          </w:p>
          <w:p w14:paraId="2A8EA560" w14:textId="77777777" w:rsidR="00364E7F" w:rsidRPr="00FD40C3" w:rsidRDefault="00364E7F" w:rsidP="00364E7F">
            <w:pPr>
              <w:pStyle w:val="Code"/>
              <w:rPr>
                <w:lang w:val="id-ID"/>
              </w:rPr>
            </w:pPr>
            <w:r w:rsidRPr="00FD40C3">
              <w:rPr>
                <w:lang w:val="id-ID"/>
              </w:rPr>
              <w:t xml:space="preserve">    "twt": "tweet",</w:t>
            </w:r>
          </w:p>
          <w:p w14:paraId="3D6B0CE6" w14:textId="77777777" w:rsidR="00364E7F" w:rsidRPr="00FD40C3" w:rsidRDefault="00364E7F" w:rsidP="00364E7F">
            <w:pPr>
              <w:pStyle w:val="Code"/>
              <w:rPr>
                <w:lang w:val="id-ID"/>
              </w:rPr>
            </w:pPr>
            <w:r w:rsidRPr="00FD40C3">
              <w:rPr>
                <w:lang w:val="id-ID"/>
              </w:rPr>
              <w:t xml:space="preserve">    "tyap":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uasai": "kuasa",</w:t>
            </w:r>
          </w:p>
          <w:p w14:paraId="4A87A8A9" w14:textId="77777777" w:rsidR="00364E7F" w:rsidRPr="00FD40C3" w:rsidRDefault="00364E7F" w:rsidP="00364E7F">
            <w:pPr>
              <w:pStyle w:val="Code"/>
              <w:rPr>
                <w:lang w:val="id-ID"/>
              </w:rPr>
            </w:pPr>
            <w:r w:rsidRPr="00FD40C3">
              <w:rPr>
                <w:lang w:val="id-ID"/>
              </w:rPr>
              <w:t xml:space="preserve">    "ud":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udah": "sudah",</w:t>
            </w:r>
          </w:p>
          <w:p w14:paraId="5EFA6C91" w14:textId="77777777" w:rsidR="00364E7F" w:rsidRPr="00FD40C3" w:rsidRDefault="00364E7F" w:rsidP="00364E7F">
            <w:pPr>
              <w:pStyle w:val="Code"/>
              <w:rPr>
                <w:lang w:val="id-ID"/>
              </w:rPr>
            </w:pPr>
            <w:r w:rsidRPr="00FD40C3">
              <w:rPr>
                <w:lang w:val="id-ID"/>
              </w:rPr>
              <w:t xml:space="preserve">    "udh": "sudah",</w:t>
            </w:r>
          </w:p>
          <w:p w14:paraId="4823D9F5" w14:textId="77777777" w:rsidR="00364E7F" w:rsidRPr="00FD40C3" w:rsidRDefault="00364E7F" w:rsidP="00364E7F">
            <w:pPr>
              <w:pStyle w:val="Code"/>
              <w:rPr>
                <w:lang w:val="id-ID"/>
              </w:rPr>
            </w:pPr>
            <w:r w:rsidRPr="00FD40C3">
              <w:rPr>
                <w:lang w:val="id-ID"/>
              </w:rPr>
              <w:t xml:space="preserve">    "ugm": "universitas gajah mada",</w:t>
            </w:r>
          </w:p>
          <w:p w14:paraId="226D5955" w14:textId="77777777" w:rsidR="00364E7F" w:rsidRPr="00FD40C3" w:rsidRDefault="00364E7F" w:rsidP="00364E7F">
            <w:pPr>
              <w:pStyle w:val="Code"/>
              <w:rPr>
                <w:lang w:val="id-ID"/>
              </w:rPr>
            </w:pPr>
            <w:r w:rsidRPr="00FD40C3">
              <w:rPr>
                <w:lang w:val="id-ID"/>
              </w:rPr>
              <w:t xml:space="preserve">    "ui": "universitas indonesia",</w:t>
            </w:r>
          </w:p>
          <w:p w14:paraId="5808D6BD" w14:textId="77777777" w:rsidR="00364E7F" w:rsidRPr="00FD40C3" w:rsidRDefault="00364E7F" w:rsidP="00364E7F">
            <w:pPr>
              <w:pStyle w:val="Code"/>
              <w:rPr>
                <w:lang w:val="id-ID"/>
              </w:rPr>
            </w:pPr>
            <w:r w:rsidRPr="00FD40C3">
              <w:rPr>
                <w:lang w:val="id-ID"/>
              </w:rPr>
              <w:t xml:space="preserve">    "ujg":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ul":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unair": "universitas airlangga",</w:t>
            </w:r>
          </w:p>
          <w:p w14:paraId="29F0208C" w14:textId="77777777" w:rsidR="00364E7F" w:rsidRPr="00FD40C3" w:rsidRDefault="00364E7F" w:rsidP="00364E7F">
            <w:pPr>
              <w:pStyle w:val="Code"/>
              <w:rPr>
                <w:lang w:val="id-ID"/>
              </w:rPr>
            </w:pPr>
            <w:r w:rsidRPr="00FD40C3">
              <w:rPr>
                <w:lang w:val="id-ID"/>
              </w:rPr>
              <w:t xml:space="preserve">    "undang2": "undang undang",</w:t>
            </w:r>
          </w:p>
          <w:p w14:paraId="7C1D61F7" w14:textId="77777777" w:rsidR="00364E7F" w:rsidRPr="00FD40C3" w:rsidRDefault="00364E7F" w:rsidP="00364E7F">
            <w:pPr>
              <w:pStyle w:val="Code"/>
              <w:rPr>
                <w:lang w:val="id-ID"/>
              </w:rPr>
            </w:pPr>
            <w:r w:rsidRPr="00FD40C3">
              <w:rPr>
                <w:lang w:val="id-ID"/>
              </w:rPr>
              <w:t xml:space="preserve">    "undip": "universitas diponegoro",</w:t>
            </w:r>
          </w:p>
          <w:p w14:paraId="0E442909" w14:textId="77777777" w:rsidR="00364E7F" w:rsidRPr="00FD40C3" w:rsidRDefault="00364E7F" w:rsidP="00364E7F">
            <w:pPr>
              <w:pStyle w:val="Code"/>
              <w:rPr>
                <w:lang w:val="id-ID"/>
              </w:rPr>
            </w:pPr>
            <w:r w:rsidRPr="00FD40C3">
              <w:rPr>
                <w:lang w:val="id-ID"/>
              </w:rPr>
              <w:t xml:space="preserve">    "univ": "universitas",</w:t>
            </w:r>
          </w:p>
          <w:p w14:paraId="67E6EBC0" w14:textId="77777777" w:rsidR="00364E7F" w:rsidRPr="00FD40C3" w:rsidRDefault="00364E7F" w:rsidP="00364E7F">
            <w:pPr>
              <w:pStyle w:val="Code"/>
              <w:rPr>
                <w:lang w:val="id-ID"/>
              </w:rPr>
            </w:pPr>
            <w:r w:rsidRPr="00FD40C3">
              <w:rPr>
                <w:lang w:val="id-ID"/>
              </w:rPr>
              <w:t xml:space="preserve">    "unyu": "menggemaskan",</w:t>
            </w:r>
          </w:p>
          <w:p w14:paraId="20EF0868" w14:textId="77777777" w:rsidR="00364E7F" w:rsidRPr="00FD40C3" w:rsidRDefault="00364E7F" w:rsidP="00364E7F">
            <w:pPr>
              <w:pStyle w:val="Code"/>
              <w:rPr>
                <w:lang w:val="id-ID"/>
              </w:rPr>
            </w:pPr>
            <w:r w:rsidRPr="00FD40C3">
              <w:rPr>
                <w:lang w:val="id-ID"/>
              </w:rPr>
              <w:t xml:space="preserve">    "uplot": "unggah",</w:t>
            </w:r>
          </w:p>
          <w:p w14:paraId="0D224797" w14:textId="77777777" w:rsidR="00364E7F" w:rsidRPr="00FD40C3" w:rsidRDefault="00364E7F" w:rsidP="00364E7F">
            <w:pPr>
              <w:pStyle w:val="Code"/>
              <w:rPr>
                <w:lang w:val="id-ID"/>
              </w:rPr>
            </w:pPr>
            <w:r w:rsidRPr="00FD40C3">
              <w:rPr>
                <w:lang w:val="id-ID"/>
              </w:rPr>
              <w:t xml:space="preserve">    "uppu":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urg":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ust": "ustadz",</w:t>
            </w:r>
          </w:p>
          <w:p w14:paraId="145C531F" w14:textId="77777777" w:rsidR="00364E7F" w:rsidRPr="00FD40C3" w:rsidRDefault="00364E7F" w:rsidP="00364E7F">
            <w:pPr>
              <w:pStyle w:val="Code"/>
              <w:rPr>
                <w:lang w:val="id-ID"/>
              </w:rPr>
            </w:pPr>
            <w:r w:rsidRPr="00FD40C3">
              <w:rPr>
                <w:lang w:val="id-ID"/>
              </w:rPr>
              <w:t xml:space="preserve">    "u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utip": "kutip",</w:t>
            </w:r>
          </w:p>
          <w:p w14:paraId="4C973197" w14:textId="77777777" w:rsidR="00364E7F" w:rsidRPr="00FD40C3" w:rsidRDefault="00364E7F" w:rsidP="00364E7F">
            <w:pPr>
              <w:pStyle w:val="Code"/>
              <w:rPr>
                <w:lang w:val="id-ID"/>
              </w:rPr>
            </w:pPr>
            <w:r w:rsidRPr="00FD40C3">
              <w:rPr>
                <w:lang w:val="id-ID"/>
              </w:rPr>
              <w:t xml:space="preserve">    "utk": "untuk",</w:t>
            </w:r>
          </w:p>
          <w:p w14:paraId="5F5657BA" w14:textId="77777777" w:rsidR="00364E7F" w:rsidRPr="00FD40C3" w:rsidRDefault="00364E7F" w:rsidP="00364E7F">
            <w:pPr>
              <w:pStyle w:val="Code"/>
              <w:rPr>
                <w:lang w:val="id-ID"/>
              </w:rPr>
            </w:pPr>
            <w:r w:rsidRPr="00FD40C3">
              <w:rPr>
                <w:lang w:val="id-ID"/>
              </w:rPr>
              <w:t xml:space="preserve">    "utul": "ujian tertulis",</w:t>
            </w:r>
          </w:p>
          <w:p w14:paraId="0E706DAA" w14:textId="77777777" w:rsidR="00364E7F" w:rsidRPr="00FD40C3" w:rsidRDefault="00364E7F" w:rsidP="00364E7F">
            <w:pPr>
              <w:pStyle w:val="Code"/>
              <w:rPr>
                <w:lang w:val="id-ID"/>
              </w:rPr>
            </w:pPr>
            <w:r w:rsidRPr="00FD40C3">
              <w:rPr>
                <w:lang w:val="id-ID"/>
              </w:rPr>
              <w:t xml:space="preserve">    "uu":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victory": "menang",</w:t>
            </w:r>
          </w:p>
          <w:p w14:paraId="6F5AFAC5" w14:textId="77777777" w:rsidR="00364E7F" w:rsidRPr="00FD40C3" w:rsidRDefault="00364E7F" w:rsidP="00364E7F">
            <w:pPr>
              <w:pStyle w:val="Code"/>
              <w:rPr>
                <w:lang w:val="id-ID"/>
              </w:rPr>
            </w:pPr>
            <w:r w:rsidRPr="00FD40C3">
              <w:rPr>
                <w:lang w:val="id-ID"/>
              </w:rPr>
              <w:t xml:space="preserve">    "vol": "volume",</w:t>
            </w:r>
          </w:p>
          <w:p w14:paraId="105349AF" w14:textId="77777777" w:rsidR="00364E7F" w:rsidRPr="00FD40C3" w:rsidRDefault="00364E7F" w:rsidP="00364E7F">
            <w:pPr>
              <w:pStyle w:val="Code"/>
              <w:rPr>
                <w:lang w:val="id-ID"/>
              </w:rPr>
            </w:pPr>
            <w:r w:rsidRPr="00FD40C3">
              <w:rPr>
                <w:lang w:val="id-ID"/>
              </w:rPr>
              <w:t xml:space="preserve">    "vote":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ad":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ar": "perang",</w:t>
            </w:r>
          </w:p>
          <w:p w14:paraId="33F0CE0C" w14:textId="77777777" w:rsidR="00364E7F" w:rsidRPr="00FD40C3" w:rsidRDefault="00364E7F" w:rsidP="00364E7F">
            <w:pPr>
              <w:pStyle w:val="Code"/>
              <w:rPr>
                <w:lang w:val="id-ID"/>
              </w:rPr>
            </w:pPr>
            <w:r w:rsidRPr="00FD40C3">
              <w:rPr>
                <w:lang w:val="id-ID"/>
              </w:rPr>
              <w:t xml:space="preserve">    "warbiyasak":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arkop":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at": "buat",</w:t>
            </w:r>
          </w:p>
          <w:p w14:paraId="7CCC19BF" w14:textId="77777777" w:rsidR="00364E7F" w:rsidRPr="00FD40C3" w:rsidRDefault="00364E7F" w:rsidP="00364E7F">
            <w:pPr>
              <w:pStyle w:val="Code"/>
              <w:rPr>
                <w:lang w:val="id-ID"/>
              </w:rPr>
            </w:pPr>
            <w:r w:rsidRPr="00FD40C3">
              <w:rPr>
                <w:lang w:val="id-ID"/>
              </w:rPr>
              <w:t xml:space="preserve">    "watuk": "batuk",</w:t>
            </w:r>
          </w:p>
          <w:p w14:paraId="3D04A6E1" w14:textId="77777777" w:rsidR="00364E7F" w:rsidRPr="00FD40C3" w:rsidRDefault="00364E7F" w:rsidP="00364E7F">
            <w:pPr>
              <w:pStyle w:val="Code"/>
              <w:rPr>
                <w:lang w:val="id-ID"/>
              </w:rPr>
            </w:pPr>
            <w:r w:rsidRPr="00FD40C3">
              <w:rPr>
                <w:lang w:val="id-ID"/>
              </w:rPr>
              <w:t xml:space="preserve">    "who": "world health organization",</w:t>
            </w:r>
          </w:p>
          <w:p w14:paraId="7682CE31" w14:textId="77777777" w:rsidR="00364E7F" w:rsidRPr="00FD40C3" w:rsidRDefault="00364E7F" w:rsidP="00364E7F">
            <w:pPr>
              <w:pStyle w:val="Code"/>
              <w:rPr>
                <w:lang w:val="id-ID"/>
              </w:rPr>
            </w:pPr>
            <w:r w:rsidRPr="00FD40C3">
              <w:rPr>
                <w:lang w:val="id-ID"/>
              </w:rPr>
              <w:t xml:space="preserve">    "wk": "tertawa",</w:t>
            </w:r>
          </w:p>
          <w:p w14:paraId="132D2072" w14:textId="77777777" w:rsidR="00364E7F" w:rsidRPr="00FD40C3" w:rsidRDefault="00364E7F" w:rsidP="00364E7F">
            <w:pPr>
              <w:pStyle w:val="Code"/>
              <w:rPr>
                <w:lang w:val="id-ID"/>
              </w:rPr>
            </w:pPr>
            <w:r w:rsidRPr="00FD40C3">
              <w:rPr>
                <w:lang w:val="id-ID"/>
              </w:rPr>
              <w:t xml:space="preserve">    "wkt": "waktu",</w:t>
            </w:r>
          </w:p>
          <w:p w14:paraId="45426598" w14:textId="77777777" w:rsidR="00364E7F" w:rsidRPr="00FD40C3" w:rsidRDefault="00364E7F" w:rsidP="00364E7F">
            <w:pPr>
              <w:pStyle w:val="Code"/>
              <w:rPr>
                <w:lang w:val="id-ID"/>
              </w:rPr>
            </w:pPr>
            <w:r w:rsidRPr="00FD40C3">
              <w:rPr>
                <w:lang w:val="id-ID"/>
              </w:rPr>
              <w:t xml:space="preserve">    "wkwk": "tertawa",</w:t>
            </w:r>
          </w:p>
          <w:p w14:paraId="1F404A31" w14:textId="77777777" w:rsidR="00364E7F" w:rsidRPr="00FD40C3" w:rsidRDefault="00364E7F" w:rsidP="00364E7F">
            <w:pPr>
              <w:pStyle w:val="Code"/>
              <w:rPr>
                <w:lang w:val="id-ID"/>
              </w:rPr>
            </w:pPr>
            <w:r w:rsidRPr="00FD40C3">
              <w:rPr>
                <w:lang w:val="id-ID"/>
              </w:rPr>
              <w:t xml:space="preserve">    "wkwkkw": "tertawa",</w:t>
            </w:r>
          </w:p>
          <w:p w14:paraId="006B08B4" w14:textId="77777777" w:rsidR="00364E7F" w:rsidRPr="00FD40C3" w:rsidRDefault="00364E7F" w:rsidP="00364E7F">
            <w:pPr>
              <w:pStyle w:val="Code"/>
              <w:rPr>
                <w:lang w:val="id-ID"/>
              </w:rPr>
            </w:pPr>
            <w:r w:rsidRPr="00FD40C3">
              <w:rPr>
                <w:lang w:val="id-ID"/>
              </w:rPr>
              <w:t xml:space="preserve">    "wtf": "what the fuck",</w:t>
            </w:r>
          </w:p>
          <w:p w14:paraId="25399F22" w14:textId="77777777" w:rsidR="00364E7F" w:rsidRPr="00FD40C3" w:rsidRDefault="00364E7F" w:rsidP="00364E7F">
            <w:pPr>
              <w:pStyle w:val="Code"/>
              <w:rPr>
                <w:lang w:val="id-ID"/>
              </w:rPr>
            </w:pPr>
            <w:r w:rsidRPr="00FD40C3">
              <w:rPr>
                <w:lang w:val="id-ID"/>
              </w:rPr>
              <w:t xml:space="preserve">    "wth": "what the hell",</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xan": "tak akan",</w:t>
            </w:r>
          </w:p>
          <w:p w14:paraId="6D24BBDC" w14:textId="77777777" w:rsidR="00364E7F" w:rsidRPr="00FD40C3" w:rsidRDefault="00364E7F" w:rsidP="00364E7F">
            <w:pPr>
              <w:pStyle w:val="Code"/>
              <w:rPr>
                <w:lang w:val="id-ID"/>
              </w:rPr>
            </w:pPr>
            <w:r w:rsidRPr="00FD40C3">
              <w:rPr>
                <w:lang w:val="id-ID"/>
              </w:rPr>
              <w:t xml:space="preserve">    "xew": "apa",</w:t>
            </w:r>
          </w:p>
          <w:p w14:paraId="3547E9D3" w14:textId="77777777" w:rsidR="00364E7F" w:rsidRPr="00FD40C3" w:rsidRDefault="00364E7F" w:rsidP="00364E7F">
            <w:pPr>
              <w:pStyle w:val="Code"/>
              <w:rPr>
                <w:lang w:val="id-ID"/>
              </w:rPr>
            </w:pPr>
            <w:r w:rsidRPr="00FD40C3">
              <w:rPr>
                <w:lang w:val="id-ID"/>
              </w:rPr>
              <w:t xml:space="preserve">    "xixixi":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yap": "iya",</w:t>
            </w:r>
          </w:p>
          <w:p w14:paraId="6B6AADA1" w14:textId="77777777" w:rsidR="00364E7F" w:rsidRPr="00FD40C3" w:rsidRDefault="00364E7F" w:rsidP="00364E7F">
            <w:pPr>
              <w:pStyle w:val="Code"/>
              <w:rPr>
                <w:lang w:val="id-ID"/>
              </w:rPr>
            </w:pPr>
            <w:r w:rsidRPr="00FD40C3">
              <w:rPr>
                <w:lang w:val="id-ID"/>
              </w:rPr>
              <w:t xml:space="preserve">    "yapz": "iya",</w:t>
            </w:r>
          </w:p>
          <w:p w14:paraId="7693E2E9" w14:textId="77777777" w:rsidR="00364E7F" w:rsidRPr="00FD40C3" w:rsidRDefault="00364E7F" w:rsidP="00364E7F">
            <w:pPr>
              <w:pStyle w:val="Code"/>
              <w:rPr>
                <w:lang w:val="id-ID"/>
              </w:rPr>
            </w:pPr>
            <w:r w:rsidRPr="00FD40C3">
              <w:rPr>
                <w:lang w:val="id-ID"/>
              </w:rPr>
              <w:t xml:space="preserve">    "yaudah": "ya sudah",</w:t>
            </w:r>
          </w:p>
          <w:p w14:paraId="2274F45D" w14:textId="77777777" w:rsidR="00364E7F" w:rsidRPr="00FD40C3" w:rsidRDefault="00364E7F" w:rsidP="00364E7F">
            <w:pPr>
              <w:pStyle w:val="Code"/>
              <w:rPr>
                <w:lang w:val="id-ID"/>
              </w:rPr>
            </w:pPr>
            <w:r w:rsidRPr="00FD40C3">
              <w:rPr>
                <w:lang w:val="id-ID"/>
              </w:rPr>
              <w:t xml:space="preserve">    "yauwda": "ya sudah",</w:t>
            </w:r>
          </w:p>
          <w:p w14:paraId="7BCF6707" w14:textId="77777777" w:rsidR="00364E7F" w:rsidRPr="00FD40C3" w:rsidRDefault="00364E7F" w:rsidP="00364E7F">
            <w:pPr>
              <w:pStyle w:val="Code"/>
              <w:rPr>
                <w:lang w:val="id-ID"/>
              </w:rPr>
            </w:pPr>
            <w:r w:rsidRPr="00FD40C3">
              <w:rPr>
                <w:lang w:val="id-ID"/>
              </w:rPr>
              <w:t xml:space="preserve">    "yawdah": "ya sudah",</w:t>
            </w:r>
          </w:p>
          <w:p w14:paraId="5EB0702D" w14:textId="77777777" w:rsidR="00364E7F" w:rsidRPr="00FD40C3" w:rsidRDefault="00364E7F" w:rsidP="00364E7F">
            <w:pPr>
              <w:pStyle w:val="Code"/>
              <w:rPr>
                <w:lang w:val="id-ID"/>
              </w:rPr>
            </w:pPr>
            <w:r w:rsidRPr="00FD40C3">
              <w:rPr>
                <w:lang w:val="id-ID"/>
              </w:rPr>
              <w:t xml:space="preserve">    "ybs": "yang bersangkutan",</w:t>
            </w:r>
          </w:p>
          <w:p w14:paraId="31CC5946" w14:textId="77777777" w:rsidR="00364E7F" w:rsidRPr="00FD40C3" w:rsidRDefault="00364E7F" w:rsidP="00364E7F">
            <w:pPr>
              <w:pStyle w:val="Code"/>
              <w:rPr>
                <w:lang w:val="id-ID"/>
              </w:rPr>
            </w:pPr>
            <w:r w:rsidRPr="00FD40C3">
              <w:rPr>
                <w:lang w:val="id-ID"/>
              </w:rPr>
              <w:t xml:space="preserve">    "yg": "yang",</w:t>
            </w:r>
          </w:p>
          <w:p w14:paraId="07898DA0" w14:textId="77777777" w:rsidR="00364E7F" w:rsidRPr="00FD40C3" w:rsidRDefault="00364E7F" w:rsidP="00364E7F">
            <w:pPr>
              <w:pStyle w:val="Code"/>
              <w:rPr>
                <w:lang w:val="id-ID"/>
              </w:rPr>
            </w:pPr>
            <w:r w:rsidRPr="00FD40C3">
              <w:rPr>
                <w:lang w:val="id-ID"/>
              </w:rPr>
              <w:t xml:space="preserve">    "yi": "yaitu",</w:t>
            </w:r>
          </w:p>
          <w:p w14:paraId="430AF9A2" w14:textId="77777777" w:rsidR="00364E7F" w:rsidRPr="00FD40C3" w:rsidRDefault="00364E7F" w:rsidP="00364E7F">
            <w:pPr>
              <w:pStyle w:val="Code"/>
              <w:rPr>
                <w:lang w:val="id-ID"/>
              </w:rPr>
            </w:pPr>
            <w:r w:rsidRPr="00FD40C3">
              <w:rPr>
                <w:lang w:val="id-ID"/>
              </w:rPr>
              <w:t xml:space="preserve">    "yl": "yang lain",</w:t>
            </w:r>
          </w:p>
          <w:p w14:paraId="171792C5" w14:textId="77777777" w:rsidR="00364E7F" w:rsidRPr="00FD40C3" w:rsidRDefault="00364E7F" w:rsidP="00364E7F">
            <w:pPr>
              <w:pStyle w:val="Code"/>
              <w:rPr>
                <w:lang w:val="id-ID"/>
              </w:rPr>
            </w:pPr>
            <w:r w:rsidRPr="00FD40C3">
              <w:rPr>
                <w:lang w:val="id-ID"/>
              </w:rPr>
              <w:t xml:space="preserve">    "yng": "yang",</w:t>
            </w:r>
          </w:p>
          <w:p w14:paraId="7E665E03" w14:textId="77777777" w:rsidR="00364E7F" w:rsidRPr="00FD40C3" w:rsidRDefault="00364E7F" w:rsidP="00364E7F">
            <w:pPr>
              <w:pStyle w:val="Code"/>
              <w:rPr>
                <w:lang w:val="id-ID"/>
              </w:rPr>
            </w:pPr>
            <w:r w:rsidRPr="00FD40C3">
              <w:rPr>
                <w:lang w:val="id-ID"/>
              </w:rPr>
              <w:t xml:space="preserve">    "yo": "iya",</w:t>
            </w:r>
          </w:p>
          <w:p w14:paraId="3831A01D" w14:textId="77777777" w:rsidR="00364E7F" w:rsidRPr="00FD40C3" w:rsidRDefault="00364E7F" w:rsidP="00364E7F">
            <w:pPr>
              <w:pStyle w:val="Code"/>
              <w:rPr>
                <w:lang w:val="id-ID"/>
              </w:rPr>
            </w:pPr>
            <w:r w:rsidRPr="00FD40C3">
              <w:rPr>
                <w:lang w:val="id-ID"/>
              </w:rPr>
              <w:t xml:space="preserve">    "yoha": "iya",</w:t>
            </w:r>
          </w:p>
          <w:p w14:paraId="62D8384C" w14:textId="77777777" w:rsidR="00364E7F" w:rsidRPr="00FD40C3" w:rsidRDefault="00364E7F" w:rsidP="00364E7F">
            <w:pPr>
              <w:pStyle w:val="Code"/>
              <w:rPr>
                <w:lang w:val="id-ID"/>
              </w:rPr>
            </w:pPr>
            <w:r w:rsidRPr="00FD40C3">
              <w:rPr>
                <w:lang w:val="id-ID"/>
              </w:rPr>
              <w:t xml:space="preserve">    "yowes":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yup": "iya",</w:t>
            </w:r>
          </w:p>
          <w:p w14:paraId="2E24D0EA" w14:textId="77777777" w:rsidR="00364E7F" w:rsidRPr="00FD40C3" w:rsidRDefault="00364E7F" w:rsidP="00364E7F">
            <w:pPr>
              <w:pStyle w:val="Code"/>
              <w:rPr>
                <w:lang w:val="id-ID"/>
              </w:rPr>
            </w:pPr>
            <w:r w:rsidRPr="00FD40C3">
              <w:rPr>
                <w:lang w:val="id-ID"/>
              </w:rPr>
              <w:t xml:space="preserve">    "ywdh": "ya sudah",</w:t>
            </w:r>
          </w:p>
          <w:p w14:paraId="556F6AA9" w14:textId="77777777" w:rsidR="00364E7F" w:rsidRPr="00FD40C3" w:rsidRDefault="00364E7F" w:rsidP="00364E7F">
            <w:pPr>
              <w:pStyle w:val="Code"/>
              <w:rPr>
                <w:lang w:val="id-ID"/>
              </w:rPr>
            </w:pPr>
            <w:r w:rsidRPr="00FD40C3">
              <w:rPr>
                <w:lang w:val="id-ID"/>
              </w:rPr>
              <w:t xml:space="preserve">    "zonk":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r w:rsidRPr="00FD40C3">
              <w:rPr>
                <w:lang w:val="id-ID"/>
              </w:rPr>
              <w:t>import json</w:t>
            </w:r>
          </w:p>
          <w:p w14:paraId="35072A2C" w14:textId="77777777" w:rsidR="00364E7F" w:rsidRPr="00FD40C3" w:rsidRDefault="00364E7F" w:rsidP="00364E7F">
            <w:pPr>
              <w:pStyle w:val="Code"/>
              <w:rPr>
                <w:lang w:val="id-ID"/>
              </w:rPr>
            </w:pPr>
            <w:r w:rsidRPr="00FD40C3">
              <w:rPr>
                <w:lang w:val="id-ID"/>
              </w:rPr>
              <w:t>import pandas as pd</w:t>
            </w:r>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r w:rsidRPr="00FD40C3">
              <w:rPr>
                <w:lang w:val="id-ID"/>
              </w:rPr>
              <w:t>with open('slang.dic') as f:</w:t>
            </w:r>
          </w:p>
          <w:p w14:paraId="4E3619A1" w14:textId="77777777" w:rsidR="00364E7F" w:rsidRPr="00FD40C3" w:rsidRDefault="00364E7F" w:rsidP="00364E7F">
            <w:pPr>
              <w:pStyle w:val="Code"/>
              <w:rPr>
                <w:lang w:val="id-ID"/>
              </w:rPr>
            </w:pPr>
            <w:r w:rsidRPr="00FD40C3">
              <w:rPr>
                <w:lang w:val="id-ID"/>
              </w:rPr>
              <w:t xml:space="preserve">    slang = json.load(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r w:rsidRPr="00FD40C3">
              <w:rPr>
                <w:lang w:val="id-ID"/>
              </w:rPr>
              <w:t>kamus_slang = pd.read_json('slang.dic',typ = 'series')</w:t>
            </w:r>
          </w:p>
          <w:p w14:paraId="69F85521" w14:textId="77777777" w:rsidR="00364E7F" w:rsidRPr="00FD40C3" w:rsidRDefault="00364E7F" w:rsidP="00364E7F">
            <w:pPr>
              <w:pStyle w:val="Code"/>
              <w:rPr>
                <w:lang w:val="id-ID"/>
              </w:rPr>
            </w:pPr>
            <w:r w:rsidRPr="00FD40C3">
              <w:rPr>
                <w:lang w:val="id-ID"/>
              </w:rPr>
              <w:t>pd.DataFrame(kamus_slang.items(), columns = ['contraction', 'original']).head()</w:t>
            </w:r>
          </w:p>
          <w:p w14:paraId="76E6BAE9" w14:textId="77777777" w:rsidR="00364E7F" w:rsidRPr="00FD40C3" w:rsidRDefault="00364E7F" w:rsidP="00364E7F">
            <w:pPr>
              <w:pStyle w:val="Code"/>
              <w:rPr>
                <w:lang w:val="id-ID"/>
              </w:rPr>
            </w:pPr>
            <w:r w:rsidRPr="00FD40C3">
              <w:rPr>
                <w:lang w:val="id-ID"/>
              </w:rPr>
              <w:t>contractions_list = list(kamus_slang.keys())</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r w:rsidRPr="00FD40C3">
              <w:rPr>
                <w:lang w:val="id-ID"/>
              </w:rPr>
              <w:t>def spell_check(text):</w:t>
            </w:r>
          </w:p>
          <w:p w14:paraId="2E80E19B" w14:textId="77777777" w:rsidR="00364E7F" w:rsidRPr="00FD40C3" w:rsidRDefault="00364E7F" w:rsidP="00364E7F">
            <w:pPr>
              <w:pStyle w:val="Code"/>
              <w:rPr>
                <w:lang w:val="id-ID"/>
              </w:rPr>
            </w:pPr>
            <w:r w:rsidRPr="00FD40C3">
              <w:rPr>
                <w:lang w:val="id-ID"/>
              </w:rPr>
              <w:t xml:space="preserve">    words = []</w:t>
            </w:r>
          </w:p>
          <w:p w14:paraId="215BB0EE" w14:textId="77777777" w:rsidR="00364E7F" w:rsidRPr="00FD40C3" w:rsidRDefault="00364E7F" w:rsidP="00364E7F">
            <w:pPr>
              <w:pStyle w:val="Code"/>
              <w:rPr>
                <w:lang w:val="id-ID"/>
              </w:rPr>
            </w:pPr>
            <w:r w:rsidRPr="00FD40C3">
              <w:rPr>
                <w:lang w:val="id-ID"/>
              </w:rPr>
              <w:t xml:space="preserve">    for word in text.split():</w:t>
            </w:r>
          </w:p>
          <w:p w14:paraId="559F6816" w14:textId="77777777" w:rsidR="00364E7F" w:rsidRPr="00FD40C3" w:rsidRDefault="00364E7F" w:rsidP="00364E7F">
            <w:pPr>
              <w:pStyle w:val="Code"/>
              <w:rPr>
                <w:lang w:val="id-ID"/>
              </w:rPr>
            </w:pPr>
            <w:r w:rsidRPr="00FD40C3">
              <w:rPr>
                <w:lang w:val="id-ID"/>
              </w:rPr>
              <w:t xml:space="preserve">        if word in contractions_list:</w:t>
            </w:r>
          </w:p>
          <w:p w14:paraId="5F68F4B9" w14:textId="77777777" w:rsidR="00364E7F" w:rsidRPr="00FD40C3" w:rsidRDefault="00364E7F" w:rsidP="00364E7F">
            <w:pPr>
              <w:pStyle w:val="Code"/>
              <w:rPr>
                <w:lang w:val="id-ID"/>
              </w:rPr>
            </w:pPr>
            <w:r w:rsidRPr="00FD40C3">
              <w:rPr>
                <w:lang w:val="id-ID"/>
              </w:rPr>
              <w:t xml:space="preserve">            words = words + kamus_slang[word].split()</w:t>
            </w:r>
          </w:p>
          <w:p w14:paraId="58814A27" w14:textId="77777777" w:rsidR="00364E7F" w:rsidRPr="00FD40C3" w:rsidRDefault="00364E7F" w:rsidP="00364E7F">
            <w:pPr>
              <w:pStyle w:val="Code"/>
              <w:rPr>
                <w:lang w:val="id-ID"/>
              </w:rPr>
            </w:pPr>
            <w:r w:rsidRPr="00FD40C3">
              <w:rPr>
                <w:lang w:val="id-ID"/>
              </w:rPr>
              <w:t xml:space="preserve">        else:</w:t>
            </w:r>
          </w:p>
          <w:p w14:paraId="7306980D" w14:textId="77777777" w:rsidR="00364E7F" w:rsidRPr="00FD40C3" w:rsidRDefault="00364E7F" w:rsidP="00364E7F">
            <w:pPr>
              <w:pStyle w:val="Code"/>
              <w:rPr>
                <w:lang w:val="id-ID"/>
              </w:rPr>
            </w:pPr>
            <w:r w:rsidRPr="00FD40C3">
              <w:rPr>
                <w:lang w:val="id-ID"/>
              </w:rPr>
              <w:t xml:space="preserve">            words = words + word.spli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text_converted = " ".join(words)</w:t>
            </w:r>
          </w:p>
          <w:p w14:paraId="3CF91081" w14:textId="00AE9A98" w:rsidR="00364E7F" w:rsidRPr="00FD40C3" w:rsidRDefault="00364E7F" w:rsidP="00364E7F">
            <w:pPr>
              <w:pStyle w:val="Code"/>
              <w:rPr>
                <w:lang w:val="id-ID"/>
              </w:rPr>
            </w:pPr>
            <w:r w:rsidRPr="00FD40C3">
              <w:rPr>
                <w:lang w:val="id-ID"/>
              </w:rPr>
              <w:t xml:space="preserve">    return text_converted</w:t>
            </w:r>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9. public/css/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r w:rsidRPr="00FD40C3">
              <w:rPr>
                <w:lang w:val="id-ID"/>
              </w:rPr>
              <w:t>textarea.form-control {</w:t>
            </w:r>
          </w:p>
          <w:p w14:paraId="4E091FFB" w14:textId="77777777" w:rsidR="00364E7F" w:rsidRPr="00FD40C3" w:rsidRDefault="00364E7F" w:rsidP="00364E7F">
            <w:pPr>
              <w:pStyle w:val="Code"/>
              <w:rPr>
                <w:lang w:val="id-ID"/>
              </w:rPr>
            </w:pPr>
            <w:r w:rsidRPr="00FD40C3">
              <w:rPr>
                <w:lang w:val="id-ID"/>
              </w:rPr>
              <w:t xml:space="preserve">  heigh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form_language {</w:t>
            </w:r>
          </w:p>
          <w:p w14:paraId="682B9A62" w14:textId="77777777" w:rsidR="00364E7F" w:rsidRPr="00FD40C3" w:rsidRDefault="00364E7F" w:rsidP="00364E7F">
            <w:pPr>
              <w:pStyle w:val="Code"/>
              <w:rPr>
                <w:lang w:val="id-ID"/>
              </w:rPr>
            </w:pPr>
            <w:r w:rsidRPr="00FD40C3">
              <w:rPr>
                <w:lang w:val="id-ID"/>
              </w:rPr>
              <w:t xml:space="preserve">  /* display: block; */</w:t>
            </w:r>
          </w:p>
          <w:p w14:paraId="6BCE9BE2" w14:textId="77777777" w:rsidR="00364E7F" w:rsidRPr="00FD40C3" w:rsidRDefault="00364E7F" w:rsidP="00364E7F">
            <w:pPr>
              <w:pStyle w:val="Code"/>
              <w:rPr>
                <w:lang w:val="id-ID"/>
              </w:rPr>
            </w:pPr>
            <w:r w:rsidRPr="00FD40C3">
              <w:rPr>
                <w:lang w:val="id-ID"/>
              </w:rPr>
              <w:t xml:space="preserve">  /* width: 100%; */</w:t>
            </w:r>
          </w:p>
          <w:p w14:paraId="703F17B9" w14:textId="77777777" w:rsidR="00364E7F" w:rsidRPr="00FD40C3" w:rsidRDefault="00364E7F" w:rsidP="00364E7F">
            <w:pPr>
              <w:pStyle w:val="Code"/>
              <w:rPr>
                <w:lang w:val="id-ID"/>
              </w:rPr>
            </w:pPr>
            <w:r w:rsidRPr="00FD40C3">
              <w:rPr>
                <w:lang w:val="id-ID"/>
              </w:rPr>
              <w:t xml:space="preserve">  padding: 0.375rem 2.25rem 0.375rem 0.75rem;</w:t>
            </w:r>
          </w:p>
          <w:p w14:paraId="3F7E0054" w14:textId="77777777" w:rsidR="00364E7F" w:rsidRPr="00FD40C3" w:rsidRDefault="00364E7F" w:rsidP="00364E7F">
            <w:pPr>
              <w:pStyle w:val="Code"/>
              <w:rPr>
                <w:lang w:val="id-ID"/>
              </w:rPr>
            </w:pPr>
            <w:r w:rsidRPr="00FD40C3">
              <w:rPr>
                <w:lang w:val="id-ID"/>
              </w:rPr>
              <w:t xml:space="preserve">  -moz-padding-start: calc(0.75rem - 3px);</w:t>
            </w:r>
          </w:p>
          <w:p w14:paraId="5FDF748D" w14:textId="77777777" w:rsidR="00364E7F" w:rsidRPr="00FD40C3" w:rsidRDefault="00364E7F" w:rsidP="00364E7F">
            <w:pPr>
              <w:pStyle w:val="Code"/>
              <w:rPr>
                <w:lang w:val="id-ID"/>
              </w:rPr>
            </w:pPr>
            <w:r w:rsidRPr="00FD40C3">
              <w:rPr>
                <w:lang w:val="id-ID"/>
              </w:rPr>
              <w:t xml:space="preserve">  font-size: 1rem;</w:t>
            </w:r>
          </w:p>
          <w:p w14:paraId="1A871D7E" w14:textId="77777777" w:rsidR="00364E7F" w:rsidRPr="00FD40C3" w:rsidRDefault="00364E7F" w:rsidP="00364E7F">
            <w:pPr>
              <w:pStyle w:val="Code"/>
              <w:rPr>
                <w:lang w:val="id-ID"/>
              </w:rPr>
            </w:pPr>
            <w:r w:rsidRPr="00FD40C3">
              <w:rPr>
                <w:lang w:val="id-ID"/>
              </w:rPr>
              <w:t xml:space="preserve">  font-weight: 400;</w:t>
            </w:r>
          </w:p>
          <w:p w14:paraId="4C831D33" w14:textId="77777777" w:rsidR="00364E7F" w:rsidRPr="00FD40C3" w:rsidRDefault="00364E7F" w:rsidP="00364E7F">
            <w:pPr>
              <w:pStyle w:val="Code"/>
              <w:rPr>
                <w:lang w:val="id-ID"/>
              </w:rPr>
            </w:pPr>
            <w:r w:rsidRPr="00FD40C3">
              <w:rPr>
                <w:lang w:val="id-ID"/>
              </w:rPr>
              <w:t xml:space="preserve">  line-height: 1.5;</w:t>
            </w:r>
          </w:p>
          <w:p w14:paraId="5D0410BB" w14:textId="77777777" w:rsidR="00364E7F" w:rsidRPr="00FD40C3" w:rsidRDefault="00364E7F" w:rsidP="00364E7F">
            <w:pPr>
              <w:pStyle w:val="Code"/>
              <w:rPr>
                <w:lang w:val="id-ID"/>
              </w:rPr>
            </w:pPr>
            <w:r w:rsidRPr="00FD40C3">
              <w:rPr>
                <w:lang w:val="id-ID"/>
              </w:rPr>
              <w:t xml:space="preserve">  color: #212529;</w:t>
            </w:r>
          </w:p>
          <w:p w14:paraId="0002C2A9" w14:textId="77777777" w:rsidR="00364E7F" w:rsidRPr="00FD40C3" w:rsidRDefault="00364E7F" w:rsidP="00364E7F">
            <w:pPr>
              <w:pStyle w:val="Code"/>
              <w:rPr>
                <w:lang w:val="id-ID"/>
              </w:rPr>
            </w:pPr>
            <w:r w:rsidRPr="00FD40C3">
              <w:rPr>
                <w:lang w:val="id-ID"/>
              </w:rPr>
              <w:t xml:space="preserve">  background-color: #fff;</w:t>
            </w:r>
          </w:p>
          <w:p w14:paraId="04F27004" w14:textId="77777777" w:rsidR="00364E7F" w:rsidRPr="00FD40C3" w:rsidRDefault="00364E7F" w:rsidP="00364E7F">
            <w:pPr>
              <w:pStyle w:val="Code"/>
              <w:rPr>
                <w:lang w:val="id-ID"/>
              </w:rPr>
            </w:pPr>
            <w:r w:rsidRPr="00FD40C3">
              <w:rPr>
                <w:lang w:val="id-ID"/>
              </w:rPr>
              <w:t xml:space="preserve">  background-image: url("data:image/svg+xml,%3csvg xmlns='http://www.w3.org/2000/svg' viewBox='0 0 16 16'%3e%3cpath fill='none' stroke='%23343a40' stroke-linecap='round' stroke-linejoin='round' stroke-width='2' d='m2 5 6 6 6-6'/%3e%3c/svg%3e");</w:t>
            </w:r>
          </w:p>
          <w:p w14:paraId="63BFF9C8" w14:textId="77777777" w:rsidR="00364E7F" w:rsidRPr="00FD40C3" w:rsidRDefault="00364E7F" w:rsidP="00364E7F">
            <w:pPr>
              <w:pStyle w:val="Code"/>
              <w:rPr>
                <w:lang w:val="id-ID"/>
              </w:rPr>
            </w:pPr>
            <w:r w:rsidRPr="00FD40C3">
              <w:rPr>
                <w:lang w:val="id-ID"/>
              </w:rPr>
              <w:t xml:space="preserve">  background-repeat: no-repeat;</w:t>
            </w:r>
          </w:p>
          <w:p w14:paraId="56DE5B66" w14:textId="77777777" w:rsidR="00364E7F" w:rsidRPr="00FD40C3" w:rsidRDefault="00364E7F" w:rsidP="00364E7F">
            <w:pPr>
              <w:pStyle w:val="Code"/>
              <w:rPr>
                <w:lang w:val="id-ID"/>
              </w:rPr>
            </w:pPr>
            <w:r w:rsidRPr="00FD40C3">
              <w:rPr>
                <w:lang w:val="id-ID"/>
              </w:rPr>
              <w:t xml:space="preserve">  background-position: right 0.75rem center;</w:t>
            </w:r>
          </w:p>
          <w:p w14:paraId="2B652E73" w14:textId="77777777" w:rsidR="00364E7F" w:rsidRPr="00FD40C3" w:rsidRDefault="00364E7F" w:rsidP="00364E7F">
            <w:pPr>
              <w:pStyle w:val="Code"/>
              <w:rPr>
                <w:lang w:val="id-ID"/>
              </w:rPr>
            </w:pPr>
            <w:r w:rsidRPr="00FD40C3">
              <w:rPr>
                <w:lang w:val="id-ID"/>
              </w:rPr>
              <w:t xml:space="preserve">  background-size: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transition: border-color 0.15s ease-in-out, box-shadow 0.15s ease-in-out;</w:t>
            </w:r>
          </w:p>
          <w:p w14:paraId="3B3E7AAF" w14:textId="77777777" w:rsidR="00364E7F" w:rsidRPr="00FD40C3" w:rsidRDefault="00364E7F" w:rsidP="00364E7F">
            <w:pPr>
              <w:pStyle w:val="Code"/>
              <w:rPr>
                <w:lang w:val="id-ID"/>
              </w:rPr>
            </w:pPr>
            <w:r w:rsidRPr="00FD40C3">
              <w:rPr>
                <w:lang w:val="id-ID"/>
              </w:rPr>
              <w:t xml:space="preserve">  -webkit-appearance: none;</w:t>
            </w:r>
          </w:p>
          <w:p w14:paraId="66F55AAF" w14:textId="77777777" w:rsidR="00364E7F" w:rsidRPr="00FD40C3" w:rsidRDefault="00364E7F" w:rsidP="00364E7F">
            <w:pPr>
              <w:pStyle w:val="Code"/>
              <w:rPr>
                <w:lang w:val="id-ID"/>
              </w:rPr>
            </w:pPr>
            <w:r w:rsidRPr="00FD40C3">
              <w:rPr>
                <w:lang w:val="id-ID"/>
              </w:rPr>
              <w:t xml:space="preserve">  -moz-appearance: none;</w:t>
            </w:r>
          </w:p>
          <w:p w14:paraId="6DA4E4A8" w14:textId="77777777" w:rsidR="00364E7F" w:rsidRPr="00FD40C3" w:rsidRDefault="00364E7F" w:rsidP="00364E7F">
            <w:pPr>
              <w:pStyle w:val="Code"/>
              <w:rPr>
                <w:lang w:val="id-ID"/>
              </w:rPr>
            </w:pPr>
            <w:r w:rsidRPr="00FD40C3">
              <w:rPr>
                <w:lang w:val="id-ID"/>
              </w:rPr>
              <w:t xml:space="preserve">  appearance: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prefers-reduced-motion: reduce) {</w:t>
            </w:r>
          </w:p>
          <w:p w14:paraId="424F6B18" w14:textId="77777777" w:rsidR="00364E7F" w:rsidRPr="00FD40C3" w:rsidRDefault="00364E7F" w:rsidP="00364E7F">
            <w:pPr>
              <w:pStyle w:val="Code"/>
              <w:rPr>
                <w:lang w:val="id-ID"/>
              </w:rPr>
            </w:pPr>
            <w:r w:rsidRPr="00FD40C3">
              <w:rPr>
                <w:lang w:val="id-ID"/>
              </w:rPr>
              <w:t xml:space="preserve">  .form_language {</w:t>
            </w:r>
          </w:p>
          <w:p w14:paraId="7BCC5AFF" w14:textId="77777777" w:rsidR="00364E7F" w:rsidRPr="00FD40C3" w:rsidRDefault="00364E7F" w:rsidP="00364E7F">
            <w:pPr>
              <w:pStyle w:val="Code"/>
              <w:rPr>
                <w:lang w:val="id-ID"/>
              </w:rPr>
            </w:pPr>
            <w:r w:rsidRPr="00FD40C3">
              <w:rPr>
                <w:lang w:val="id-ID"/>
              </w:rPr>
              <w:lastRenderedPageBreak/>
              <w:t xml:space="preserve">    transition: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help_icon {</w:t>
            </w:r>
          </w:p>
          <w:p w14:paraId="65EF68AD" w14:textId="77777777" w:rsidR="00364E7F" w:rsidRPr="00FD40C3" w:rsidRDefault="00364E7F" w:rsidP="00364E7F">
            <w:pPr>
              <w:pStyle w:val="Code"/>
              <w:rPr>
                <w:lang w:val="id-ID"/>
              </w:rPr>
            </w:pPr>
            <w:r w:rsidRPr="00FD40C3">
              <w:rPr>
                <w:lang w:val="id-ID"/>
              </w:rPr>
              <w:t xml:space="preserve">  margin-left: auto;</w:t>
            </w:r>
          </w:p>
          <w:p w14:paraId="2C8FA28B" w14:textId="77777777" w:rsidR="00364E7F" w:rsidRPr="00FD40C3" w:rsidRDefault="00364E7F" w:rsidP="00364E7F">
            <w:pPr>
              <w:pStyle w:val="Code"/>
              <w:rPr>
                <w:lang w:val="id-ID"/>
              </w:rPr>
            </w:pPr>
            <w:r w:rsidRPr="00FD40C3">
              <w:rPr>
                <w:lang w:val="id-ID"/>
              </w:rPr>
              <w:t xml:space="preserve">  width: fit-conten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score_line {</w:t>
            </w:r>
          </w:p>
          <w:p w14:paraId="4E6F8D2B" w14:textId="77777777" w:rsidR="00364E7F" w:rsidRPr="00FD40C3" w:rsidRDefault="00364E7F" w:rsidP="00364E7F">
            <w:pPr>
              <w:pStyle w:val="Code"/>
              <w:rPr>
                <w:lang w:val="id-ID"/>
              </w:rPr>
            </w:pPr>
            <w:r w:rsidRPr="00FD40C3">
              <w:rPr>
                <w:lang w:val="id-ID"/>
              </w:rPr>
              <w:t xml:space="preserve">  width: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select_local {</w:t>
            </w:r>
          </w:p>
          <w:p w14:paraId="3811E19D" w14:textId="77777777" w:rsidR="00364E7F" w:rsidRPr="00FD40C3" w:rsidRDefault="00364E7F" w:rsidP="00364E7F">
            <w:pPr>
              <w:pStyle w:val="Code"/>
              <w:rPr>
                <w:lang w:val="id-ID"/>
              </w:rPr>
            </w:pPr>
            <w:r w:rsidRPr="00FD40C3">
              <w:rPr>
                <w:lang w:val="id-ID"/>
              </w:rPr>
              <w:t xml:space="preserve">  width: fit-conten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service_explanation {</w:t>
            </w:r>
          </w:p>
          <w:p w14:paraId="641CAC9B" w14:textId="77777777" w:rsidR="00364E7F" w:rsidRPr="00FD40C3" w:rsidRDefault="00364E7F" w:rsidP="00364E7F">
            <w:pPr>
              <w:pStyle w:val="Code"/>
              <w:rPr>
                <w:lang w:val="id-ID"/>
              </w:rPr>
            </w:pPr>
            <w:r w:rsidRPr="00FD40C3">
              <w:rPr>
                <w:lang w:val="id-ID"/>
              </w:rPr>
              <w:t xml:space="preserve">  text-align: justify;</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0. public/js/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r w:rsidRPr="00FD40C3">
              <w:rPr>
                <w:lang w:val="id-ID"/>
              </w:rPr>
              <w:t>let documentID = new Date().getMilliseconds();</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r w:rsidRPr="00FD40C3">
              <w:rPr>
                <w:lang w:val="id-ID"/>
              </w:rPr>
              <w:t>document.getElementById("docid").value = documentID;</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1. public/js/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r w:rsidRPr="00FD40C3">
              <w:rPr>
                <w:lang w:val="id-ID"/>
              </w:rPr>
              <w:t>document.getElementById("print").addEventListener("click", () =&gt; {</w:t>
            </w:r>
          </w:p>
          <w:p w14:paraId="72E5CC61" w14:textId="77777777" w:rsidR="00364E7F" w:rsidRPr="00FD40C3" w:rsidRDefault="00364E7F" w:rsidP="00364E7F">
            <w:pPr>
              <w:pStyle w:val="Code"/>
              <w:rPr>
                <w:lang w:val="id-ID"/>
              </w:rPr>
            </w:pPr>
            <w:r w:rsidRPr="00FD40C3">
              <w:rPr>
                <w:lang w:val="id-ID"/>
              </w:rPr>
              <w:t xml:space="preserve">  document.getElementById("print").style.opacity = 0;</w:t>
            </w:r>
          </w:p>
          <w:p w14:paraId="74DE8E96" w14:textId="77777777" w:rsidR="00364E7F" w:rsidRPr="00FD40C3" w:rsidRDefault="00364E7F" w:rsidP="00364E7F">
            <w:pPr>
              <w:pStyle w:val="Code"/>
              <w:rPr>
                <w:lang w:val="id-ID"/>
              </w:rPr>
            </w:pPr>
            <w:r w:rsidRPr="00FD40C3">
              <w:rPr>
                <w:lang w:val="id-ID"/>
              </w:rPr>
              <w:t xml:space="preserve">  window.print();</w:t>
            </w:r>
          </w:p>
          <w:p w14:paraId="1910F952" w14:textId="77777777" w:rsidR="00364E7F" w:rsidRPr="00FD40C3" w:rsidRDefault="00364E7F" w:rsidP="00364E7F">
            <w:pPr>
              <w:pStyle w:val="Code"/>
              <w:rPr>
                <w:lang w:val="id-ID"/>
              </w:rPr>
            </w:pPr>
            <w:r w:rsidRPr="00FD40C3">
              <w:rPr>
                <w:lang w:val="id-ID"/>
              </w:rPr>
              <w:t xml:space="preserve">  document.getElementById("print").style.opacity = 1;</w:t>
            </w:r>
          </w:p>
          <w:p w14:paraId="3B3976C3" w14:textId="77777777" w:rsidR="00364E7F" w:rsidRPr="00FD40C3" w:rsidRDefault="00364E7F" w:rsidP="00364E7F">
            <w:pPr>
              <w:pStyle w:val="Code"/>
              <w:rPr>
                <w:lang w:val="id-ID"/>
              </w:rPr>
            </w:pPr>
            <w:r w:rsidRPr="00FD40C3">
              <w:rPr>
                <w:lang w:val="id-ID"/>
              </w:rPr>
              <w:t xml:space="preserve">  // setTimeou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2. public/pages/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lt;!DOCTYPE html&gt;</w:t>
            </w:r>
          </w:p>
          <w:p w14:paraId="77319646" w14:textId="77777777" w:rsidR="00364E7F" w:rsidRPr="00FD40C3" w:rsidRDefault="00364E7F" w:rsidP="00364E7F">
            <w:pPr>
              <w:pStyle w:val="Code"/>
              <w:rPr>
                <w:lang w:val="id-ID"/>
              </w:rPr>
            </w:pPr>
            <w:r w:rsidRPr="00FD40C3">
              <w:rPr>
                <w:lang w:val="id-ID"/>
              </w:rPr>
              <w:t>&lt;html lang="en"&gt;</w:t>
            </w:r>
          </w:p>
          <w:p w14:paraId="445EF39D" w14:textId="77777777" w:rsidR="00364E7F" w:rsidRPr="00FD40C3" w:rsidRDefault="00364E7F" w:rsidP="00364E7F">
            <w:pPr>
              <w:pStyle w:val="Code"/>
              <w:rPr>
                <w:lang w:val="id-ID"/>
              </w:rPr>
            </w:pPr>
            <w:r w:rsidRPr="00FD40C3">
              <w:rPr>
                <w:lang w:val="id-ID"/>
              </w:rPr>
              <w:t xml:space="preserve">  &lt;head&gt;</w:t>
            </w:r>
          </w:p>
          <w:p w14:paraId="09B4B55D" w14:textId="77777777" w:rsidR="00364E7F" w:rsidRPr="00FD40C3" w:rsidRDefault="00364E7F" w:rsidP="00364E7F">
            <w:pPr>
              <w:pStyle w:val="Code"/>
              <w:rPr>
                <w:lang w:val="id-ID"/>
              </w:rPr>
            </w:pPr>
            <w:r w:rsidRPr="00FD40C3">
              <w:rPr>
                <w:lang w:val="id-ID"/>
              </w:rPr>
              <w:t xml:space="preserve">    &lt;meta charset="UTF-8" /&gt;</w:t>
            </w:r>
          </w:p>
          <w:p w14:paraId="749E76C4" w14:textId="77777777" w:rsidR="00364E7F" w:rsidRPr="00FD40C3" w:rsidRDefault="00364E7F" w:rsidP="00364E7F">
            <w:pPr>
              <w:pStyle w:val="Code"/>
              <w:rPr>
                <w:lang w:val="id-ID"/>
              </w:rPr>
            </w:pPr>
            <w:r w:rsidRPr="00FD40C3">
              <w:rPr>
                <w:lang w:val="id-ID"/>
              </w:rPr>
              <w:t xml:space="preserve">    &lt;meta name="viewport" content="width=device-width, initial-scale=1.0"&gt;</w:t>
            </w:r>
          </w:p>
          <w:p w14:paraId="7E3F3011" w14:textId="77777777" w:rsidR="00364E7F" w:rsidRPr="00FD40C3" w:rsidRDefault="00364E7F" w:rsidP="00364E7F">
            <w:pPr>
              <w:pStyle w:val="Code"/>
              <w:rPr>
                <w:lang w:val="id-ID"/>
              </w:rPr>
            </w:pPr>
            <w:r w:rsidRPr="00FD40C3">
              <w:rPr>
                <w:lang w:val="id-ID"/>
              </w:rPr>
              <w:t xml:space="preserve">    &lt;title&gt;Document&lt;/title&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Bootstrap CSS --&gt;</w:t>
            </w:r>
          </w:p>
          <w:p w14:paraId="5554344D" w14:textId="77777777" w:rsidR="00364E7F" w:rsidRPr="00FD40C3" w:rsidRDefault="00364E7F" w:rsidP="00364E7F">
            <w:pPr>
              <w:pStyle w:val="Code"/>
              <w:rPr>
                <w:lang w:val="id-ID"/>
              </w:rPr>
            </w:pPr>
            <w:r w:rsidRPr="00FD40C3">
              <w:rPr>
                <w:lang w:val="id-ID"/>
              </w:rPr>
              <w:t xml:space="preserve">    &lt;link</w:t>
            </w:r>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styleshee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crossorigin="anonymous"</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our CSS --&gt;</w:t>
            </w:r>
          </w:p>
          <w:p w14:paraId="57ACC621" w14:textId="77777777" w:rsidR="00364E7F" w:rsidRPr="00FD40C3" w:rsidRDefault="00364E7F" w:rsidP="00364E7F">
            <w:pPr>
              <w:pStyle w:val="Code"/>
              <w:rPr>
                <w:lang w:val="id-ID"/>
              </w:rPr>
            </w:pPr>
            <w:r w:rsidRPr="00FD40C3">
              <w:rPr>
                <w:lang w:val="id-ID"/>
              </w:rPr>
              <w:t xml:space="preserve">    &lt;link rel="stylesheet" href="/css/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FontAwesome JS --&gt;</w:t>
            </w:r>
          </w:p>
          <w:p w14:paraId="2AA27147" w14:textId="77777777" w:rsidR="00364E7F" w:rsidRPr="00FD40C3" w:rsidRDefault="00364E7F" w:rsidP="00364E7F">
            <w:pPr>
              <w:pStyle w:val="Code"/>
              <w:rPr>
                <w:lang w:val="id-ID"/>
              </w:rPr>
            </w:pPr>
            <w:r w:rsidRPr="00FD40C3">
              <w:rPr>
                <w:lang w:val="id-ID"/>
              </w:rPr>
              <w:t xml:space="preserve">    &lt;script</w:t>
            </w:r>
          </w:p>
          <w:p w14:paraId="34E07654" w14:textId="77777777" w:rsidR="00364E7F" w:rsidRPr="00FD40C3" w:rsidRDefault="00364E7F" w:rsidP="00364E7F">
            <w:pPr>
              <w:pStyle w:val="Code"/>
              <w:rPr>
                <w:lang w:val="id-ID"/>
              </w:rPr>
            </w:pPr>
            <w:r w:rsidRPr="00FD40C3">
              <w:rPr>
                <w:lang w:val="id-ID"/>
              </w:rPr>
              <w:t xml:space="preserve">      src="https://kit.fontawesome.com/6b522f63d7.js"</w:t>
            </w:r>
          </w:p>
          <w:p w14:paraId="22283D93" w14:textId="77777777" w:rsidR="00364E7F" w:rsidRPr="00FD40C3" w:rsidRDefault="00364E7F" w:rsidP="00364E7F">
            <w:pPr>
              <w:pStyle w:val="Code"/>
              <w:rPr>
                <w:lang w:val="id-ID"/>
              </w:rPr>
            </w:pPr>
            <w:r w:rsidRPr="00FD40C3">
              <w:rPr>
                <w:lang w:val="id-ID"/>
              </w:rPr>
              <w:t xml:space="preserve">      crossorigin="anonymous"</w:t>
            </w:r>
          </w:p>
          <w:p w14:paraId="7CCEE7B2" w14:textId="77777777" w:rsidR="00364E7F" w:rsidRPr="00FD40C3" w:rsidRDefault="00364E7F" w:rsidP="00364E7F">
            <w:pPr>
              <w:pStyle w:val="Code"/>
              <w:rPr>
                <w:lang w:val="id-ID"/>
              </w:rPr>
            </w:pPr>
            <w:r w:rsidRPr="00FD40C3">
              <w:rPr>
                <w:lang w:val="id-ID"/>
              </w:rPr>
              <w:t xml:space="preserve">    &gt;&lt;/scrip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to JSON --&gt;</w:t>
            </w:r>
          </w:p>
          <w:p w14:paraId="6EE95134" w14:textId="77777777" w:rsidR="00364E7F" w:rsidRPr="00FD40C3" w:rsidRDefault="00364E7F" w:rsidP="00364E7F">
            <w:pPr>
              <w:pStyle w:val="Code"/>
              <w:rPr>
                <w:lang w:val="id-ID"/>
              </w:rPr>
            </w:pPr>
            <w:r w:rsidRPr="00FD40C3">
              <w:rPr>
                <w:lang w:val="id-ID"/>
              </w:rPr>
              <w:t xml:space="preserve">    &lt;script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head&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body&gt;</w:t>
            </w:r>
          </w:p>
          <w:p w14:paraId="13876DBE" w14:textId="77777777" w:rsidR="00364E7F" w:rsidRPr="00FD40C3" w:rsidRDefault="00364E7F" w:rsidP="00364E7F">
            <w:pPr>
              <w:pStyle w:val="Code"/>
              <w:rPr>
                <w:lang w:val="id-ID"/>
              </w:rPr>
            </w:pPr>
            <w:r w:rsidRPr="00FD40C3">
              <w:rPr>
                <w:lang w:val="id-ID"/>
              </w:rPr>
              <w:t xml:space="preserve">    &lt;!-- &lt;h2&gt;Header&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lt;div class="container-fluid"&gt;</w:t>
            </w:r>
          </w:p>
          <w:p w14:paraId="1DDF289E" w14:textId="77777777" w:rsidR="00364E7F" w:rsidRPr="00FD40C3" w:rsidRDefault="00364E7F" w:rsidP="00364E7F">
            <w:pPr>
              <w:pStyle w:val="Code"/>
              <w:rPr>
                <w:lang w:val="id-ID"/>
              </w:rPr>
            </w:pPr>
            <w:r w:rsidRPr="00FD40C3">
              <w:rPr>
                <w:lang w:val="id-ID"/>
              </w:rPr>
              <w:t xml:space="preserve">  &lt;div class="row"&gt;</w:t>
            </w:r>
          </w:p>
          <w:p w14:paraId="1525F82A" w14:textId="77777777" w:rsidR="00364E7F" w:rsidRPr="00FD40C3" w:rsidRDefault="00364E7F" w:rsidP="00364E7F">
            <w:pPr>
              <w:pStyle w:val="Code"/>
              <w:rPr>
                <w:lang w:val="id-ID"/>
              </w:rPr>
            </w:pPr>
            <w:r w:rsidRPr="00FD40C3">
              <w:rPr>
                <w:lang w:val="id-ID"/>
              </w:rPr>
              <w:t xml:space="preserve">    &lt;div class="col col-6"&gt;&lt;div&gt;</w:t>
            </w:r>
          </w:p>
          <w:p w14:paraId="6CAE10A9" w14:textId="77777777" w:rsidR="00364E7F" w:rsidRPr="00FD40C3" w:rsidRDefault="00364E7F" w:rsidP="00364E7F">
            <w:pPr>
              <w:pStyle w:val="Code"/>
              <w:rPr>
                <w:lang w:val="id-ID"/>
              </w:rPr>
            </w:pPr>
            <w:r w:rsidRPr="00FD40C3">
              <w:rPr>
                <w:lang w:val="id-ID"/>
              </w:rPr>
              <w:t xml:space="preserve">  &lt;a href="/"&gt;</w:t>
            </w:r>
          </w:p>
          <w:p w14:paraId="6CC22671" w14:textId="77777777" w:rsidR="00364E7F" w:rsidRPr="00FD40C3" w:rsidRDefault="00364E7F" w:rsidP="00364E7F">
            <w:pPr>
              <w:pStyle w:val="Code"/>
              <w:rPr>
                <w:lang w:val="id-ID"/>
              </w:rPr>
            </w:pPr>
            <w:r w:rsidRPr="00FD40C3">
              <w:rPr>
                <w:lang w:val="id-ID"/>
              </w:rPr>
              <w:t xml:space="preserve">    &lt;h1&gt;&lt;i class="fa-solid fa-file-circle-check"&gt;&lt;/i&gt; A Title&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class="col col-6 d-flex justify-content-end mb-5"&gt;</w:t>
            </w:r>
          </w:p>
          <w:p w14:paraId="619DA56D" w14:textId="77777777" w:rsidR="00364E7F" w:rsidRPr="00FD40C3" w:rsidRDefault="00364E7F" w:rsidP="00364E7F">
            <w:pPr>
              <w:pStyle w:val="Code"/>
              <w:rPr>
                <w:lang w:val="id-ID"/>
              </w:rPr>
            </w:pPr>
            <w:r w:rsidRPr="00FD40C3">
              <w:rPr>
                <w:lang w:val="id-ID"/>
              </w:rPr>
              <w:t xml:space="preserve">      &lt;h1&gt;&lt;i class="fa-regular fa-file-excel"&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class="form-label"&gt;Kunci Jawaban&lt;/p&gt;</w:t>
            </w:r>
          </w:p>
          <w:p w14:paraId="21582DA4" w14:textId="727228D3" w:rsidR="00364E7F" w:rsidRPr="00FD40C3" w:rsidRDefault="00364E7F" w:rsidP="00364E7F">
            <w:pPr>
              <w:pStyle w:val="Code"/>
              <w:rPr>
                <w:lang w:val="id-ID"/>
              </w:rPr>
            </w:pPr>
            <w:r w:rsidRPr="00FD40C3">
              <w:rPr>
                <w:lang w:val="id-ID"/>
              </w:rPr>
              <w:t xml:space="preserve">    &lt;div class="form-control"&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3. public/pages/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class="text-center container-fluid"&gt;</w:t>
            </w:r>
          </w:p>
          <w:p w14:paraId="5FCC90B3" w14:textId="77777777" w:rsidR="00801B5C" w:rsidRPr="00FD40C3" w:rsidRDefault="00801B5C" w:rsidP="00801B5C">
            <w:pPr>
              <w:pStyle w:val="Code"/>
              <w:rPr>
                <w:lang w:val="id-ID"/>
              </w:rPr>
            </w:pPr>
            <w:r w:rsidRPr="00FD40C3">
              <w:rPr>
                <w:lang w:val="id-ID"/>
              </w:rPr>
              <w:t xml:space="preserve">    &lt;p&gt;Mohon mengisi survey kepuasan anda terhadap Easysay&lt;/p&gt;</w:t>
            </w:r>
          </w:p>
          <w:p w14:paraId="45D8118C" w14:textId="77777777" w:rsidR="00801B5C" w:rsidRPr="00FD40C3" w:rsidRDefault="00801B5C" w:rsidP="00801B5C">
            <w:pPr>
              <w:pStyle w:val="Code"/>
              <w:rPr>
                <w:lang w:val="id-ID"/>
              </w:rPr>
            </w:pPr>
            <w:r w:rsidRPr="00FD40C3">
              <w:rPr>
                <w:lang w:val="id-ID"/>
              </w:rPr>
              <w:t xml:space="preserve">    &lt;button type="button" class="btn btn-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href="https://forms.gle/FApH5uzhVbRB4NtY9"</w:t>
            </w:r>
          </w:p>
          <w:p w14:paraId="523313E6" w14:textId="77777777" w:rsidR="00801B5C" w:rsidRPr="00FD40C3" w:rsidRDefault="00801B5C" w:rsidP="00801B5C">
            <w:pPr>
              <w:pStyle w:val="Code"/>
              <w:rPr>
                <w:lang w:val="id-ID"/>
              </w:rPr>
            </w:pPr>
            <w:r w:rsidRPr="00FD40C3">
              <w:rPr>
                <w:lang w:val="id-ID"/>
              </w:rPr>
              <w:t xml:space="preserve">        target="_blank"</w:t>
            </w:r>
          </w:p>
          <w:p w14:paraId="0C8F43C9" w14:textId="77777777" w:rsidR="00801B5C" w:rsidRPr="00FD40C3" w:rsidRDefault="00801B5C" w:rsidP="00801B5C">
            <w:pPr>
              <w:pStyle w:val="Code"/>
              <w:rPr>
                <w:lang w:val="id-ID"/>
              </w:rPr>
            </w:pPr>
            <w:r w:rsidRPr="00FD40C3">
              <w:rPr>
                <w:lang w:val="id-ID"/>
              </w:rPr>
              <w:t xml:space="preserve">        class="link-body-emphasis"</w:t>
            </w:r>
          </w:p>
          <w:p w14:paraId="6F2838B4" w14:textId="77777777" w:rsidR="00801B5C" w:rsidRPr="00FD40C3" w:rsidRDefault="00801B5C" w:rsidP="00801B5C">
            <w:pPr>
              <w:pStyle w:val="Code"/>
              <w:rPr>
                <w:lang w:val="id-ID"/>
              </w:rPr>
            </w:pPr>
            <w:r w:rsidRPr="00FD40C3">
              <w:rPr>
                <w:lang w:val="id-ID"/>
              </w:rPr>
              <w:t xml:space="preserve">        &gt;Survey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button&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class="form-label"&gt;Hasil Penilaian&lt;/p&gt;</w:t>
            </w:r>
          </w:p>
          <w:p w14:paraId="0ED2CC94" w14:textId="77777777" w:rsidR="00801B5C" w:rsidRPr="00FD40C3" w:rsidRDefault="00801B5C" w:rsidP="00801B5C">
            <w:pPr>
              <w:pStyle w:val="Code"/>
              <w:rPr>
                <w:lang w:val="id-ID"/>
              </w:rPr>
            </w:pPr>
            <w:r w:rsidRPr="00FD40C3">
              <w:rPr>
                <w:lang w:val="id-ID"/>
              </w:rPr>
              <w:t xml:space="preserve">    &lt;div class="row"&gt;</w:t>
            </w:r>
          </w:p>
          <w:p w14:paraId="47FEFF7D" w14:textId="77777777" w:rsidR="00801B5C" w:rsidRPr="00FD40C3" w:rsidRDefault="00801B5C" w:rsidP="00801B5C">
            <w:pPr>
              <w:pStyle w:val="Code"/>
              <w:rPr>
                <w:lang w:val="id-ID"/>
              </w:rPr>
            </w:pPr>
            <w:r w:rsidRPr="00FD40C3">
              <w:rPr>
                <w:lang w:val="id-ID"/>
              </w:rPr>
              <w:lastRenderedPageBreak/>
              <w:t xml:space="preserve">      &lt;table class="table"&gt;</w:t>
            </w:r>
          </w:p>
          <w:p w14:paraId="1C9C4151" w14:textId="77777777" w:rsidR="00801B5C" w:rsidRPr="00FD40C3" w:rsidRDefault="00801B5C" w:rsidP="00801B5C">
            <w:pPr>
              <w:pStyle w:val="Code"/>
              <w:rPr>
                <w:lang w:val="id-ID"/>
              </w:rPr>
            </w:pPr>
            <w:r w:rsidRPr="00FD40C3">
              <w:rPr>
                <w:lang w:val="id-ID"/>
              </w:rPr>
              <w:t xml:space="preserve">        &lt;thead&gt;</w:t>
            </w:r>
          </w:p>
          <w:p w14:paraId="31829146" w14:textId="77777777" w:rsidR="00801B5C" w:rsidRPr="00FD40C3" w:rsidRDefault="00801B5C" w:rsidP="00801B5C">
            <w:pPr>
              <w:pStyle w:val="Code"/>
              <w:rPr>
                <w:lang w:val="id-ID"/>
              </w:rPr>
            </w:pPr>
            <w:r w:rsidRPr="00FD40C3">
              <w:rPr>
                <w:lang w:val="id-ID"/>
              </w:rPr>
              <w:t xml:space="preserve">          &lt;tr&gt;</w:t>
            </w:r>
          </w:p>
          <w:p w14:paraId="790C03E4" w14:textId="77777777" w:rsidR="00801B5C" w:rsidRPr="00FD40C3" w:rsidRDefault="00801B5C" w:rsidP="00801B5C">
            <w:pPr>
              <w:pStyle w:val="Code"/>
              <w:rPr>
                <w:lang w:val="id-ID"/>
              </w:rPr>
            </w:pPr>
            <w:r w:rsidRPr="00FD40C3">
              <w:rPr>
                <w:lang w:val="id-ID"/>
              </w:rPr>
              <w:t xml:space="preserve">            &lt;th scope="col"&gt;Nama&lt;/th&gt;</w:t>
            </w:r>
          </w:p>
          <w:p w14:paraId="5CFE3D62" w14:textId="77777777" w:rsidR="00801B5C" w:rsidRPr="00FD40C3" w:rsidRDefault="00801B5C" w:rsidP="00801B5C">
            <w:pPr>
              <w:pStyle w:val="Code"/>
              <w:rPr>
                <w:lang w:val="id-ID"/>
              </w:rPr>
            </w:pPr>
            <w:r w:rsidRPr="00FD40C3">
              <w:rPr>
                <w:lang w:val="id-ID"/>
              </w:rPr>
              <w:t xml:space="preserve">            &lt;th scope="col"&gt;Jawaban&lt;/th&gt;</w:t>
            </w:r>
          </w:p>
          <w:p w14:paraId="2085C6AC" w14:textId="77777777" w:rsidR="00801B5C" w:rsidRPr="00FD40C3" w:rsidRDefault="00801B5C" w:rsidP="00801B5C">
            <w:pPr>
              <w:pStyle w:val="Code"/>
              <w:rPr>
                <w:lang w:val="id-ID"/>
              </w:rPr>
            </w:pPr>
            <w:r w:rsidRPr="00FD40C3">
              <w:rPr>
                <w:lang w:val="id-ID"/>
              </w:rPr>
              <w:t xml:space="preserve">            &lt;th scope="col"&gt;Nilai&lt;/th&gt;</w:t>
            </w:r>
          </w:p>
          <w:p w14:paraId="472387CE" w14:textId="77777777" w:rsidR="00801B5C" w:rsidRPr="00FD40C3" w:rsidRDefault="00801B5C" w:rsidP="00801B5C">
            <w:pPr>
              <w:pStyle w:val="Code"/>
              <w:rPr>
                <w:lang w:val="id-ID"/>
              </w:rPr>
            </w:pPr>
            <w:r w:rsidRPr="00FD40C3">
              <w:rPr>
                <w:lang w:val="id-ID"/>
              </w:rPr>
              <w:t xml:space="preserve">          &lt;/tr&gt;</w:t>
            </w:r>
          </w:p>
          <w:p w14:paraId="391DC314" w14:textId="77777777" w:rsidR="00801B5C" w:rsidRPr="00FD40C3" w:rsidRDefault="00801B5C" w:rsidP="00801B5C">
            <w:pPr>
              <w:pStyle w:val="Code"/>
              <w:rPr>
                <w:lang w:val="id-ID"/>
              </w:rPr>
            </w:pPr>
            <w:r w:rsidRPr="00FD40C3">
              <w:rPr>
                <w:lang w:val="id-ID"/>
              </w:rPr>
              <w:t xml:space="preserve">        &lt;/thead&gt;</w:t>
            </w:r>
          </w:p>
          <w:p w14:paraId="436FDA6E" w14:textId="45D1968E" w:rsidR="00801B5C" w:rsidRPr="00FD40C3" w:rsidRDefault="00801B5C" w:rsidP="00801B5C">
            <w:pPr>
              <w:pStyle w:val="Code"/>
              <w:rPr>
                <w:lang w:val="id-ID"/>
              </w:rPr>
            </w:pPr>
            <w:r w:rsidRPr="00FD40C3">
              <w:rPr>
                <w:lang w:val="id-ID"/>
              </w:rPr>
              <w:t xml:space="preserve">        &lt;tbody&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4. public/pages/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tbody&gt;</w:t>
            </w:r>
          </w:p>
          <w:p w14:paraId="3BFE0D76" w14:textId="77777777" w:rsidR="00801B5C" w:rsidRPr="00FD40C3" w:rsidRDefault="00801B5C" w:rsidP="00801B5C">
            <w:pPr>
              <w:pStyle w:val="Code"/>
              <w:rPr>
                <w:lang w:val="id-ID"/>
              </w:rPr>
            </w:pPr>
            <w:r w:rsidRPr="00FD40C3">
              <w:rPr>
                <w:lang w:val="id-ID"/>
              </w:rPr>
              <w:t xml:space="preserve">      &lt;/table&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lt;div class="container-fluid text-center mb-2"&gt;</w:t>
            </w:r>
          </w:p>
          <w:p w14:paraId="7C034C92" w14:textId="77777777" w:rsidR="00801B5C" w:rsidRPr="00FD40C3" w:rsidRDefault="00801B5C" w:rsidP="00801B5C">
            <w:pPr>
              <w:pStyle w:val="Code"/>
              <w:rPr>
                <w:lang w:val="id-ID"/>
              </w:rPr>
            </w:pPr>
            <w:r w:rsidRPr="00FD40C3">
              <w:rPr>
                <w:lang w:val="id-ID"/>
              </w:rPr>
              <w:t xml:space="preserve">  &lt;button type="button" id="print" class="btn btn-secondary"&gt;</w:t>
            </w:r>
          </w:p>
          <w:p w14:paraId="259D7E4B" w14:textId="77777777" w:rsidR="00801B5C" w:rsidRPr="00FD40C3" w:rsidRDefault="00801B5C" w:rsidP="00801B5C">
            <w:pPr>
              <w:pStyle w:val="Code"/>
              <w:rPr>
                <w:lang w:val="id-ID"/>
              </w:rPr>
            </w:pPr>
            <w:r w:rsidRPr="00FD40C3">
              <w:rPr>
                <w:lang w:val="id-ID"/>
              </w:rPr>
              <w:t xml:space="preserve">    Export to PDF</w:t>
            </w:r>
          </w:p>
          <w:p w14:paraId="2602C376" w14:textId="77777777" w:rsidR="00801B5C" w:rsidRPr="00FD40C3" w:rsidRDefault="00801B5C" w:rsidP="00801B5C">
            <w:pPr>
              <w:pStyle w:val="Code"/>
              <w:rPr>
                <w:lang w:val="id-ID"/>
              </w:rPr>
            </w:pPr>
            <w:r w:rsidRPr="00FD40C3">
              <w:rPr>
                <w:lang w:val="id-ID"/>
              </w:rPr>
              <w:t xml:space="preserve">  &lt;/button&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script src="js/printResult.js"&gt;&lt;/scrip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Footer&lt;/h3&gt; --&gt;</w:t>
            </w:r>
          </w:p>
          <w:p w14:paraId="4AB5685E" w14:textId="77777777" w:rsidR="00801B5C" w:rsidRPr="00FD40C3" w:rsidRDefault="00801B5C" w:rsidP="00801B5C">
            <w:pPr>
              <w:pStyle w:val="Code"/>
              <w:rPr>
                <w:lang w:val="id-ID"/>
              </w:rPr>
            </w:pPr>
            <w:r w:rsidRPr="00FD40C3">
              <w:rPr>
                <w:lang w:val="id-ID"/>
              </w:rPr>
              <w:t>&lt;!-- Bootstrap JS --&gt;</w:t>
            </w:r>
          </w:p>
          <w:p w14:paraId="2C71CA92" w14:textId="77777777" w:rsidR="00801B5C" w:rsidRPr="00FD40C3" w:rsidRDefault="00801B5C" w:rsidP="00801B5C">
            <w:pPr>
              <w:pStyle w:val="Code"/>
              <w:rPr>
                <w:lang w:val="id-ID"/>
              </w:rPr>
            </w:pPr>
            <w:r w:rsidRPr="00FD40C3">
              <w:rPr>
                <w:lang w:val="id-ID"/>
              </w:rPr>
              <w:t xml:space="preserve">    &lt;script</w:t>
            </w:r>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crossorigin="anonymous"</w:t>
            </w:r>
          </w:p>
          <w:p w14:paraId="4C22F2C2" w14:textId="77777777" w:rsidR="00801B5C" w:rsidRPr="00FD40C3" w:rsidRDefault="00801B5C" w:rsidP="00801B5C">
            <w:pPr>
              <w:pStyle w:val="Code"/>
              <w:rPr>
                <w:lang w:val="id-ID"/>
              </w:rPr>
            </w:pPr>
            <w:r w:rsidRPr="00FD40C3">
              <w:rPr>
                <w:lang w:val="id-ID"/>
              </w:rPr>
              <w:t xml:space="preserve">    &gt;&lt;/script&gt;</w:t>
            </w:r>
          </w:p>
          <w:p w14:paraId="73C7E706" w14:textId="77777777" w:rsidR="00801B5C" w:rsidRPr="00FD40C3" w:rsidRDefault="00801B5C" w:rsidP="00801B5C">
            <w:pPr>
              <w:pStyle w:val="Code"/>
              <w:rPr>
                <w:lang w:val="id-ID"/>
              </w:rPr>
            </w:pPr>
            <w:r w:rsidRPr="00FD40C3">
              <w:rPr>
                <w:lang w:val="id-ID"/>
              </w:rPr>
              <w:t>&lt;/body&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html&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r w:rsidRPr="00FD40C3">
              <w:rPr>
                <w:lang w:val="id-ID"/>
              </w:rPr>
              <w:t>const express = require("express");</w:t>
            </w:r>
          </w:p>
          <w:p w14:paraId="32436D5D" w14:textId="77777777" w:rsidR="00801B5C" w:rsidRPr="00FD40C3" w:rsidRDefault="00801B5C" w:rsidP="00801B5C">
            <w:pPr>
              <w:pStyle w:val="Code"/>
              <w:rPr>
                <w:lang w:val="id-ID"/>
              </w:rPr>
            </w:pPr>
            <w:r w:rsidRPr="00FD40C3">
              <w:rPr>
                <w:lang w:val="id-ID"/>
              </w:rPr>
              <w:t>const bodyParser = require("body-parser");</w:t>
            </w:r>
          </w:p>
          <w:p w14:paraId="5FC75237" w14:textId="77777777" w:rsidR="00801B5C" w:rsidRPr="00FD40C3" w:rsidRDefault="00801B5C" w:rsidP="00801B5C">
            <w:pPr>
              <w:pStyle w:val="Code"/>
              <w:rPr>
                <w:lang w:val="id-ID"/>
              </w:rPr>
            </w:pPr>
            <w:r w:rsidRPr="00FD40C3">
              <w:rPr>
                <w:lang w:val="id-ID"/>
              </w:rPr>
              <w:t>const path = require("path");</w:t>
            </w:r>
          </w:p>
          <w:p w14:paraId="7CA9E21E" w14:textId="77777777" w:rsidR="00801B5C" w:rsidRPr="00FD40C3" w:rsidRDefault="00801B5C" w:rsidP="00801B5C">
            <w:pPr>
              <w:pStyle w:val="Code"/>
              <w:rPr>
                <w:lang w:val="id-ID"/>
              </w:rPr>
            </w:pPr>
            <w:r w:rsidRPr="00FD40C3">
              <w:rPr>
                <w:lang w:val="id-ID"/>
              </w:rPr>
              <w:t>const CSVToJSON = require("csvtojson");</w:t>
            </w:r>
          </w:p>
          <w:p w14:paraId="1C548672" w14:textId="77777777" w:rsidR="00801B5C" w:rsidRPr="00FD40C3" w:rsidRDefault="00801B5C" w:rsidP="00801B5C">
            <w:pPr>
              <w:pStyle w:val="Code"/>
              <w:rPr>
                <w:lang w:val="id-ID"/>
              </w:rPr>
            </w:pPr>
            <w:r w:rsidRPr="00FD40C3">
              <w:rPr>
                <w:lang w:val="id-ID"/>
              </w:rPr>
              <w:t>const JSONToCSV = require("json2csv").parse;</w:t>
            </w:r>
          </w:p>
          <w:p w14:paraId="71B68C77" w14:textId="77777777" w:rsidR="00801B5C" w:rsidRPr="00FD40C3" w:rsidRDefault="00801B5C" w:rsidP="00801B5C">
            <w:pPr>
              <w:pStyle w:val="Code"/>
              <w:rPr>
                <w:lang w:val="id-ID"/>
              </w:rPr>
            </w:pPr>
            <w:r w:rsidRPr="00FD40C3">
              <w:rPr>
                <w:lang w:val="id-ID"/>
              </w:rPr>
              <w:t>var fs = require("fs");</w:t>
            </w:r>
          </w:p>
          <w:p w14:paraId="0337B542" w14:textId="77777777" w:rsidR="00801B5C" w:rsidRPr="00FD40C3" w:rsidRDefault="00801B5C" w:rsidP="00801B5C">
            <w:pPr>
              <w:pStyle w:val="Code"/>
              <w:rPr>
                <w:lang w:val="id-ID"/>
              </w:rPr>
            </w:pPr>
            <w:r w:rsidRPr="00FD40C3">
              <w:rPr>
                <w:lang w:val="id-ID"/>
              </w:rPr>
              <w:t>const { PythonShell } = require("python-shell");</w:t>
            </w:r>
          </w:p>
          <w:p w14:paraId="0B315A8E" w14:textId="77777777" w:rsidR="00801B5C" w:rsidRPr="00FD40C3" w:rsidRDefault="00801B5C" w:rsidP="00801B5C">
            <w:pPr>
              <w:pStyle w:val="Code"/>
              <w:rPr>
                <w:lang w:val="id-ID"/>
              </w:rPr>
            </w:pPr>
            <w:r w:rsidRPr="00FD40C3">
              <w:rPr>
                <w:lang w:val="id-ID"/>
              </w:rPr>
              <w:t>const multer = require("multer");</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r w:rsidRPr="00FD40C3">
              <w:rPr>
                <w:lang w:val="id-ID"/>
              </w:rPr>
              <w:t>let bulkDocumentID;</w:t>
            </w:r>
          </w:p>
          <w:p w14:paraId="52A577FA" w14:textId="77777777" w:rsidR="00801B5C" w:rsidRPr="00FD40C3" w:rsidRDefault="00801B5C" w:rsidP="00801B5C">
            <w:pPr>
              <w:pStyle w:val="Code"/>
              <w:rPr>
                <w:lang w:val="id-ID"/>
              </w:rPr>
            </w:pPr>
            <w:r w:rsidRPr="00FD40C3">
              <w:rPr>
                <w:lang w:val="id-ID"/>
              </w:rPr>
              <w:t>const storage = multer.diskStorage({</w:t>
            </w:r>
          </w:p>
          <w:p w14:paraId="30F89AB9" w14:textId="77777777" w:rsidR="00801B5C" w:rsidRPr="00FD40C3" w:rsidRDefault="00801B5C" w:rsidP="00801B5C">
            <w:pPr>
              <w:pStyle w:val="Code"/>
              <w:rPr>
                <w:lang w:val="id-ID"/>
              </w:rPr>
            </w:pPr>
            <w:r w:rsidRPr="00FD40C3">
              <w:rPr>
                <w:lang w:val="id-ID"/>
              </w:rPr>
              <w:t xml:space="preserve">  destination: (req, file, cb) =&gt; {</w:t>
            </w:r>
          </w:p>
          <w:p w14:paraId="4C546A12" w14:textId="77777777" w:rsidR="00801B5C" w:rsidRPr="00FD40C3" w:rsidRDefault="00801B5C" w:rsidP="00801B5C">
            <w:pPr>
              <w:pStyle w:val="Code"/>
              <w:rPr>
                <w:lang w:val="id-ID"/>
              </w:rPr>
            </w:pPr>
            <w:r w:rsidRPr="00FD40C3">
              <w:rPr>
                <w:lang w:val="id-ID"/>
              </w:rPr>
              <w:t xml:space="preserve">    cb(null,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filename: (req, file, cb) =&gt; {</w:t>
            </w:r>
          </w:p>
          <w:p w14:paraId="71586BD6" w14:textId="77777777" w:rsidR="00801B5C" w:rsidRPr="00FD40C3" w:rsidRDefault="00801B5C" w:rsidP="00801B5C">
            <w:pPr>
              <w:pStyle w:val="Code"/>
              <w:rPr>
                <w:lang w:val="id-ID"/>
              </w:rPr>
            </w:pPr>
            <w:r w:rsidRPr="00FD40C3">
              <w:rPr>
                <w:lang w:val="id-ID"/>
              </w:rPr>
              <w:t xml:space="preserve">    bulkDocumentID = new Date().getMilliseconds();</w:t>
            </w:r>
          </w:p>
          <w:p w14:paraId="682DE4A7" w14:textId="77777777" w:rsidR="00801B5C" w:rsidRPr="00FD40C3" w:rsidRDefault="00801B5C" w:rsidP="00801B5C">
            <w:pPr>
              <w:pStyle w:val="Code"/>
              <w:rPr>
                <w:lang w:val="id-ID"/>
              </w:rPr>
            </w:pPr>
            <w:r w:rsidRPr="00FD40C3">
              <w:rPr>
                <w:lang w:val="id-ID"/>
              </w:rPr>
              <w:t xml:space="preserve">    cb(null, bulkDocumentID + ".csv");</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r w:rsidRPr="00FD40C3">
              <w:rPr>
                <w:lang w:val="id-ID"/>
              </w:rPr>
              <w:t>const upload = multer({ storage: storag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r w:rsidRPr="00FD40C3">
              <w:rPr>
                <w:lang w:val="id-ID"/>
              </w:rPr>
              <w:t>const app = express();</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r w:rsidRPr="00FD40C3">
              <w:rPr>
                <w:lang w:val="id-ID"/>
              </w:rPr>
              <w:t>app.set("views", [path.join(__dirname, "views")]);</w:t>
            </w:r>
          </w:p>
          <w:p w14:paraId="77E9F2B2" w14:textId="77777777" w:rsidR="00801B5C" w:rsidRPr="00FD40C3" w:rsidRDefault="00801B5C" w:rsidP="00801B5C">
            <w:pPr>
              <w:pStyle w:val="Code"/>
              <w:rPr>
                <w:lang w:val="id-ID"/>
              </w:rPr>
            </w:pPr>
            <w:r w:rsidRPr="00FD40C3">
              <w:rPr>
                <w:lang w:val="id-ID"/>
              </w:rPr>
              <w:t>app.set("view engine", "ejs");</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r w:rsidRPr="00FD40C3">
              <w:rPr>
                <w:lang w:val="id-ID"/>
              </w:rPr>
              <w:t>app.use(bodyParser.urlencoded({ extended: true, limit: "50mb" }));</w:t>
            </w:r>
          </w:p>
          <w:p w14:paraId="357A9D2C" w14:textId="77777777" w:rsidR="00801B5C" w:rsidRPr="00FD40C3" w:rsidRDefault="00801B5C" w:rsidP="00801B5C">
            <w:pPr>
              <w:pStyle w:val="Code"/>
              <w:rPr>
                <w:lang w:val="id-ID"/>
              </w:rPr>
            </w:pPr>
            <w:r w:rsidRPr="00FD40C3">
              <w:rPr>
                <w:lang w:val="id-ID"/>
              </w:rPr>
              <w:t>app.use(express.static("public"));</w:t>
            </w:r>
          </w:p>
          <w:p w14:paraId="3BEC7C79" w14:textId="77777777" w:rsidR="00801B5C" w:rsidRPr="00FD40C3" w:rsidRDefault="00801B5C" w:rsidP="00801B5C">
            <w:pPr>
              <w:pStyle w:val="Code"/>
              <w:rPr>
                <w:lang w:val="id-ID"/>
              </w:rPr>
            </w:pPr>
            <w:r w:rsidRPr="00FD40C3">
              <w:rPr>
                <w:lang w:val="id-ID"/>
              </w:rPr>
              <w:t>app.use(express.json({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r w:rsidRPr="00FD40C3">
              <w:rPr>
                <w:lang w:val="id-ID"/>
              </w:rPr>
              <w:t>app.get("/", (req, res) =&gt; {</w:t>
            </w:r>
          </w:p>
          <w:p w14:paraId="2A385E42" w14:textId="77777777" w:rsidR="00801B5C" w:rsidRPr="00FD40C3" w:rsidRDefault="00801B5C" w:rsidP="00801B5C">
            <w:pPr>
              <w:pStyle w:val="Code"/>
              <w:rPr>
                <w:lang w:val="id-ID"/>
              </w:rPr>
            </w:pPr>
            <w:r w:rsidRPr="00FD40C3">
              <w:rPr>
                <w:lang w:val="id-ID"/>
              </w:rPr>
              <w:t xml:space="preserve">  res.render("home/home");</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r w:rsidRPr="00FD40C3">
              <w:rPr>
                <w:lang w:val="id-ID"/>
              </w:rPr>
              <w:t>app.get("/help", (req, res) =&gt; {</w:t>
            </w:r>
          </w:p>
          <w:p w14:paraId="6CB71164" w14:textId="77777777" w:rsidR="00801B5C" w:rsidRPr="00FD40C3" w:rsidRDefault="00801B5C" w:rsidP="00801B5C">
            <w:pPr>
              <w:pStyle w:val="Code"/>
              <w:rPr>
                <w:lang w:val="id-ID"/>
              </w:rPr>
            </w:pPr>
            <w:r w:rsidRPr="00FD40C3">
              <w:rPr>
                <w:lang w:val="id-ID"/>
              </w:rPr>
              <w:t xml:space="preserve">  res.render("help/help");</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r w:rsidRPr="00FD40C3">
              <w:rPr>
                <w:lang w:val="id-ID"/>
              </w:rPr>
              <w:t>app.route("/option").post((req, res) =&gt; {</w:t>
            </w:r>
          </w:p>
          <w:p w14:paraId="56C34368" w14:textId="77777777" w:rsidR="00801B5C" w:rsidRPr="00FD40C3" w:rsidRDefault="00801B5C" w:rsidP="00801B5C">
            <w:pPr>
              <w:pStyle w:val="Code"/>
              <w:rPr>
                <w:lang w:val="id-ID"/>
              </w:rPr>
            </w:pPr>
            <w:r w:rsidRPr="00FD40C3">
              <w:rPr>
                <w:lang w:val="id-ID"/>
              </w:rPr>
              <w:t xml:space="preserve">  const obj = {</w:t>
            </w:r>
          </w:p>
          <w:p w14:paraId="1BFDC280" w14:textId="77777777" w:rsidR="00801B5C" w:rsidRPr="00FD40C3" w:rsidRDefault="00801B5C" w:rsidP="00801B5C">
            <w:pPr>
              <w:pStyle w:val="Code"/>
              <w:rPr>
                <w:lang w:val="id-ID"/>
              </w:rPr>
            </w:pPr>
            <w:r w:rsidRPr="00FD40C3">
              <w:rPr>
                <w:lang w:val="id-ID"/>
              </w:rPr>
              <w:t xml:space="preserve">    language: req.body.language,</w:t>
            </w:r>
          </w:p>
          <w:p w14:paraId="711B7A8B" w14:textId="77777777" w:rsidR="00801B5C" w:rsidRPr="00FD40C3" w:rsidRDefault="00801B5C" w:rsidP="00801B5C">
            <w:pPr>
              <w:pStyle w:val="Code"/>
              <w:rPr>
                <w:lang w:val="id-ID"/>
              </w:rPr>
            </w:pPr>
            <w:r w:rsidRPr="00FD40C3">
              <w:rPr>
                <w:lang w:val="id-ID"/>
              </w:rPr>
              <w:t xml:space="preserve">    select: req.body.selec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if (obj.language === "Indonesia") {</w:t>
            </w:r>
          </w:p>
          <w:p w14:paraId="3444E9F4" w14:textId="77777777" w:rsidR="00801B5C" w:rsidRPr="00FD40C3" w:rsidRDefault="00801B5C" w:rsidP="00801B5C">
            <w:pPr>
              <w:pStyle w:val="Code"/>
              <w:rPr>
                <w:lang w:val="id-ID"/>
              </w:rPr>
            </w:pPr>
            <w:r w:rsidRPr="00FD40C3">
              <w:rPr>
                <w:lang w:val="id-ID"/>
              </w:rPr>
              <w:t xml:space="preserve">    if (obj.select === "single") {</w:t>
            </w:r>
          </w:p>
          <w:p w14:paraId="52D00E21" w14:textId="77777777" w:rsidR="00801B5C" w:rsidRPr="00FD40C3" w:rsidRDefault="00801B5C" w:rsidP="00801B5C">
            <w:pPr>
              <w:pStyle w:val="Code"/>
              <w:rPr>
                <w:lang w:val="id-ID"/>
              </w:rPr>
            </w:pPr>
            <w:r w:rsidRPr="00FD40C3">
              <w:rPr>
                <w:lang w:val="id-ID"/>
              </w:rPr>
              <w:t xml:space="preserve">      res.render("indonesia/single", { language: obj.language });</w:t>
            </w:r>
          </w:p>
          <w:p w14:paraId="12BAF5B0" w14:textId="77777777" w:rsidR="00801B5C" w:rsidRPr="00FD40C3" w:rsidRDefault="00801B5C" w:rsidP="00801B5C">
            <w:pPr>
              <w:pStyle w:val="Code"/>
              <w:rPr>
                <w:lang w:val="id-ID"/>
              </w:rPr>
            </w:pPr>
            <w:r w:rsidRPr="00FD40C3">
              <w:rPr>
                <w:lang w:val="id-ID"/>
              </w:rPr>
              <w:t xml:space="preserve">    } else {</w:t>
            </w:r>
          </w:p>
          <w:p w14:paraId="2970116B" w14:textId="77777777" w:rsidR="00801B5C" w:rsidRPr="00FD40C3" w:rsidRDefault="00801B5C" w:rsidP="00801B5C">
            <w:pPr>
              <w:pStyle w:val="Code"/>
              <w:rPr>
                <w:lang w:val="id-ID"/>
              </w:rPr>
            </w:pPr>
            <w:r w:rsidRPr="00FD40C3">
              <w:rPr>
                <w:lang w:val="id-ID"/>
              </w:rPr>
              <w:t xml:space="preserve">      res.render("indonesia/bulkJQuery");</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else if (obj.language === "Inggris") {</w:t>
            </w:r>
          </w:p>
          <w:p w14:paraId="7CC1E98E" w14:textId="77777777" w:rsidR="00801B5C" w:rsidRPr="00FD40C3" w:rsidRDefault="00801B5C" w:rsidP="00801B5C">
            <w:pPr>
              <w:pStyle w:val="Code"/>
              <w:rPr>
                <w:lang w:val="id-ID"/>
              </w:rPr>
            </w:pPr>
            <w:r w:rsidRPr="00FD40C3">
              <w:rPr>
                <w:lang w:val="id-ID"/>
              </w:rPr>
              <w:t xml:space="preserve">    if (obj.select === "single") {</w:t>
            </w:r>
          </w:p>
          <w:p w14:paraId="3629F87A" w14:textId="77777777" w:rsidR="00801B5C" w:rsidRPr="00FD40C3" w:rsidRDefault="00801B5C" w:rsidP="00801B5C">
            <w:pPr>
              <w:pStyle w:val="Code"/>
              <w:rPr>
                <w:lang w:val="id-ID"/>
              </w:rPr>
            </w:pPr>
            <w:r w:rsidRPr="00FD40C3">
              <w:rPr>
                <w:lang w:val="id-ID"/>
              </w:rPr>
              <w:t xml:space="preserve">      res.render("inggris/single");</w:t>
            </w:r>
          </w:p>
          <w:p w14:paraId="032E3EF5" w14:textId="77777777" w:rsidR="00801B5C" w:rsidRPr="00FD40C3" w:rsidRDefault="00801B5C" w:rsidP="00801B5C">
            <w:pPr>
              <w:pStyle w:val="Code"/>
              <w:rPr>
                <w:lang w:val="id-ID"/>
              </w:rPr>
            </w:pPr>
            <w:r w:rsidRPr="00FD40C3">
              <w:rPr>
                <w:lang w:val="id-ID"/>
              </w:rPr>
              <w:t xml:space="preserve">    } else {</w:t>
            </w:r>
          </w:p>
          <w:p w14:paraId="2032004B" w14:textId="77777777" w:rsidR="00801B5C" w:rsidRPr="00FD40C3" w:rsidRDefault="00801B5C" w:rsidP="00801B5C">
            <w:pPr>
              <w:pStyle w:val="Code"/>
              <w:rPr>
                <w:lang w:val="id-ID"/>
              </w:rPr>
            </w:pPr>
            <w:r w:rsidRPr="00FD40C3">
              <w:rPr>
                <w:lang w:val="id-ID"/>
              </w:rPr>
              <w:t xml:space="preserve">      res.render("inggris/bulk");</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else {</w:t>
            </w:r>
          </w:p>
          <w:p w14:paraId="2FC09916" w14:textId="77777777" w:rsidR="00801B5C" w:rsidRPr="00FD40C3" w:rsidRDefault="00801B5C" w:rsidP="00801B5C">
            <w:pPr>
              <w:pStyle w:val="Code"/>
              <w:rPr>
                <w:lang w:val="id-ID"/>
              </w:rPr>
            </w:pPr>
            <w:r w:rsidRPr="00FD40C3">
              <w:rPr>
                <w:lang w:val="id-ID"/>
              </w:rPr>
              <w:t xml:space="preserve">    res.redirec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r w:rsidRPr="00FD40C3">
              <w:rPr>
                <w:lang w:val="id-ID"/>
              </w:rPr>
              <w:t>app.post("/ens", (req, res) =&gt; {</w:t>
            </w:r>
          </w:p>
          <w:p w14:paraId="7E91A089" w14:textId="77777777" w:rsidR="00801B5C" w:rsidRPr="00FD40C3" w:rsidRDefault="00801B5C" w:rsidP="00801B5C">
            <w:pPr>
              <w:pStyle w:val="Code"/>
              <w:rPr>
                <w:lang w:val="id-ID"/>
              </w:rPr>
            </w:pPr>
            <w:r w:rsidRPr="00FD40C3">
              <w:rPr>
                <w:lang w:val="id-ID"/>
              </w:rPr>
              <w:t xml:space="preserve">  const keyAnswer = req.body.teacherAnswer;</w:t>
            </w:r>
          </w:p>
          <w:p w14:paraId="33C8B071" w14:textId="77777777" w:rsidR="00801B5C" w:rsidRPr="00FD40C3" w:rsidRDefault="00801B5C" w:rsidP="00801B5C">
            <w:pPr>
              <w:pStyle w:val="Code"/>
              <w:rPr>
                <w:lang w:val="id-ID"/>
              </w:rPr>
            </w:pPr>
            <w:r w:rsidRPr="00FD40C3">
              <w:rPr>
                <w:lang w:val="id-ID"/>
              </w:rPr>
              <w:t xml:space="preserve">  const answer = req.body.studentAnswer;</w:t>
            </w:r>
          </w:p>
          <w:p w14:paraId="35259E84" w14:textId="77777777" w:rsidR="00801B5C" w:rsidRPr="00FD40C3" w:rsidRDefault="00801B5C" w:rsidP="00801B5C">
            <w:pPr>
              <w:pStyle w:val="Code"/>
              <w:rPr>
                <w:lang w:val="id-ID"/>
              </w:rPr>
            </w:pPr>
            <w:r w:rsidRPr="00FD40C3">
              <w:rPr>
                <w:lang w:val="id-ID"/>
              </w:rPr>
              <w:t xml:space="preserve">  const language = req.body.language;</w:t>
            </w:r>
          </w:p>
          <w:p w14:paraId="7F3F0205" w14:textId="77777777" w:rsidR="00801B5C" w:rsidRPr="00FD40C3" w:rsidRDefault="00801B5C" w:rsidP="00801B5C">
            <w:pPr>
              <w:pStyle w:val="Code"/>
              <w:rPr>
                <w:lang w:val="id-ID"/>
              </w:rPr>
            </w:pPr>
            <w:r w:rsidRPr="00FD40C3">
              <w:rPr>
                <w:lang w:val="id-ID"/>
              </w:rPr>
              <w:t xml:space="preserve">  const docid = req.body.docid;</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let Dataset = `keyAnswer,studentAnswer\n"${keyAnswer}","${answer}"`;</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let scoreLoad;</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fs.writeFileSync(docid + ".csv", Datase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let options = {</w:t>
            </w:r>
          </w:p>
          <w:p w14:paraId="13F6055E" w14:textId="77777777" w:rsidR="00801B5C" w:rsidRPr="00FD40C3" w:rsidRDefault="00801B5C" w:rsidP="00801B5C">
            <w:pPr>
              <w:pStyle w:val="Code"/>
              <w:rPr>
                <w:lang w:val="id-ID"/>
              </w:rPr>
            </w:pPr>
            <w:r w:rsidRPr="00FD40C3">
              <w:rPr>
                <w:lang w:val="id-ID"/>
              </w:rPr>
              <w:t xml:space="preserve">    mode: "json",</w:t>
            </w:r>
          </w:p>
          <w:p w14:paraId="603894B4" w14:textId="77777777" w:rsidR="00801B5C" w:rsidRPr="00FD40C3" w:rsidRDefault="00801B5C" w:rsidP="00801B5C">
            <w:pPr>
              <w:pStyle w:val="Code"/>
              <w:rPr>
                <w:lang w:val="id-ID"/>
              </w:rPr>
            </w:pPr>
            <w:r w:rsidRPr="00FD40C3">
              <w:rPr>
                <w:lang w:val="id-ID"/>
              </w:rPr>
              <w:t xml:space="preserve">    pythonOptions: ["-u"],</w:t>
            </w:r>
          </w:p>
          <w:p w14:paraId="75ADA803" w14:textId="77777777" w:rsidR="00801B5C" w:rsidRPr="00FD40C3" w:rsidRDefault="00801B5C" w:rsidP="00801B5C">
            <w:pPr>
              <w:pStyle w:val="Code"/>
              <w:rPr>
                <w:lang w:val="id-ID"/>
              </w:rPr>
            </w:pPr>
            <w:r w:rsidRPr="00FD40C3">
              <w:rPr>
                <w:lang w:val="id-ID"/>
              </w:rPr>
              <w:lastRenderedPageBreak/>
              <w:t xml:space="preserve">    args: [docid],</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PythonShell.run("models/english/aprilModel.py", options)</w:t>
            </w:r>
          </w:p>
          <w:p w14:paraId="410EC94D" w14:textId="77777777" w:rsidR="00801B5C" w:rsidRPr="00FD40C3" w:rsidRDefault="00801B5C" w:rsidP="00801B5C">
            <w:pPr>
              <w:pStyle w:val="Code"/>
              <w:rPr>
                <w:lang w:val="id-ID"/>
              </w:rPr>
            </w:pPr>
            <w:r w:rsidRPr="00FD40C3">
              <w:rPr>
                <w:lang w:val="id-ID"/>
              </w:rPr>
              <w:t xml:space="preserve">    .then((messages) =&gt; {</w:t>
            </w:r>
          </w:p>
          <w:p w14:paraId="6F4D7612" w14:textId="77777777" w:rsidR="00801B5C" w:rsidRPr="00FD40C3" w:rsidRDefault="00801B5C" w:rsidP="00801B5C">
            <w:pPr>
              <w:pStyle w:val="Code"/>
              <w:rPr>
                <w:lang w:val="id-ID"/>
              </w:rPr>
            </w:pPr>
            <w:r w:rsidRPr="00FD40C3">
              <w:rPr>
                <w:lang w:val="id-ID"/>
              </w:rPr>
              <w:t xml:space="preserve">      scoreLoad = messages;</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then(() =&gt; {</w:t>
            </w:r>
          </w:p>
          <w:p w14:paraId="67C91B6C" w14:textId="77777777" w:rsidR="00801B5C" w:rsidRPr="00FD40C3" w:rsidRDefault="00801B5C" w:rsidP="00801B5C">
            <w:pPr>
              <w:pStyle w:val="Code"/>
              <w:rPr>
                <w:lang w:val="id-ID"/>
              </w:rPr>
            </w:pPr>
            <w:r w:rsidRPr="00FD40C3">
              <w:rPr>
                <w:lang w:val="id-ID"/>
              </w:rPr>
              <w:t xml:space="preserve">      fs.unlink(docid + ".csv", (err) =&gt; {</w:t>
            </w:r>
          </w:p>
          <w:p w14:paraId="292DE2B7" w14:textId="77777777" w:rsidR="00801B5C" w:rsidRPr="00FD40C3" w:rsidRDefault="00801B5C" w:rsidP="00801B5C">
            <w:pPr>
              <w:pStyle w:val="Code"/>
              <w:rPr>
                <w:lang w:val="id-ID"/>
              </w:rPr>
            </w:pPr>
            <w:r w:rsidRPr="00FD40C3">
              <w:rPr>
                <w:lang w:val="id-ID"/>
              </w:rPr>
              <w:t xml:space="preserve">        //delete the csv file from crowding</w:t>
            </w:r>
          </w:p>
          <w:p w14:paraId="605F5035" w14:textId="77777777" w:rsidR="00801B5C" w:rsidRPr="00FD40C3" w:rsidRDefault="00801B5C" w:rsidP="00801B5C">
            <w:pPr>
              <w:pStyle w:val="Code"/>
              <w:rPr>
                <w:lang w:val="id-ID"/>
              </w:rPr>
            </w:pPr>
            <w:r w:rsidRPr="00FD40C3">
              <w:rPr>
                <w:lang w:val="id-ID"/>
              </w:rPr>
              <w:t xml:space="preserve">        if (err) throw err;</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then(() =&gt; {</w:t>
            </w:r>
          </w:p>
          <w:p w14:paraId="001E0F50" w14:textId="77777777" w:rsidR="00801B5C" w:rsidRPr="00FD40C3" w:rsidRDefault="00801B5C" w:rsidP="00801B5C">
            <w:pPr>
              <w:pStyle w:val="Code"/>
              <w:rPr>
                <w:lang w:val="id-ID"/>
              </w:rPr>
            </w:pPr>
            <w:r w:rsidRPr="00FD40C3">
              <w:rPr>
                <w:lang w:val="id-ID"/>
              </w:rPr>
              <w:t xml:space="preserve">      res.render("result/singleResult", {</w:t>
            </w:r>
          </w:p>
          <w:p w14:paraId="1C3E2809" w14:textId="77777777" w:rsidR="00801B5C" w:rsidRPr="00FD40C3" w:rsidRDefault="00801B5C" w:rsidP="00801B5C">
            <w:pPr>
              <w:pStyle w:val="Code"/>
              <w:rPr>
                <w:lang w:val="id-ID"/>
              </w:rPr>
            </w:pPr>
            <w:r w:rsidRPr="00FD40C3">
              <w:rPr>
                <w:lang w:val="id-ID"/>
              </w:rPr>
              <w:t xml:space="preserve">        language: language,</w:t>
            </w:r>
          </w:p>
          <w:p w14:paraId="1792AF0D" w14:textId="77777777" w:rsidR="00801B5C" w:rsidRPr="00FD40C3" w:rsidRDefault="00801B5C" w:rsidP="00801B5C">
            <w:pPr>
              <w:pStyle w:val="Code"/>
              <w:rPr>
                <w:lang w:val="id-ID"/>
              </w:rPr>
            </w:pPr>
            <w:r w:rsidRPr="00FD40C3">
              <w:rPr>
                <w:lang w:val="id-ID"/>
              </w:rPr>
              <w:t xml:space="preserve">        keyAnswer: scoreLoad[0].keyAnswer["0"],</w:t>
            </w:r>
          </w:p>
          <w:p w14:paraId="7152360C" w14:textId="77777777" w:rsidR="00801B5C" w:rsidRPr="00FD40C3" w:rsidRDefault="00801B5C" w:rsidP="00801B5C">
            <w:pPr>
              <w:pStyle w:val="Code"/>
              <w:rPr>
                <w:lang w:val="id-ID"/>
              </w:rPr>
            </w:pPr>
            <w:r w:rsidRPr="00FD40C3">
              <w:rPr>
                <w:lang w:val="id-ID"/>
              </w:rPr>
              <w:t xml:space="preserve">        answer: scoreLoad[0].studentAnswer["0"],</w:t>
            </w:r>
          </w:p>
          <w:p w14:paraId="79F070A1" w14:textId="77777777" w:rsidR="00801B5C" w:rsidRPr="00FD40C3" w:rsidRDefault="00801B5C" w:rsidP="00801B5C">
            <w:pPr>
              <w:pStyle w:val="Code"/>
              <w:rPr>
                <w:lang w:val="id-ID"/>
              </w:rPr>
            </w:pPr>
            <w:r w:rsidRPr="00FD40C3">
              <w:rPr>
                <w:lang w:val="id-ID"/>
              </w:rPr>
              <w:t xml:space="preserve">        score: ((scoreLoad[0].scoreModelStem["0"] / 5) * 100).toFixed(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catch((err) =&gt; {</w:t>
            </w:r>
          </w:p>
          <w:p w14:paraId="09A5CD0B" w14:textId="77777777" w:rsidR="00801B5C" w:rsidRPr="00FD40C3" w:rsidRDefault="00801B5C" w:rsidP="00801B5C">
            <w:pPr>
              <w:pStyle w:val="Code"/>
              <w:rPr>
                <w:lang w:val="id-ID"/>
              </w:rPr>
            </w:pPr>
            <w:r w:rsidRPr="00FD40C3">
              <w:rPr>
                <w:lang w:val="id-ID"/>
              </w:rPr>
              <w:t xml:space="preserve">      res.render("result/singleResult", {</w:t>
            </w:r>
          </w:p>
          <w:p w14:paraId="38B7D7F1" w14:textId="77777777" w:rsidR="00801B5C" w:rsidRPr="00FD40C3" w:rsidRDefault="00801B5C" w:rsidP="00801B5C">
            <w:pPr>
              <w:pStyle w:val="Code"/>
              <w:rPr>
                <w:lang w:val="id-ID"/>
              </w:rPr>
            </w:pPr>
            <w:r w:rsidRPr="00FD40C3">
              <w:rPr>
                <w:lang w:val="id-ID"/>
              </w:rPr>
              <w:t xml:space="preserve">        language: language,</w:t>
            </w:r>
          </w:p>
          <w:p w14:paraId="7FE4142F" w14:textId="77777777" w:rsidR="00801B5C" w:rsidRPr="00FD40C3" w:rsidRDefault="00801B5C" w:rsidP="00801B5C">
            <w:pPr>
              <w:pStyle w:val="Code"/>
              <w:rPr>
                <w:lang w:val="id-ID"/>
              </w:rPr>
            </w:pPr>
            <w:r w:rsidRPr="00FD40C3">
              <w:rPr>
                <w:lang w:val="id-ID"/>
              </w:rPr>
              <w:t xml:space="preserve">        keyAnswer: keyAnswer,</w:t>
            </w:r>
          </w:p>
          <w:p w14:paraId="6BE754E5" w14:textId="77777777" w:rsidR="00801B5C" w:rsidRPr="00FD40C3" w:rsidRDefault="00801B5C" w:rsidP="00801B5C">
            <w:pPr>
              <w:pStyle w:val="Code"/>
              <w:rPr>
                <w:lang w:val="id-ID"/>
              </w:rPr>
            </w:pPr>
            <w:r w:rsidRPr="00FD40C3">
              <w:rPr>
                <w:lang w:val="id-ID"/>
              </w:rPr>
              <w:t xml:space="preserve">        answer: answer,</w:t>
            </w:r>
          </w:p>
          <w:p w14:paraId="24B0BEEB" w14:textId="77777777" w:rsidR="00801B5C" w:rsidRPr="00FD40C3" w:rsidRDefault="00801B5C" w:rsidP="00801B5C">
            <w:pPr>
              <w:pStyle w:val="Code"/>
              <w:rPr>
                <w:lang w:val="id-ID"/>
              </w:rPr>
            </w:pPr>
            <w:r w:rsidRPr="00FD40C3">
              <w:rPr>
                <w:lang w:val="id-ID"/>
              </w:rPr>
              <w:t xml:space="preserve">        score:</w:t>
            </w:r>
          </w:p>
          <w:p w14:paraId="2B98FC3D" w14:textId="77777777" w:rsidR="00801B5C" w:rsidRPr="00FD40C3" w:rsidRDefault="00801B5C" w:rsidP="00801B5C">
            <w:pPr>
              <w:pStyle w:val="Code"/>
              <w:rPr>
                <w:lang w:val="id-ID"/>
              </w:rPr>
            </w:pPr>
            <w:r w:rsidRPr="00FD40C3">
              <w:rPr>
                <w:lang w:val="id-ID"/>
              </w:rPr>
              <w:t xml:space="preserve">          "Submitted paragraphs may not contain meaningful words for the app to check, so we cannot continue the calculation",</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r w:rsidRPr="00FD40C3">
              <w:rPr>
                <w:lang w:val="id-ID"/>
              </w:rPr>
              <w:t>app.post("/enb", upload.single("studentAnswers"), (req, res) =&gt; {</w:t>
            </w:r>
          </w:p>
          <w:p w14:paraId="5281F4EA" w14:textId="77777777" w:rsidR="00801B5C" w:rsidRPr="00FD40C3" w:rsidRDefault="00801B5C" w:rsidP="00801B5C">
            <w:pPr>
              <w:pStyle w:val="Code"/>
              <w:rPr>
                <w:lang w:val="id-ID"/>
              </w:rPr>
            </w:pPr>
            <w:r w:rsidRPr="00FD40C3">
              <w:rPr>
                <w:lang w:val="id-ID"/>
              </w:rPr>
              <w:t xml:space="preserve">  const keyAnswer = req.body.teacherAnswer;</w:t>
            </w:r>
          </w:p>
          <w:p w14:paraId="5E9D9284" w14:textId="77777777" w:rsidR="00801B5C" w:rsidRPr="00FD40C3" w:rsidRDefault="00801B5C" w:rsidP="00801B5C">
            <w:pPr>
              <w:pStyle w:val="Code"/>
              <w:rPr>
                <w:lang w:val="id-ID"/>
              </w:rPr>
            </w:pPr>
            <w:r w:rsidRPr="00FD40C3">
              <w:rPr>
                <w:lang w:val="id-ID"/>
              </w:rPr>
              <w:t xml:space="preserve">  const studentNames = req.body.nameColumns;</w:t>
            </w:r>
          </w:p>
          <w:p w14:paraId="5E0AC62A" w14:textId="77777777" w:rsidR="00801B5C" w:rsidRPr="00FD40C3" w:rsidRDefault="00801B5C" w:rsidP="00801B5C">
            <w:pPr>
              <w:pStyle w:val="Code"/>
              <w:rPr>
                <w:lang w:val="id-ID"/>
              </w:rPr>
            </w:pPr>
            <w:r w:rsidRPr="00FD40C3">
              <w:rPr>
                <w:lang w:val="id-ID"/>
              </w:rPr>
              <w:t xml:space="preserve">  const answerColumns = req.body.answerColumns;</w:t>
            </w:r>
          </w:p>
          <w:p w14:paraId="5E612EE5" w14:textId="77777777" w:rsidR="00801B5C" w:rsidRPr="00FD40C3" w:rsidRDefault="00801B5C" w:rsidP="00801B5C">
            <w:pPr>
              <w:pStyle w:val="Code"/>
              <w:rPr>
                <w:lang w:val="id-ID"/>
              </w:rPr>
            </w:pPr>
            <w:r w:rsidRPr="00FD40C3">
              <w:rPr>
                <w:lang w:val="id-ID"/>
              </w:rPr>
              <w:t xml:space="preserve">  const language = req.body.language;</w:t>
            </w:r>
          </w:p>
          <w:p w14:paraId="5150E7C6" w14:textId="77777777" w:rsidR="00801B5C" w:rsidRPr="00FD40C3" w:rsidRDefault="00801B5C" w:rsidP="00801B5C">
            <w:pPr>
              <w:pStyle w:val="Code"/>
              <w:rPr>
                <w:lang w:val="id-ID"/>
              </w:rPr>
            </w:pPr>
            <w:r w:rsidRPr="00FD40C3">
              <w:rPr>
                <w:lang w:val="id-ID"/>
              </w:rPr>
              <w:t xml:space="preserve">  let docid = bulkDocumentID;</w:t>
            </w:r>
          </w:p>
          <w:p w14:paraId="27D875F1" w14:textId="77777777" w:rsidR="00801B5C" w:rsidRPr="00FD40C3" w:rsidRDefault="00801B5C" w:rsidP="00801B5C">
            <w:pPr>
              <w:pStyle w:val="Code"/>
              <w:rPr>
                <w:lang w:val="id-ID"/>
              </w:rPr>
            </w:pPr>
            <w:r w:rsidRPr="00FD40C3">
              <w:rPr>
                <w:lang w:val="id-ID"/>
              </w:rPr>
              <w:t xml:space="preserve">  let scoreLoad;</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CSVToJSON()</w:t>
            </w:r>
          </w:p>
          <w:p w14:paraId="4771F570" w14:textId="77777777" w:rsidR="00801B5C" w:rsidRPr="00FD40C3" w:rsidRDefault="00801B5C" w:rsidP="00801B5C">
            <w:pPr>
              <w:pStyle w:val="Code"/>
              <w:rPr>
                <w:lang w:val="id-ID"/>
              </w:rPr>
            </w:pPr>
            <w:r w:rsidRPr="00FD40C3">
              <w:rPr>
                <w:lang w:val="id-ID"/>
              </w:rPr>
              <w:t xml:space="preserve">    .fromFile("./" + docid + ".csv")</w:t>
            </w:r>
          </w:p>
          <w:p w14:paraId="79E1AEFD" w14:textId="77777777" w:rsidR="00801B5C" w:rsidRPr="00FD40C3" w:rsidRDefault="00801B5C" w:rsidP="00801B5C">
            <w:pPr>
              <w:pStyle w:val="Code"/>
              <w:rPr>
                <w:lang w:val="id-ID"/>
              </w:rPr>
            </w:pPr>
            <w:r w:rsidRPr="00FD40C3">
              <w:rPr>
                <w:lang w:val="id-ID"/>
              </w:rPr>
              <w:t xml:space="preserve">    .then((source) =&gt; {</w:t>
            </w:r>
          </w:p>
          <w:p w14:paraId="62030FED" w14:textId="77777777" w:rsidR="00801B5C" w:rsidRPr="00FD40C3" w:rsidRDefault="00801B5C" w:rsidP="00801B5C">
            <w:pPr>
              <w:pStyle w:val="Code"/>
              <w:rPr>
                <w:lang w:val="id-ID"/>
              </w:rPr>
            </w:pPr>
            <w:r w:rsidRPr="00FD40C3">
              <w:rPr>
                <w:lang w:val="id-ID"/>
              </w:rPr>
              <w:t xml:space="preserve">      for (let i = 0; i &lt; source.length; i++) {</w:t>
            </w:r>
          </w:p>
          <w:p w14:paraId="2A86E638" w14:textId="77777777" w:rsidR="00801B5C" w:rsidRPr="00FD40C3" w:rsidRDefault="00801B5C" w:rsidP="00801B5C">
            <w:pPr>
              <w:pStyle w:val="Code"/>
              <w:rPr>
                <w:lang w:val="id-ID"/>
              </w:rPr>
            </w:pPr>
            <w:r w:rsidRPr="00FD40C3">
              <w:rPr>
                <w:lang w:val="id-ID"/>
              </w:rPr>
              <w:t xml:space="preserve">        source[i].keyAnswer = keyAnswer;</w:t>
            </w:r>
          </w:p>
          <w:p w14:paraId="143AB422" w14:textId="77777777" w:rsidR="00801B5C" w:rsidRPr="00FD40C3" w:rsidRDefault="00801B5C" w:rsidP="00801B5C">
            <w:pPr>
              <w:pStyle w:val="Code"/>
              <w:rPr>
                <w:lang w:val="id-ID"/>
              </w:rPr>
            </w:pPr>
            <w:r w:rsidRPr="00FD40C3">
              <w:rPr>
                <w:lang w:val="id-ID"/>
              </w:rPr>
              <w:t xml:space="preserve">        source[i].studentAnswer = source[i][answerColumns];</w:t>
            </w:r>
          </w:p>
          <w:p w14:paraId="2B1D4243" w14:textId="77777777" w:rsidR="00801B5C" w:rsidRPr="00FD40C3" w:rsidRDefault="00801B5C" w:rsidP="00801B5C">
            <w:pPr>
              <w:pStyle w:val="Code"/>
              <w:rPr>
                <w:lang w:val="id-ID"/>
              </w:rPr>
            </w:pPr>
            <w:r w:rsidRPr="00FD40C3">
              <w:rPr>
                <w:lang w:val="id-ID"/>
              </w:rPr>
              <w:t xml:space="preserve">        source[i].studentName = source[i][studentNames];</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const csv = JSONToCSV(source);</w:t>
            </w:r>
          </w:p>
          <w:p w14:paraId="022DDCA0" w14:textId="77777777" w:rsidR="00801B5C" w:rsidRPr="00FD40C3" w:rsidRDefault="00801B5C" w:rsidP="00801B5C">
            <w:pPr>
              <w:pStyle w:val="Code"/>
              <w:rPr>
                <w:lang w:val="id-ID"/>
              </w:rPr>
            </w:pPr>
            <w:r w:rsidRPr="00FD40C3">
              <w:rPr>
                <w:lang w:val="id-ID"/>
              </w:rPr>
              <w:t xml:space="preserve">      fs.writeFileSync(docid + ".csv", csv);</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let options = {</w:t>
            </w:r>
          </w:p>
          <w:p w14:paraId="279DB0F3" w14:textId="77777777" w:rsidR="00801B5C" w:rsidRPr="00FD40C3" w:rsidRDefault="00801B5C" w:rsidP="00801B5C">
            <w:pPr>
              <w:pStyle w:val="Code"/>
              <w:rPr>
                <w:lang w:val="id-ID"/>
              </w:rPr>
            </w:pPr>
            <w:r w:rsidRPr="00FD40C3">
              <w:rPr>
                <w:lang w:val="id-ID"/>
              </w:rPr>
              <w:t xml:space="preserve">        mode: "json",</w:t>
            </w:r>
          </w:p>
          <w:p w14:paraId="679A292D" w14:textId="77777777" w:rsidR="00801B5C" w:rsidRPr="00FD40C3" w:rsidRDefault="00801B5C" w:rsidP="00801B5C">
            <w:pPr>
              <w:pStyle w:val="Code"/>
              <w:rPr>
                <w:lang w:val="id-ID"/>
              </w:rPr>
            </w:pPr>
            <w:r w:rsidRPr="00FD40C3">
              <w:rPr>
                <w:lang w:val="id-ID"/>
              </w:rPr>
              <w:t xml:space="preserve">        pythonOptions: ["-u"],</w:t>
            </w:r>
          </w:p>
          <w:p w14:paraId="202A8774" w14:textId="77777777" w:rsidR="00801B5C" w:rsidRPr="00FD40C3" w:rsidRDefault="00801B5C" w:rsidP="00801B5C">
            <w:pPr>
              <w:pStyle w:val="Code"/>
              <w:rPr>
                <w:lang w:val="id-ID"/>
              </w:rPr>
            </w:pPr>
            <w:r w:rsidRPr="00FD40C3">
              <w:rPr>
                <w:lang w:val="id-ID"/>
              </w:rPr>
              <w:t xml:space="preserve">        args: [docid],</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PythonShell.run("models/english/aprilModel.py", options)</w:t>
            </w:r>
          </w:p>
          <w:p w14:paraId="45761470" w14:textId="77777777" w:rsidR="00801B5C" w:rsidRPr="00FD40C3" w:rsidRDefault="00801B5C" w:rsidP="00801B5C">
            <w:pPr>
              <w:pStyle w:val="Code"/>
              <w:rPr>
                <w:lang w:val="id-ID"/>
              </w:rPr>
            </w:pPr>
            <w:r w:rsidRPr="00FD40C3">
              <w:rPr>
                <w:lang w:val="id-ID"/>
              </w:rPr>
              <w:t xml:space="preserve">        .then((messages) =&gt; {</w:t>
            </w:r>
          </w:p>
          <w:p w14:paraId="5DFAE89F" w14:textId="77777777" w:rsidR="00801B5C" w:rsidRPr="00FD40C3" w:rsidRDefault="00801B5C" w:rsidP="00801B5C">
            <w:pPr>
              <w:pStyle w:val="Code"/>
              <w:rPr>
                <w:lang w:val="id-ID"/>
              </w:rPr>
            </w:pPr>
            <w:r w:rsidRPr="00FD40C3">
              <w:rPr>
                <w:lang w:val="id-ID"/>
              </w:rPr>
              <w:t xml:space="preserve">          scoreLoad = messages;</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then(() =&gt; {</w:t>
            </w:r>
          </w:p>
          <w:p w14:paraId="61CAF9FD" w14:textId="77777777" w:rsidR="00801B5C" w:rsidRPr="00FD40C3" w:rsidRDefault="00801B5C" w:rsidP="00801B5C">
            <w:pPr>
              <w:pStyle w:val="Code"/>
              <w:rPr>
                <w:lang w:val="id-ID"/>
              </w:rPr>
            </w:pPr>
            <w:r w:rsidRPr="00FD40C3">
              <w:rPr>
                <w:lang w:val="id-ID"/>
              </w:rPr>
              <w:t xml:space="preserve">          fs.unlink(docid + ".csv", (err) =&gt; {</w:t>
            </w:r>
          </w:p>
          <w:p w14:paraId="42E5421E" w14:textId="77777777" w:rsidR="00801B5C" w:rsidRPr="00FD40C3" w:rsidRDefault="00801B5C" w:rsidP="00801B5C">
            <w:pPr>
              <w:pStyle w:val="Code"/>
              <w:rPr>
                <w:lang w:val="id-ID"/>
              </w:rPr>
            </w:pPr>
            <w:r w:rsidRPr="00FD40C3">
              <w:rPr>
                <w:lang w:val="id-ID"/>
              </w:rPr>
              <w:t xml:space="preserve">            if (err) throw err;</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then(() =&gt; {</w:t>
            </w:r>
          </w:p>
          <w:p w14:paraId="2BDBCC51" w14:textId="77777777" w:rsidR="00801B5C" w:rsidRPr="00FD40C3" w:rsidRDefault="00801B5C" w:rsidP="00801B5C">
            <w:pPr>
              <w:pStyle w:val="Code"/>
              <w:rPr>
                <w:lang w:val="id-ID"/>
              </w:rPr>
            </w:pPr>
            <w:r w:rsidRPr="00FD40C3">
              <w:rPr>
                <w:lang w:val="id-ID"/>
              </w:rPr>
              <w:t xml:space="preserve">          res.render("result/bulkResult", {</w:t>
            </w:r>
          </w:p>
          <w:p w14:paraId="2A39FDD8" w14:textId="77777777" w:rsidR="00801B5C" w:rsidRPr="00FD40C3" w:rsidRDefault="00801B5C" w:rsidP="00801B5C">
            <w:pPr>
              <w:pStyle w:val="Code"/>
              <w:rPr>
                <w:lang w:val="id-ID"/>
              </w:rPr>
            </w:pPr>
            <w:r w:rsidRPr="00FD40C3">
              <w:rPr>
                <w:lang w:val="id-ID"/>
              </w:rPr>
              <w:t xml:space="preserve">            language: language,</w:t>
            </w:r>
          </w:p>
          <w:p w14:paraId="0DCC06B6" w14:textId="77777777" w:rsidR="00801B5C" w:rsidRPr="00FD40C3" w:rsidRDefault="00801B5C" w:rsidP="00801B5C">
            <w:pPr>
              <w:pStyle w:val="Code"/>
              <w:rPr>
                <w:lang w:val="id-ID"/>
              </w:rPr>
            </w:pPr>
            <w:r w:rsidRPr="00FD40C3">
              <w:rPr>
                <w:lang w:val="id-ID"/>
              </w:rPr>
              <w:t xml:space="preserve">            keyAnswer: keyAnswer,</w:t>
            </w:r>
          </w:p>
          <w:p w14:paraId="672A3348" w14:textId="77777777" w:rsidR="00801B5C" w:rsidRPr="00FD40C3" w:rsidRDefault="00801B5C" w:rsidP="00801B5C">
            <w:pPr>
              <w:pStyle w:val="Code"/>
              <w:rPr>
                <w:lang w:val="id-ID"/>
              </w:rPr>
            </w:pPr>
            <w:r w:rsidRPr="00FD40C3">
              <w:rPr>
                <w:lang w:val="id-ID"/>
              </w:rPr>
              <w:t xml:space="preserve">            givenObjectKeyLength: Object.keys(scoreLoad[0].studentName).length,</w:t>
            </w:r>
          </w:p>
          <w:p w14:paraId="58FE2FB7" w14:textId="77777777" w:rsidR="00801B5C" w:rsidRPr="00FD40C3" w:rsidRDefault="00801B5C" w:rsidP="00801B5C">
            <w:pPr>
              <w:pStyle w:val="Code"/>
              <w:rPr>
                <w:lang w:val="id-ID"/>
              </w:rPr>
            </w:pPr>
            <w:r w:rsidRPr="00FD40C3">
              <w:rPr>
                <w:lang w:val="id-ID"/>
              </w:rPr>
              <w:t xml:space="preserve">            objectName: scoreLoad[0].studentName,</w:t>
            </w:r>
          </w:p>
          <w:p w14:paraId="2A79622A" w14:textId="77777777" w:rsidR="00801B5C" w:rsidRPr="00FD40C3" w:rsidRDefault="00801B5C" w:rsidP="00801B5C">
            <w:pPr>
              <w:pStyle w:val="Code"/>
              <w:rPr>
                <w:lang w:val="id-ID"/>
              </w:rPr>
            </w:pPr>
            <w:r w:rsidRPr="00FD40C3">
              <w:rPr>
                <w:lang w:val="id-ID"/>
              </w:rPr>
              <w:t xml:space="preserve">            objectAnswer: scoreLoad[0].studentAnswer,</w:t>
            </w:r>
          </w:p>
          <w:p w14:paraId="0DB7A134" w14:textId="77777777" w:rsidR="00801B5C" w:rsidRPr="00FD40C3" w:rsidRDefault="00801B5C" w:rsidP="00801B5C">
            <w:pPr>
              <w:pStyle w:val="Code"/>
              <w:rPr>
                <w:lang w:val="id-ID"/>
              </w:rPr>
            </w:pPr>
            <w:r w:rsidRPr="00FD40C3">
              <w:rPr>
                <w:lang w:val="id-ID"/>
              </w:rPr>
              <w:t xml:space="preserve">            objectScore: scoreLoad[0].scoreModelStem,</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r w:rsidRPr="00FD40C3">
              <w:rPr>
                <w:lang w:val="id-ID"/>
              </w:rPr>
              <w:t>app.post("/ids", (req, res) =&gt; {</w:t>
            </w:r>
          </w:p>
          <w:p w14:paraId="41595D57" w14:textId="77777777" w:rsidR="00801B5C" w:rsidRPr="00FD40C3" w:rsidRDefault="00801B5C" w:rsidP="00801B5C">
            <w:pPr>
              <w:pStyle w:val="Code"/>
              <w:rPr>
                <w:lang w:val="id-ID"/>
              </w:rPr>
            </w:pPr>
            <w:r w:rsidRPr="00FD40C3">
              <w:rPr>
                <w:lang w:val="id-ID"/>
              </w:rPr>
              <w:t xml:space="preserve">  const { language, teacherAnswer, studentAnswer, docid } = req.body;</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let option = {</w:t>
            </w:r>
          </w:p>
          <w:p w14:paraId="1F4A6DCC" w14:textId="77777777" w:rsidR="00801B5C" w:rsidRPr="00FD40C3" w:rsidRDefault="00801B5C" w:rsidP="00801B5C">
            <w:pPr>
              <w:pStyle w:val="Code"/>
              <w:rPr>
                <w:lang w:val="id-ID"/>
              </w:rPr>
            </w:pPr>
            <w:r w:rsidRPr="00FD40C3">
              <w:rPr>
                <w:lang w:val="id-ID"/>
              </w:rPr>
              <w:t xml:space="preserve">    mode: "text",</w:t>
            </w:r>
          </w:p>
          <w:p w14:paraId="0562EC60" w14:textId="77777777" w:rsidR="00801B5C" w:rsidRPr="00FD40C3" w:rsidRDefault="00801B5C" w:rsidP="00801B5C">
            <w:pPr>
              <w:pStyle w:val="Code"/>
              <w:rPr>
                <w:lang w:val="id-ID"/>
              </w:rPr>
            </w:pPr>
            <w:r w:rsidRPr="00FD40C3">
              <w:rPr>
                <w:lang w:val="id-ID"/>
              </w:rPr>
              <w:t xml:space="preserve">    pythonOptions: ["-u"],</w:t>
            </w:r>
          </w:p>
          <w:p w14:paraId="3F12DA5E" w14:textId="77777777" w:rsidR="00801B5C" w:rsidRPr="00FD40C3" w:rsidRDefault="00801B5C" w:rsidP="00801B5C">
            <w:pPr>
              <w:pStyle w:val="Code"/>
              <w:rPr>
                <w:lang w:val="id-ID"/>
              </w:rPr>
            </w:pPr>
            <w:r w:rsidRPr="00FD40C3">
              <w:rPr>
                <w:lang w:val="id-ID"/>
              </w:rPr>
              <w:t xml:space="preserve">    args: [teacherAnswer, studentAnswer, docid],</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5ECE44A8" w14:textId="77777777" w:rsidR="00801B5C" w:rsidRPr="00FD40C3" w:rsidRDefault="00801B5C" w:rsidP="00801B5C">
            <w:pPr>
              <w:pStyle w:val="Code"/>
              <w:rPr>
                <w:lang w:val="id-ID"/>
              </w:rPr>
            </w:pPr>
            <w:r w:rsidRPr="00FD40C3">
              <w:rPr>
                <w:lang w:val="id-ID"/>
              </w:rPr>
              <w:t xml:space="preserve">    let txtfile = fs</w:t>
            </w:r>
          </w:p>
          <w:p w14:paraId="2A2CC151" w14:textId="77777777" w:rsidR="00801B5C" w:rsidRPr="00FD40C3" w:rsidRDefault="00801B5C" w:rsidP="00801B5C">
            <w:pPr>
              <w:pStyle w:val="Code"/>
              <w:rPr>
                <w:lang w:val="id-ID"/>
              </w:rPr>
            </w:pPr>
            <w:r w:rsidRPr="00FD40C3">
              <w:rPr>
                <w:lang w:val="id-ID"/>
              </w:rPr>
              <w:t xml:space="preserve">      .readFileSync(docid + ".txt", "utf-8")</w:t>
            </w:r>
          </w:p>
          <w:p w14:paraId="12010391" w14:textId="77777777" w:rsidR="00801B5C" w:rsidRPr="00FD40C3" w:rsidRDefault="00801B5C" w:rsidP="00801B5C">
            <w:pPr>
              <w:pStyle w:val="Code"/>
              <w:rPr>
                <w:lang w:val="id-ID"/>
              </w:rPr>
            </w:pPr>
            <w:r w:rsidRPr="00FD40C3">
              <w:rPr>
                <w:lang w:val="id-ID"/>
              </w:rPr>
              <w:t xml:space="preserve">      .replace(/\r/g, "")</w:t>
            </w:r>
          </w:p>
          <w:p w14:paraId="4BF27B8F" w14:textId="77777777" w:rsidR="00801B5C" w:rsidRPr="00FD40C3" w:rsidRDefault="00801B5C" w:rsidP="00801B5C">
            <w:pPr>
              <w:pStyle w:val="Code"/>
              <w:rPr>
                <w:lang w:val="id-ID"/>
              </w:rPr>
            </w:pPr>
            <w:r w:rsidRPr="00FD40C3">
              <w:rPr>
                <w:lang w:val="id-ID"/>
              </w:rPr>
              <w:t xml:space="preserve">      .spli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fs.unlink(docid + ".txt", (err) =&gt; {</w:t>
            </w:r>
          </w:p>
          <w:p w14:paraId="36ED3369" w14:textId="77777777" w:rsidR="00801B5C" w:rsidRPr="00FD40C3" w:rsidRDefault="00801B5C" w:rsidP="00801B5C">
            <w:pPr>
              <w:pStyle w:val="Code"/>
              <w:rPr>
                <w:lang w:val="id-ID"/>
              </w:rPr>
            </w:pPr>
            <w:r w:rsidRPr="00FD40C3">
              <w:rPr>
                <w:lang w:val="id-ID"/>
              </w:rPr>
              <w:t xml:space="preserve">      if (err) throw err;</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res.render("result/singleResult", {</w:t>
            </w:r>
          </w:p>
          <w:p w14:paraId="5994A548" w14:textId="77777777" w:rsidR="00801B5C" w:rsidRPr="00FD40C3" w:rsidRDefault="00801B5C" w:rsidP="00801B5C">
            <w:pPr>
              <w:pStyle w:val="Code"/>
              <w:rPr>
                <w:lang w:val="id-ID"/>
              </w:rPr>
            </w:pPr>
            <w:r w:rsidRPr="00FD40C3">
              <w:rPr>
                <w:lang w:val="id-ID"/>
              </w:rPr>
              <w:t xml:space="preserve">      language: language,</w:t>
            </w:r>
          </w:p>
          <w:p w14:paraId="3695AC86" w14:textId="77777777" w:rsidR="00801B5C" w:rsidRPr="00FD40C3" w:rsidRDefault="00801B5C" w:rsidP="00801B5C">
            <w:pPr>
              <w:pStyle w:val="Code"/>
              <w:rPr>
                <w:lang w:val="id-ID"/>
              </w:rPr>
            </w:pPr>
            <w:r w:rsidRPr="00FD40C3">
              <w:rPr>
                <w:lang w:val="id-ID"/>
              </w:rPr>
              <w:t xml:space="preserve">      keyAnswer: teacherAnswer,</w:t>
            </w:r>
          </w:p>
          <w:p w14:paraId="270863B4" w14:textId="77777777" w:rsidR="00801B5C" w:rsidRPr="00FD40C3" w:rsidRDefault="00801B5C" w:rsidP="00801B5C">
            <w:pPr>
              <w:pStyle w:val="Code"/>
              <w:rPr>
                <w:lang w:val="id-ID"/>
              </w:rPr>
            </w:pPr>
            <w:r w:rsidRPr="00FD40C3">
              <w:rPr>
                <w:lang w:val="id-ID"/>
              </w:rPr>
              <w:t xml:space="preserve">      score: txtfile[0] + "%",</w:t>
            </w:r>
          </w:p>
          <w:p w14:paraId="07E5ADC3" w14:textId="77777777" w:rsidR="00801B5C" w:rsidRPr="00FD40C3" w:rsidRDefault="00801B5C" w:rsidP="00801B5C">
            <w:pPr>
              <w:pStyle w:val="Code"/>
              <w:rPr>
                <w:lang w:val="id-ID"/>
              </w:rPr>
            </w:pPr>
            <w:r w:rsidRPr="00FD40C3">
              <w:rPr>
                <w:lang w:val="id-ID"/>
              </w:rPr>
              <w:t xml:space="preserve">      answer: studentAnswer,</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r w:rsidRPr="00FD40C3">
              <w:rPr>
                <w:lang w:val="id-ID"/>
              </w:rPr>
              <w:t>app.post("/idbulk", upload.single("studentAnswers"), async (req, res) =&gt; {</w:t>
            </w:r>
          </w:p>
          <w:p w14:paraId="076D7D51" w14:textId="77777777" w:rsidR="00801B5C" w:rsidRPr="00FD40C3" w:rsidRDefault="00801B5C" w:rsidP="00801B5C">
            <w:pPr>
              <w:pStyle w:val="Code"/>
              <w:rPr>
                <w:lang w:val="id-ID"/>
              </w:rPr>
            </w:pPr>
            <w:r w:rsidRPr="00FD40C3">
              <w:rPr>
                <w:lang w:val="id-ID"/>
              </w:rPr>
              <w:t xml:space="preserve">  const { teacherAnswer, nameColumns, answerColumns, language } = req.body;</w:t>
            </w:r>
          </w:p>
          <w:p w14:paraId="0E6D4A78" w14:textId="77777777" w:rsidR="00801B5C" w:rsidRPr="00FD40C3" w:rsidRDefault="00801B5C" w:rsidP="00801B5C">
            <w:pPr>
              <w:pStyle w:val="Code"/>
              <w:rPr>
                <w:lang w:val="id-ID"/>
              </w:rPr>
            </w:pPr>
            <w:r w:rsidRPr="00FD40C3">
              <w:rPr>
                <w:lang w:val="id-ID"/>
              </w:rPr>
              <w:t xml:space="preserve">  let docid = bulkDocumentID;</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let idbulk1 = fs.readFileSync("public/pages/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let idbulk2 = fs.readFileSync("public/pages/bulkID2.html", "utf-8");</w:t>
            </w:r>
          </w:p>
          <w:p w14:paraId="1B320A52" w14:textId="77777777" w:rsidR="00801B5C" w:rsidRPr="00FD40C3" w:rsidRDefault="00801B5C" w:rsidP="00801B5C">
            <w:pPr>
              <w:pStyle w:val="Code"/>
              <w:rPr>
                <w:lang w:val="id-ID"/>
              </w:rPr>
            </w:pPr>
            <w:r w:rsidRPr="00FD40C3">
              <w:rPr>
                <w:lang w:val="id-ID"/>
              </w:rPr>
              <w:t xml:space="preserve">  let idbulk3 = fs.readFileSync("public/pages/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res.write(idbulk1);</w:t>
            </w:r>
          </w:p>
          <w:p w14:paraId="09C0F284" w14:textId="77777777" w:rsidR="00801B5C" w:rsidRPr="00FD40C3" w:rsidRDefault="00801B5C" w:rsidP="00801B5C">
            <w:pPr>
              <w:pStyle w:val="Code"/>
              <w:rPr>
                <w:lang w:val="id-ID"/>
              </w:rPr>
            </w:pPr>
            <w:r w:rsidRPr="00FD40C3">
              <w:rPr>
                <w:lang w:val="id-ID"/>
              </w:rPr>
              <w:t xml:space="preserve">  res.write("&lt;p&gt;");</w:t>
            </w:r>
          </w:p>
          <w:p w14:paraId="4A246E32" w14:textId="77777777" w:rsidR="00801B5C" w:rsidRPr="00FD40C3" w:rsidRDefault="00801B5C" w:rsidP="00801B5C">
            <w:pPr>
              <w:pStyle w:val="Code"/>
              <w:rPr>
                <w:lang w:val="id-ID"/>
              </w:rPr>
            </w:pPr>
            <w:r w:rsidRPr="00FD40C3">
              <w:rPr>
                <w:lang w:val="id-ID"/>
              </w:rPr>
              <w:t xml:space="preserve">  res.write(teacherAnswer);</w:t>
            </w:r>
          </w:p>
          <w:p w14:paraId="72A44F80" w14:textId="77777777" w:rsidR="00801B5C" w:rsidRPr="00FD40C3" w:rsidRDefault="00801B5C" w:rsidP="00801B5C">
            <w:pPr>
              <w:pStyle w:val="Code"/>
              <w:rPr>
                <w:lang w:val="id-ID"/>
              </w:rPr>
            </w:pPr>
            <w:r w:rsidRPr="00FD40C3">
              <w:rPr>
                <w:lang w:val="id-ID"/>
              </w:rPr>
              <w:t xml:space="preserve">  res.write("&lt;/p&gt;");</w:t>
            </w:r>
          </w:p>
          <w:p w14:paraId="248ACB73" w14:textId="77777777" w:rsidR="00801B5C" w:rsidRPr="00FD40C3" w:rsidRDefault="00801B5C" w:rsidP="00801B5C">
            <w:pPr>
              <w:pStyle w:val="Code"/>
              <w:rPr>
                <w:lang w:val="id-ID"/>
              </w:rPr>
            </w:pPr>
            <w:r w:rsidRPr="00FD40C3">
              <w:rPr>
                <w:lang w:val="id-ID"/>
              </w:rPr>
              <w:t xml:space="preserve">  res.write(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const sources = await CSVToJSON().fromFile("./" + docid + ".csv");</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if (</w:t>
            </w:r>
          </w:p>
          <w:p w14:paraId="3731FBF4" w14:textId="77777777" w:rsidR="00801B5C" w:rsidRPr="00FD40C3" w:rsidRDefault="00801B5C" w:rsidP="00801B5C">
            <w:pPr>
              <w:pStyle w:val="Code"/>
              <w:rPr>
                <w:lang w:val="id-ID"/>
              </w:rPr>
            </w:pPr>
            <w:r w:rsidRPr="00FD40C3">
              <w:rPr>
                <w:lang w:val="id-ID"/>
              </w:rPr>
              <w:t xml:space="preserve">    sources[0][nameColumns] == undefined &amp;&amp;</w:t>
            </w:r>
          </w:p>
          <w:p w14:paraId="139B8B2C" w14:textId="77777777" w:rsidR="00801B5C" w:rsidRPr="00FD40C3" w:rsidRDefault="00801B5C" w:rsidP="00801B5C">
            <w:pPr>
              <w:pStyle w:val="Code"/>
              <w:rPr>
                <w:lang w:val="id-ID"/>
              </w:rPr>
            </w:pPr>
            <w:r w:rsidRPr="00FD40C3">
              <w:rPr>
                <w:lang w:val="id-ID"/>
              </w:rPr>
              <w:t xml:space="preserve">    sources[0][answerColumns] == undefined</w:t>
            </w:r>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fs.unlink(docid + ".csv", (err) =&gt; {</w:t>
            </w:r>
          </w:p>
          <w:p w14:paraId="16907C47" w14:textId="77777777" w:rsidR="00801B5C" w:rsidRPr="00FD40C3" w:rsidRDefault="00801B5C" w:rsidP="00801B5C">
            <w:pPr>
              <w:pStyle w:val="Code"/>
              <w:rPr>
                <w:lang w:val="id-ID"/>
              </w:rPr>
            </w:pPr>
            <w:r w:rsidRPr="00FD40C3">
              <w:rPr>
                <w:lang w:val="id-ID"/>
              </w:rPr>
              <w:t xml:space="preserve">      if (err) throw err;</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res.write(</w:t>
            </w:r>
          </w:p>
          <w:p w14:paraId="6F2497C1" w14:textId="77777777" w:rsidR="00801B5C" w:rsidRPr="00FD40C3" w:rsidRDefault="00801B5C" w:rsidP="00801B5C">
            <w:pPr>
              <w:pStyle w:val="Code"/>
              <w:rPr>
                <w:lang w:val="id-ID"/>
              </w:rPr>
            </w:pPr>
            <w:r w:rsidRPr="00FD40C3">
              <w:rPr>
                <w:lang w:val="id-ID"/>
              </w:rP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res.end();</w:t>
            </w:r>
          </w:p>
          <w:p w14:paraId="7AC79ECC" w14:textId="77777777" w:rsidR="00801B5C" w:rsidRPr="00FD40C3" w:rsidRDefault="00801B5C" w:rsidP="00801B5C">
            <w:pPr>
              <w:pStyle w:val="Code"/>
              <w:rPr>
                <w:lang w:val="id-ID"/>
              </w:rPr>
            </w:pPr>
            <w:r w:rsidRPr="00FD40C3">
              <w:rPr>
                <w:lang w:val="id-ID"/>
              </w:rPr>
              <w:t xml:space="preserve">  } else {</w:t>
            </w:r>
          </w:p>
          <w:p w14:paraId="57240101" w14:textId="77777777" w:rsidR="00801B5C" w:rsidRPr="00FD40C3" w:rsidRDefault="00801B5C" w:rsidP="00801B5C">
            <w:pPr>
              <w:pStyle w:val="Code"/>
              <w:rPr>
                <w:lang w:val="id-ID"/>
              </w:rPr>
            </w:pPr>
            <w:r w:rsidRPr="00FD40C3">
              <w:rPr>
                <w:lang w:val="id-ID"/>
              </w:rPr>
              <w:t xml:space="preserve">    for (i = 0; i &lt; sources.length; i++) {</w:t>
            </w:r>
          </w:p>
          <w:p w14:paraId="1B4757CF" w14:textId="77777777" w:rsidR="00801B5C" w:rsidRPr="00FD40C3" w:rsidRDefault="00801B5C" w:rsidP="00801B5C">
            <w:pPr>
              <w:pStyle w:val="Code"/>
              <w:rPr>
                <w:lang w:val="id-ID"/>
              </w:rPr>
            </w:pPr>
            <w:r w:rsidRPr="00FD40C3">
              <w:rPr>
                <w:lang w:val="id-ID"/>
              </w:rPr>
              <w:t xml:space="preserve">      sources[i].studentName = sources[i][nameColumns];</w:t>
            </w:r>
          </w:p>
          <w:p w14:paraId="1B006EE0" w14:textId="77777777" w:rsidR="00801B5C" w:rsidRPr="00FD40C3" w:rsidRDefault="00801B5C" w:rsidP="00801B5C">
            <w:pPr>
              <w:pStyle w:val="Code"/>
              <w:rPr>
                <w:lang w:val="id-ID"/>
              </w:rPr>
            </w:pPr>
            <w:r w:rsidRPr="00FD40C3">
              <w:rPr>
                <w:lang w:val="id-ID"/>
              </w:rPr>
              <w:t xml:space="preserve">      sources[i].studentAnswer = sources[i][answerColumns];</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for (let i = 0; i &lt; sources.length; i++) {</w:t>
            </w:r>
          </w:p>
          <w:p w14:paraId="5F5ABF95" w14:textId="77777777" w:rsidR="00801B5C" w:rsidRPr="00FD40C3" w:rsidRDefault="00801B5C" w:rsidP="00801B5C">
            <w:pPr>
              <w:pStyle w:val="Code"/>
              <w:rPr>
                <w:lang w:val="id-ID"/>
              </w:rPr>
            </w:pPr>
            <w:r w:rsidRPr="00FD40C3">
              <w:rPr>
                <w:lang w:val="id-ID"/>
              </w:rPr>
              <w:t xml:space="preserve">      const options = {</w:t>
            </w:r>
          </w:p>
          <w:p w14:paraId="37749CF5" w14:textId="77777777" w:rsidR="00801B5C" w:rsidRPr="00FD40C3" w:rsidRDefault="00801B5C" w:rsidP="00801B5C">
            <w:pPr>
              <w:pStyle w:val="Code"/>
              <w:rPr>
                <w:lang w:val="id-ID"/>
              </w:rPr>
            </w:pPr>
            <w:r w:rsidRPr="00FD40C3">
              <w:rPr>
                <w:lang w:val="id-ID"/>
              </w:rPr>
              <w:t xml:space="preserve">        mode: "text",</w:t>
            </w:r>
          </w:p>
          <w:p w14:paraId="0FB63714" w14:textId="77777777" w:rsidR="00801B5C" w:rsidRPr="00FD40C3" w:rsidRDefault="00801B5C" w:rsidP="00801B5C">
            <w:pPr>
              <w:pStyle w:val="Code"/>
              <w:rPr>
                <w:lang w:val="id-ID"/>
              </w:rPr>
            </w:pPr>
            <w:r w:rsidRPr="00FD40C3">
              <w:rPr>
                <w:lang w:val="id-ID"/>
              </w:rPr>
              <w:t xml:space="preserve">        pythonOptions: ["-u"],</w:t>
            </w:r>
          </w:p>
          <w:p w14:paraId="5C6BA619" w14:textId="77777777" w:rsidR="00801B5C" w:rsidRPr="00FD40C3" w:rsidRDefault="00801B5C" w:rsidP="00801B5C">
            <w:pPr>
              <w:pStyle w:val="Code"/>
              <w:rPr>
                <w:lang w:val="id-ID"/>
              </w:rPr>
            </w:pPr>
            <w:r w:rsidRPr="00FD40C3">
              <w:rPr>
                <w:lang w:val="id-ID"/>
              </w:rPr>
              <w:t xml:space="preserve">        args: [teacherAnswer, sources[i][answerColumns], docid],</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await PythonShell.run("./models/indonesia/ASAGbulk.py", options).then(</w:t>
            </w:r>
          </w:p>
          <w:p w14:paraId="0F361BA2" w14:textId="77777777" w:rsidR="00801B5C" w:rsidRPr="00FD40C3" w:rsidRDefault="00801B5C" w:rsidP="00801B5C">
            <w:pPr>
              <w:pStyle w:val="Code"/>
              <w:rPr>
                <w:lang w:val="id-ID"/>
              </w:rPr>
            </w:pPr>
            <w:r w:rsidRPr="00FD40C3">
              <w:rPr>
                <w:lang w:val="id-ID"/>
              </w:rPr>
              <w:t xml:space="preserve">        (messages, err) =&gt; {</w:t>
            </w:r>
          </w:p>
          <w:p w14:paraId="29CEC92E" w14:textId="77777777" w:rsidR="00801B5C" w:rsidRPr="00FD40C3" w:rsidRDefault="00801B5C" w:rsidP="00801B5C">
            <w:pPr>
              <w:pStyle w:val="Code"/>
              <w:rPr>
                <w:lang w:val="id-ID"/>
              </w:rPr>
            </w:pPr>
            <w:r w:rsidRPr="00FD40C3">
              <w:rPr>
                <w:lang w:val="id-ID"/>
              </w:rPr>
              <w:t xml:space="preserve">          console.log("error LINE 267");</w:t>
            </w:r>
          </w:p>
          <w:p w14:paraId="7D08AD71" w14:textId="77777777" w:rsidR="00801B5C" w:rsidRPr="00FD40C3" w:rsidRDefault="00801B5C" w:rsidP="00801B5C">
            <w:pPr>
              <w:pStyle w:val="Code"/>
              <w:rPr>
                <w:lang w:val="id-ID"/>
              </w:rPr>
            </w:pPr>
            <w:r w:rsidRPr="00FD40C3">
              <w:rPr>
                <w:lang w:val="id-ID"/>
              </w:rPr>
              <w:t xml:space="preserve">          res.write("&lt;tr&gt;");</w:t>
            </w:r>
          </w:p>
          <w:p w14:paraId="50F2D00C" w14:textId="77777777" w:rsidR="00801B5C" w:rsidRPr="00FD40C3" w:rsidRDefault="00801B5C" w:rsidP="00801B5C">
            <w:pPr>
              <w:pStyle w:val="Code"/>
              <w:rPr>
                <w:lang w:val="id-ID"/>
              </w:rPr>
            </w:pPr>
            <w:r w:rsidRPr="00FD40C3">
              <w:rPr>
                <w:lang w:val="id-ID"/>
              </w:rPr>
              <w:t xml:space="preserve">          res.write("&lt;td&gt;");</w:t>
            </w:r>
          </w:p>
          <w:p w14:paraId="0E2429EA" w14:textId="77777777" w:rsidR="00801B5C" w:rsidRPr="00FD40C3" w:rsidRDefault="00801B5C" w:rsidP="00801B5C">
            <w:pPr>
              <w:pStyle w:val="Code"/>
              <w:rPr>
                <w:lang w:val="id-ID"/>
              </w:rPr>
            </w:pPr>
            <w:r w:rsidRPr="00FD40C3">
              <w:rPr>
                <w:lang w:val="id-ID"/>
              </w:rPr>
              <w:t xml:space="preserve">          res.write(sources[i].studentName);</w:t>
            </w:r>
          </w:p>
          <w:p w14:paraId="1C68A969" w14:textId="77777777" w:rsidR="00801B5C" w:rsidRPr="00FD40C3" w:rsidRDefault="00801B5C" w:rsidP="00801B5C">
            <w:pPr>
              <w:pStyle w:val="Code"/>
              <w:rPr>
                <w:lang w:val="id-ID"/>
              </w:rPr>
            </w:pPr>
            <w:r w:rsidRPr="00FD40C3">
              <w:rPr>
                <w:lang w:val="id-ID"/>
              </w:rPr>
              <w:t xml:space="preserve">          res.write("&lt;/td&gt;");</w:t>
            </w:r>
          </w:p>
          <w:p w14:paraId="7637EBD8" w14:textId="77777777" w:rsidR="00801B5C" w:rsidRPr="00FD40C3" w:rsidRDefault="00801B5C" w:rsidP="00801B5C">
            <w:pPr>
              <w:pStyle w:val="Code"/>
              <w:rPr>
                <w:lang w:val="id-ID"/>
              </w:rPr>
            </w:pPr>
            <w:r w:rsidRPr="00FD40C3">
              <w:rPr>
                <w:lang w:val="id-ID"/>
              </w:rPr>
              <w:t xml:space="preserve">          res.write("&lt;td&gt;");</w:t>
            </w:r>
          </w:p>
          <w:p w14:paraId="5A5FC157" w14:textId="77777777" w:rsidR="00801B5C" w:rsidRPr="00FD40C3" w:rsidRDefault="00801B5C" w:rsidP="00801B5C">
            <w:pPr>
              <w:pStyle w:val="Code"/>
              <w:rPr>
                <w:lang w:val="id-ID"/>
              </w:rPr>
            </w:pPr>
            <w:r w:rsidRPr="00FD40C3">
              <w:rPr>
                <w:lang w:val="id-ID"/>
              </w:rPr>
              <w:t xml:space="preserve">          res.write(sources[i].studentAnswer);</w:t>
            </w:r>
          </w:p>
          <w:p w14:paraId="26891AD2" w14:textId="77777777" w:rsidR="00801B5C" w:rsidRPr="00FD40C3" w:rsidRDefault="00801B5C" w:rsidP="00801B5C">
            <w:pPr>
              <w:pStyle w:val="Code"/>
              <w:rPr>
                <w:lang w:val="id-ID"/>
              </w:rPr>
            </w:pPr>
            <w:r w:rsidRPr="00FD40C3">
              <w:rPr>
                <w:lang w:val="id-ID"/>
              </w:rPr>
              <w:t xml:space="preserve">          res.write("&lt;/td&gt;");</w:t>
            </w:r>
          </w:p>
          <w:p w14:paraId="74D6B98F" w14:textId="77777777" w:rsidR="00801B5C" w:rsidRPr="00FD40C3" w:rsidRDefault="00801B5C" w:rsidP="00801B5C">
            <w:pPr>
              <w:pStyle w:val="Code"/>
              <w:rPr>
                <w:lang w:val="id-ID"/>
              </w:rPr>
            </w:pPr>
            <w:r w:rsidRPr="00FD40C3">
              <w:rPr>
                <w:lang w:val="id-ID"/>
              </w:rPr>
              <w:t xml:space="preserve">          res.write("&lt;td&gt;");</w:t>
            </w:r>
          </w:p>
          <w:p w14:paraId="6C99A9E5" w14:textId="77777777" w:rsidR="00801B5C" w:rsidRPr="00FD40C3" w:rsidRDefault="00801B5C" w:rsidP="00801B5C">
            <w:pPr>
              <w:pStyle w:val="Code"/>
              <w:rPr>
                <w:lang w:val="id-ID"/>
              </w:rPr>
            </w:pPr>
            <w:r w:rsidRPr="00FD40C3">
              <w:rPr>
                <w:lang w:val="id-ID"/>
              </w:rPr>
              <w:t xml:space="preserve">          res.write(messages[0]);</w:t>
            </w:r>
          </w:p>
          <w:p w14:paraId="5E179546" w14:textId="77777777" w:rsidR="00801B5C" w:rsidRPr="00FD40C3" w:rsidRDefault="00801B5C" w:rsidP="00801B5C">
            <w:pPr>
              <w:pStyle w:val="Code"/>
              <w:rPr>
                <w:lang w:val="id-ID"/>
              </w:rPr>
            </w:pPr>
            <w:r w:rsidRPr="00FD40C3">
              <w:rPr>
                <w:lang w:val="id-ID"/>
              </w:rPr>
              <w:t xml:space="preserve">          res.write("&lt;/td&gt;");</w:t>
            </w:r>
          </w:p>
          <w:p w14:paraId="49C68B9A" w14:textId="77777777" w:rsidR="00801B5C" w:rsidRPr="00FD40C3" w:rsidRDefault="00801B5C" w:rsidP="00801B5C">
            <w:pPr>
              <w:pStyle w:val="Code"/>
              <w:rPr>
                <w:lang w:val="id-ID"/>
              </w:rPr>
            </w:pPr>
            <w:r w:rsidRPr="00FD40C3">
              <w:rPr>
                <w:lang w:val="id-ID"/>
              </w:rPr>
              <w:t xml:space="preserve">          res.write("&lt;/tr&gt;");</w:t>
            </w:r>
          </w:p>
          <w:p w14:paraId="60E65F5F" w14:textId="77777777" w:rsidR="00801B5C" w:rsidRPr="00FD40C3" w:rsidRDefault="00801B5C" w:rsidP="00801B5C">
            <w:pPr>
              <w:pStyle w:val="Code"/>
              <w:rPr>
                <w:lang w:val="id-ID"/>
              </w:rPr>
            </w:pPr>
            <w:r w:rsidRPr="00FD40C3">
              <w:rPr>
                <w:lang w:val="id-ID"/>
              </w:rPr>
              <w:t xml:space="preserve">          res.write("&lt;br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res.write(idbulk3);</w:t>
            </w:r>
          </w:p>
          <w:p w14:paraId="26688CFF" w14:textId="77777777" w:rsidR="00801B5C" w:rsidRPr="00FD40C3" w:rsidRDefault="00801B5C" w:rsidP="00801B5C">
            <w:pPr>
              <w:pStyle w:val="Code"/>
              <w:rPr>
                <w:lang w:val="id-ID"/>
              </w:rPr>
            </w:pPr>
            <w:r w:rsidRPr="00FD40C3">
              <w:rPr>
                <w:lang w:val="id-ID"/>
              </w:rPr>
              <w:lastRenderedPageBreak/>
              <w:t xml:space="preserve">    fs.unlink(docid + ".csv", (err) =&gt; {</w:t>
            </w:r>
          </w:p>
          <w:p w14:paraId="13F5E1D7" w14:textId="77777777" w:rsidR="00801B5C" w:rsidRPr="00FD40C3" w:rsidRDefault="00801B5C" w:rsidP="00801B5C">
            <w:pPr>
              <w:pStyle w:val="Code"/>
              <w:rPr>
                <w:lang w:val="id-ID"/>
              </w:rPr>
            </w:pPr>
            <w:r w:rsidRPr="00FD40C3">
              <w:rPr>
                <w:lang w:val="id-ID"/>
              </w:rPr>
              <w:t xml:space="preserve">      if (err) throw err;</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res.end();</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r w:rsidRPr="00FD40C3">
              <w:rPr>
                <w:lang w:val="id-ID"/>
              </w:rPr>
              <w:t>app.route("/ScenarioEn").post((req, res) =&gt; {</w:t>
            </w:r>
          </w:p>
          <w:p w14:paraId="05644E69"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let Dataset = `keyAnswer,studentAnswer\n"${key}","${ans}"`;</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fs.writeFileSync("ScenarioEn.csv", Datase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let options = {</w:t>
            </w:r>
          </w:p>
          <w:p w14:paraId="6840BD59" w14:textId="77777777" w:rsidR="00801B5C" w:rsidRPr="00FD40C3" w:rsidRDefault="00801B5C" w:rsidP="00801B5C">
            <w:pPr>
              <w:pStyle w:val="Code"/>
              <w:rPr>
                <w:lang w:val="id-ID"/>
              </w:rPr>
            </w:pPr>
            <w:r w:rsidRPr="00FD40C3">
              <w:rPr>
                <w:lang w:val="id-ID"/>
              </w:rPr>
              <w:t xml:space="preserve">    mode: "json",</w:t>
            </w:r>
          </w:p>
          <w:p w14:paraId="16ACF1E6" w14:textId="77777777" w:rsidR="00801B5C" w:rsidRPr="00FD40C3" w:rsidRDefault="00801B5C" w:rsidP="00801B5C">
            <w:pPr>
              <w:pStyle w:val="Code"/>
              <w:rPr>
                <w:lang w:val="id-ID"/>
              </w:rPr>
            </w:pPr>
            <w:r w:rsidRPr="00FD40C3">
              <w:rPr>
                <w:lang w:val="id-ID"/>
              </w:rPr>
              <w:t xml:space="preserve">    pythonOptions: ["-u"],</w:t>
            </w:r>
          </w:p>
          <w:p w14:paraId="03C8D3FC" w14:textId="77777777" w:rsidR="00801B5C" w:rsidRPr="00FD40C3" w:rsidRDefault="00801B5C" w:rsidP="00801B5C">
            <w:pPr>
              <w:pStyle w:val="Code"/>
              <w:rPr>
                <w:lang w:val="id-ID"/>
              </w:rPr>
            </w:pPr>
            <w:r w:rsidRPr="00FD40C3">
              <w:rPr>
                <w:lang w:val="id-ID"/>
              </w:rPr>
              <w:t xml:space="preserve">    args: ["ScenarioEn"],</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PythonShell.run("models/english/aprilModel.py", options).then((messages) =&gt; {</w:t>
            </w:r>
          </w:p>
          <w:p w14:paraId="669791DD" w14:textId="77777777" w:rsidR="00801B5C" w:rsidRPr="00FD40C3" w:rsidRDefault="00801B5C" w:rsidP="00801B5C">
            <w:pPr>
              <w:pStyle w:val="Code"/>
              <w:rPr>
                <w:lang w:val="id-ID"/>
              </w:rPr>
            </w:pPr>
            <w:r w:rsidRPr="00FD40C3">
              <w:rPr>
                <w:lang w:val="id-ID"/>
              </w:rPr>
              <w:t xml:space="preserve">    // res.send(((messages[0].scoreModelStem["0"] / 5) * 100).toFixed(2) + "%");</w:t>
            </w:r>
          </w:p>
          <w:p w14:paraId="5FC3B083" w14:textId="77777777" w:rsidR="00801B5C" w:rsidRPr="00FD40C3" w:rsidRDefault="00801B5C" w:rsidP="00801B5C">
            <w:pPr>
              <w:pStyle w:val="Code"/>
              <w:rPr>
                <w:lang w:val="id-ID"/>
              </w:rPr>
            </w:pPr>
            <w:r w:rsidRPr="00FD40C3">
              <w:rPr>
                <w:lang w:val="id-ID"/>
              </w:rPr>
              <w:t xml:space="preserve">    // code above is to send just the score in a 0 to 100% percent range</w:t>
            </w:r>
          </w:p>
          <w:p w14:paraId="71577AA3" w14:textId="77777777" w:rsidR="00801B5C" w:rsidRPr="00FD40C3" w:rsidRDefault="00801B5C" w:rsidP="00801B5C">
            <w:pPr>
              <w:pStyle w:val="Code"/>
              <w:rPr>
                <w:lang w:val="id-ID"/>
              </w:rPr>
            </w:pPr>
            <w:r w:rsidRPr="00FD40C3">
              <w:rPr>
                <w:lang w:val="id-ID"/>
              </w:rPr>
              <w:t xml:space="preserve">    res.send(messages);</w:t>
            </w:r>
          </w:p>
          <w:p w14:paraId="4408B261" w14:textId="77777777" w:rsidR="00801B5C" w:rsidRPr="00FD40C3" w:rsidRDefault="00801B5C" w:rsidP="00801B5C">
            <w:pPr>
              <w:pStyle w:val="Code"/>
              <w:rPr>
                <w:lang w:val="id-ID"/>
              </w:rPr>
            </w:pPr>
            <w:r w:rsidRPr="00FD40C3">
              <w:rPr>
                <w:lang w:val="id-ID"/>
              </w:rPr>
              <w:t xml:space="preserve">    // code above is to send the whole scoring processes as the model does</w:t>
            </w:r>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r w:rsidRPr="00FD40C3">
              <w:rPr>
                <w:lang w:val="id-ID"/>
              </w:rPr>
              <w:t>app.route("/ScenarioEnTab").post((req, res) =&gt; {</w:t>
            </w:r>
          </w:p>
          <w:p w14:paraId="5CE11CDC" w14:textId="77777777" w:rsidR="00801B5C" w:rsidRPr="00FD40C3" w:rsidRDefault="00801B5C" w:rsidP="00801B5C">
            <w:pPr>
              <w:pStyle w:val="Code"/>
              <w:rPr>
                <w:lang w:val="id-ID"/>
              </w:rPr>
            </w:pPr>
            <w:r w:rsidRPr="00FD40C3">
              <w:rPr>
                <w:lang w:val="id-ID"/>
              </w:rPr>
              <w:t xml:space="preserve">  const { key } = req.body;</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CSVToJSON()</w:t>
            </w:r>
          </w:p>
          <w:p w14:paraId="5CC48B39" w14:textId="77777777" w:rsidR="00801B5C" w:rsidRPr="00FD40C3" w:rsidRDefault="00801B5C" w:rsidP="00801B5C">
            <w:pPr>
              <w:pStyle w:val="Code"/>
              <w:rPr>
                <w:lang w:val="id-ID"/>
              </w:rPr>
            </w:pPr>
            <w:r w:rsidRPr="00FD40C3">
              <w:rPr>
                <w:lang w:val="id-ID"/>
              </w:rPr>
              <w:t xml:space="preserve">    .fromFile("./dataset.csv")</w:t>
            </w:r>
          </w:p>
          <w:p w14:paraId="7B1DEDBC" w14:textId="77777777" w:rsidR="00801B5C" w:rsidRPr="00FD40C3" w:rsidRDefault="00801B5C" w:rsidP="00801B5C">
            <w:pPr>
              <w:pStyle w:val="Code"/>
              <w:rPr>
                <w:lang w:val="id-ID"/>
              </w:rPr>
            </w:pPr>
            <w:r w:rsidRPr="00FD40C3">
              <w:rPr>
                <w:lang w:val="id-ID"/>
              </w:rPr>
              <w:t xml:space="preserve">    .then((source) =&gt; {</w:t>
            </w:r>
          </w:p>
          <w:p w14:paraId="463631F1" w14:textId="77777777" w:rsidR="00801B5C" w:rsidRPr="00FD40C3" w:rsidRDefault="00801B5C" w:rsidP="00801B5C">
            <w:pPr>
              <w:pStyle w:val="Code"/>
              <w:rPr>
                <w:lang w:val="id-ID"/>
              </w:rPr>
            </w:pPr>
            <w:r w:rsidRPr="00FD40C3">
              <w:rPr>
                <w:lang w:val="id-ID"/>
              </w:rPr>
              <w:t xml:space="preserve">      for (let i = 0; i &lt; source.length; i++) {</w:t>
            </w:r>
          </w:p>
          <w:p w14:paraId="2826D314" w14:textId="77777777" w:rsidR="00801B5C" w:rsidRPr="00FD40C3" w:rsidRDefault="00801B5C" w:rsidP="00801B5C">
            <w:pPr>
              <w:pStyle w:val="Code"/>
              <w:rPr>
                <w:lang w:val="id-ID"/>
              </w:rPr>
            </w:pPr>
            <w:r w:rsidRPr="00FD40C3">
              <w:rPr>
                <w:lang w:val="id-ID"/>
              </w:rPr>
              <w:t xml:space="preserve">        source[i].keyAnswer = key;</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const csv = JSONToCSV(source);</w:t>
            </w:r>
          </w:p>
          <w:p w14:paraId="7D36995E" w14:textId="77777777" w:rsidR="00801B5C" w:rsidRPr="00FD40C3" w:rsidRDefault="00801B5C" w:rsidP="00801B5C">
            <w:pPr>
              <w:pStyle w:val="Code"/>
              <w:rPr>
                <w:lang w:val="id-ID"/>
              </w:rPr>
            </w:pPr>
            <w:r w:rsidRPr="00FD40C3">
              <w:rPr>
                <w:lang w:val="id-ID"/>
              </w:rPr>
              <w:t xml:space="preserve">      fs.writeFileSync("dataset.csv", csv);</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let options = {</w:t>
            </w:r>
          </w:p>
          <w:p w14:paraId="0E50E47E" w14:textId="77777777" w:rsidR="00801B5C" w:rsidRPr="00FD40C3" w:rsidRDefault="00801B5C" w:rsidP="00801B5C">
            <w:pPr>
              <w:pStyle w:val="Code"/>
              <w:rPr>
                <w:lang w:val="id-ID"/>
              </w:rPr>
            </w:pPr>
            <w:r w:rsidRPr="00FD40C3">
              <w:rPr>
                <w:lang w:val="id-ID"/>
              </w:rPr>
              <w:t xml:space="preserve">        mode: "json",</w:t>
            </w:r>
          </w:p>
          <w:p w14:paraId="505A61E8" w14:textId="77777777" w:rsidR="00801B5C" w:rsidRPr="00FD40C3" w:rsidRDefault="00801B5C" w:rsidP="00801B5C">
            <w:pPr>
              <w:pStyle w:val="Code"/>
              <w:rPr>
                <w:lang w:val="id-ID"/>
              </w:rPr>
            </w:pPr>
            <w:r w:rsidRPr="00FD40C3">
              <w:rPr>
                <w:lang w:val="id-ID"/>
              </w:rPr>
              <w:t xml:space="preserve">        pythonOptions: ["-u"],</w:t>
            </w:r>
          </w:p>
          <w:p w14:paraId="366ADA99" w14:textId="77777777" w:rsidR="00801B5C" w:rsidRPr="00FD40C3" w:rsidRDefault="00801B5C" w:rsidP="00801B5C">
            <w:pPr>
              <w:pStyle w:val="Code"/>
              <w:rPr>
                <w:lang w:val="id-ID"/>
              </w:rPr>
            </w:pPr>
            <w:r w:rsidRPr="00FD40C3">
              <w:rPr>
                <w:lang w:val="id-ID"/>
              </w:rPr>
              <w:t xml:space="preserve">        args: ["datase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PythonShell.run("models/english/aprilModelTab.py", options).then(</w:t>
            </w:r>
          </w:p>
          <w:p w14:paraId="38B4C86D" w14:textId="77777777" w:rsidR="00801B5C" w:rsidRPr="00FD40C3" w:rsidRDefault="00801B5C" w:rsidP="00801B5C">
            <w:pPr>
              <w:pStyle w:val="Code"/>
              <w:rPr>
                <w:lang w:val="id-ID"/>
              </w:rPr>
            </w:pPr>
            <w:r w:rsidRPr="00FD40C3">
              <w:rPr>
                <w:lang w:val="id-ID"/>
              </w:rPr>
              <w:t xml:space="preserve">        (messages) =&gt; {</w:t>
            </w:r>
          </w:p>
          <w:p w14:paraId="0A79C05D" w14:textId="77777777" w:rsidR="00801B5C" w:rsidRPr="00FD40C3" w:rsidRDefault="00801B5C" w:rsidP="00801B5C">
            <w:pPr>
              <w:pStyle w:val="Code"/>
              <w:rPr>
                <w:lang w:val="id-ID"/>
              </w:rPr>
            </w:pPr>
            <w:r w:rsidRPr="00FD40C3">
              <w:rPr>
                <w:lang w:val="id-ID"/>
              </w:rPr>
              <w:t xml:space="preserve">          res.send(messages[0].scoreModelStem);</w:t>
            </w:r>
          </w:p>
          <w:p w14:paraId="7BD55D30" w14:textId="77777777" w:rsidR="00801B5C" w:rsidRPr="00FD40C3" w:rsidRDefault="00801B5C" w:rsidP="00801B5C">
            <w:pPr>
              <w:pStyle w:val="Code"/>
              <w:rPr>
                <w:lang w:val="id-ID"/>
              </w:rPr>
            </w:pPr>
            <w:r w:rsidRPr="00FD40C3">
              <w:rPr>
                <w:lang w:val="id-ID"/>
              </w:rPr>
              <w:t xml:space="preserve">          // res.send(messages);</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r w:rsidRPr="00FD40C3">
              <w:rPr>
                <w:lang w:val="id-ID"/>
              </w:rPr>
              <w:t>app.route("/ScenarioId").post((req, res) =&gt; {</w:t>
            </w:r>
          </w:p>
          <w:p w14:paraId="41038B0A"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let option = {</w:t>
            </w:r>
          </w:p>
          <w:p w14:paraId="3A47569E" w14:textId="77777777" w:rsidR="00801B5C" w:rsidRPr="00FD40C3" w:rsidRDefault="00801B5C" w:rsidP="00801B5C">
            <w:pPr>
              <w:pStyle w:val="Code"/>
              <w:rPr>
                <w:lang w:val="id-ID"/>
              </w:rPr>
            </w:pPr>
            <w:r w:rsidRPr="00FD40C3">
              <w:rPr>
                <w:lang w:val="id-ID"/>
              </w:rPr>
              <w:t xml:space="preserve">    mode: "text",</w:t>
            </w:r>
          </w:p>
          <w:p w14:paraId="5DD2C6E2" w14:textId="77777777" w:rsidR="00801B5C" w:rsidRPr="00FD40C3" w:rsidRDefault="00801B5C" w:rsidP="00801B5C">
            <w:pPr>
              <w:pStyle w:val="Code"/>
              <w:rPr>
                <w:lang w:val="id-ID"/>
              </w:rPr>
            </w:pPr>
            <w:r w:rsidRPr="00FD40C3">
              <w:rPr>
                <w:lang w:val="id-ID"/>
              </w:rPr>
              <w:t xml:space="preserve">    pythonOptions: ["-u"],</w:t>
            </w:r>
          </w:p>
          <w:p w14:paraId="7A24C3FC" w14:textId="77777777" w:rsidR="00801B5C" w:rsidRPr="00FD40C3" w:rsidRDefault="00801B5C" w:rsidP="00801B5C">
            <w:pPr>
              <w:pStyle w:val="Code"/>
              <w:rPr>
                <w:lang w:val="id-ID"/>
              </w:rPr>
            </w:pPr>
            <w:r w:rsidRPr="00FD40C3">
              <w:rPr>
                <w:lang w:val="id-ID"/>
              </w:rPr>
              <w:t xml:space="preserve">    args: [key, ans, "ScenarioId"],</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35DE642E" w14:textId="77777777" w:rsidR="00801B5C" w:rsidRPr="00FD40C3" w:rsidRDefault="00801B5C" w:rsidP="00801B5C">
            <w:pPr>
              <w:pStyle w:val="Code"/>
              <w:rPr>
                <w:lang w:val="id-ID"/>
              </w:rPr>
            </w:pPr>
            <w:r w:rsidRPr="00FD40C3">
              <w:rPr>
                <w:lang w:val="id-ID"/>
              </w:rPr>
              <w:t xml:space="preserve">    let txtfile = fs</w:t>
            </w:r>
          </w:p>
          <w:p w14:paraId="2FB618B2" w14:textId="77777777" w:rsidR="00801B5C" w:rsidRPr="00FD40C3" w:rsidRDefault="00801B5C" w:rsidP="00801B5C">
            <w:pPr>
              <w:pStyle w:val="Code"/>
              <w:rPr>
                <w:lang w:val="id-ID"/>
              </w:rPr>
            </w:pPr>
            <w:r w:rsidRPr="00FD40C3">
              <w:rPr>
                <w:lang w:val="id-ID"/>
              </w:rPr>
              <w:t xml:space="preserve">      .readFileSync("ScenarioId" + ".txt", "utf-8")</w:t>
            </w:r>
          </w:p>
          <w:p w14:paraId="77DE3249" w14:textId="77777777" w:rsidR="00801B5C" w:rsidRPr="00FD40C3" w:rsidRDefault="00801B5C" w:rsidP="00801B5C">
            <w:pPr>
              <w:pStyle w:val="Code"/>
              <w:rPr>
                <w:lang w:val="id-ID"/>
              </w:rPr>
            </w:pPr>
            <w:r w:rsidRPr="00FD40C3">
              <w:rPr>
                <w:lang w:val="id-ID"/>
              </w:rPr>
              <w:t xml:space="preserve">      .replace(/\r/g, "")</w:t>
            </w:r>
          </w:p>
          <w:p w14:paraId="223C219E" w14:textId="77777777" w:rsidR="00801B5C" w:rsidRPr="00FD40C3" w:rsidRDefault="00801B5C" w:rsidP="00801B5C">
            <w:pPr>
              <w:pStyle w:val="Code"/>
              <w:rPr>
                <w:lang w:val="id-ID"/>
              </w:rPr>
            </w:pPr>
            <w:r w:rsidRPr="00FD40C3">
              <w:rPr>
                <w:lang w:val="id-ID"/>
              </w:rPr>
              <w:t xml:space="preserve">      .spli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fs.unlink("ScenarioId" + ".txt", (err) =&gt; {</w:t>
            </w:r>
          </w:p>
          <w:p w14:paraId="466885E9" w14:textId="77777777" w:rsidR="00801B5C" w:rsidRPr="00FD40C3" w:rsidRDefault="00801B5C" w:rsidP="00801B5C">
            <w:pPr>
              <w:pStyle w:val="Code"/>
              <w:rPr>
                <w:lang w:val="id-ID"/>
              </w:rPr>
            </w:pPr>
            <w:r w:rsidRPr="00FD40C3">
              <w:rPr>
                <w:lang w:val="id-ID"/>
              </w:rPr>
              <w:t xml:space="preserve">      if (err) throw err;</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res.send(txtfile[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r w:rsidRPr="00FD40C3">
              <w:rPr>
                <w:lang w:val="id-ID"/>
              </w:rPr>
              <w:t>app.listen(process.env.PORT || 1234, () =&gt; {</w:t>
            </w:r>
          </w:p>
          <w:p w14:paraId="61EEFEAD" w14:textId="77777777" w:rsidR="00801B5C" w:rsidRPr="00FD40C3" w:rsidRDefault="00801B5C" w:rsidP="00801B5C">
            <w:pPr>
              <w:pStyle w:val="Code"/>
              <w:rPr>
                <w:lang w:val="id-ID"/>
              </w:rPr>
            </w:pPr>
            <w:r w:rsidRPr="00FD40C3">
              <w:rPr>
                <w:lang w:val="id-ID"/>
              </w:rPr>
              <w:t xml:space="preserve">  console.log("Listening to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lt;!DOCTYPE html&gt;</w:t>
            </w:r>
          </w:p>
          <w:p w14:paraId="2032591B" w14:textId="77777777" w:rsidR="00801B5C" w:rsidRPr="00FD40C3" w:rsidRDefault="00801B5C" w:rsidP="00801B5C">
            <w:pPr>
              <w:pStyle w:val="Code"/>
              <w:rPr>
                <w:lang w:val="id-ID"/>
              </w:rPr>
            </w:pPr>
            <w:r w:rsidRPr="00FD40C3">
              <w:rPr>
                <w:lang w:val="id-ID"/>
              </w:rPr>
              <w:t>&lt;html lang="en"&gt;</w:t>
            </w:r>
          </w:p>
          <w:p w14:paraId="46911E1A" w14:textId="77777777" w:rsidR="00801B5C" w:rsidRPr="00FD40C3" w:rsidRDefault="00801B5C" w:rsidP="00801B5C">
            <w:pPr>
              <w:pStyle w:val="Code"/>
              <w:rPr>
                <w:lang w:val="id-ID"/>
              </w:rPr>
            </w:pPr>
            <w:r w:rsidRPr="00FD40C3">
              <w:rPr>
                <w:lang w:val="id-ID"/>
              </w:rPr>
              <w:t xml:space="preserve">  &lt;head&gt;</w:t>
            </w:r>
          </w:p>
          <w:p w14:paraId="483C9540" w14:textId="77777777" w:rsidR="00801B5C" w:rsidRPr="00FD40C3" w:rsidRDefault="00801B5C" w:rsidP="00801B5C">
            <w:pPr>
              <w:pStyle w:val="Code"/>
              <w:rPr>
                <w:lang w:val="id-ID"/>
              </w:rPr>
            </w:pPr>
            <w:r w:rsidRPr="00FD40C3">
              <w:rPr>
                <w:lang w:val="id-ID"/>
              </w:rPr>
              <w:t xml:space="preserve">    &lt;meta charset="UTF-8" /&gt;</w:t>
            </w:r>
          </w:p>
          <w:p w14:paraId="57368EDE" w14:textId="77777777" w:rsidR="00801B5C" w:rsidRPr="00FD40C3" w:rsidRDefault="00801B5C" w:rsidP="00801B5C">
            <w:pPr>
              <w:pStyle w:val="Code"/>
              <w:rPr>
                <w:lang w:val="id-ID"/>
              </w:rPr>
            </w:pPr>
            <w:r w:rsidRPr="00FD40C3">
              <w:rPr>
                <w:lang w:val="id-ID"/>
              </w:rPr>
              <w:t xml:space="preserve">    &lt;meta name="viewport" content="width=device-width, initial-scale=1.0" /&gt;</w:t>
            </w:r>
          </w:p>
          <w:p w14:paraId="6313B396" w14:textId="77777777" w:rsidR="00801B5C" w:rsidRPr="00FD40C3" w:rsidRDefault="00801B5C" w:rsidP="00801B5C">
            <w:pPr>
              <w:pStyle w:val="Code"/>
              <w:rPr>
                <w:lang w:val="id-ID"/>
              </w:rPr>
            </w:pPr>
            <w:r w:rsidRPr="00FD40C3">
              <w:rPr>
                <w:lang w:val="id-ID"/>
              </w:rPr>
              <w:t xml:space="preserve">    &lt;title&gt;Easysay&lt;/title&gt;</w:t>
            </w:r>
          </w:p>
          <w:p w14:paraId="05DD72A3" w14:textId="77777777" w:rsidR="00801B5C" w:rsidRPr="00FD40C3" w:rsidRDefault="00801B5C" w:rsidP="00801B5C">
            <w:pPr>
              <w:pStyle w:val="Code"/>
              <w:rPr>
                <w:lang w:val="id-ID"/>
              </w:rPr>
            </w:pPr>
            <w:r w:rsidRPr="00FD40C3">
              <w:rPr>
                <w:lang w:val="id-ID"/>
              </w:rPr>
              <w:t xml:space="preserve">  &lt;/head&gt;</w:t>
            </w:r>
          </w:p>
          <w:p w14:paraId="1B839555" w14:textId="77777777" w:rsidR="00801B5C" w:rsidRPr="00FD40C3" w:rsidRDefault="00801B5C" w:rsidP="00801B5C">
            <w:pPr>
              <w:pStyle w:val="Code"/>
              <w:rPr>
                <w:lang w:val="id-ID"/>
              </w:rPr>
            </w:pPr>
            <w:r w:rsidRPr="00FD40C3">
              <w:rPr>
                <w:lang w:val="id-ID"/>
              </w:rPr>
              <w:t xml:space="preserve">  &lt;body&gt;</w:t>
            </w:r>
          </w:p>
          <w:p w14:paraId="2204A79C" w14:textId="77777777" w:rsidR="00801B5C" w:rsidRPr="00FD40C3" w:rsidRDefault="00801B5C" w:rsidP="00801B5C">
            <w:pPr>
              <w:pStyle w:val="Code"/>
              <w:rPr>
                <w:lang w:val="id-ID"/>
              </w:rPr>
            </w:pPr>
            <w:r w:rsidRPr="00FD40C3">
              <w:rPr>
                <w:lang w:val="id-ID"/>
              </w:rPr>
              <w:t xml:space="preserve">    &lt;script&gt;</w:t>
            </w:r>
          </w:p>
          <w:p w14:paraId="279EDB53" w14:textId="77777777" w:rsidR="00801B5C" w:rsidRPr="00FD40C3" w:rsidRDefault="00801B5C" w:rsidP="00801B5C">
            <w:pPr>
              <w:pStyle w:val="Code"/>
              <w:rPr>
                <w:lang w:val="id-ID"/>
              </w:rPr>
            </w:pPr>
            <w:r w:rsidRPr="00FD40C3">
              <w:rPr>
                <w:lang w:val="id-ID"/>
              </w:rPr>
              <w:t xml:space="preserve">      window.location.href = "http://103.37.125.146:1234/";</w:t>
            </w:r>
          </w:p>
          <w:p w14:paraId="1450B5DA" w14:textId="77777777" w:rsidR="00801B5C" w:rsidRPr="00FD40C3" w:rsidRDefault="00801B5C" w:rsidP="00801B5C">
            <w:pPr>
              <w:pStyle w:val="Code"/>
              <w:rPr>
                <w:lang w:val="id-ID"/>
              </w:rPr>
            </w:pPr>
            <w:r w:rsidRPr="00FD40C3">
              <w:rPr>
                <w:lang w:val="id-ID"/>
              </w:rPr>
              <w:t xml:space="preserve">    &lt;/script&gt;</w:t>
            </w:r>
          </w:p>
          <w:p w14:paraId="775D3699" w14:textId="77777777" w:rsidR="00801B5C" w:rsidRPr="00FD40C3" w:rsidRDefault="00801B5C" w:rsidP="00801B5C">
            <w:pPr>
              <w:pStyle w:val="Code"/>
              <w:rPr>
                <w:lang w:val="id-ID"/>
              </w:rPr>
            </w:pPr>
            <w:r w:rsidRPr="00FD40C3">
              <w:rPr>
                <w:lang w:val="id-ID"/>
              </w:rPr>
              <w:t xml:space="preserve">  &lt;/body&gt;</w:t>
            </w:r>
          </w:p>
          <w:p w14:paraId="05973CE7" w14:textId="4E047395" w:rsidR="00801B5C" w:rsidRPr="00FD40C3" w:rsidRDefault="00801B5C" w:rsidP="00801B5C">
            <w:pPr>
              <w:pStyle w:val="Code"/>
              <w:rPr>
                <w:lang w:val="id-ID"/>
              </w:rPr>
            </w:pPr>
            <w:r w:rsidRPr="00FD40C3">
              <w:rPr>
                <w:lang w:val="id-ID"/>
              </w:rPr>
              <w:t>&lt;/html&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7. package-lock.json</w:t>
      </w:r>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name": "product",</w:t>
            </w:r>
          </w:p>
          <w:p w14:paraId="55A75787" w14:textId="77777777" w:rsidR="00801B5C" w:rsidRPr="00FD40C3" w:rsidRDefault="00801B5C" w:rsidP="00801B5C">
            <w:pPr>
              <w:pStyle w:val="Code"/>
              <w:rPr>
                <w:lang w:val="id-ID"/>
              </w:rPr>
            </w:pPr>
            <w:r w:rsidRPr="00FD40C3">
              <w:rPr>
                <w:lang w:val="id-ID"/>
              </w:rPr>
              <w:t xml:space="preserve">  "version": "1.0.0",</w:t>
            </w:r>
          </w:p>
          <w:p w14:paraId="0FD5C8C3" w14:textId="77777777" w:rsidR="00801B5C" w:rsidRPr="00FD40C3" w:rsidRDefault="00801B5C" w:rsidP="00801B5C">
            <w:pPr>
              <w:pStyle w:val="Code"/>
              <w:rPr>
                <w:lang w:val="id-ID"/>
              </w:rPr>
            </w:pPr>
            <w:r w:rsidRPr="00FD40C3">
              <w:rPr>
                <w:lang w:val="id-ID"/>
              </w:rPr>
              <w:t xml:space="preserve">  "lockfileVersion": 2,</w:t>
            </w:r>
          </w:p>
          <w:p w14:paraId="178397D7" w14:textId="77777777" w:rsidR="00801B5C" w:rsidRPr="00FD40C3" w:rsidRDefault="00801B5C" w:rsidP="00801B5C">
            <w:pPr>
              <w:pStyle w:val="Code"/>
              <w:rPr>
                <w:lang w:val="id-ID"/>
              </w:rPr>
            </w:pPr>
            <w:r w:rsidRPr="00FD40C3">
              <w:rPr>
                <w:lang w:val="id-ID"/>
              </w:rPr>
              <w:t xml:space="preserve">  "requires": true,</w:t>
            </w:r>
          </w:p>
          <w:p w14:paraId="2E64D305" w14:textId="77777777" w:rsidR="00801B5C" w:rsidRPr="00FD40C3" w:rsidRDefault="00801B5C" w:rsidP="00801B5C">
            <w:pPr>
              <w:pStyle w:val="Code"/>
              <w:rPr>
                <w:lang w:val="id-ID"/>
              </w:rPr>
            </w:pPr>
            <w:r w:rsidRPr="00FD40C3">
              <w:rPr>
                <w:lang w:val="id-ID"/>
              </w:rPr>
              <w:t xml:space="preserve">  "packages":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name": "product",</w:t>
            </w:r>
          </w:p>
          <w:p w14:paraId="4594863F" w14:textId="77777777" w:rsidR="00801B5C" w:rsidRPr="00FD40C3" w:rsidRDefault="00801B5C" w:rsidP="00801B5C">
            <w:pPr>
              <w:pStyle w:val="Code"/>
              <w:rPr>
                <w:lang w:val="id-ID"/>
              </w:rPr>
            </w:pPr>
            <w:r w:rsidRPr="00FD40C3">
              <w:rPr>
                <w:lang w:val="id-ID"/>
              </w:rPr>
              <w:t xml:space="preserve">      "version": "1.0.0",</w:t>
            </w:r>
          </w:p>
          <w:p w14:paraId="6DEEE877" w14:textId="77777777" w:rsidR="00801B5C" w:rsidRPr="00FD40C3" w:rsidRDefault="00801B5C" w:rsidP="00801B5C">
            <w:pPr>
              <w:pStyle w:val="Code"/>
              <w:rPr>
                <w:lang w:val="id-ID"/>
              </w:rPr>
            </w:pPr>
            <w:r w:rsidRPr="00FD40C3">
              <w:rPr>
                <w:lang w:val="id-ID"/>
              </w:rPr>
              <w:t xml:space="preserve">      "license": "ISC",</w:t>
            </w:r>
          </w:p>
          <w:p w14:paraId="0159054F" w14:textId="77777777" w:rsidR="00801B5C" w:rsidRPr="00FD40C3" w:rsidRDefault="00801B5C" w:rsidP="00801B5C">
            <w:pPr>
              <w:pStyle w:val="Code"/>
              <w:rPr>
                <w:lang w:val="id-ID"/>
              </w:rPr>
            </w:pPr>
            <w:r w:rsidRPr="00FD40C3">
              <w:rPr>
                <w:lang w:val="id-ID"/>
              </w:rPr>
              <w:t xml:space="preserve">      "dependencies": {</w:t>
            </w:r>
          </w:p>
          <w:p w14:paraId="4F2D66B7" w14:textId="77777777" w:rsidR="00801B5C" w:rsidRPr="00FD40C3" w:rsidRDefault="00801B5C" w:rsidP="00801B5C">
            <w:pPr>
              <w:pStyle w:val="Code"/>
              <w:rPr>
                <w:lang w:val="id-ID"/>
              </w:rPr>
            </w:pPr>
            <w:r w:rsidRPr="00FD40C3">
              <w:rPr>
                <w:lang w:val="id-ID"/>
              </w:rPr>
              <w:t xml:space="preserve">        "body-parser": "^1.20.1",</w:t>
            </w:r>
          </w:p>
          <w:p w14:paraId="1BCA4B1B" w14:textId="77777777" w:rsidR="00801B5C" w:rsidRPr="00FD40C3" w:rsidRDefault="00801B5C" w:rsidP="00801B5C">
            <w:pPr>
              <w:pStyle w:val="Code"/>
              <w:rPr>
                <w:lang w:val="id-ID"/>
              </w:rPr>
            </w:pPr>
            <w:r w:rsidRPr="00FD40C3">
              <w:rPr>
                <w:lang w:val="id-ID"/>
              </w:rPr>
              <w:t xml:space="preserve">        "csv": "^6.3.0",</w:t>
            </w:r>
          </w:p>
          <w:p w14:paraId="3AB01AD5" w14:textId="77777777" w:rsidR="00801B5C" w:rsidRPr="00FD40C3" w:rsidRDefault="00801B5C" w:rsidP="00801B5C">
            <w:pPr>
              <w:pStyle w:val="Code"/>
              <w:rPr>
                <w:lang w:val="id-ID"/>
              </w:rPr>
            </w:pPr>
            <w:r w:rsidRPr="00FD40C3">
              <w:rPr>
                <w:lang w:val="id-ID"/>
              </w:rPr>
              <w:t xml:space="preserve">        "csv-generate": "^4.2.6",</w:t>
            </w:r>
          </w:p>
          <w:p w14:paraId="110236EC" w14:textId="77777777" w:rsidR="00801B5C" w:rsidRPr="00FD40C3" w:rsidRDefault="00801B5C" w:rsidP="00801B5C">
            <w:pPr>
              <w:pStyle w:val="Code"/>
              <w:rPr>
                <w:lang w:val="id-ID"/>
              </w:rPr>
            </w:pPr>
            <w:r w:rsidRPr="00FD40C3">
              <w:rPr>
                <w:lang w:val="id-ID"/>
              </w:rPr>
              <w:t xml:space="preserve">        "csvtojson": "^2.0.10",</w:t>
            </w:r>
          </w:p>
          <w:p w14:paraId="1D01B189" w14:textId="77777777" w:rsidR="00801B5C" w:rsidRPr="00FD40C3" w:rsidRDefault="00801B5C" w:rsidP="00801B5C">
            <w:pPr>
              <w:pStyle w:val="Code"/>
              <w:rPr>
                <w:lang w:val="id-ID"/>
              </w:rPr>
            </w:pPr>
            <w:r w:rsidRPr="00FD40C3">
              <w:rPr>
                <w:lang w:val="id-ID"/>
              </w:rPr>
              <w:t xml:space="preserve">        "ejs": "^3.1.8",</w:t>
            </w:r>
          </w:p>
          <w:p w14:paraId="65049847" w14:textId="77777777" w:rsidR="00801B5C" w:rsidRPr="00FD40C3" w:rsidRDefault="00801B5C" w:rsidP="00801B5C">
            <w:pPr>
              <w:pStyle w:val="Code"/>
              <w:rPr>
                <w:lang w:val="id-ID"/>
              </w:rPr>
            </w:pPr>
            <w:r w:rsidRPr="00FD40C3">
              <w:rPr>
                <w:lang w:val="id-ID"/>
              </w:rPr>
              <w:t xml:space="preserve">        "express": "^4.18.2",</w:t>
            </w:r>
          </w:p>
          <w:p w14:paraId="7C52CEE1" w14:textId="77777777" w:rsidR="00801B5C" w:rsidRPr="00FD40C3" w:rsidRDefault="00801B5C" w:rsidP="00801B5C">
            <w:pPr>
              <w:pStyle w:val="Code"/>
              <w:rPr>
                <w:lang w:val="id-ID"/>
              </w:rPr>
            </w:pPr>
            <w:r w:rsidRPr="00FD40C3">
              <w:rPr>
                <w:lang w:val="id-ID"/>
              </w:rPr>
              <w:t xml:space="preserve">        "formidable": "^2.1.1",</w:t>
            </w:r>
          </w:p>
          <w:p w14:paraId="0FD78DF2" w14:textId="77777777" w:rsidR="00801B5C" w:rsidRPr="00FD40C3" w:rsidRDefault="00801B5C" w:rsidP="00801B5C">
            <w:pPr>
              <w:pStyle w:val="Code"/>
              <w:rPr>
                <w:lang w:val="id-ID"/>
              </w:rPr>
            </w:pPr>
            <w:r w:rsidRPr="00FD40C3">
              <w:rPr>
                <w:lang w:val="id-ID"/>
              </w:rPr>
              <w:t xml:space="preserve">        "json-to-csv-expor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localtunnel": "^2.0.2",</w:t>
            </w:r>
          </w:p>
          <w:p w14:paraId="4430B333" w14:textId="77777777" w:rsidR="00801B5C" w:rsidRPr="00FD40C3" w:rsidRDefault="00801B5C" w:rsidP="00801B5C">
            <w:pPr>
              <w:pStyle w:val="Code"/>
              <w:rPr>
                <w:lang w:val="id-ID"/>
              </w:rPr>
            </w:pPr>
            <w:r w:rsidRPr="00FD40C3">
              <w:rPr>
                <w:lang w:val="id-ID"/>
              </w:rPr>
              <w:t xml:space="preserve">        "multer": "^1.4.5-lts.1",</w:t>
            </w:r>
          </w:p>
          <w:p w14:paraId="1B5777A8" w14:textId="77777777" w:rsidR="00801B5C" w:rsidRPr="00FD40C3" w:rsidRDefault="00801B5C" w:rsidP="00801B5C">
            <w:pPr>
              <w:pStyle w:val="Code"/>
              <w:rPr>
                <w:lang w:val="id-ID"/>
              </w:rPr>
            </w:pPr>
            <w:r w:rsidRPr="00FD40C3">
              <w:rPr>
                <w:lang w:val="id-ID"/>
              </w:rPr>
              <w:t xml:space="preserve">        "nodemon": "^2.0.22",</w:t>
            </w:r>
          </w:p>
          <w:p w14:paraId="0596307E" w14:textId="77777777" w:rsidR="00801B5C" w:rsidRPr="00FD40C3" w:rsidRDefault="00801B5C" w:rsidP="00801B5C">
            <w:pPr>
              <w:pStyle w:val="Code"/>
              <w:rPr>
                <w:lang w:val="id-ID"/>
              </w:rPr>
            </w:pPr>
            <w:r w:rsidRPr="00FD40C3">
              <w:rPr>
                <w:lang w:val="id-ID"/>
              </w:rPr>
              <w:t xml:space="preserve">        "papaparse": "^5.4.1",</w:t>
            </w:r>
          </w:p>
          <w:p w14:paraId="6DCEF7AF" w14:textId="77777777" w:rsidR="00801B5C" w:rsidRPr="00FD40C3" w:rsidRDefault="00801B5C" w:rsidP="00801B5C">
            <w:pPr>
              <w:pStyle w:val="Code"/>
              <w:rPr>
                <w:lang w:val="id-ID"/>
              </w:rPr>
            </w:pPr>
            <w:r w:rsidRPr="00FD40C3">
              <w:rPr>
                <w:lang w:val="id-ID"/>
              </w:rPr>
              <w:t xml:space="preserve">        "python-shell":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node_modules/@streamparser/json": {</w:t>
            </w:r>
          </w:p>
          <w:p w14:paraId="18027C0E" w14:textId="77777777" w:rsidR="00801B5C" w:rsidRPr="00FD40C3" w:rsidRDefault="00801B5C" w:rsidP="00801B5C">
            <w:pPr>
              <w:pStyle w:val="Code"/>
              <w:rPr>
                <w:lang w:val="id-ID"/>
              </w:rPr>
            </w:pPr>
            <w:r w:rsidRPr="00FD40C3">
              <w:rPr>
                <w:lang w:val="id-ID"/>
              </w:rPr>
              <w:t xml:space="preserve">      "version": "0.0.6",</w:t>
            </w:r>
          </w:p>
          <w:p w14:paraId="325DD365"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node_modules/abbrev": {</w:t>
            </w:r>
          </w:p>
          <w:p w14:paraId="11B9FFCE" w14:textId="77777777" w:rsidR="00801B5C" w:rsidRPr="00FD40C3" w:rsidRDefault="00801B5C" w:rsidP="00801B5C">
            <w:pPr>
              <w:pStyle w:val="Code"/>
              <w:rPr>
                <w:lang w:val="id-ID"/>
              </w:rPr>
            </w:pPr>
            <w:r w:rsidRPr="00FD40C3">
              <w:rPr>
                <w:lang w:val="id-ID"/>
              </w:rPr>
              <w:t xml:space="preserve">      "version": "1.1.1",</w:t>
            </w:r>
          </w:p>
          <w:p w14:paraId="279729ED" w14:textId="77777777" w:rsidR="00801B5C" w:rsidRPr="00FD40C3" w:rsidRDefault="00801B5C" w:rsidP="00801B5C">
            <w:pPr>
              <w:pStyle w:val="Code"/>
              <w:rPr>
                <w:lang w:val="id-ID"/>
              </w:rPr>
            </w:pPr>
            <w:r w:rsidRPr="00FD40C3">
              <w:rPr>
                <w:lang w:val="id-ID"/>
              </w:rPr>
              <w:t xml:space="preserve">      "resolved": "https://registry.npmjs.org/abbrev/-/abbrev-1.1.1.tgz",</w:t>
            </w:r>
          </w:p>
          <w:p w14:paraId="6D302364"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node_modules/accepts": {</w:t>
            </w:r>
          </w:p>
          <w:p w14:paraId="2BBD04DF" w14:textId="77777777" w:rsidR="00801B5C" w:rsidRPr="00FD40C3" w:rsidRDefault="00801B5C" w:rsidP="00801B5C">
            <w:pPr>
              <w:pStyle w:val="Code"/>
              <w:rPr>
                <w:lang w:val="id-ID"/>
              </w:rPr>
            </w:pPr>
            <w:r w:rsidRPr="00FD40C3">
              <w:rPr>
                <w:lang w:val="id-ID"/>
              </w:rPr>
              <w:t xml:space="preserve">      "version": "1.3.8",</w:t>
            </w:r>
          </w:p>
          <w:p w14:paraId="0D70A021" w14:textId="77777777" w:rsidR="00801B5C" w:rsidRPr="00FD40C3" w:rsidRDefault="00801B5C" w:rsidP="00801B5C">
            <w:pPr>
              <w:pStyle w:val="Code"/>
              <w:rPr>
                <w:lang w:val="id-ID"/>
              </w:rPr>
            </w:pPr>
            <w:r w:rsidRPr="00FD40C3">
              <w:rPr>
                <w:lang w:val="id-ID"/>
              </w:rPr>
              <w:t xml:space="preserve">      "resolved": "https://registry.npmjs.org/accepts/-/accepts-1.3.8.tgz",</w:t>
            </w:r>
          </w:p>
          <w:p w14:paraId="34BBBF8C"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dependencies": {</w:t>
            </w:r>
          </w:p>
          <w:p w14:paraId="7D19C4F1" w14:textId="77777777" w:rsidR="00801B5C" w:rsidRPr="00FD40C3" w:rsidRDefault="00801B5C" w:rsidP="00801B5C">
            <w:pPr>
              <w:pStyle w:val="Code"/>
              <w:rPr>
                <w:lang w:val="id-ID"/>
              </w:rPr>
            </w:pPr>
            <w:r w:rsidRPr="00FD40C3">
              <w:rPr>
                <w:lang w:val="id-ID"/>
              </w:rPr>
              <w:t xml:space="preserve">        "mime-types": "~2.1.34",</w:t>
            </w:r>
          </w:p>
          <w:p w14:paraId="60A54EE7" w14:textId="77777777" w:rsidR="00801B5C" w:rsidRPr="00FD40C3" w:rsidRDefault="00801B5C" w:rsidP="00801B5C">
            <w:pPr>
              <w:pStyle w:val="Code"/>
              <w:rPr>
                <w:lang w:val="id-ID"/>
              </w:rPr>
            </w:pPr>
            <w:r w:rsidRPr="00FD40C3">
              <w:rPr>
                <w:lang w:val="id-ID"/>
              </w:rPr>
              <w:t xml:space="preserve">        "negotiator":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engines": {</w:t>
            </w:r>
          </w:p>
          <w:p w14:paraId="404C1E8E" w14:textId="77777777" w:rsidR="00801B5C" w:rsidRPr="00FD40C3" w:rsidRDefault="00801B5C" w:rsidP="00801B5C">
            <w:pPr>
              <w:pStyle w:val="Code"/>
              <w:rPr>
                <w:lang w:val="id-ID"/>
              </w:rPr>
            </w:pPr>
            <w:r w:rsidRPr="00FD40C3">
              <w:rPr>
                <w:lang w:val="id-ID"/>
              </w:rPr>
              <w:t xml:space="preserve">        "node":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node_modules/ansi-regex": {</w:t>
            </w:r>
          </w:p>
          <w:p w14:paraId="6BFB8650" w14:textId="77777777" w:rsidR="00801B5C" w:rsidRPr="00FD40C3" w:rsidRDefault="00801B5C" w:rsidP="00801B5C">
            <w:pPr>
              <w:pStyle w:val="Code"/>
              <w:rPr>
                <w:lang w:val="id-ID"/>
              </w:rPr>
            </w:pPr>
            <w:r w:rsidRPr="00FD40C3">
              <w:rPr>
                <w:lang w:val="id-ID"/>
              </w:rPr>
              <w:t xml:space="preserve">      "version": "5.0.1",</w:t>
            </w:r>
          </w:p>
          <w:p w14:paraId="2B5C9769"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engines": {</w:t>
            </w:r>
          </w:p>
          <w:p w14:paraId="606381FA" w14:textId="77777777" w:rsidR="00801B5C" w:rsidRPr="00FD40C3" w:rsidRDefault="00801B5C" w:rsidP="00801B5C">
            <w:pPr>
              <w:pStyle w:val="Code"/>
              <w:rPr>
                <w:lang w:val="id-ID"/>
              </w:rPr>
            </w:pPr>
            <w:r w:rsidRPr="00FD40C3">
              <w:rPr>
                <w:lang w:val="id-ID"/>
              </w:rPr>
              <w:lastRenderedPageBreak/>
              <w:t xml:space="preserve">        "node":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node_modules/ansi-styles": {</w:t>
            </w:r>
          </w:p>
          <w:p w14:paraId="4A53B5AC" w14:textId="77777777" w:rsidR="00801B5C" w:rsidRPr="00FD40C3" w:rsidRDefault="00801B5C" w:rsidP="00801B5C">
            <w:pPr>
              <w:pStyle w:val="Code"/>
              <w:rPr>
                <w:lang w:val="id-ID"/>
              </w:rPr>
            </w:pPr>
            <w:r w:rsidRPr="00FD40C3">
              <w:rPr>
                <w:lang w:val="id-ID"/>
              </w:rPr>
              <w:t xml:space="preserve">      "version": "4.3.0",</w:t>
            </w:r>
          </w:p>
          <w:p w14:paraId="086D539E"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dependencies": {</w:t>
            </w:r>
          </w:p>
          <w:p w14:paraId="3434A51E" w14:textId="77777777" w:rsidR="00801B5C" w:rsidRPr="00FD40C3" w:rsidRDefault="00801B5C" w:rsidP="00801B5C">
            <w:pPr>
              <w:pStyle w:val="Code"/>
              <w:rPr>
                <w:lang w:val="id-ID"/>
              </w:rPr>
            </w:pPr>
            <w:r w:rsidRPr="00FD40C3">
              <w:rPr>
                <w:lang w:val="id-ID"/>
              </w:rPr>
              <w:t xml:space="preserve">        "color-conver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engines": {</w:t>
            </w:r>
          </w:p>
          <w:p w14:paraId="15DE9D17" w14:textId="77777777" w:rsidR="00801B5C" w:rsidRPr="00FD40C3" w:rsidRDefault="00801B5C" w:rsidP="00801B5C">
            <w:pPr>
              <w:pStyle w:val="Code"/>
              <w:rPr>
                <w:lang w:val="id-ID"/>
              </w:rPr>
            </w:pPr>
            <w:r w:rsidRPr="00FD40C3">
              <w:rPr>
                <w:lang w:val="id-ID"/>
              </w:rPr>
              <w:t xml:space="preserve">        "node":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funding": {</w:t>
            </w:r>
          </w:p>
          <w:p w14:paraId="1F8ECAFD" w14:textId="77777777" w:rsidR="00801B5C" w:rsidRPr="00FD40C3" w:rsidRDefault="00801B5C" w:rsidP="00801B5C">
            <w:pPr>
              <w:pStyle w:val="Code"/>
              <w:rPr>
                <w:lang w:val="id-ID"/>
              </w:rPr>
            </w:pPr>
            <w:r w:rsidRPr="00FD40C3">
              <w:rPr>
                <w:lang w:val="id-ID"/>
              </w:rPr>
              <w:t xml:space="preserve">        "url":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node_modules/anymatch": {</w:t>
            </w:r>
          </w:p>
          <w:p w14:paraId="35F8F021" w14:textId="77777777" w:rsidR="00801B5C" w:rsidRPr="00FD40C3" w:rsidRDefault="00801B5C" w:rsidP="00801B5C">
            <w:pPr>
              <w:pStyle w:val="Code"/>
              <w:rPr>
                <w:lang w:val="id-ID"/>
              </w:rPr>
            </w:pPr>
            <w:r w:rsidRPr="00FD40C3">
              <w:rPr>
                <w:lang w:val="id-ID"/>
              </w:rPr>
              <w:t xml:space="preserve">      "version": "3.1.3",</w:t>
            </w:r>
          </w:p>
          <w:p w14:paraId="2A20F4C9" w14:textId="77777777" w:rsidR="00801B5C" w:rsidRPr="00FD40C3" w:rsidRDefault="00801B5C" w:rsidP="00801B5C">
            <w:pPr>
              <w:pStyle w:val="Code"/>
              <w:rPr>
                <w:lang w:val="id-ID"/>
              </w:rPr>
            </w:pPr>
            <w:r w:rsidRPr="00FD40C3">
              <w:rPr>
                <w:lang w:val="id-ID"/>
              </w:rPr>
              <w:t xml:space="preserve">      "resolved": "https://registry.npmjs.org/anymatch/-/anymatch-3.1.3.tgz",</w:t>
            </w:r>
          </w:p>
          <w:p w14:paraId="4D5B91D8"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dependencies": {</w:t>
            </w:r>
          </w:p>
          <w:p w14:paraId="374653AE" w14:textId="77777777" w:rsidR="00801B5C" w:rsidRPr="00FD40C3" w:rsidRDefault="00801B5C" w:rsidP="00801B5C">
            <w:pPr>
              <w:pStyle w:val="Code"/>
              <w:rPr>
                <w:lang w:val="id-ID"/>
              </w:rPr>
            </w:pPr>
            <w:r w:rsidRPr="00FD40C3">
              <w:rPr>
                <w:lang w:val="id-ID"/>
              </w:rPr>
              <w:t xml:space="preserve">        "normalize-path": "^3.0.0",</w:t>
            </w:r>
          </w:p>
          <w:p w14:paraId="20051E18" w14:textId="77777777" w:rsidR="00801B5C" w:rsidRPr="00FD40C3" w:rsidRDefault="00801B5C" w:rsidP="00801B5C">
            <w:pPr>
              <w:pStyle w:val="Code"/>
              <w:rPr>
                <w:lang w:val="id-ID"/>
              </w:rPr>
            </w:pPr>
            <w:r w:rsidRPr="00FD40C3">
              <w:rPr>
                <w:lang w:val="id-ID"/>
              </w:rPr>
              <w:t xml:space="preserve">        "picomatch":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engines": {</w:t>
            </w:r>
          </w:p>
          <w:p w14:paraId="4A99C319" w14:textId="77777777" w:rsidR="00801B5C" w:rsidRPr="00FD40C3" w:rsidRDefault="00801B5C" w:rsidP="00801B5C">
            <w:pPr>
              <w:pStyle w:val="Code"/>
              <w:rPr>
                <w:lang w:val="id-ID"/>
              </w:rPr>
            </w:pPr>
            <w:r w:rsidRPr="00FD40C3">
              <w:rPr>
                <w:lang w:val="id-ID"/>
              </w:rPr>
              <w:t xml:space="preserve">        "node":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node_modules/append-field": {</w:t>
            </w:r>
          </w:p>
          <w:p w14:paraId="77E03089" w14:textId="77777777" w:rsidR="00801B5C" w:rsidRPr="00FD40C3" w:rsidRDefault="00801B5C" w:rsidP="00801B5C">
            <w:pPr>
              <w:pStyle w:val="Code"/>
              <w:rPr>
                <w:lang w:val="id-ID"/>
              </w:rPr>
            </w:pPr>
            <w:r w:rsidRPr="00FD40C3">
              <w:rPr>
                <w:lang w:val="id-ID"/>
              </w:rPr>
              <w:t xml:space="preserve">      "version": "1.0.0",</w:t>
            </w:r>
          </w:p>
          <w:p w14:paraId="6EB2E46A"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node_modules/array-flatten": {</w:t>
            </w:r>
          </w:p>
          <w:p w14:paraId="08B966FA" w14:textId="77777777" w:rsidR="00801B5C" w:rsidRPr="00FD40C3" w:rsidRDefault="00801B5C" w:rsidP="00801B5C">
            <w:pPr>
              <w:pStyle w:val="Code"/>
              <w:rPr>
                <w:lang w:val="id-ID"/>
              </w:rPr>
            </w:pPr>
            <w:r w:rsidRPr="00FD40C3">
              <w:rPr>
                <w:lang w:val="id-ID"/>
              </w:rPr>
              <w:t xml:space="preserve">      "version": "1.1.1",</w:t>
            </w:r>
          </w:p>
          <w:p w14:paraId="4BB02AE2"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node_modules/asap": {</w:t>
            </w:r>
          </w:p>
          <w:p w14:paraId="7EE241B1" w14:textId="77777777" w:rsidR="00801B5C" w:rsidRPr="00FD40C3" w:rsidRDefault="00801B5C" w:rsidP="00801B5C">
            <w:pPr>
              <w:pStyle w:val="Code"/>
              <w:rPr>
                <w:lang w:val="id-ID"/>
              </w:rPr>
            </w:pPr>
            <w:r w:rsidRPr="00FD40C3">
              <w:rPr>
                <w:lang w:val="id-ID"/>
              </w:rPr>
              <w:t xml:space="preserve">      "version": "2.0.6",</w:t>
            </w:r>
          </w:p>
          <w:p w14:paraId="48FF1B1C" w14:textId="77777777" w:rsidR="00801B5C" w:rsidRPr="00FD40C3" w:rsidRDefault="00801B5C" w:rsidP="00801B5C">
            <w:pPr>
              <w:pStyle w:val="Code"/>
              <w:rPr>
                <w:lang w:val="id-ID"/>
              </w:rPr>
            </w:pPr>
            <w:r w:rsidRPr="00FD40C3">
              <w:rPr>
                <w:lang w:val="id-ID"/>
              </w:rPr>
              <w:t xml:space="preserve">      "resolved": "https://registry.npmjs.org/asap/-/asap-2.0.6.tgz",</w:t>
            </w:r>
          </w:p>
          <w:p w14:paraId="7DBFEC17"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node_modules/async": {</w:t>
            </w:r>
          </w:p>
          <w:p w14:paraId="457D08A1" w14:textId="77777777" w:rsidR="00801B5C" w:rsidRPr="00FD40C3" w:rsidRDefault="00801B5C" w:rsidP="00801B5C">
            <w:pPr>
              <w:pStyle w:val="Code"/>
              <w:rPr>
                <w:lang w:val="id-ID"/>
              </w:rPr>
            </w:pPr>
            <w:r w:rsidRPr="00FD40C3">
              <w:rPr>
                <w:lang w:val="id-ID"/>
              </w:rPr>
              <w:t xml:space="preserve">      "version": "3.2.4",</w:t>
            </w:r>
          </w:p>
          <w:p w14:paraId="68C0F50F" w14:textId="77777777" w:rsidR="00801B5C" w:rsidRPr="00FD40C3" w:rsidRDefault="00801B5C" w:rsidP="00801B5C">
            <w:pPr>
              <w:pStyle w:val="Code"/>
              <w:rPr>
                <w:lang w:val="id-ID"/>
              </w:rPr>
            </w:pPr>
            <w:r w:rsidRPr="00FD40C3">
              <w:rPr>
                <w:lang w:val="id-ID"/>
              </w:rPr>
              <w:t xml:space="preserve">      "resolved": "https://registry.npmjs.org/async/-/async-3.2.4.tgz",</w:t>
            </w:r>
          </w:p>
          <w:p w14:paraId="4D8621DB"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node_modules/axios": {</w:t>
            </w:r>
          </w:p>
          <w:p w14:paraId="0E6F3387" w14:textId="77777777" w:rsidR="00801B5C" w:rsidRPr="00FD40C3" w:rsidRDefault="00801B5C" w:rsidP="00801B5C">
            <w:pPr>
              <w:pStyle w:val="Code"/>
              <w:rPr>
                <w:lang w:val="id-ID"/>
              </w:rPr>
            </w:pPr>
            <w:r w:rsidRPr="00FD40C3">
              <w:rPr>
                <w:lang w:val="id-ID"/>
              </w:rPr>
              <w:t xml:space="preserve">      "version": "0.21.4",</w:t>
            </w:r>
          </w:p>
          <w:p w14:paraId="5B188361" w14:textId="77777777" w:rsidR="00801B5C" w:rsidRPr="00FD40C3" w:rsidRDefault="00801B5C" w:rsidP="00801B5C">
            <w:pPr>
              <w:pStyle w:val="Code"/>
              <w:rPr>
                <w:lang w:val="id-ID"/>
              </w:rPr>
            </w:pPr>
            <w:r w:rsidRPr="00FD40C3">
              <w:rPr>
                <w:lang w:val="id-ID"/>
              </w:rPr>
              <w:t xml:space="preserve">      "resolved": "https://registry.npmjs.org/axios/-/axios-0.21.4.tgz",</w:t>
            </w:r>
          </w:p>
          <w:p w14:paraId="56750910"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dependencies": {</w:t>
            </w:r>
          </w:p>
          <w:p w14:paraId="343C64B6" w14:textId="77777777" w:rsidR="00801B5C" w:rsidRPr="00FD40C3" w:rsidRDefault="00801B5C" w:rsidP="00801B5C">
            <w:pPr>
              <w:pStyle w:val="Code"/>
              <w:rPr>
                <w:lang w:val="id-ID"/>
              </w:rPr>
            </w:pPr>
            <w:r w:rsidRPr="00FD40C3">
              <w:rPr>
                <w:lang w:val="id-ID"/>
              </w:rPr>
              <w:t xml:space="preserve">        "follow-redirects":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node_modules/balanced-match": {</w:t>
            </w:r>
          </w:p>
          <w:p w14:paraId="2D09D317" w14:textId="77777777" w:rsidR="00801B5C" w:rsidRPr="00FD40C3" w:rsidRDefault="00801B5C" w:rsidP="00801B5C">
            <w:pPr>
              <w:pStyle w:val="Code"/>
              <w:rPr>
                <w:lang w:val="id-ID"/>
              </w:rPr>
            </w:pPr>
            <w:r w:rsidRPr="00FD40C3">
              <w:rPr>
                <w:lang w:val="id-ID"/>
              </w:rPr>
              <w:t xml:space="preserve">      "version": "1.0.2",</w:t>
            </w:r>
          </w:p>
          <w:p w14:paraId="6CF3F5BD"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node_modules/binary-extensions": {</w:t>
            </w:r>
          </w:p>
          <w:p w14:paraId="4AF39310" w14:textId="77777777" w:rsidR="00801B5C" w:rsidRPr="00FD40C3" w:rsidRDefault="00801B5C" w:rsidP="00801B5C">
            <w:pPr>
              <w:pStyle w:val="Code"/>
              <w:rPr>
                <w:lang w:val="id-ID"/>
              </w:rPr>
            </w:pPr>
            <w:r w:rsidRPr="00FD40C3">
              <w:rPr>
                <w:lang w:val="id-ID"/>
              </w:rPr>
              <w:t xml:space="preserve">      "version": "2.2.0",</w:t>
            </w:r>
          </w:p>
          <w:p w14:paraId="7D5DB51C"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engines": {</w:t>
            </w:r>
          </w:p>
          <w:p w14:paraId="1F644BDE" w14:textId="77777777" w:rsidR="00801B5C" w:rsidRPr="00FD40C3" w:rsidRDefault="00801B5C" w:rsidP="00801B5C">
            <w:pPr>
              <w:pStyle w:val="Code"/>
              <w:rPr>
                <w:lang w:val="id-ID"/>
              </w:rPr>
            </w:pPr>
            <w:r w:rsidRPr="00FD40C3">
              <w:rPr>
                <w:lang w:val="id-ID"/>
              </w:rPr>
              <w:t xml:space="preserve">        "node":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node_modules/bluebird": {</w:t>
            </w:r>
          </w:p>
          <w:p w14:paraId="7AC4033E" w14:textId="77777777" w:rsidR="00801B5C" w:rsidRPr="00FD40C3" w:rsidRDefault="00801B5C" w:rsidP="00801B5C">
            <w:pPr>
              <w:pStyle w:val="Code"/>
              <w:rPr>
                <w:lang w:val="id-ID"/>
              </w:rPr>
            </w:pPr>
            <w:r w:rsidRPr="00FD40C3">
              <w:rPr>
                <w:lang w:val="id-ID"/>
              </w:rPr>
              <w:t xml:space="preserve">      "version": "3.7.2",</w:t>
            </w:r>
          </w:p>
          <w:p w14:paraId="4CBD5A88" w14:textId="77777777" w:rsidR="00801B5C" w:rsidRPr="00FD40C3" w:rsidRDefault="00801B5C" w:rsidP="00801B5C">
            <w:pPr>
              <w:pStyle w:val="Code"/>
              <w:rPr>
                <w:lang w:val="id-ID"/>
              </w:rPr>
            </w:pPr>
            <w:r w:rsidRPr="00FD40C3">
              <w:rPr>
                <w:lang w:val="id-ID"/>
              </w:rPr>
              <w:t xml:space="preserve">      "resolved": "https://registry.npmjs.org/bluebird/-/bluebird-3.7.2.tgz",</w:t>
            </w:r>
          </w:p>
          <w:p w14:paraId="1746FABC"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node_modules/body-parser": {</w:t>
            </w:r>
          </w:p>
          <w:p w14:paraId="047E7A55" w14:textId="77777777" w:rsidR="00801B5C" w:rsidRPr="00FD40C3" w:rsidRDefault="00801B5C" w:rsidP="00801B5C">
            <w:pPr>
              <w:pStyle w:val="Code"/>
              <w:rPr>
                <w:lang w:val="id-ID"/>
              </w:rPr>
            </w:pPr>
            <w:r w:rsidRPr="00FD40C3">
              <w:rPr>
                <w:lang w:val="id-ID"/>
              </w:rPr>
              <w:t xml:space="preserve">      "version": "1.20.1",</w:t>
            </w:r>
          </w:p>
          <w:p w14:paraId="0327C68E"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dependencies": {</w:t>
            </w:r>
          </w:p>
          <w:p w14:paraId="237DC1BD" w14:textId="77777777" w:rsidR="00801B5C" w:rsidRPr="00FD40C3" w:rsidRDefault="00801B5C" w:rsidP="00801B5C">
            <w:pPr>
              <w:pStyle w:val="Code"/>
              <w:rPr>
                <w:lang w:val="id-ID"/>
              </w:rPr>
            </w:pPr>
            <w:r w:rsidRPr="00FD40C3">
              <w:rPr>
                <w:lang w:val="id-ID"/>
              </w:rPr>
              <w:t xml:space="preserve">        "bytes": "3.1.2",</w:t>
            </w:r>
          </w:p>
          <w:p w14:paraId="2A7E2CF4" w14:textId="77777777" w:rsidR="00801B5C" w:rsidRPr="00FD40C3" w:rsidRDefault="00801B5C" w:rsidP="00801B5C">
            <w:pPr>
              <w:pStyle w:val="Code"/>
              <w:rPr>
                <w:lang w:val="id-ID"/>
              </w:rPr>
            </w:pPr>
            <w:r w:rsidRPr="00FD40C3">
              <w:rPr>
                <w:lang w:val="id-ID"/>
              </w:rPr>
              <w:t xml:space="preserve">        "content-type":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depd": "2.0.0",</w:t>
            </w:r>
          </w:p>
          <w:p w14:paraId="7FFD4DD8" w14:textId="77777777" w:rsidR="00801B5C" w:rsidRPr="00FD40C3" w:rsidRDefault="00801B5C" w:rsidP="00801B5C">
            <w:pPr>
              <w:pStyle w:val="Code"/>
              <w:rPr>
                <w:lang w:val="id-ID"/>
              </w:rPr>
            </w:pPr>
            <w:r w:rsidRPr="00FD40C3">
              <w:rPr>
                <w:lang w:val="id-ID"/>
              </w:rPr>
              <w:t xml:space="preserve">        "destroy": "1.2.0",</w:t>
            </w:r>
          </w:p>
          <w:p w14:paraId="33A0489D" w14:textId="77777777" w:rsidR="00801B5C" w:rsidRPr="00FD40C3" w:rsidRDefault="00801B5C" w:rsidP="00801B5C">
            <w:pPr>
              <w:pStyle w:val="Code"/>
              <w:rPr>
                <w:lang w:val="id-ID"/>
              </w:rPr>
            </w:pPr>
            <w:r w:rsidRPr="00FD40C3">
              <w:rPr>
                <w:lang w:val="id-ID"/>
              </w:rPr>
              <w:lastRenderedPageBreak/>
              <w:t xml:space="preserve">        "http-errors": "2.0.0",</w:t>
            </w:r>
          </w:p>
          <w:p w14:paraId="270E6D4D" w14:textId="77777777" w:rsidR="00801B5C" w:rsidRPr="00FD40C3" w:rsidRDefault="00801B5C" w:rsidP="00801B5C">
            <w:pPr>
              <w:pStyle w:val="Code"/>
              <w:rPr>
                <w:lang w:val="id-ID"/>
              </w:rPr>
            </w:pPr>
            <w:r w:rsidRPr="00FD40C3">
              <w:rPr>
                <w:lang w:val="id-ID"/>
              </w:rPr>
              <w:t xml:space="preserve">        "iconv-lite": "0.4.24",</w:t>
            </w:r>
          </w:p>
          <w:p w14:paraId="6F83FAA3" w14:textId="77777777" w:rsidR="00801B5C" w:rsidRPr="00FD40C3" w:rsidRDefault="00801B5C" w:rsidP="00801B5C">
            <w:pPr>
              <w:pStyle w:val="Code"/>
              <w:rPr>
                <w:lang w:val="id-ID"/>
              </w:rPr>
            </w:pPr>
            <w:r w:rsidRPr="00FD40C3">
              <w:rPr>
                <w:lang w:val="id-ID"/>
              </w:rPr>
              <w:t xml:space="preserve">        "on-finished": "2.4.1",</w:t>
            </w:r>
          </w:p>
          <w:p w14:paraId="35332CFC" w14:textId="77777777" w:rsidR="00801B5C" w:rsidRPr="00FD40C3" w:rsidRDefault="00801B5C" w:rsidP="00801B5C">
            <w:pPr>
              <w:pStyle w:val="Code"/>
              <w:rPr>
                <w:lang w:val="id-ID"/>
              </w:rPr>
            </w:pPr>
            <w:r w:rsidRPr="00FD40C3">
              <w:rPr>
                <w:lang w:val="id-ID"/>
              </w:rPr>
              <w:t xml:space="preserve">        "qs": "6.11.0",</w:t>
            </w:r>
          </w:p>
          <w:p w14:paraId="07519D70" w14:textId="77777777" w:rsidR="00801B5C" w:rsidRPr="00FD40C3" w:rsidRDefault="00801B5C" w:rsidP="00801B5C">
            <w:pPr>
              <w:pStyle w:val="Code"/>
              <w:rPr>
                <w:lang w:val="id-ID"/>
              </w:rPr>
            </w:pPr>
            <w:r w:rsidRPr="00FD40C3">
              <w:rPr>
                <w:lang w:val="id-ID"/>
              </w:rPr>
              <w:t xml:space="preserve">        "raw-body": "2.5.1",</w:t>
            </w:r>
          </w:p>
          <w:p w14:paraId="611175A7" w14:textId="77777777" w:rsidR="00801B5C" w:rsidRPr="00FD40C3" w:rsidRDefault="00801B5C" w:rsidP="00801B5C">
            <w:pPr>
              <w:pStyle w:val="Code"/>
              <w:rPr>
                <w:lang w:val="id-ID"/>
              </w:rPr>
            </w:pPr>
            <w:r w:rsidRPr="00FD40C3">
              <w:rPr>
                <w:lang w:val="id-ID"/>
              </w:rPr>
              <w:t xml:space="preserve">        "type-is": "~1.6.18",</w:t>
            </w:r>
          </w:p>
          <w:p w14:paraId="75DB68B2" w14:textId="77777777" w:rsidR="00801B5C" w:rsidRPr="00FD40C3" w:rsidRDefault="00801B5C" w:rsidP="00801B5C">
            <w:pPr>
              <w:pStyle w:val="Code"/>
              <w:rPr>
                <w:lang w:val="id-ID"/>
              </w:rPr>
            </w:pPr>
            <w:r w:rsidRPr="00FD40C3">
              <w:rPr>
                <w:lang w:val="id-ID"/>
              </w:rPr>
              <w:t xml:space="preserve">        "unpipe":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engines": {</w:t>
            </w:r>
          </w:p>
          <w:p w14:paraId="3A6D866C" w14:textId="77777777" w:rsidR="00801B5C" w:rsidRPr="00FD40C3" w:rsidRDefault="00801B5C" w:rsidP="00801B5C">
            <w:pPr>
              <w:pStyle w:val="Code"/>
              <w:rPr>
                <w:lang w:val="id-ID"/>
              </w:rPr>
            </w:pPr>
            <w:r w:rsidRPr="00FD40C3">
              <w:rPr>
                <w:lang w:val="id-ID"/>
              </w:rPr>
              <w:t xml:space="preserve">        "node": "&gt;= 0.8",</w:t>
            </w:r>
          </w:p>
          <w:p w14:paraId="16CAAEFC" w14:textId="77777777" w:rsidR="00801B5C" w:rsidRPr="00FD40C3" w:rsidRDefault="00801B5C" w:rsidP="00801B5C">
            <w:pPr>
              <w:pStyle w:val="Code"/>
              <w:rPr>
                <w:lang w:val="id-ID"/>
              </w:rPr>
            </w:pPr>
            <w:r w:rsidRPr="00FD40C3">
              <w:rPr>
                <w:lang w:val="id-ID"/>
              </w:rPr>
              <w:t xml:space="preserve">        "npm":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node_modules/brace-expansion": {</w:t>
            </w:r>
          </w:p>
          <w:p w14:paraId="33846E3B" w14:textId="77777777" w:rsidR="00801B5C" w:rsidRPr="00FD40C3" w:rsidRDefault="00801B5C" w:rsidP="00801B5C">
            <w:pPr>
              <w:pStyle w:val="Code"/>
              <w:rPr>
                <w:lang w:val="id-ID"/>
              </w:rPr>
            </w:pPr>
            <w:r w:rsidRPr="00FD40C3">
              <w:rPr>
                <w:lang w:val="id-ID"/>
              </w:rPr>
              <w:t xml:space="preserve">      "version": "1.1.11",</w:t>
            </w:r>
          </w:p>
          <w:p w14:paraId="7A85959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dependencies": {</w:t>
            </w:r>
          </w:p>
          <w:p w14:paraId="41D5FFEE" w14:textId="77777777" w:rsidR="00801B5C" w:rsidRPr="00FD40C3" w:rsidRDefault="00801B5C" w:rsidP="00801B5C">
            <w:pPr>
              <w:pStyle w:val="Code"/>
              <w:rPr>
                <w:lang w:val="id-ID"/>
              </w:rPr>
            </w:pPr>
            <w:r w:rsidRPr="00FD40C3">
              <w:rPr>
                <w:lang w:val="id-ID"/>
              </w:rPr>
              <w:t xml:space="preserve">        "balanced-match": "^1.0.0",</w:t>
            </w:r>
          </w:p>
          <w:p w14:paraId="49C8316A" w14:textId="77777777" w:rsidR="00801B5C" w:rsidRPr="00FD40C3" w:rsidRDefault="00801B5C" w:rsidP="00801B5C">
            <w:pPr>
              <w:pStyle w:val="Code"/>
              <w:rPr>
                <w:lang w:val="id-ID"/>
              </w:rPr>
            </w:pPr>
            <w:r w:rsidRPr="00FD40C3">
              <w:rPr>
                <w:lang w:val="id-ID"/>
              </w:rPr>
              <w:t xml:space="preserve">        "conca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node_modules/braces": {</w:t>
            </w:r>
          </w:p>
          <w:p w14:paraId="2B7DF261" w14:textId="77777777" w:rsidR="00801B5C" w:rsidRPr="00FD40C3" w:rsidRDefault="00801B5C" w:rsidP="00801B5C">
            <w:pPr>
              <w:pStyle w:val="Code"/>
              <w:rPr>
                <w:lang w:val="id-ID"/>
              </w:rPr>
            </w:pPr>
            <w:r w:rsidRPr="00FD40C3">
              <w:rPr>
                <w:lang w:val="id-ID"/>
              </w:rPr>
              <w:t xml:space="preserve">      "version": "3.0.2",</w:t>
            </w:r>
          </w:p>
          <w:p w14:paraId="19C82BA9" w14:textId="77777777" w:rsidR="00801B5C" w:rsidRPr="00FD40C3" w:rsidRDefault="00801B5C" w:rsidP="00801B5C">
            <w:pPr>
              <w:pStyle w:val="Code"/>
              <w:rPr>
                <w:lang w:val="id-ID"/>
              </w:rPr>
            </w:pPr>
            <w:r w:rsidRPr="00FD40C3">
              <w:rPr>
                <w:lang w:val="id-ID"/>
              </w:rPr>
              <w:t xml:space="preserve">      "resolved": "https://registry.npmjs.org/braces/-/braces-3.0.2.tgz",</w:t>
            </w:r>
          </w:p>
          <w:p w14:paraId="2F3FC39E"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dependencies": {</w:t>
            </w:r>
          </w:p>
          <w:p w14:paraId="0BD6A28F" w14:textId="77777777" w:rsidR="00801B5C" w:rsidRPr="00FD40C3" w:rsidRDefault="00801B5C" w:rsidP="00801B5C">
            <w:pPr>
              <w:pStyle w:val="Code"/>
              <w:rPr>
                <w:lang w:val="id-ID"/>
              </w:rPr>
            </w:pPr>
            <w:r w:rsidRPr="00FD40C3">
              <w:rPr>
                <w:lang w:val="id-ID"/>
              </w:rPr>
              <w:t xml:space="preserve">        "fill-range":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engines": {</w:t>
            </w:r>
          </w:p>
          <w:p w14:paraId="7C400A4F" w14:textId="77777777" w:rsidR="00801B5C" w:rsidRPr="00FD40C3" w:rsidRDefault="00801B5C" w:rsidP="00801B5C">
            <w:pPr>
              <w:pStyle w:val="Code"/>
              <w:rPr>
                <w:lang w:val="id-ID"/>
              </w:rPr>
            </w:pPr>
            <w:r w:rsidRPr="00FD40C3">
              <w:rPr>
                <w:lang w:val="id-ID"/>
              </w:rPr>
              <w:t xml:space="preserve">        "node":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node_modules/buffer-from": {</w:t>
            </w:r>
          </w:p>
          <w:p w14:paraId="31ECA73C" w14:textId="77777777" w:rsidR="00801B5C" w:rsidRPr="00FD40C3" w:rsidRDefault="00801B5C" w:rsidP="00801B5C">
            <w:pPr>
              <w:pStyle w:val="Code"/>
              <w:rPr>
                <w:lang w:val="id-ID"/>
              </w:rPr>
            </w:pPr>
            <w:r w:rsidRPr="00FD40C3">
              <w:rPr>
                <w:lang w:val="id-ID"/>
              </w:rPr>
              <w:t xml:space="preserve">      "version": "1.1.2",</w:t>
            </w:r>
          </w:p>
          <w:p w14:paraId="5ED867E3"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integrity":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node_modules/busboy": {</w:t>
            </w:r>
          </w:p>
          <w:p w14:paraId="5B3A340A" w14:textId="77777777" w:rsidR="00801B5C" w:rsidRPr="00FD40C3" w:rsidRDefault="00801B5C" w:rsidP="00801B5C">
            <w:pPr>
              <w:pStyle w:val="Code"/>
              <w:rPr>
                <w:lang w:val="id-ID"/>
              </w:rPr>
            </w:pPr>
            <w:r w:rsidRPr="00FD40C3">
              <w:rPr>
                <w:lang w:val="id-ID"/>
              </w:rPr>
              <w:t xml:space="preserve">      "version": "1.6.0",</w:t>
            </w:r>
          </w:p>
          <w:p w14:paraId="62EB4C4E" w14:textId="77777777" w:rsidR="00801B5C" w:rsidRPr="00FD40C3" w:rsidRDefault="00801B5C" w:rsidP="00801B5C">
            <w:pPr>
              <w:pStyle w:val="Code"/>
              <w:rPr>
                <w:lang w:val="id-ID"/>
              </w:rPr>
            </w:pPr>
            <w:r w:rsidRPr="00FD40C3">
              <w:rPr>
                <w:lang w:val="id-ID"/>
              </w:rPr>
              <w:t xml:space="preserve">      "resolved": "https://registry.npmjs.org/busboy/-/busboy-1.6.0.tgz",</w:t>
            </w:r>
          </w:p>
          <w:p w14:paraId="77DB4305"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dependencies": {</w:t>
            </w:r>
          </w:p>
          <w:p w14:paraId="708CFF2F" w14:textId="77777777" w:rsidR="00801B5C" w:rsidRPr="00FD40C3" w:rsidRDefault="00801B5C" w:rsidP="00801B5C">
            <w:pPr>
              <w:pStyle w:val="Code"/>
              <w:rPr>
                <w:lang w:val="id-ID"/>
              </w:rPr>
            </w:pPr>
            <w:r w:rsidRPr="00FD40C3">
              <w:rPr>
                <w:lang w:val="id-ID"/>
              </w:rPr>
              <w:t xml:space="preserve">        "streamsearch":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engines": {</w:t>
            </w:r>
          </w:p>
          <w:p w14:paraId="07FA07AB" w14:textId="77777777" w:rsidR="00801B5C" w:rsidRPr="00FD40C3" w:rsidRDefault="00801B5C" w:rsidP="00801B5C">
            <w:pPr>
              <w:pStyle w:val="Code"/>
              <w:rPr>
                <w:lang w:val="id-ID"/>
              </w:rPr>
            </w:pPr>
            <w:r w:rsidRPr="00FD40C3">
              <w:rPr>
                <w:lang w:val="id-ID"/>
              </w:rPr>
              <w:t xml:space="preserve">        "node":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node_modules/bytes": {</w:t>
            </w:r>
          </w:p>
          <w:p w14:paraId="6D853DC9" w14:textId="77777777" w:rsidR="00801B5C" w:rsidRPr="00FD40C3" w:rsidRDefault="00801B5C" w:rsidP="00801B5C">
            <w:pPr>
              <w:pStyle w:val="Code"/>
              <w:rPr>
                <w:lang w:val="id-ID"/>
              </w:rPr>
            </w:pPr>
            <w:r w:rsidRPr="00FD40C3">
              <w:rPr>
                <w:lang w:val="id-ID"/>
              </w:rPr>
              <w:t xml:space="preserve">      "version": "3.1.2",</w:t>
            </w:r>
          </w:p>
          <w:p w14:paraId="2BA02EAC" w14:textId="77777777" w:rsidR="00801B5C" w:rsidRPr="00FD40C3" w:rsidRDefault="00801B5C" w:rsidP="00801B5C">
            <w:pPr>
              <w:pStyle w:val="Code"/>
              <w:rPr>
                <w:lang w:val="id-ID"/>
              </w:rPr>
            </w:pPr>
            <w:r w:rsidRPr="00FD40C3">
              <w:rPr>
                <w:lang w:val="id-ID"/>
              </w:rPr>
              <w:t xml:space="preserve">      "resolved": "https://registry.npmjs.org/bytes/-/bytes-3.1.2.tgz",</w:t>
            </w:r>
          </w:p>
          <w:p w14:paraId="3B2B50A1"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engines": {</w:t>
            </w:r>
          </w:p>
          <w:p w14:paraId="139C2B5B" w14:textId="77777777" w:rsidR="00801B5C" w:rsidRPr="00FD40C3" w:rsidRDefault="00801B5C" w:rsidP="00801B5C">
            <w:pPr>
              <w:pStyle w:val="Code"/>
              <w:rPr>
                <w:lang w:val="id-ID"/>
              </w:rPr>
            </w:pPr>
            <w:r w:rsidRPr="00FD40C3">
              <w:rPr>
                <w:lang w:val="id-ID"/>
              </w:rPr>
              <w:t xml:space="preserve">        "node":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node_modules/call-bind": {</w:t>
            </w:r>
          </w:p>
          <w:p w14:paraId="1C27DA9D" w14:textId="77777777" w:rsidR="00801B5C" w:rsidRPr="00FD40C3" w:rsidRDefault="00801B5C" w:rsidP="00801B5C">
            <w:pPr>
              <w:pStyle w:val="Code"/>
              <w:rPr>
                <w:lang w:val="id-ID"/>
              </w:rPr>
            </w:pPr>
            <w:r w:rsidRPr="00FD40C3">
              <w:rPr>
                <w:lang w:val="id-ID"/>
              </w:rPr>
              <w:t xml:space="preserve">      "version": "1.0.2",</w:t>
            </w:r>
          </w:p>
          <w:p w14:paraId="3FFA890F" w14:textId="77777777" w:rsidR="00801B5C" w:rsidRPr="00FD40C3" w:rsidRDefault="00801B5C" w:rsidP="00801B5C">
            <w:pPr>
              <w:pStyle w:val="Code"/>
              <w:rPr>
                <w:lang w:val="id-ID"/>
              </w:rPr>
            </w:pPr>
            <w:r w:rsidRPr="00FD40C3">
              <w:rPr>
                <w:lang w:val="id-ID"/>
              </w:rPr>
              <w:t xml:space="preserve">      "resolved": "https://registry.npmjs.org/call-bind/-/call-bind-1.0.2.tgz",</w:t>
            </w:r>
          </w:p>
          <w:p w14:paraId="0968DDFE"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dependencies": {</w:t>
            </w:r>
          </w:p>
          <w:p w14:paraId="37640F6A" w14:textId="77777777" w:rsidR="00801B5C" w:rsidRPr="00FD40C3" w:rsidRDefault="00801B5C" w:rsidP="00801B5C">
            <w:pPr>
              <w:pStyle w:val="Code"/>
              <w:rPr>
                <w:lang w:val="id-ID"/>
              </w:rPr>
            </w:pPr>
            <w:r w:rsidRPr="00FD40C3">
              <w:rPr>
                <w:lang w:val="id-ID"/>
              </w:rPr>
              <w:t xml:space="preserve">        "function-bind": "^1.1.1",</w:t>
            </w:r>
          </w:p>
          <w:p w14:paraId="14B0223D" w14:textId="77777777" w:rsidR="00801B5C" w:rsidRPr="00FD40C3" w:rsidRDefault="00801B5C" w:rsidP="00801B5C">
            <w:pPr>
              <w:pStyle w:val="Code"/>
              <w:rPr>
                <w:lang w:val="id-ID"/>
              </w:rPr>
            </w:pPr>
            <w:r w:rsidRPr="00FD40C3">
              <w:rPr>
                <w:lang w:val="id-ID"/>
              </w:rPr>
              <w:t xml:space="preserve">        "get-intrinsic":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funding": {</w:t>
            </w:r>
          </w:p>
          <w:p w14:paraId="53CBDCDA" w14:textId="77777777" w:rsidR="00801B5C" w:rsidRPr="00FD40C3" w:rsidRDefault="00801B5C" w:rsidP="00801B5C">
            <w:pPr>
              <w:pStyle w:val="Code"/>
              <w:rPr>
                <w:lang w:val="id-ID"/>
              </w:rPr>
            </w:pPr>
            <w:r w:rsidRPr="00FD40C3">
              <w:rPr>
                <w:lang w:val="id-ID"/>
              </w:rPr>
              <w:t xml:space="preserve">        "url":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node_modules/chalk": {</w:t>
            </w:r>
          </w:p>
          <w:p w14:paraId="08C9512B" w14:textId="77777777" w:rsidR="00801B5C" w:rsidRPr="00FD40C3" w:rsidRDefault="00801B5C" w:rsidP="00801B5C">
            <w:pPr>
              <w:pStyle w:val="Code"/>
              <w:rPr>
                <w:lang w:val="id-ID"/>
              </w:rPr>
            </w:pPr>
            <w:r w:rsidRPr="00FD40C3">
              <w:rPr>
                <w:lang w:val="id-ID"/>
              </w:rPr>
              <w:t xml:space="preserve">      "version": "4.1.2",</w:t>
            </w:r>
          </w:p>
          <w:p w14:paraId="2E3B8CC7" w14:textId="77777777" w:rsidR="00801B5C" w:rsidRPr="00FD40C3" w:rsidRDefault="00801B5C" w:rsidP="00801B5C">
            <w:pPr>
              <w:pStyle w:val="Code"/>
              <w:rPr>
                <w:lang w:val="id-ID"/>
              </w:rPr>
            </w:pPr>
            <w:r w:rsidRPr="00FD40C3">
              <w:rPr>
                <w:lang w:val="id-ID"/>
              </w:rPr>
              <w:t xml:space="preserve">      "resolved": "https://registry.npmjs.org/chalk/-/chalk-4.1.2.tgz",</w:t>
            </w:r>
          </w:p>
          <w:p w14:paraId="3D9483F0"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dependencies": {</w:t>
            </w:r>
          </w:p>
          <w:p w14:paraId="73EB5FB0" w14:textId="77777777" w:rsidR="00801B5C" w:rsidRPr="00FD40C3" w:rsidRDefault="00801B5C" w:rsidP="00801B5C">
            <w:pPr>
              <w:pStyle w:val="Code"/>
              <w:rPr>
                <w:lang w:val="id-ID"/>
              </w:rPr>
            </w:pPr>
            <w:r w:rsidRPr="00FD40C3">
              <w:rPr>
                <w:lang w:val="id-ID"/>
              </w:rPr>
              <w:t xml:space="preserve">        "ansi-styles": "^4.1.0",</w:t>
            </w:r>
          </w:p>
          <w:p w14:paraId="27C2E8E9" w14:textId="77777777" w:rsidR="00801B5C" w:rsidRPr="00FD40C3" w:rsidRDefault="00801B5C" w:rsidP="00801B5C">
            <w:pPr>
              <w:pStyle w:val="Code"/>
              <w:rPr>
                <w:lang w:val="id-ID"/>
              </w:rPr>
            </w:pPr>
            <w:r w:rsidRPr="00FD40C3">
              <w:rPr>
                <w:lang w:val="id-ID"/>
              </w:rPr>
              <w:t xml:space="preserve">        "supports-color":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engines": {</w:t>
            </w:r>
          </w:p>
          <w:p w14:paraId="430FEB11" w14:textId="77777777" w:rsidR="00801B5C" w:rsidRPr="00FD40C3" w:rsidRDefault="00801B5C" w:rsidP="00801B5C">
            <w:pPr>
              <w:pStyle w:val="Code"/>
              <w:rPr>
                <w:lang w:val="id-ID"/>
              </w:rPr>
            </w:pPr>
            <w:r w:rsidRPr="00FD40C3">
              <w:rPr>
                <w:lang w:val="id-ID"/>
              </w:rPr>
              <w:t xml:space="preserve">        "node":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funding": {</w:t>
            </w:r>
          </w:p>
          <w:p w14:paraId="23F2E310" w14:textId="77777777" w:rsidR="00801B5C" w:rsidRPr="00FD40C3" w:rsidRDefault="00801B5C" w:rsidP="00801B5C">
            <w:pPr>
              <w:pStyle w:val="Code"/>
              <w:rPr>
                <w:lang w:val="id-ID"/>
              </w:rPr>
            </w:pPr>
            <w:r w:rsidRPr="00FD40C3">
              <w:rPr>
                <w:lang w:val="id-ID"/>
              </w:rPr>
              <w:t xml:space="preserve">        "url":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node_modules/chokidar": {</w:t>
            </w:r>
          </w:p>
          <w:p w14:paraId="231EBFEC" w14:textId="77777777" w:rsidR="00801B5C" w:rsidRPr="00FD40C3" w:rsidRDefault="00801B5C" w:rsidP="00801B5C">
            <w:pPr>
              <w:pStyle w:val="Code"/>
              <w:rPr>
                <w:lang w:val="id-ID"/>
              </w:rPr>
            </w:pPr>
            <w:r w:rsidRPr="00FD40C3">
              <w:rPr>
                <w:lang w:val="id-ID"/>
              </w:rPr>
              <w:t xml:space="preserve">      "version": "3.5.3",</w:t>
            </w:r>
          </w:p>
          <w:p w14:paraId="6DB59494" w14:textId="77777777" w:rsidR="00801B5C" w:rsidRPr="00FD40C3" w:rsidRDefault="00801B5C" w:rsidP="00801B5C">
            <w:pPr>
              <w:pStyle w:val="Code"/>
              <w:rPr>
                <w:lang w:val="id-ID"/>
              </w:rPr>
            </w:pPr>
            <w:r w:rsidRPr="00FD40C3">
              <w:rPr>
                <w:lang w:val="id-ID"/>
              </w:rPr>
              <w:t xml:space="preserve">      "resolved": "https://registry.npmjs.org/chokidar/-/chokidar-3.5.3.tgz",</w:t>
            </w:r>
          </w:p>
          <w:p w14:paraId="6A11D56B"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funding":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type": "individual",</w:t>
            </w:r>
          </w:p>
          <w:p w14:paraId="158DBAFD" w14:textId="77777777" w:rsidR="00801B5C" w:rsidRPr="00FD40C3" w:rsidRDefault="00801B5C" w:rsidP="00801B5C">
            <w:pPr>
              <w:pStyle w:val="Code"/>
              <w:rPr>
                <w:lang w:val="id-ID"/>
              </w:rPr>
            </w:pPr>
            <w:r w:rsidRPr="00FD40C3">
              <w:rPr>
                <w:lang w:val="id-ID"/>
              </w:rPr>
              <w:t xml:space="preserve">          "url":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dependencies": {</w:t>
            </w:r>
          </w:p>
          <w:p w14:paraId="42984A02" w14:textId="77777777" w:rsidR="00801B5C" w:rsidRPr="00FD40C3" w:rsidRDefault="00801B5C" w:rsidP="00801B5C">
            <w:pPr>
              <w:pStyle w:val="Code"/>
              <w:rPr>
                <w:lang w:val="id-ID"/>
              </w:rPr>
            </w:pPr>
            <w:r w:rsidRPr="00FD40C3">
              <w:rPr>
                <w:lang w:val="id-ID"/>
              </w:rPr>
              <w:t xml:space="preserve">        "anymatch": "~3.1.2",</w:t>
            </w:r>
          </w:p>
          <w:p w14:paraId="675C0903" w14:textId="77777777" w:rsidR="00801B5C" w:rsidRPr="00FD40C3" w:rsidRDefault="00801B5C" w:rsidP="00801B5C">
            <w:pPr>
              <w:pStyle w:val="Code"/>
              <w:rPr>
                <w:lang w:val="id-ID"/>
              </w:rPr>
            </w:pPr>
            <w:r w:rsidRPr="00FD40C3">
              <w:rPr>
                <w:lang w:val="id-ID"/>
              </w:rPr>
              <w:t xml:space="preserve">        "braces": "~3.0.2",</w:t>
            </w:r>
          </w:p>
          <w:p w14:paraId="50D2B392" w14:textId="77777777" w:rsidR="00801B5C" w:rsidRPr="00FD40C3" w:rsidRDefault="00801B5C" w:rsidP="00801B5C">
            <w:pPr>
              <w:pStyle w:val="Code"/>
              <w:rPr>
                <w:lang w:val="id-ID"/>
              </w:rPr>
            </w:pPr>
            <w:r w:rsidRPr="00FD40C3">
              <w:rPr>
                <w:lang w:val="id-ID"/>
              </w:rPr>
              <w:t xml:space="preserve">        "glob-parent": "~5.1.2",</w:t>
            </w:r>
          </w:p>
          <w:p w14:paraId="3E3FCF11" w14:textId="77777777" w:rsidR="00801B5C" w:rsidRPr="00FD40C3" w:rsidRDefault="00801B5C" w:rsidP="00801B5C">
            <w:pPr>
              <w:pStyle w:val="Code"/>
              <w:rPr>
                <w:lang w:val="id-ID"/>
              </w:rPr>
            </w:pPr>
            <w:r w:rsidRPr="00FD40C3">
              <w:rPr>
                <w:lang w:val="id-ID"/>
              </w:rPr>
              <w:t xml:space="preserve">        "is-binary-path": "~2.1.0",</w:t>
            </w:r>
          </w:p>
          <w:p w14:paraId="30F78FA6" w14:textId="77777777" w:rsidR="00801B5C" w:rsidRPr="00FD40C3" w:rsidRDefault="00801B5C" w:rsidP="00801B5C">
            <w:pPr>
              <w:pStyle w:val="Code"/>
              <w:rPr>
                <w:lang w:val="id-ID"/>
              </w:rPr>
            </w:pPr>
            <w:r w:rsidRPr="00FD40C3">
              <w:rPr>
                <w:lang w:val="id-ID"/>
              </w:rPr>
              <w:t xml:space="preserve">        "is-glob": "~4.0.1",</w:t>
            </w:r>
          </w:p>
          <w:p w14:paraId="244EB04B" w14:textId="77777777" w:rsidR="00801B5C" w:rsidRPr="00FD40C3" w:rsidRDefault="00801B5C" w:rsidP="00801B5C">
            <w:pPr>
              <w:pStyle w:val="Code"/>
              <w:rPr>
                <w:lang w:val="id-ID"/>
              </w:rPr>
            </w:pPr>
            <w:r w:rsidRPr="00FD40C3">
              <w:rPr>
                <w:lang w:val="id-ID"/>
              </w:rPr>
              <w:t xml:space="preserve">        "normalize-path": "~3.0.0",</w:t>
            </w:r>
          </w:p>
          <w:p w14:paraId="79CDF0AE" w14:textId="77777777" w:rsidR="00801B5C" w:rsidRPr="00FD40C3" w:rsidRDefault="00801B5C" w:rsidP="00801B5C">
            <w:pPr>
              <w:pStyle w:val="Code"/>
              <w:rPr>
                <w:lang w:val="id-ID"/>
              </w:rPr>
            </w:pPr>
            <w:r w:rsidRPr="00FD40C3">
              <w:rPr>
                <w:lang w:val="id-ID"/>
              </w:rPr>
              <w:t xml:space="preserve">        "readdirp":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engines": {</w:t>
            </w:r>
          </w:p>
          <w:p w14:paraId="31BFC259" w14:textId="77777777" w:rsidR="00801B5C" w:rsidRPr="00FD40C3" w:rsidRDefault="00801B5C" w:rsidP="00801B5C">
            <w:pPr>
              <w:pStyle w:val="Code"/>
              <w:rPr>
                <w:lang w:val="id-ID"/>
              </w:rPr>
            </w:pPr>
            <w:r w:rsidRPr="00FD40C3">
              <w:rPr>
                <w:lang w:val="id-ID"/>
              </w:rPr>
              <w:t xml:space="preserve">        "node":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optionalDependencies": {</w:t>
            </w:r>
          </w:p>
          <w:p w14:paraId="6418BCAC" w14:textId="77777777" w:rsidR="00801B5C" w:rsidRPr="00FD40C3" w:rsidRDefault="00801B5C" w:rsidP="00801B5C">
            <w:pPr>
              <w:pStyle w:val="Code"/>
              <w:rPr>
                <w:lang w:val="id-ID"/>
              </w:rPr>
            </w:pPr>
            <w:r w:rsidRPr="00FD40C3">
              <w:rPr>
                <w:lang w:val="id-ID"/>
              </w:rPr>
              <w:t xml:space="preserve">        "fsevents":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node_modules/cliui": {</w:t>
            </w:r>
          </w:p>
          <w:p w14:paraId="677672E6" w14:textId="77777777" w:rsidR="00801B5C" w:rsidRPr="00FD40C3" w:rsidRDefault="00801B5C" w:rsidP="00801B5C">
            <w:pPr>
              <w:pStyle w:val="Code"/>
              <w:rPr>
                <w:lang w:val="id-ID"/>
              </w:rPr>
            </w:pPr>
            <w:r w:rsidRPr="00FD40C3">
              <w:rPr>
                <w:lang w:val="id-ID"/>
              </w:rPr>
              <w:t xml:space="preserve">      "version": "7.0.4",</w:t>
            </w:r>
          </w:p>
          <w:p w14:paraId="4622C0DD" w14:textId="77777777" w:rsidR="00801B5C" w:rsidRPr="00FD40C3" w:rsidRDefault="00801B5C" w:rsidP="00801B5C">
            <w:pPr>
              <w:pStyle w:val="Code"/>
              <w:rPr>
                <w:lang w:val="id-ID"/>
              </w:rPr>
            </w:pPr>
            <w:r w:rsidRPr="00FD40C3">
              <w:rPr>
                <w:lang w:val="id-ID"/>
              </w:rPr>
              <w:t xml:space="preserve">      "resolved": "https://registry.npmjs.org/cliui/-/cliui-7.0.4.tgz",</w:t>
            </w:r>
          </w:p>
          <w:p w14:paraId="3E4DB9EC"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dependencies": {</w:t>
            </w:r>
          </w:p>
          <w:p w14:paraId="7843AB5F" w14:textId="77777777" w:rsidR="00801B5C" w:rsidRPr="00FD40C3" w:rsidRDefault="00801B5C" w:rsidP="00801B5C">
            <w:pPr>
              <w:pStyle w:val="Code"/>
              <w:rPr>
                <w:lang w:val="id-ID"/>
              </w:rPr>
            </w:pPr>
            <w:r w:rsidRPr="00FD40C3">
              <w:rPr>
                <w:lang w:val="id-ID"/>
              </w:rPr>
              <w:t xml:space="preserve">        "string-width": "^4.2.0",</w:t>
            </w:r>
          </w:p>
          <w:p w14:paraId="57125917" w14:textId="77777777" w:rsidR="00801B5C" w:rsidRPr="00FD40C3" w:rsidRDefault="00801B5C" w:rsidP="00801B5C">
            <w:pPr>
              <w:pStyle w:val="Code"/>
              <w:rPr>
                <w:lang w:val="id-ID"/>
              </w:rPr>
            </w:pPr>
            <w:r w:rsidRPr="00FD40C3">
              <w:rPr>
                <w:lang w:val="id-ID"/>
              </w:rPr>
              <w:t xml:space="preserve">        "strip-ansi": "^6.0.0",</w:t>
            </w:r>
          </w:p>
          <w:p w14:paraId="75F0B1AD" w14:textId="77777777" w:rsidR="00801B5C" w:rsidRPr="00FD40C3" w:rsidRDefault="00801B5C" w:rsidP="00801B5C">
            <w:pPr>
              <w:pStyle w:val="Code"/>
              <w:rPr>
                <w:lang w:val="id-ID"/>
              </w:rPr>
            </w:pPr>
            <w:r w:rsidRPr="00FD40C3">
              <w:rPr>
                <w:lang w:val="id-ID"/>
              </w:rPr>
              <w:t xml:space="preserve">        "wrap-ansi":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node_modules/color-convert": {</w:t>
            </w:r>
          </w:p>
          <w:p w14:paraId="38A8EF7B" w14:textId="77777777" w:rsidR="00801B5C" w:rsidRPr="00FD40C3" w:rsidRDefault="00801B5C" w:rsidP="00801B5C">
            <w:pPr>
              <w:pStyle w:val="Code"/>
              <w:rPr>
                <w:lang w:val="id-ID"/>
              </w:rPr>
            </w:pPr>
            <w:r w:rsidRPr="00FD40C3">
              <w:rPr>
                <w:lang w:val="id-ID"/>
              </w:rPr>
              <w:t xml:space="preserve">      "version": "2.0.1",</w:t>
            </w:r>
          </w:p>
          <w:p w14:paraId="43F8081E"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dependencies": {</w:t>
            </w:r>
          </w:p>
          <w:p w14:paraId="20C350B4" w14:textId="77777777" w:rsidR="00801B5C" w:rsidRPr="00FD40C3" w:rsidRDefault="00801B5C" w:rsidP="00801B5C">
            <w:pPr>
              <w:pStyle w:val="Code"/>
              <w:rPr>
                <w:lang w:val="id-ID"/>
              </w:rPr>
            </w:pPr>
            <w:r w:rsidRPr="00FD40C3">
              <w:rPr>
                <w:lang w:val="id-ID"/>
              </w:rPr>
              <w:t xml:space="preserve">        "color-name":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engines": {</w:t>
            </w:r>
          </w:p>
          <w:p w14:paraId="62509A37" w14:textId="77777777" w:rsidR="00801B5C" w:rsidRPr="00FD40C3" w:rsidRDefault="00801B5C" w:rsidP="00801B5C">
            <w:pPr>
              <w:pStyle w:val="Code"/>
              <w:rPr>
                <w:lang w:val="id-ID"/>
              </w:rPr>
            </w:pPr>
            <w:r w:rsidRPr="00FD40C3">
              <w:rPr>
                <w:lang w:val="id-ID"/>
              </w:rPr>
              <w:t xml:space="preserve">        "node":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node_modules/color-name": {</w:t>
            </w:r>
          </w:p>
          <w:p w14:paraId="3684CA91" w14:textId="77777777" w:rsidR="00801B5C" w:rsidRPr="00FD40C3" w:rsidRDefault="00801B5C" w:rsidP="00801B5C">
            <w:pPr>
              <w:pStyle w:val="Code"/>
              <w:rPr>
                <w:lang w:val="id-ID"/>
              </w:rPr>
            </w:pPr>
            <w:r w:rsidRPr="00FD40C3">
              <w:rPr>
                <w:lang w:val="id-ID"/>
              </w:rPr>
              <w:t xml:space="preserve">      "version": "1.1.4",</w:t>
            </w:r>
          </w:p>
          <w:p w14:paraId="1F5BDED7"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node_modules/commander": {</w:t>
            </w:r>
          </w:p>
          <w:p w14:paraId="7E8DD3DB" w14:textId="77777777" w:rsidR="00801B5C" w:rsidRPr="00FD40C3" w:rsidRDefault="00801B5C" w:rsidP="00801B5C">
            <w:pPr>
              <w:pStyle w:val="Code"/>
              <w:rPr>
                <w:lang w:val="id-ID"/>
              </w:rPr>
            </w:pPr>
            <w:r w:rsidRPr="00FD40C3">
              <w:rPr>
                <w:lang w:val="id-ID"/>
              </w:rPr>
              <w:t xml:space="preserve">      "version": "6.2.1",</w:t>
            </w:r>
          </w:p>
          <w:p w14:paraId="220586C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engines": {</w:t>
            </w:r>
          </w:p>
          <w:p w14:paraId="38A5591C" w14:textId="77777777" w:rsidR="00801B5C" w:rsidRPr="00FD40C3" w:rsidRDefault="00801B5C" w:rsidP="00801B5C">
            <w:pPr>
              <w:pStyle w:val="Code"/>
              <w:rPr>
                <w:lang w:val="id-ID"/>
              </w:rPr>
            </w:pPr>
            <w:r w:rsidRPr="00FD40C3">
              <w:rPr>
                <w:lang w:val="id-ID"/>
              </w:rPr>
              <w:lastRenderedPageBreak/>
              <w:t xml:space="preserve">        "node":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node_modules/concat-map": {</w:t>
            </w:r>
          </w:p>
          <w:p w14:paraId="3BC41355" w14:textId="77777777" w:rsidR="00801B5C" w:rsidRPr="00FD40C3" w:rsidRDefault="00801B5C" w:rsidP="00801B5C">
            <w:pPr>
              <w:pStyle w:val="Code"/>
              <w:rPr>
                <w:lang w:val="id-ID"/>
              </w:rPr>
            </w:pPr>
            <w:r w:rsidRPr="00FD40C3">
              <w:rPr>
                <w:lang w:val="id-ID"/>
              </w:rPr>
              <w:t xml:space="preserve">      "version": "0.0.1",</w:t>
            </w:r>
          </w:p>
          <w:p w14:paraId="6C267519"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node_modules/concat-stream": {</w:t>
            </w:r>
          </w:p>
          <w:p w14:paraId="2F5BA460" w14:textId="77777777" w:rsidR="00801B5C" w:rsidRPr="00FD40C3" w:rsidRDefault="00801B5C" w:rsidP="00801B5C">
            <w:pPr>
              <w:pStyle w:val="Code"/>
              <w:rPr>
                <w:lang w:val="id-ID"/>
              </w:rPr>
            </w:pPr>
            <w:r w:rsidRPr="00FD40C3">
              <w:rPr>
                <w:lang w:val="id-ID"/>
              </w:rPr>
              <w:t xml:space="preserve">      "version": "1.6.2",</w:t>
            </w:r>
          </w:p>
          <w:p w14:paraId="69BDBA4F"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engines": [</w:t>
            </w:r>
          </w:p>
          <w:p w14:paraId="72A49A8B" w14:textId="77777777" w:rsidR="00801B5C" w:rsidRPr="00FD40C3" w:rsidRDefault="00801B5C" w:rsidP="00801B5C">
            <w:pPr>
              <w:pStyle w:val="Code"/>
              <w:rPr>
                <w:lang w:val="id-ID"/>
              </w:rPr>
            </w:pPr>
            <w:r w:rsidRPr="00FD40C3">
              <w:rPr>
                <w:lang w:val="id-ID"/>
              </w:rPr>
              <w:t xml:space="preserve">        "nod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dependencies": {</w:t>
            </w:r>
          </w:p>
          <w:p w14:paraId="2910F5B2" w14:textId="77777777" w:rsidR="00801B5C" w:rsidRPr="00FD40C3" w:rsidRDefault="00801B5C" w:rsidP="00801B5C">
            <w:pPr>
              <w:pStyle w:val="Code"/>
              <w:rPr>
                <w:lang w:val="id-ID"/>
              </w:rPr>
            </w:pPr>
            <w:r w:rsidRPr="00FD40C3">
              <w:rPr>
                <w:lang w:val="id-ID"/>
              </w:rPr>
              <w:t xml:space="preserve">        "buffer-from": "^1.0.0",</w:t>
            </w:r>
          </w:p>
          <w:p w14:paraId="0AAE8782" w14:textId="77777777" w:rsidR="00801B5C" w:rsidRPr="00FD40C3" w:rsidRDefault="00801B5C" w:rsidP="00801B5C">
            <w:pPr>
              <w:pStyle w:val="Code"/>
              <w:rPr>
                <w:lang w:val="id-ID"/>
              </w:rPr>
            </w:pPr>
            <w:r w:rsidRPr="00FD40C3">
              <w:rPr>
                <w:lang w:val="id-ID"/>
              </w:rPr>
              <w:t xml:space="preserve">        "inherits": "^2.0.3",</w:t>
            </w:r>
          </w:p>
          <w:p w14:paraId="64913189" w14:textId="77777777" w:rsidR="00801B5C" w:rsidRPr="00FD40C3" w:rsidRDefault="00801B5C" w:rsidP="00801B5C">
            <w:pPr>
              <w:pStyle w:val="Code"/>
              <w:rPr>
                <w:lang w:val="id-ID"/>
              </w:rPr>
            </w:pPr>
            <w:r w:rsidRPr="00FD40C3">
              <w:rPr>
                <w:lang w:val="id-ID"/>
              </w:rPr>
              <w:t xml:space="preserve">        "readable-stream": "^2.2.2",</w:t>
            </w:r>
          </w:p>
          <w:p w14:paraId="31262E29" w14:textId="77777777" w:rsidR="00801B5C" w:rsidRPr="00FD40C3" w:rsidRDefault="00801B5C" w:rsidP="00801B5C">
            <w:pPr>
              <w:pStyle w:val="Code"/>
              <w:rPr>
                <w:lang w:val="id-ID"/>
              </w:rPr>
            </w:pPr>
            <w:r w:rsidRPr="00FD40C3">
              <w:rPr>
                <w:lang w:val="id-ID"/>
              </w:rPr>
              <w:t xml:space="preserve">        "typedarray":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node_modules/content-disposition": {</w:t>
            </w:r>
          </w:p>
          <w:p w14:paraId="36FC13D8" w14:textId="77777777" w:rsidR="00801B5C" w:rsidRPr="00FD40C3" w:rsidRDefault="00801B5C" w:rsidP="00801B5C">
            <w:pPr>
              <w:pStyle w:val="Code"/>
              <w:rPr>
                <w:lang w:val="id-ID"/>
              </w:rPr>
            </w:pPr>
            <w:r w:rsidRPr="00FD40C3">
              <w:rPr>
                <w:lang w:val="id-ID"/>
              </w:rPr>
              <w:t xml:space="preserve">      "version": "0.5.4",</w:t>
            </w:r>
          </w:p>
          <w:p w14:paraId="7F9219FC"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dependencies": {</w:t>
            </w:r>
          </w:p>
          <w:p w14:paraId="1473319F" w14:textId="77777777" w:rsidR="00801B5C" w:rsidRPr="00FD40C3" w:rsidRDefault="00801B5C" w:rsidP="00801B5C">
            <w:pPr>
              <w:pStyle w:val="Code"/>
              <w:rPr>
                <w:lang w:val="id-ID"/>
              </w:rPr>
            </w:pPr>
            <w:r w:rsidRPr="00FD40C3">
              <w:rPr>
                <w:lang w:val="id-ID"/>
              </w:rPr>
              <w:t xml:space="preserve">        "safe-buffer":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engines": {</w:t>
            </w:r>
          </w:p>
          <w:p w14:paraId="7672D35C" w14:textId="77777777" w:rsidR="00801B5C" w:rsidRPr="00FD40C3" w:rsidRDefault="00801B5C" w:rsidP="00801B5C">
            <w:pPr>
              <w:pStyle w:val="Code"/>
              <w:rPr>
                <w:lang w:val="id-ID"/>
              </w:rPr>
            </w:pPr>
            <w:r w:rsidRPr="00FD40C3">
              <w:rPr>
                <w:lang w:val="id-ID"/>
              </w:rPr>
              <w:t xml:space="preserve">        "node":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node_modules/content-type": {</w:t>
            </w:r>
          </w:p>
          <w:p w14:paraId="08DE2963" w14:textId="77777777" w:rsidR="00801B5C" w:rsidRPr="00FD40C3" w:rsidRDefault="00801B5C" w:rsidP="00801B5C">
            <w:pPr>
              <w:pStyle w:val="Code"/>
              <w:rPr>
                <w:lang w:val="id-ID"/>
              </w:rPr>
            </w:pPr>
            <w:r w:rsidRPr="00FD40C3">
              <w:rPr>
                <w:lang w:val="id-ID"/>
              </w:rPr>
              <w:t xml:space="preserve">      "version": "1.0.5",</w:t>
            </w:r>
          </w:p>
          <w:p w14:paraId="4DE66633"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engines": {</w:t>
            </w:r>
          </w:p>
          <w:p w14:paraId="4A4E3581" w14:textId="77777777" w:rsidR="00801B5C" w:rsidRPr="00FD40C3" w:rsidRDefault="00801B5C" w:rsidP="00801B5C">
            <w:pPr>
              <w:pStyle w:val="Code"/>
              <w:rPr>
                <w:lang w:val="id-ID"/>
              </w:rPr>
            </w:pPr>
            <w:r w:rsidRPr="00FD40C3">
              <w:rPr>
                <w:lang w:val="id-ID"/>
              </w:rPr>
              <w:t xml:space="preserve">        "node":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node_modules/cookie": {</w:t>
            </w:r>
          </w:p>
          <w:p w14:paraId="6AAFCE22" w14:textId="77777777" w:rsidR="00801B5C" w:rsidRPr="00FD40C3" w:rsidRDefault="00801B5C" w:rsidP="00801B5C">
            <w:pPr>
              <w:pStyle w:val="Code"/>
              <w:rPr>
                <w:lang w:val="id-ID"/>
              </w:rPr>
            </w:pPr>
            <w:r w:rsidRPr="00FD40C3">
              <w:rPr>
                <w:lang w:val="id-ID"/>
              </w:rPr>
              <w:t xml:space="preserve">      "version": "0.5.0",</w:t>
            </w:r>
          </w:p>
          <w:p w14:paraId="7583D3BA" w14:textId="77777777" w:rsidR="00801B5C" w:rsidRPr="00FD40C3" w:rsidRDefault="00801B5C" w:rsidP="00801B5C">
            <w:pPr>
              <w:pStyle w:val="Code"/>
              <w:rPr>
                <w:lang w:val="id-ID"/>
              </w:rPr>
            </w:pPr>
            <w:r w:rsidRPr="00FD40C3">
              <w:rPr>
                <w:lang w:val="id-ID"/>
              </w:rPr>
              <w:t xml:space="preserve">      "resolved": "https://registry.npmjs.org/cookie/-/cookie-0.5.0.tgz",</w:t>
            </w:r>
          </w:p>
          <w:p w14:paraId="5D5E7D8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engines": {</w:t>
            </w:r>
          </w:p>
          <w:p w14:paraId="5E71ABC8" w14:textId="77777777" w:rsidR="00801B5C" w:rsidRPr="00FD40C3" w:rsidRDefault="00801B5C" w:rsidP="00801B5C">
            <w:pPr>
              <w:pStyle w:val="Code"/>
              <w:rPr>
                <w:lang w:val="id-ID"/>
              </w:rPr>
            </w:pPr>
            <w:r w:rsidRPr="00FD40C3">
              <w:rPr>
                <w:lang w:val="id-ID"/>
              </w:rPr>
              <w:t xml:space="preserve">        "node":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node_modules/cookie-signature": {</w:t>
            </w:r>
          </w:p>
          <w:p w14:paraId="4174BEA9" w14:textId="77777777" w:rsidR="00801B5C" w:rsidRPr="00FD40C3" w:rsidRDefault="00801B5C" w:rsidP="00801B5C">
            <w:pPr>
              <w:pStyle w:val="Code"/>
              <w:rPr>
                <w:lang w:val="id-ID"/>
              </w:rPr>
            </w:pPr>
            <w:r w:rsidRPr="00FD40C3">
              <w:rPr>
                <w:lang w:val="id-ID"/>
              </w:rPr>
              <w:t xml:space="preserve">      "version": "1.0.6",</w:t>
            </w:r>
          </w:p>
          <w:p w14:paraId="36C31FFA"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node_modules/core-util-is": {</w:t>
            </w:r>
          </w:p>
          <w:p w14:paraId="5D5610D9" w14:textId="77777777" w:rsidR="00801B5C" w:rsidRPr="00FD40C3" w:rsidRDefault="00801B5C" w:rsidP="00801B5C">
            <w:pPr>
              <w:pStyle w:val="Code"/>
              <w:rPr>
                <w:lang w:val="id-ID"/>
              </w:rPr>
            </w:pPr>
            <w:r w:rsidRPr="00FD40C3">
              <w:rPr>
                <w:lang w:val="id-ID"/>
              </w:rPr>
              <w:t xml:space="preserve">      "version": "1.0.3",</w:t>
            </w:r>
          </w:p>
          <w:p w14:paraId="49D14899"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node_modules/csv": {</w:t>
            </w:r>
          </w:p>
          <w:p w14:paraId="4EC892BD" w14:textId="77777777" w:rsidR="00801B5C" w:rsidRPr="00FD40C3" w:rsidRDefault="00801B5C" w:rsidP="00801B5C">
            <w:pPr>
              <w:pStyle w:val="Code"/>
              <w:rPr>
                <w:lang w:val="id-ID"/>
              </w:rPr>
            </w:pPr>
            <w:r w:rsidRPr="00FD40C3">
              <w:rPr>
                <w:lang w:val="id-ID"/>
              </w:rPr>
              <w:t xml:space="preserve">      "version": "6.3.0",</w:t>
            </w:r>
          </w:p>
          <w:p w14:paraId="7FB231A0" w14:textId="77777777" w:rsidR="00801B5C" w:rsidRPr="00FD40C3" w:rsidRDefault="00801B5C" w:rsidP="00801B5C">
            <w:pPr>
              <w:pStyle w:val="Code"/>
              <w:rPr>
                <w:lang w:val="id-ID"/>
              </w:rPr>
            </w:pPr>
            <w:r w:rsidRPr="00FD40C3">
              <w:rPr>
                <w:lang w:val="id-ID"/>
              </w:rPr>
              <w:t xml:space="preserve">      "resolved": "https://registry.npmjs.org/csv/-/csv-6.3.0.tgz",</w:t>
            </w:r>
          </w:p>
          <w:p w14:paraId="7226C693"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dependencies": {</w:t>
            </w:r>
          </w:p>
          <w:p w14:paraId="245ECEDE" w14:textId="77777777" w:rsidR="00801B5C" w:rsidRPr="00FD40C3" w:rsidRDefault="00801B5C" w:rsidP="00801B5C">
            <w:pPr>
              <w:pStyle w:val="Code"/>
              <w:rPr>
                <w:lang w:val="id-ID"/>
              </w:rPr>
            </w:pPr>
            <w:r w:rsidRPr="00FD40C3">
              <w:rPr>
                <w:lang w:val="id-ID"/>
              </w:rPr>
              <w:t xml:space="preserve">        "csv-generate": "^4.2.6",</w:t>
            </w:r>
          </w:p>
          <w:p w14:paraId="6432E7F9" w14:textId="77777777" w:rsidR="00801B5C" w:rsidRPr="00FD40C3" w:rsidRDefault="00801B5C" w:rsidP="00801B5C">
            <w:pPr>
              <w:pStyle w:val="Code"/>
              <w:rPr>
                <w:lang w:val="id-ID"/>
              </w:rPr>
            </w:pPr>
            <w:r w:rsidRPr="00FD40C3">
              <w:rPr>
                <w:lang w:val="id-ID"/>
              </w:rPr>
              <w:t xml:space="preserve">        "csv-parse": "^5.3.10",</w:t>
            </w:r>
          </w:p>
          <w:p w14:paraId="0FFA26AF" w14:textId="77777777" w:rsidR="00801B5C" w:rsidRPr="00FD40C3" w:rsidRDefault="00801B5C" w:rsidP="00801B5C">
            <w:pPr>
              <w:pStyle w:val="Code"/>
              <w:rPr>
                <w:lang w:val="id-ID"/>
              </w:rPr>
            </w:pPr>
            <w:r w:rsidRPr="00FD40C3">
              <w:rPr>
                <w:lang w:val="id-ID"/>
              </w:rPr>
              <w:t xml:space="preserve">        "csv-stringify": "^6.4.0",</w:t>
            </w:r>
          </w:p>
          <w:p w14:paraId="0AAAB848" w14:textId="77777777" w:rsidR="00801B5C" w:rsidRPr="00FD40C3" w:rsidRDefault="00801B5C" w:rsidP="00801B5C">
            <w:pPr>
              <w:pStyle w:val="Code"/>
              <w:rPr>
                <w:lang w:val="id-ID"/>
              </w:rPr>
            </w:pPr>
            <w:r w:rsidRPr="00FD40C3">
              <w:rPr>
                <w:lang w:val="id-ID"/>
              </w:rPr>
              <w:t xml:space="preserve">        "stream-transform":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engines": {</w:t>
            </w:r>
          </w:p>
          <w:p w14:paraId="3B54735A" w14:textId="77777777" w:rsidR="00801B5C" w:rsidRPr="00FD40C3" w:rsidRDefault="00801B5C" w:rsidP="00801B5C">
            <w:pPr>
              <w:pStyle w:val="Code"/>
              <w:rPr>
                <w:lang w:val="id-ID"/>
              </w:rPr>
            </w:pPr>
            <w:r w:rsidRPr="00FD40C3">
              <w:rPr>
                <w:lang w:val="id-ID"/>
              </w:rPr>
              <w:t xml:space="preserve">        "node":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node_modules/csv-generate": {</w:t>
            </w:r>
          </w:p>
          <w:p w14:paraId="2BE68A52" w14:textId="77777777" w:rsidR="00801B5C" w:rsidRPr="00FD40C3" w:rsidRDefault="00801B5C" w:rsidP="00801B5C">
            <w:pPr>
              <w:pStyle w:val="Code"/>
              <w:rPr>
                <w:lang w:val="id-ID"/>
              </w:rPr>
            </w:pPr>
            <w:r w:rsidRPr="00FD40C3">
              <w:rPr>
                <w:lang w:val="id-ID"/>
              </w:rPr>
              <w:t xml:space="preserve">      "version": "4.2.6",</w:t>
            </w:r>
          </w:p>
          <w:p w14:paraId="46552915"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node_modules/csv-parse": {</w:t>
            </w:r>
          </w:p>
          <w:p w14:paraId="1A3566A1" w14:textId="77777777" w:rsidR="00801B5C" w:rsidRPr="00FD40C3" w:rsidRDefault="00801B5C" w:rsidP="00801B5C">
            <w:pPr>
              <w:pStyle w:val="Code"/>
              <w:rPr>
                <w:lang w:val="id-ID"/>
              </w:rPr>
            </w:pPr>
            <w:r w:rsidRPr="00FD40C3">
              <w:rPr>
                <w:lang w:val="id-ID"/>
              </w:rPr>
              <w:t xml:space="preserve">      "version": "5.3.10",</w:t>
            </w:r>
          </w:p>
          <w:p w14:paraId="0DAEF393" w14:textId="77777777" w:rsidR="00801B5C" w:rsidRPr="00FD40C3" w:rsidRDefault="00801B5C" w:rsidP="00801B5C">
            <w:pPr>
              <w:pStyle w:val="Code"/>
              <w:rPr>
                <w:lang w:val="id-ID"/>
              </w:rPr>
            </w:pPr>
            <w:r w:rsidRPr="00FD40C3">
              <w:rPr>
                <w:lang w:val="id-ID"/>
              </w:rPr>
              <w:t xml:space="preserve">      "resolved": "https://registry.npmjs.org/csv-parse/-/csv-parse-5.3.10.tgz",</w:t>
            </w:r>
          </w:p>
          <w:p w14:paraId="0BC31404"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node_modules/csv-stringify": {</w:t>
            </w:r>
          </w:p>
          <w:p w14:paraId="210ADE11" w14:textId="77777777" w:rsidR="00801B5C" w:rsidRPr="00FD40C3" w:rsidRDefault="00801B5C" w:rsidP="00801B5C">
            <w:pPr>
              <w:pStyle w:val="Code"/>
              <w:rPr>
                <w:lang w:val="id-ID"/>
              </w:rPr>
            </w:pPr>
            <w:r w:rsidRPr="00FD40C3">
              <w:rPr>
                <w:lang w:val="id-ID"/>
              </w:rPr>
              <w:t xml:space="preserve">      "version": "6.4.0",</w:t>
            </w:r>
          </w:p>
          <w:p w14:paraId="38F5F5B0"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node_modules/csvtojson": {</w:t>
            </w:r>
          </w:p>
          <w:p w14:paraId="4B4F0601" w14:textId="77777777" w:rsidR="00801B5C" w:rsidRPr="00FD40C3" w:rsidRDefault="00801B5C" w:rsidP="00801B5C">
            <w:pPr>
              <w:pStyle w:val="Code"/>
              <w:rPr>
                <w:lang w:val="id-ID"/>
              </w:rPr>
            </w:pPr>
            <w:r w:rsidRPr="00FD40C3">
              <w:rPr>
                <w:lang w:val="id-ID"/>
              </w:rPr>
              <w:t xml:space="preserve">      "version": "2.0.10",</w:t>
            </w:r>
          </w:p>
          <w:p w14:paraId="31A622AA"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dependencies": {</w:t>
            </w:r>
          </w:p>
          <w:p w14:paraId="2B788364" w14:textId="77777777" w:rsidR="00801B5C" w:rsidRPr="00FD40C3" w:rsidRDefault="00801B5C" w:rsidP="00801B5C">
            <w:pPr>
              <w:pStyle w:val="Code"/>
              <w:rPr>
                <w:lang w:val="id-ID"/>
              </w:rPr>
            </w:pPr>
            <w:r w:rsidRPr="00FD40C3">
              <w:rPr>
                <w:lang w:val="id-ID"/>
              </w:rPr>
              <w:t xml:space="preserve">        "bluebird": "^3.5.1",</w:t>
            </w:r>
          </w:p>
          <w:p w14:paraId="49556453" w14:textId="77777777" w:rsidR="00801B5C" w:rsidRPr="00FD40C3" w:rsidRDefault="00801B5C" w:rsidP="00801B5C">
            <w:pPr>
              <w:pStyle w:val="Code"/>
              <w:rPr>
                <w:lang w:val="id-ID"/>
              </w:rPr>
            </w:pPr>
            <w:r w:rsidRPr="00FD40C3">
              <w:rPr>
                <w:lang w:val="id-ID"/>
              </w:rPr>
              <w:t xml:space="preserve">        "lodash":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csvtojson": "bin/csvtojson"</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engines": {</w:t>
            </w:r>
          </w:p>
          <w:p w14:paraId="121C4379" w14:textId="77777777" w:rsidR="00801B5C" w:rsidRPr="00FD40C3" w:rsidRDefault="00801B5C" w:rsidP="00801B5C">
            <w:pPr>
              <w:pStyle w:val="Code"/>
              <w:rPr>
                <w:lang w:val="id-ID"/>
              </w:rPr>
            </w:pPr>
            <w:r w:rsidRPr="00FD40C3">
              <w:rPr>
                <w:lang w:val="id-ID"/>
              </w:rPr>
              <w:t xml:space="preserve">        "node":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node_modules/debug": {</w:t>
            </w:r>
          </w:p>
          <w:p w14:paraId="36ADC335" w14:textId="77777777" w:rsidR="00801B5C" w:rsidRPr="00FD40C3" w:rsidRDefault="00801B5C" w:rsidP="00801B5C">
            <w:pPr>
              <w:pStyle w:val="Code"/>
              <w:rPr>
                <w:lang w:val="id-ID"/>
              </w:rPr>
            </w:pPr>
            <w:r w:rsidRPr="00FD40C3">
              <w:rPr>
                <w:lang w:val="id-ID"/>
              </w:rPr>
              <w:t xml:space="preserve">      "version": "2.6.9",</w:t>
            </w:r>
          </w:p>
          <w:p w14:paraId="4326980E" w14:textId="77777777" w:rsidR="00801B5C" w:rsidRPr="00FD40C3" w:rsidRDefault="00801B5C" w:rsidP="00801B5C">
            <w:pPr>
              <w:pStyle w:val="Code"/>
              <w:rPr>
                <w:lang w:val="id-ID"/>
              </w:rPr>
            </w:pPr>
            <w:r w:rsidRPr="00FD40C3">
              <w:rPr>
                <w:lang w:val="id-ID"/>
              </w:rPr>
              <w:t xml:space="preserve">      "resolved": "https://registry.npmjs.org/debug/-/debug-2.6.9.tgz",</w:t>
            </w:r>
          </w:p>
          <w:p w14:paraId="3AA4212F"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dependencies": {</w:t>
            </w:r>
          </w:p>
          <w:p w14:paraId="3C7C742C" w14:textId="77777777" w:rsidR="00801B5C" w:rsidRPr="00FD40C3" w:rsidRDefault="00801B5C" w:rsidP="00801B5C">
            <w:pPr>
              <w:pStyle w:val="Code"/>
              <w:rPr>
                <w:lang w:val="id-ID"/>
              </w:rPr>
            </w:pPr>
            <w:r w:rsidRPr="00FD40C3">
              <w:rPr>
                <w:lang w:val="id-ID"/>
              </w:rPr>
              <w:t xml:space="preserve">        "ms":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node_modules/depd": {</w:t>
            </w:r>
          </w:p>
          <w:p w14:paraId="7153354F" w14:textId="77777777" w:rsidR="00801B5C" w:rsidRPr="00FD40C3" w:rsidRDefault="00801B5C" w:rsidP="00801B5C">
            <w:pPr>
              <w:pStyle w:val="Code"/>
              <w:rPr>
                <w:lang w:val="id-ID"/>
              </w:rPr>
            </w:pPr>
            <w:r w:rsidRPr="00FD40C3">
              <w:rPr>
                <w:lang w:val="id-ID"/>
              </w:rPr>
              <w:t xml:space="preserve">      "version": "2.0.0",</w:t>
            </w:r>
          </w:p>
          <w:p w14:paraId="203105D9" w14:textId="77777777" w:rsidR="00801B5C" w:rsidRPr="00FD40C3" w:rsidRDefault="00801B5C" w:rsidP="00801B5C">
            <w:pPr>
              <w:pStyle w:val="Code"/>
              <w:rPr>
                <w:lang w:val="id-ID"/>
              </w:rPr>
            </w:pPr>
            <w:r w:rsidRPr="00FD40C3">
              <w:rPr>
                <w:lang w:val="id-ID"/>
              </w:rPr>
              <w:t xml:space="preserve">      "resolved": "https://registry.npmjs.org/depd/-/depd-2.0.0.tgz",</w:t>
            </w:r>
          </w:p>
          <w:p w14:paraId="13BA09E9"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engines": {</w:t>
            </w:r>
          </w:p>
          <w:p w14:paraId="1AE97E07" w14:textId="77777777" w:rsidR="00801B5C" w:rsidRPr="00FD40C3" w:rsidRDefault="00801B5C" w:rsidP="00801B5C">
            <w:pPr>
              <w:pStyle w:val="Code"/>
              <w:rPr>
                <w:lang w:val="id-ID"/>
              </w:rPr>
            </w:pPr>
            <w:r w:rsidRPr="00FD40C3">
              <w:rPr>
                <w:lang w:val="id-ID"/>
              </w:rPr>
              <w:t xml:space="preserve">        "node":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node_modules/destroy": {</w:t>
            </w:r>
          </w:p>
          <w:p w14:paraId="633F2232" w14:textId="77777777" w:rsidR="00801B5C" w:rsidRPr="00FD40C3" w:rsidRDefault="00801B5C" w:rsidP="00801B5C">
            <w:pPr>
              <w:pStyle w:val="Code"/>
              <w:rPr>
                <w:lang w:val="id-ID"/>
              </w:rPr>
            </w:pPr>
            <w:r w:rsidRPr="00FD40C3">
              <w:rPr>
                <w:lang w:val="id-ID"/>
              </w:rPr>
              <w:t xml:space="preserve">      "version": "1.2.0",</w:t>
            </w:r>
          </w:p>
          <w:p w14:paraId="080FB946" w14:textId="77777777" w:rsidR="00801B5C" w:rsidRPr="00FD40C3" w:rsidRDefault="00801B5C" w:rsidP="00801B5C">
            <w:pPr>
              <w:pStyle w:val="Code"/>
              <w:rPr>
                <w:lang w:val="id-ID"/>
              </w:rPr>
            </w:pPr>
            <w:r w:rsidRPr="00FD40C3">
              <w:rPr>
                <w:lang w:val="id-ID"/>
              </w:rPr>
              <w:t xml:space="preserve">      "resolved": "https://registry.npmjs.org/destroy/-/destroy-1.2.0.tgz",</w:t>
            </w:r>
          </w:p>
          <w:p w14:paraId="5E43757D"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engines": {</w:t>
            </w:r>
          </w:p>
          <w:p w14:paraId="4449E14A" w14:textId="77777777" w:rsidR="00801B5C" w:rsidRPr="00FD40C3" w:rsidRDefault="00801B5C" w:rsidP="00801B5C">
            <w:pPr>
              <w:pStyle w:val="Code"/>
              <w:rPr>
                <w:lang w:val="id-ID"/>
              </w:rPr>
            </w:pPr>
            <w:r w:rsidRPr="00FD40C3">
              <w:rPr>
                <w:lang w:val="id-ID"/>
              </w:rPr>
              <w:t xml:space="preserve">        "node": "&gt;= 0.8",</w:t>
            </w:r>
          </w:p>
          <w:p w14:paraId="6154A34E" w14:textId="77777777" w:rsidR="00801B5C" w:rsidRPr="00FD40C3" w:rsidRDefault="00801B5C" w:rsidP="00801B5C">
            <w:pPr>
              <w:pStyle w:val="Code"/>
              <w:rPr>
                <w:lang w:val="id-ID"/>
              </w:rPr>
            </w:pPr>
            <w:r w:rsidRPr="00FD40C3">
              <w:rPr>
                <w:lang w:val="id-ID"/>
              </w:rPr>
              <w:t xml:space="preserve">        "npm":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node_modules/dezalgo": {</w:t>
            </w:r>
          </w:p>
          <w:p w14:paraId="7AA6A170" w14:textId="77777777" w:rsidR="00801B5C" w:rsidRPr="00FD40C3" w:rsidRDefault="00801B5C" w:rsidP="00801B5C">
            <w:pPr>
              <w:pStyle w:val="Code"/>
              <w:rPr>
                <w:lang w:val="id-ID"/>
              </w:rPr>
            </w:pPr>
            <w:r w:rsidRPr="00FD40C3">
              <w:rPr>
                <w:lang w:val="id-ID"/>
              </w:rPr>
              <w:t xml:space="preserve">      "version": "1.0.4",</w:t>
            </w:r>
          </w:p>
          <w:p w14:paraId="658C5147" w14:textId="77777777" w:rsidR="00801B5C" w:rsidRPr="00FD40C3" w:rsidRDefault="00801B5C" w:rsidP="00801B5C">
            <w:pPr>
              <w:pStyle w:val="Code"/>
              <w:rPr>
                <w:lang w:val="id-ID"/>
              </w:rPr>
            </w:pPr>
            <w:r w:rsidRPr="00FD40C3">
              <w:rPr>
                <w:lang w:val="id-ID"/>
              </w:rPr>
              <w:t xml:space="preserve">      "resolved":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integrity":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dependencies":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rappy":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node_modules/ee-first": {</w:t>
            </w:r>
          </w:p>
          <w:p w14:paraId="3EFDA10D" w14:textId="77777777" w:rsidR="00801B5C" w:rsidRPr="00FD40C3" w:rsidRDefault="00801B5C" w:rsidP="00801B5C">
            <w:pPr>
              <w:pStyle w:val="Code"/>
              <w:rPr>
                <w:lang w:val="id-ID"/>
              </w:rPr>
            </w:pPr>
            <w:r w:rsidRPr="00FD40C3">
              <w:rPr>
                <w:lang w:val="id-ID"/>
              </w:rPr>
              <w:t xml:space="preserve">      "version": "1.1.1",</w:t>
            </w:r>
          </w:p>
          <w:p w14:paraId="23183316" w14:textId="77777777" w:rsidR="00801B5C" w:rsidRPr="00FD40C3" w:rsidRDefault="00801B5C" w:rsidP="00801B5C">
            <w:pPr>
              <w:pStyle w:val="Code"/>
              <w:rPr>
                <w:lang w:val="id-ID"/>
              </w:rPr>
            </w:pPr>
            <w:r w:rsidRPr="00FD40C3">
              <w:rPr>
                <w:lang w:val="id-ID"/>
              </w:rPr>
              <w:t xml:space="preserve">      "resolved": "https://registry.npmjs.org/ee-first/-/ee-first-1.1.1.tgz",</w:t>
            </w:r>
          </w:p>
          <w:p w14:paraId="726C91C8"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node_modules/ejs": {</w:t>
            </w:r>
          </w:p>
          <w:p w14:paraId="4247CA6F" w14:textId="77777777" w:rsidR="00801B5C" w:rsidRPr="00FD40C3" w:rsidRDefault="00801B5C" w:rsidP="00801B5C">
            <w:pPr>
              <w:pStyle w:val="Code"/>
              <w:rPr>
                <w:lang w:val="id-ID"/>
              </w:rPr>
            </w:pPr>
            <w:r w:rsidRPr="00FD40C3">
              <w:rPr>
                <w:lang w:val="id-ID"/>
              </w:rPr>
              <w:t xml:space="preserve">      "version": "3.1.8",</w:t>
            </w:r>
          </w:p>
          <w:p w14:paraId="572DD146" w14:textId="77777777" w:rsidR="00801B5C" w:rsidRPr="00FD40C3" w:rsidRDefault="00801B5C" w:rsidP="00801B5C">
            <w:pPr>
              <w:pStyle w:val="Code"/>
              <w:rPr>
                <w:lang w:val="id-ID"/>
              </w:rPr>
            </w:pPr>
            <w:r w:rsidRPr="00FD40C3">
              <w:rPr>
                <w:lang w:val="id-ID"/>
              </w:rPr>
              <w:t xml:space="preserve">      "resolved": "https://registry.npmjs.org/ejs/-/ejs-3.1.8.tgz",</w:t>
            </w:r>
          </w:p>
          <w:p w14:paraId="13C2592D"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dependencies": {</w:t>
            </w:r>
          </w:p>
          <w:p w14:paraId="3CFB7F8C" w14:textId="77777777" w:rsidR="00801B5C" w:rsidRPr="00FD40C3" w:rsidRDefault="00801B5C" w:rsidP="00801B5C">
            <w:pPr>
              <w:pStyle w:val="Code"/>
              <w:rPr>
                <w:lang w:val="id-ID"/>
              </w:rPr>
            </w:pPr>
            <w:r w:rsidRPr="00FD40C3">
              <w:rPr>
                <w:lang w:val="id-ID"/>
              </w:rPr>
              <w:t xml:space="preserve">        "jake":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ejs":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engines": {</w:t>
            </w:r>
          </w:p>
          <w:p w14:paraId="690D5D69" w14:textId="77777777" w:rsidR="00801B5C" w:rsidRPr="00FD40C3" w:rsidRDefault="00801B5C" w:rsidP="00801B5C">
            <w:pPr>
              <w:pStyle w:val="Code"/>
              <w:rPr>
                <w:lang w:val="id-ID"/>
              </w:rPr>
            </w:pPr>
            <w:r w:rsidRPr="00FD40C3">
              <w:rPr>
                <w:lang w:val="id-ID"/>
              </w:rPr>
              <w:t xml:space="preserve">        "node":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node_modules/emoji-regex": {</w:t>
            </w:r>
          </w:p>
          <w:p w14:paraId="376E226F" w14:textId="77777777" w:rsidR="00801B5C" w:rsidRPr="00FD40C3" w:rsidRDefault="00801B5C" w:rsidP="00801B5C">
            <w:pPr>
              <w:pStyle w:val="Code"/>
              <w:rPr>
                <w:lang w:val="id-ID"/>
              </w:rPr>
            </w:pPr>
            <w:r w:rsidRPr="00FD40C3">
              <w:rPr>
                <w:lang w:val="id-ID"/>
              </w:rPr>
              <w:t xml:space="preserve">      "version": "8.0.0",</w:t>
            </w:r>
          </w:p>
          <w:p w14:paraId="172BC24F"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node_modules/encodeurl": {</w:t>
            </w:r>
          </w:p>
          <w:p w14:paraId="1C0A1C35" w14:textId="77777777" w:rsidR="00801B5C" w:rsidRPr="00FD40C3" w:rsidRDefault="00801B5C" w:rsidP="00801B5C">
            <w:pPr>
              <w:pStyle w:val="Code"/>
              <w:rPr>
                <w:lang w:val="id-ID"/>
              </w:rPr>
            </w:pPr>
            <w:r w:rsidRPr="00FD40C3">
              <w:rPr>
                <w:lang w:val="id-ID"/>
              </w:rPr>
              <w:t xml:space="preserve">      "version": "1.0.2",</w:t>
            </w:r>
          </w:p>
          <w:p w14:paraId="4AE8CFAE"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engines": {</w:t>
            </w:r>
          </w:p>
          <w:p w14:paraId="4FC0046A" w14:textId="77777777" w:rsidR="00801B5C" w:rsidRPr="00FD40C3" w:rsidRDefault="00801B5C" w:rsidP="00801B5C">
            <w:pPr>
              <w:pStyle w:val="Code"/>
              <w:rPr>
                <w:lang w:val="id-ID"/>
              </w:rPr>
            </w:pPr>
            <w:r w:rsidRPr="00FD40C3">
              <w:rPr>
                <w:lang w:val="id-ID"/>
              </w:rPr>
              <w:t xml:space="preserve">        "node":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node_modules/escalade": {</w:t>
            </w:r>
          </w:p>
          <w:p w14:paraId="0D178CD3" w14:textId="77777777" w:rsidR="00801B5C" w:rsidRPr="00FD40C3" w:rsidRDefault="00801B5C" w:rsidP="00801B5C">
            <w:pPr>
              <w:pStyle w:val="Code"/>
              <w:rPr>
                <w:lang w:val="id-ID"/>
              </w:rPr>
            </w:pPr>
            <w:r w:rsidRPr="00FD40C3">
              <w:rPr>
                <w:lang w:val="id-ID"/>
              </w:rPr>
              <w:t xml:space="preserve">      "version": "3.1.1",</w:t>
            </w:r>
          </w:p>
          <w:p w14:paraId="5B8240DC" w14:textId="77777777" w:rsidR="00801B5C" w:rsidRPr="00FD40C3" w:rsidRDefault="00801B5C" w:rsidP="00801B5C">
            <w:pPr>
              <w:pStyle w:val="Code"/>
              <w:rPr>
                <w:lang w:val="id-ID"/>
              </w:rPr>
            </w:pPr>
            <w:r w:rsidRPr="00FD40C3">
              <w:rPr>
                <w:lang w:val="id-ID"/>
              </w:rPr>
              <w:t xml:space="preserve">      "resolved": "https://registry.npmjs.org/escalade/-/escalade-3.1.1.tgz",</w:t>
            </w:r>
          </w:p>
          <w:p w14:paraId="2EFF195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engines": {</w:t>
            </w:r>
          </w:p>
          <w:p w14:paraId="1D7B3CF0" w14:textId="77777777" w:rsidR="00801B5C" w:rsidRPr="00FD40C3" w:rsidRDefault="00801B5C" w:rsidP="00801B5C">
            <w:pPr>
              <w:pStyle w:val="Code"/>
              <w:rPr>
                <w:lang w:val="id-ID"/>
              </w:rPr>
            </w:pPr>
            <w:r w:rsidRPr="00FD40C3">
              <w:rPr>
                <w:lang w:val="id-ID"/>
              </w:rPr>
              <w:lastRenderedPageBreak/>
              <w:t xml:space="preserve">        "node":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node_modules/escape-html": {</w:t>
            </w:r>
          </w:p>
          <w:p w14:paraId="2EA903E4" w14:textId="77777777" w:rsidR="00801B5C" w:rsidRPr="00FD40C3" w:rsidRDefault="00801B5C" w:rsidP="00801B5C">
            <w:pPr>
              <w:pStyle w:val="Code"/>
              <w:rPr>
                <w:lang w:val="id-ID"/>
              </w:rPr>
            </w:pPr>
            <w:r w:rsidRPr="00FD40C3">
              <w:rPr>
                <w:lang w:val="id-ID"/>
              </w:rPr>
              <w:t xml:space="preserve">      "version": "1.0.3",</w:t>
            </w:r>
          </w:p>
          <w:p w14:paraId="250708A3"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node_modules/etag": {</w:t>
            </w:r>
          </w:p>
          <w:p w14:paraId="768E0293" w14:textId="77777777" w:rsidR="00801B5C" w:rsidRPr="00FD40C3" w:rsidRDefault="00801B5C" w:rsidP="00801B5C">
            <w:pPr>
              <w:pStyle w:val="Code"/>
              <w:rPr>
                <w:lang w:val="id-ID"/>
              </w:rPr>
            </w:pPr>
            <w:r w:rsidRPr="00FD40C3">
              <w:rPr>
                <w:lang w:val="id-ID"/>
              </w:rPr>
              <w:t xml:space="preserve">      "version": "1.8.1",</w:t>
            </w:r>
          </w:p>
          <w:p w14:paraId="4105C414" w14:textId="77777777" w:rsidR="00801B5C" w:rsidRPr="00FD40C3" w:rsidRDefault="00801B5C" w:rsidP="00801B5C">
            <w:pPr>
              <w:pStyle w:val="Code"/>
              <w:rPr>
                <w:lang w:val="id-ID"/>
              </w:rPr>
            </w:pPr>
            <w:r w:rsidRPr="00FD40C3">
              <w:rPr>
                <w:lang w:val="id-ID"/>
              </w:rPr>
              <w:t xml:space="preserve">      "resolved": "https://registry.npmjs.org/etag/-/etag-1.8.1.tgz",</w:t>
            </w:r>
          </w:p>
          <w:p w14:paraId="154004B7"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engines": {</w:t>
            </w:r>
          </w:p>
          <w:p w14:paraId="5E227251" w14:textId="77777777" w:rsidR="00801B5C" w:rsidRPr="00FD40C3" w:rsidRDefault="00801B5C" w:rsidP="00801B5C">
            <w:pPr>
              <w:pStyle w:val="Code"/>
              <w:rPr>
                <w:lang w:val="id-ID"/>
              </w:rPr>
            </w:pPr>
            <w:r w:rsidRPr="00FD40C3">
              <w:rPr>
                <w:lang w:val="id-ID"/>
              </w:rPr>
              <w:t xml:space="preserve">        "node":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node_modules/express": {</w:t>
            </w:r>
          </w:p>
          <w:p w14:paraId="43AD2E95" w14:textId="77777777" w:rsidR="00801B5C" w:rsidRPr="00FD40C3" w:rsidRDefault="00801B5C" w:rsidP="00801B5C">
            <w:pPr>
              <w:pStyle w:val="Code"/>
              <w:rPr>
                <w:lang w:val="id-ID"/>
              </w:rPr>
            </w:pPr>
            <w:r w:rsidRPr="00FD40C3">
              <w:rPr>
                <w:lang w:val="id-ID"/>
              </w:rPr>
              <w:t xml:space="preserve">      "version": "4.18.2",</w:t>
            </w:r>
          </w:p>
          <w:p w14:paraId="65E0EE3B" w14:textId="77777777" w:rsidR="00801B5C" w:rsidRPr="00FD40C3" w:rsidRDefault="00801B5C" w:rsidP="00801B5C">
            <w:pPr>
              <w:pStyle w:val="Code"/>
              <w:rPr>
                <w:lang w:val="id-ID"/>
              </w:rPr>
            </w:pPr>
            <w:r w:rsidRPr="00FD40C3">
              <w:rPr>
                <w:lang w:val="id-ID"/>
              </w:rPr>
              <w:t xml:space="preserve">      "resolved": "https://registry.npmjs.org/express/-/express-4.18.2.tgz",</w:t>
            </w:r>
          </w:p>
          <w:p w14:paraId="0120410D"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dependencies": {</w:t>
            </w:r>
          </w:p>
          <w:p w14:paraId="4EEA5B39" w14:textId="77777777" w:rsidR="00801B5C" w:rsidRPr="00FD40C3" w:rsidRDefault="00801B5C" w:rsidP="00801B5C">
            <w:pPr>
              <w:pStyle w:val="Code"/>
              <w:rPr>
                <w:lang w:val="id-ID"/>
              </w:rPr>
            </w:pPr>
            <w:r w:rsidRPr="00FD40C3">
              <w:rPr>
                <w:lang w:val="id-ID"/>
              </w:rPr>
              <w:t xml:space="preserve">        "accepts": "~1.3.8",</w:t>
            </w:r>
          </w:p>
          <w:p w14:paraId="0FBA8130" w14:textId="77777777" w:rsidR="00801B5C" w:rsidRPr="00FD40C3" w:rsidRDefault="00801B5C" w:rsidP="00801B5C">
            <w:pPr>
              <w:pStyle w:val="Code"/>
              <w:rPr>
                <w:lang w:val="id-ID"/>
              </w:rPr>
            </w:pPr>
            <w:r w:rsidRPr="00FD40C3">
              <w:rPr>
                <w:lang w:val="id-ID"/>
              </w:rPr>
              <w:t xml:space="preserve">        "array-flatten": "1.1.1",</w:t>
            </w:r>
          </w:p>
          <w:p w14:paraId="00FABC00" w14:textId="77777777" w:rsidR="00801B5C" w:rsidRPr="00FD40C3" w:rsidRDefault="00801B5C" w:rsidP="00801B5C">
            <w:pPr>
              <w:pStyle w:val="Code"/>
              <w:rPr>
                <w:lang w:val="id-ID"/>
              </w:rPr>
            </w:pPr>
            <w:r w:rsidRPr="00FD40C3">
              <w:rPr>
                <w:lang w:val="id-ID"/>
              </w:rPr>
              <w:t xml:space="preserve">        "body-parser": "1.20.1",</w:t>
            </w:r>
          </w:p>
          <w:p w14:paraId="2E0AE9E6" w14:textId="77777777" w:rsidR="00801B5C" w:rsidRPr="00FD40C3" w:rsidRDefault="00801B5C" w:rsidP="00801B5C">
            <w:pPr>
              <w:pStyle w:val="Code"/>
              <w:rPr>
                <w:lang w:val="id-ID"/>
              </w:rPr>
            </w:pPr>
            <w:r w:rsidRPr="00FD40C3">
              <w:rPr>
                <w:lang w:val="id-ID"/>
              </w:rPr>
              <w:t xml:space="preserve">        "content-disposition": "0.5.4",</w:t>
            </w:r>
          </w:p>
          <w:p w14:paraId="73BBE23D" w14:textId="77777777" w:rsidR="00801B5C" w:rsidRPr="00FD40C3" w:rsidRDefault="00801B5C" w:rsidP="00801B5C">
            <w:pPr>
              <w:pStyle w:val="Code"/>
              <w:rPr>
                <w:lang w:val="id-ID"/>
              </w:rPr>
            </w:pPr>
            <w:r w:rsidRPr="00FD40C3">
              <w:rPr>
                <w:lang w:val="id-ID"/>
              </w:rPr>
              <w:t xml:space="preserve">        "content-type": "~1.0.4",</w:t>
            </w:r>
          </w:p>
          <w:p w14:paraId="09E320A8" w14:textId="77777777" w:rsidR="00801B5C" w:rsidRPr="00FD40C3" w:rsidRDefault="00801B5C" w:rsidP="00801B5C">
            <w:pPr>
              <w:pStyle w:val="Code"/>
              <w:rPr>
                <w:lang w:val="id-ID"/>
              </w:rPr>
            </w:pPr>
            <w:r w:rsidRPr="00FD40C3">
              <w:rPr>
                <w:lang w:val="id-ID"/>
              </w:rPr>
              <w:t xml:space="preserve">        "cookie": "0.5.0",</w:t>
            </w:r>
          </w:p>
          <w:p w14:paraId="69688AD8" w14:textId="77777777" w:rsidR="00801B5C" w:rsidRPr="00FD40C3" w:rsidRDefault="00801B5C" w:rsidP="00801B5C">
            <w:pPr>
              <w:pStyle w:val="Code"/>
              <w:rPr>
                <w:lang w:val="id-ID"/>
              </w:rPr>
            </w:pPr>
            <w:r w:rsidRPr="00FD40C3">
              <w:rPr>
                <w:lang w:val="id-ID"/>
              </w:rPr>
              <w:t xml:space="preserve">        "cookie-signature":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depd": "2.0.0",</w:t>
            </w:r>
          </w:p>
          <w:p w14:paraId="53E68A1F" w14:textId="77777777" w:rsidR="00801B5C" w:rsidRPr="00FD40C3" w:rsidRDefault="00801B5C" w:rsidP="00801B5C">
            <w:pPr>
              <w:pStyle w:val="Code"/>
              <w:rPr>
                <w:lang w:val="id-ID"/>
              </w:rPr>
            </w:pPr>
            <w:r w:rsidRPr="00FD40C3">
              <w:rPr>
                <w:lang w:val="id-ID"/>
              </w:rPr>
              <w:t xml:space="preserve">        "encodeurl": "~1.0.2",</w:t>
            </w:r>
          </w:p>
          <w:p w14:paraId="4E4D9FC0" w14:textId="77777777" w:rsidR="00801B5C" w:rsidRPr="00FD40C3" w:rsidRDefault="00801B5C" w:rsidP="00801B5C">
            <w:pPr>
              <w:pStyle w:val="Code"/>
              <w:rPr>
                <w:lang w:val="id-ID"/>
              </w:rPr>
            </w:pPr>
            <w:r w:rsidRPr="00FD40C3">
              <w:rPr>
                <w:lang w:val="id-ID"/>
              </w:rPr>
              <w:t xml:space="preserve">        "escape-html": "~1.0.3",</w:t>
            </w:r>
          </w:p>
          <w:p w14:paraId="12F67673" w14:textId="77777777" w:rsidR="00801B5C" w:rsidRPr="00FD40C3" w:rsidRDefault="00801B5C" w:rsidP="00801B5C">
            <w:pPr>
              <w:pStyle w:val="Code"/>
              <w:rPr>
                <w:lang w:val="id-ID"/>
              </w:rPr>
            </w:pPr>
            <w:r w:rsidRPr="00FD40C3">
              <w:rPr>
                <w:lang w:val="id-ID"/>
              </w:rPr>
              <w:t xml:space="preserve">        "etag": "~1.8.1",</w:t>
            </w:r>
          </w:p>
          <w:p w14:paraId="142ACA42" w14:textId="77777777" w:rsidR="00801B5C" w:rsidRPr="00FD40C3" w:rsidRDefault="00801B5C" w:rsidP="00801B5C">
            <w:pPr>
              <w:pStyle w:val="Code"/>
              <w:rPr>
                <w:lang w:val="id-ID"/>
              </w:rPr>
            </w:pPr>
            <w:r w:rsidRPr="00FD40C3">
              <w:rPr>
                <w:lang w:val="id-ID"/>
              </w:rPr>
              <w:t xml:space="preserve">        "finalhandler": "1.2.0",</w:t>
            </w:r>
          </w:p>
          <w:p w14:paraId="489E0D75" w14:textId="77777777" w:rsidR="00801B5C" w:rsidRPr="00FD40C3" w:rsidRDefault="00801B5C" w:rsidP="00801B5C">
            <w:pPr>
              <w:pStyle w:val="Code"/>
              <w:rPr>
                <w:lang w:val="id-ID"/>
              </w:rPr>
            </w:pPr>
            <w:r w:rsidRPr="00FD40C3">
              <w:rPr>
                <w:lang w:val="id-ID"/>
              </w:rPr>
              <w:t xml:space="preserve">        "fresh": "0.5.2",</w:t>
            </w:r>
          </w:p>
          <w:p w14:paraId="72772648" w14:textId="77777777" w:rsidR="00801B5C" w:rsidRPr="00FD40C3" w:rsidRDefault="00801B5C" w:rsidP="00801B5C">
            <w:pPr>
              <w:pStyle w:val="Code"/>
              <w:rPr>
                <w:lang w:val="id-ID"/>
              </w:rPr>
            </w:pPr>
            <w:r w:rsidRPr="00FD40C3">
              <w:rPr>
                <w:lang w:val="id-ID"/>
              </w:rPr>
              <w:t xml:space="preserve">        "http-errors": "2.0.0",</w:t>
            </w:r>
          </w:p>
          <w:p w14:paraId="60047DC2" w14:textId="77777777" w:rsidR="00801B5C" w:rsidRPr="00FD40C3" w:rsidRDefault="00801B5C" w:rsidP="00801B5C">
            <w:pPr>
              <w:pStyle w:val="Code"/>
              <w:rPr>
                <w:lang w:val="id-ID"/>
              </w:rPr>
            </w:pPr>
            <w:r w:rsidRPr="00FD40C3">
              <w:rPr>
                <w:lang w:val="id-ID"/>
              </w:rPr>
              <w:t xml:space="preserve">        "merge-descriptors": "1.0.1",</w:t>
            </w:r>
          </w:p>
          <w:p w14:paraId="27596102" w14:textId="77777777" w:rsidR="00801B5C" w:rsidRPr="00FD40C3" w:rsidRDefault="00801B5C" w:rsidP="00801B5C">
            <w:pPr>
              <w:pStyle w:val="Code"/>
              <w:rPr>
                <w:lang w:val="id-ID"/>
              </w:rPr>
            </w:pPr>
            <w:r w:rsidRPr="00FD40C3">
              <w:rPr>
                <w:lang w:val="id-ID"/>
              </w:rPr>
              <w:t xml:space="preserve">        "methods": "~1.1.2",</w:t>
            </w:r>
          </w:p>
          <w:p w14:paraId="2AEB41ED" w14:textId="77777777" w:rsidR="00801B5C" w:rsidRPr="00FD40C3" w:rsidRDefault="00801B5C" w:rsidP="00801B5C">
            <w:pPr>
              <w:pStyle w:val="Code"/>
              <w:rPr>
                <w:lang w:val="id-ID"/>
              </w:rPr>
            </w:pPr>
            <w:r w:rsidRPr="00FD40C3">
              <w:rPr>
                <w:lang w:val="id-ID"/>
              </w:rPr>
              <w:t xml:space="preserve">        "on-finished": "2.4.1",</w:t>
            </w:r>
          </w:p>
          <w:p w14:paraId="1E4CDD6B" w14:textId="77777777" w:rsidR="00801B5C" w:rsidRPr="00FD40C3" w:rsidRDefault="00801B5C" w:rsidP="00801B5C">
            <w:pPr>
              <w:pStyle w:val="Code"/>
              <w:rPr>
                <w:lang w:val="id-ID"/>
              </w:rPr>
            </w:pPr>
            <w:r w:rsidRPr="00FD40C3">
              <w:rPr>
                <w:lang w:val="id-ID"/>
              </w:rPr>
              <w:t xml:space="preserve">        "parseurl": "~1.3.3",</w:t>
            </w:r>
          </w:p>
          <w:p w14:paraId="05D70DD1" w14:textId="77777777" w:rsidR="00801B5C" w:rsidRPr="00FD40C3" w:rsidRDefault="00801B5C" w:rsidP="00801B5C">
            <w:pPr>
              <w:pStyle w:val="Code"/>
              <w:rPr>
                <w:lang w:val="id-ID"/>
              </w:rPr>
            </w:pPr>
            <w:r w:rsidRPr="00FD40C3">
              <w:rPr>
                <w:lang w:val="id-ID"/>
              </w:rPr>
              <w:t xml:space="preserve">        "path-to-regexp": "0.1.7",</w:t>
            </w:r>
          </w:p>
          <w:p w14:paraId="2639CA64" w14:textId="77777777" w:rsidR="00801B5C" w:rsidRPr="00FD40C3" w:rsidRDefault="00801B5C" w:rsidP="00801B5C">
            <w:pPr>
              <w:pStyle w:val="Code"/>
              <w:rPr>
                <w:lang w:val="id-ID"/>
              </w:rPr>
            </w:pPr>
            <w:r w:rsidRPr="00FD40C3">
              <w:rPr>
                <w:lang w:val="id-ID"/>
              </w:rPr>
              <w:t xml:space="preserve">        "proxy-addr": "~2.0.7",</w:t>
            </w:r>
          </w:p>
          <w:p w14:paraId="12163267" w14:textId="77777777" w:rsidR="00801B5C" w:rsidRPr="00FD40C3" w:rsidRDefault="00801B5C" w:rsidP="00801B5C">
            <w:pPr>
              <w:pStyle w:val="Code"/>
              <w:rPr>
                <w:lang w:val="id-ID"/>
              </w:rPr>
            </w:pPr>
            <w:r w:rsidRPr="00FD40C3">
              <w:rPr>
                <w:lang w:val="id-ID"/>
              </w:rPr>
              <w:t xml:space="preserve">        "qs": "6.11.0",</w:t>
            </w:r>
          </w:p>
          <w:p w14:paraId="7898453F" w14:textId="77777777" w:rsidR="00801B5C" w:rsidRPr="00FD40C3" w:rsidRDefault="00801B5C" w:rsidP="00801B5C">
            <w:pPr>
              <w:pStyle w:val="Code"/>
              <w:rPr>
                <w:lang w:val="id-ID"/>
              </w:rPr>
            </w:pPr>
            <w:r w:rsidRPr="00FD40C3">
              <w:rPr>
                <w:lang w:val="id-ID"/>
              </w:rPr>
              <w:t xml:space="preserve">        "range-parser": "~1.2.1",</w:t>
            </w:r>
          </w:p>
          <w:p w14:paraId="04A58C0F" w14:textId="77777777" w:rsidR="00801B5C" w:rsidRPr="00FD40C3" w:rsidRDefault="00801B5C" w:rsidP="00801B5C">
            <w:pPr>
              <w:pStyle w:val="Code"/>
              <w:rPr>
                <w:lang w:val="id-ID"/>
              </w:rPr>
            </w:pPr>
            <w:r w:rsidRPr="00FD40C3">
              <w:rPr>
                <w:lang w:val="id-ID"/>
              </w:rPr>
              <w:t xml:space="preserve">        "safe-buffer": "5.2.1",</w:t>
            </w:r>
          </w:p>
          <w:p w14:paraId="5DFACCD3" w14:textId="77777777" w:rsidR="00801B5C" w:rsidRPr="00FD40C3" w:rsidRDefault="00801B5C" w:rsidP="00801B5C">
            <w:pPr>
              <w:pStyle w:val="Code"/>
              <w:rPr>
                <w:lang w:val="id-ID"/>
              </w:rPr>
            </w:pPr>
            <w:r w:rsidRPr="00FD40C3">
              <w:rPr>
                <w:lang w:val="id-ID"/>
              </w:rPr>
              <w:t xml:space="preserve">        "send": "0.18.0",</w:t>
            </w:r>
          </w:p>
          <w:p w14:paraId="7990AF63" w14:textId="77777777" w:rsidR="00801B5C" w:rsidRPr="00FD40C3" w:rsidRDefault="00801B5C" w:rsidP="00801B5C">
            <w:pPr>
              <w:pStyle w:val="Code"/>
              <w:rPr>
                <w:lang w:val="id-ID"/>
              </w:rPr>
            </w:pPr>
            <w:r w:rsidRPr="00FD40C3">
              <w:rPr>
                <w:lang w:val="id-ID"/>
              </w:rPr>
              <w:t xml:space="preserve">        "serve-static": "1.15.0",</w:t>
            </w:r>
          </w:p>
          <w:p w14:paraId="3EA56905" w14:textId="77777777" w:rsidR="00801B5C" w:rsidRPr="00FD40C3" w:rsidRDefault="00801B5C" w:rsidP="00801B5C">
            <w:pPr>
              <w:pStyle w:val="Code"/>
              <w:rPr>
                <w:lang w:val="id-ID"/>
              </w:rPr>
            </w:pPr>
            <w:r w:rsidRPr="00FD40C3">
              <w:rPr>
                <w:lang w:val="id-ID"/>
              </w:rPr>
              <w:t xml:space="preserve">        "setprototypeof": "1.2.0",</w:t>
            </w:r>
          </w:p>
          <w:p w14:paraId="6ABAA8A0" w14:textId="77777777" w:rsidR="00801B5C" w:rsidRPr="00FD40C3" w:rsidRDefault="00801B5C" w:rsidP="00801B5C">
            <w:pPr>
              <w:pStyle w:val="Code"/>
              <w:rPr>
                <w:lang w:val="id-ID"/>
              </w:rPr>
            </w:pPr>
            <w:r w:rsidRPr="00FD40C3">
              <w:rPr>
                <w:lang w:val="id-ID"/>
              </w:rPr>
              <w:t xml:space="preserve">        "statuses": "2.0.1",</w:t>
            </w:r>
          </w:p>
          <w:p w14:paraId="15E3EABA" w14:textId="77777777" w:rsidR="00801B5C" w:rsidRPr="00FD40C3" w:rsidRDefault="00801B5C" w:rsidP="00801B5C">
            <w:pPr>
              <w:pStyle w:val="Code"/>
              <w:rPr>
                <w:lang w:val="id-ID"/>
              </w:rPr>
            </w:pPr>
            <w:r w:rsidRPr="00FD40C3">
              <w:rPr>
                <w:lang w:val="id-ID"/>
              </w:rPr>
              <w:t xml:space="preserve">        "type-is": "~1.6.18",</w:t>
            </w:r>
          </w:p>
          <w:p w14:paraId="63B0AAEC" w14:textId="77777777" w:rsidR="00801B5C" w:rsidRPr="00FD40C3" w:rsidRDefault="00801B5C" w:rsidP="00801B5C">
            <w:pPr>
              <w:pStyle w:val="Code"/>
              <w:rPr>
                <w:lang w:val="id-ID"/>
              </w:rPr>
            </w:pPr>
            <w:r w:rsidRPr="00FD40C3">
              <w:rPr>
                <w:lang w:val="id-ID"/>
              </w:rPr>
              <w:lastRenderedPageBreak/>
              <w:t xml:space="preserve">        "utils-merge": "1.0.1",</w:t>
            </w:r>
          </w:p>
          <w:p w14:paraId="0B9A1946" w14:textId="77777777" w:rsidR="00801B5C" w:rsidRPr="00FD40C3" w:rsidRDefault="00801B5C" w:rsidP="00801B5C">
            <w:pPr>
              <w:pStyle w:val="Code"/>
              <w:rPr>
                <w:lang w:val="id-ID"/>
              </w:rPr>
            </w:pPr>
            <w:r w:rsidRPr="00FD40C3">
              <w:rPr>
                <w:lang w:val="id-ID"/>
              </w:rPr>
              <w:t xml:space="preserve">        "vary":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engines": {</w:t>
            </w:r>
          </w:p>
          <w:p w14:paraId="666B793D" w14:textId="77777777" w:rsidR="00801B5C" w:rsidRPr="00FD40C3" w:rsidRDefault="00801B5C" w:rsidP="00801B5C">
            <w:pPr>
              <w:pStyle w:val="Code"/>
              <w:rPr>
                <w:lang w:val="id-ID"/>
              </w:rPr>
            </w:pPr>
            <w:r w:rsidRPr="00FD40C3">
              <w:rPr>
                <w:lang w:val="id-ID"/>
              </w:rPr>
              <w:t xml:space="preserve">        "node":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node_modules/filelist": {</w:t>
            </w:r>
          </w:p>
          <w:p w14:paraId="2CFCBDF0" w14:textId="77777777" w:rsidR="00801B5C" w:rsidRPr="00FD40C3" w:rsidRDefault="00801B5C" w:rsidP="00801B5C">
            <w:pPr>
              <w:pStyle w:val="Code"/>
              <w:rPr>
                <w:lang w:val="id-ID"/>
              </w:rPr>
            </w:pPr>
            <w:r w:rsidRPr="00FD40C3">
              <w:rPr>
                <w:lang w:val="id-ID"/>
              </w:rPr>
              <w:t xml:space="preserve">      "version": "1.0.4",</w:t>
            </w:r>
          </w:p>
          <w:p w14:paraId="770F765A" w14:textId="77777777" w:rsidR="00801B5C" w:rsidRPr="00FD40C3" w:rsidRDefault="00801B5C" w:rsidP="00801B5C">
            <w:pPr>
              <w:pStyle w:val="Code"/>
              <w:rPr>
                <w:lang w:val="id-ID"/>
              </w:rPr>
            </w:pPr>
            <w:r w:rsidRPr="00FD40C3">
              <w:rPr>
                <w:lang w:val="id-ID"/>
              </w:rPr>
              <w:t xml:space="preserve">      "resolved": "https://registry.npmjs.org/filelist/-/filelist-1.0.4.tgz",</w:t>
            </w:r>
          </w:p>
          <w:p w14:paraId="273C568E"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dependencies": {</w:t>
            </w:r>
          </w:p>
          <w:p w14:paraId="06FC9BAD" w14:textId="77777777" w:rsidR="00801B5C" w:rsidRPr="00FD40C3" w:rsidRDefault="00801B5C" w:rsidP="00801B5C">
            <w:pPr>
              <w:pStyle w:val="Code"/>
              <w:rPr>
                <w:lang w:val="id-ID"/>
              </w:rPr>
            </w:pPr>
            <w:r w:rsidRPr="00FD40C3">
              <w:rPr>
                <w:lang w:val="id-ID"/>
              </w:rPr>
              <w:t xml:space="preserve">        "minimatch":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node_modules/filelist/node_modules/brace-expansion": {</w:t>
            </w:r>
          </w:p>
          <w:p w14:paraId="71C382A7" w14:textId="77777777" w:rsidR="00801B5C" w:rsidRPr="00FD40C3" w:rsidRDefault="00801B5C" w:rsidP="00801B5C">
            <w:pPr>
              <w:pStyle w:val="Code"/>
              <w:rPr>
                <w:lang w:val="id-ID"/>
              </w:rPr>
            </w:pPr>
            <w:r w:rsidRPr="00FD40C3">
              <w:rPr>
                <w:lang w:val="id-ID"/>
              </w:rPr>
              <w:t xml:space="preserve">      "version": "2.0.1",</w:t>
            </w:r>
          </w:p>
          <w:p w14:paraId="74782EE2"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dependencies": {</w:t>
            </w:r>
          </w:p>
          <w:p w14:paraId="51BFD10D" w14:textId="77777777" w:rsidR="00801B5C" w:rsidRPr="00FD40C3" w:rsidRDefault="00801B5C" w:rsidP="00801B5C">
            <w:pPr>
              <w:pStyle w:val="Code"/>
              <w:rPr>
                <w:lang w:val="id-ID"/>
              </w:rPr>
            </w:pPr>
            <w:r w:rsidRPr="00FD40C3">
              <w:rPr>
                <w:lang w:val="id-ID"/>
              </w:rPr>
              <w:t xml:space="preserve">        "balanced-match":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node_modules/filelist/node_modules/minimatch": {</w:t>
            </w:r>
          </w:p>
          <w:p w14:paraId="15B3D6A0" w14:textId="77777777" w:rsidR="00801B5C" w:rsidRPr="00FD40C3" w:rsidRDefault="00801B5C" w:rsidP="00801B5C">
            <w:pPr>
              <w:pStyle w:val="Code"/>
              <w:rPr>
                <w:lang w:val="id-ID"/>
              </w:rPr>
            </w:pPr>
            <w:r w:rsidRPr="00FD40C3">
              <w:rPr>
                <w:lang w:val="id-ID"/>
              </w:rPr>
              <w:t xml:space="preserve">      "version": "5.1.6",</w:t>
            </w:r>
          </w:p>
          <w:p w14:paraId="2F3D6502"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dependencies": {</w:t>
            </w:r>
          </w:p>
          <w:p w14:paraId="042313C5" w14:textId="77777777" w:rsidR="00801B5C" w:rsidRPr="00FD40C3" w:rsidRDefault="00801B5C" w:rsidP="00801B5C">
            <w:pPr>
              <w:pStyle w:val="Code"/>
              <w:rPr>
                <w:lang w:val="id-ID"/>
              </w:rPr>
            </w:pPr>
            <w:r w:rsidRPr="00FD40C3">
              <w:rPr>
                <w:lang w:val="id-ID"/>
              </w:rPr>
              <w:t xml:space="preserve">        "brace-expansion":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engines": {</w:t>
            </w:r>
          </w:p>
          <w:p w14:paraId="001F9CB2" w14:textId="77777777" w:rsidR="00801B5C" w:rsidRPr="00FD40C3" w:rsidRDefault="00801B5C" w:rsidP="00801B5C">
            <w:pPr>
              <w:pStyle w:val="Code"/>
              <w:rPr>
                <w:lang w:val="id-ID"/>
              </w:rPr>
            </w:pPr>
            <w:r w:rsidRPr="00FD40C3">
              <w:rPr>
                <w:lang w:val="id-ID"/>
              </w:rPr>
              <w:t xml:space="preserve">        "node":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node_modules/fill-range": {</w:t>
            </w:r>
          </w:p>
          <w:p w14:paraId="0BE8E9A2" w14:textId="77777777" w:rsidR="00801B5C" w:rsidRPr="00FD40C3" w:rsidRDefault="00801B5C" w:rsidP="00801B5C">
            <w:pPr>
              <w:pStyle w:val="Code"/>
              <w:rPr>
                <w:lang w:val="id-ID"/>
              </w:rPr>
            </w:pPr>
            <w:r w:rsidRPr="00FD40C3">
              <w:rPr>
                <w:lang w:val="id-ID"/>
              </w:rPr>
              <w:t xml:space="preserve">      "version": "7.0.1",</w:t>
            </w:r>
          </w:p>
          <w:p w14:paraId="0157A5B4"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dependencies": {</w:t>
            </w:r>
          </w:p>
          <w:p w14:paraId="4B282332" w14:textId="77777777" w:rsidR="00801B5C" w:rsidRPr="00FD40C3" w:rsidRDefault="00801B5C" w:rsidP="00801B5C">
            <w:pPr>
              <w:pStyle w:val="Code"/>
              <w:rPr>
                <w:lang w:val="id-ID"/>
              </w:rPr>
            </w:pPr>
            <w:r w:rsidRPr="00FD40C3">
              <w:rPr>
                <w:lang w:val="id-ID"/>
              </w:rPr>
              <w:t xml:space="preserve">        "to-regex-range":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engines": {</w:t>
            </w:r>
          </w:p>
          <w:p w14:paraId="36F0D9D7" w14:textId="77777777" w:rsidR="00801B5C" w:rsidRPr="00FD40C3" w:rsidRDefault="00801B5C" w:rsidP="00801B5C">
            <w:pPr>
              <w:pStyle w:val="Code"/>
              <w:rPr>
                <w:lang w:val="id-ID"/>
              </w:rPr>
            </w:pPr>
            <w:r w:rsidRPr="00FD40C3">
              <w:rPr>
                <w:lang w:val="id-ID"/>
              </w:rPr>
              <w:t xml:space="preserve">        "node":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node_modules/finalhandler": {</w:t>
            </w:r>
          </w:p>
          <w:p w14:paraId="41EE387C" w14:textId="77777777" w:rsidR="00801B5C" w:rsidRPr="00FD40C3" w:rsidRDefault="00801B5C" w:rsidP="00801B5C">
            <w:pPr>
              <w:pStyle w:val="Code"/>
              <w:rPr>
                <w:lang w:val="id-ID"/>
              </w:rPr>
            </w:pPr>
            <w:r w:rsidRPr="00FD40C3">
              <w:rPr>
                <w:lang w:val="id-ID"/>
              </w:rPr>
              <w:t xml:space="preserve">      "version": "1.2.0",</w:t>
            </w:r>
          </w:p>
          <w:p w14:paraId="6AF9BEDE" w14:textId="77777777" w:rsidR="00801B5C" w:rsidRPr="00FD40C3" w:rsidRDefault="00801B5C" w:rsidP="00801B5C">
            <w:pPr>
              <w:pStyle w:val="Code"/>
              <w:rPr>
                <w:lang w:val="id-ID"/>
              </w:rPr>
            </w:pPr>
            <w:r w:rsidRPr="00FD40C3">
              <w:rPr>
                <w:lang w:val="id-ID"/>
              </w:rPr>
              <w:lastRenderedPageBreak/>
              <w:t xml:space="preserve">      "resolved":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dependencies":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encodeurl": "~1.0.2",</w:t>
            </w:r>
          </w:p>
          <w:p w14:paraId="6685E21C" w14:textId="77777777" w:rsidR="00801B5C" w:rsidRPr="00FD40C3" w:rsidRDefault="00801B5C" w:rsidP="00801B5C">
            <w:pPr>
              <w:pStyle w:val="Code"/>
              <w:rPr>
                <w:lang w:val="id-ID"/>
              </w:rPr>
            </w:pPr>
            <w:r w:rsidRPr="00FD40C3">
              <w:rPr>
                <w:lang w:val="id-ID"/>
              </w:rPr>
              <w:t xml:space="preserve">        "escape-html": "~1.0.3",</w:t>
            </w:r>
          </w:p>
          <w:p w14:paraId="39403F0A" w14:textId="77777777" w:rsidR="00801B5C" w:rsidRPr="00FD40C3" w:rsidRDefault="00801B5C" w:rsidP="00801B5C">
            <w:pPr>
              <w:pStyle w:val="Code"/>
              <w:rPr>
                <w:lang w:val="id-ID"/>
              </w:rPr>
            </w:pPr>
            <w:r w:rsidRPr="00FD40C3">
              <w:rPr>
                <w:lang w:val="id-ID"/>
              </w:rPr>
              <w:t xml:space="preserve">        "on-finished": "2.4.1",</w:t>
            </w:r>
          </w:p>
          <w:p w14:paraId="70BF2790" w14:textId="77777777" w:rsidR="00801B5C" w:rsidRPr="00FD40C3" w:rsidRDefault="00801B5C" w:rsidP="00801B5C">
            <w:pPr>
              <w:pStyle w:val="Code"/>
              <w:rPr>
                <w:lang w:val="id-ID"/>
              </w:rPr>
            </w:pPr>
            <w:r w:rsidRPr="00FD40C3">
              <w:rPr>
                <w:lang w:val="id-ID"/>
              </w:rPr>
              <w:t xml:space="preserve">        "parseurl": "~1.3.3",</w:t>
            </w:r>
          </w:p>
          <w:p w14:paraId="705DC3B5" w14:textId="77777777" w:rsidR="00801B5C" w:rsidRPr="00FD40C3" w:rsidRDefault="00801B5C" w:rsidP="00801B5C">
            <w:pPr>
              <w:pStyle w:val="Code"/>
              <w:rPr>
                <w:lang w:val="id-ID"/>
              </w:rPr>
            </w:pPr>
            <w:r w:rsidRPr="00FD40C3">
              <w:rPr>
                <w:lang w:val="id-ID"/>
              </w:rPr>
              <w:t xml:space="preserve">        "statuses": "2.0.1",</w:t>
            </w:r>
          </w:p>
          <w:p w14:paraId="5829F575" w14:textId="77777777" w:rsidR="00801B5C" w:rsidRPr="00FD40C3" w:rsidRDefault="00801B5C" w:rsidP="00801B5C">
            <w:pPr>
              <w:pStyle w:val="Code"/>
              <w:rPr>
                <w:lang w:val="id-ID"/>
              </w:rPr>
            </w:pPr>
            <w:r w:rsidRPr="00FD40C3">
              <w:rPr>
                <w:lang w:val="id-ID"/>
              </w:rPr>
              <w:t xml:space="preserve">        "unpipe":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engines": {</w:t>
            </w:r>
          </w:p>
          <w:p w14:paraId="0C2D9C39" w14:textId="77777777" w:rsidR="00801B5C" w:rsidRPr="00FD40C3" w:rsidRDefault="00801B5C" w:rsidP="00801B5C">
            <w:pPr>
              <w:pStyle w:val="Code"/>
              <w:rPr>
                <w:lang w:val="id-ID"/>
              </w:rPr>
            </w:pPr>
            <w:r w:rsidRPr="00FD40C3">
              <w:rPr>
                <w:lang w:val="id-ID"/>
              </w:rPr>
              <w:t xml:space="preserve">        "node":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node_modules/follow-redirects": {</w:t>
            </w:r>
          </w:p>
          <w:p w14:paraId="613E9866" w14:textId="77777777" w:rsidR="00801B5C" w:rsidRPr="00FD40C3" w:rsidRDefault="00801B5C" w:rsidP="00801B5C">
            <w:pPr>
              <w:pStyle w:val="Code"/>
              <w:rPr>
                <w:lang w:val="id-ID"/>
              </w:rPr>
            </w:pPr>
            <w:r w:rsidRPr="00FD40C3">
              <w:rPr>
                <w:lang w:val="id-ID"/>
              </w:rPr>
              <w:t xml:space="preserve">      "version": "1.15.2",</w:t>
            </w:r>
          </w:p>
          <w:p w14:paraId="39695CD8"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funding":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type": "individual",</w:t>
            </w:r>
          </w:p>
          <w:p w14:paraId="1C9058DC" w14:textId="77777777" w:rsidR="00801B5C" w:rsidRPr="00FD40C3" w:rsidRDefault="00801B5C" w:rsidP="00801B5C">
            <w:pPr>
              <w:pStyle w:val="Code"/>
              <w:rPr>
                <w:lang w:val="id-ID"/>
              </w:rPr>
            </w:pPr>
            <w:r w:rsidRPr="00FD40C3">
              <w:rPr>
                <w:lang w:val="id-ID"/>
              </w:rPr>
              <w:t xml:space="preserve">          "url":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engines": {</w:t>
            </w:r>
          </w:p>
          <w:p w14:paraId="30D906CA" w14:textId="77777777" w:rsidR="00801B5C" w:rsidRPr="00FD40C3" w:rsidRDefault="00801B5C" w:rsidP="00801B5C">
            <w:pPr>
              <w:pStyle w:val="Code"/>
              <w:rPr>
                <w:lang w:val="id-ID"/>
              </w:rPr>
            </w:pPr>
            <w:r w:rsidRPr="00FD40C3">
              <w:rPr>
                <w:lang w:val="id-ID"/>
              </w:rPr>
              <w:t xml:space="preserve">        "node":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peerDependenciesMeta":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optional": true</w:t>
            </w:r>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node_modules/formidable": {</w:t>
            </w:r>
          </w:p>
          <w:p w14:paraId="6366C923" w14:textId="77777777" w:rsidR="00801B5C" w:rsidRPr="00FD40C3" w:rsidRDefault="00801B5C" w:rsidP="00801B5C">
            <w:pPr>
              <w:pStyle w:val="Code"/>
              <w:rPr>
                <w:lang w:val="id-ID"/>
              </w:rPr>
            </w:pPr>
            <w:r w:rsidRPr="00FD40C3">
              <w:rPr>
                <w:lang w:val="id-ID"/>
              </w:rPr>
              <w:t xml:space="preserve">      "version": "2.1.1",</w:t>
            </w:r>
          </w:p>
          <w:p w14:paraId="793F37DA"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dependencies": {</w:t>
            </w:r>
          </w:p>
          <w:p w14:paraId="0D2E966B" w14:textId="77777777" w:rsidR="00801B5C" w:rsidRPr="00FD40C3" w:rsidRDefault="00801B5C" w:rsidP="00801B5C">
            <w:pPr>
              <w:pStyle w:val="Code"/>
              <w:rPr>
                <w:lang w:val="id-ID"/>
              </w:rPr>
            </w:pPr>
            <w:r w:rsidRPr="00FD40C3">
              <w:rPr>
                <w:lang w:val="id-ID"/>
              </w:rPr>
              <w:t xml:space="preserve">        "dezalgo": "^1.0.4",</w:t>
            </w:r>
          </w:p>
          <w:p w14:paraId="4F4D4609" w14:textId="77777777" w:rsidR="00801B5C" w:rsidRPr="00FD40C3" w:rsidRDefault="00801B5C" w:rsidP="00801B5C">
            <w:pPr>
              <w:pStyle w:val="Code"/>
              <w:rPr>
                <w:lang w:val="id-ID"/>
              </w:rPr>
            </w:pPr>
            <w:r w:rsidRPr="00FD40C3">
              <w:rPr>
                <w:lang w:val="id-ID"/>
              </w:rPr>
              <w:t xml:space="preserve">        "hexoid":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qs":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funding": {</w:t>
            </w:r>
          </w:p>
          <w:p w14:paraId="5E831AE1" w14:textId="77777777" w:rsidR="00801B5C" w:rsidRPr="00FD40C3" w:rsidRDefault="00801B5C" w:rsidP="00801B5C">
            <w:pPr>
              <w:pStyle w:val="Code"/>
              <w:rPr>
                <w:lang w:val="id-ID"/>
              </w:rPr>
            </w:pPr>
            <w:r w:rsidRPr="00FD40C3">
              <w:rPr>
                <w:lang w:val="id-ID"/>
              </w:rPr>
              <w:t xml:space="preserve">        "url":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node_modules/forwarded": {</w:t>
            </w:r>
          </w:p>
          <w:p w14:paraId="379D1BAB" w14:textId="77777777" w:rsidR="00801B5C" w:rsidRPr="00FD40C3" w:rsidRDefault="00801B5C" w:rsidP="00801B5C">
            <w:pPr>
              <w:pStyle w:val="Code"/>
              <w:rPr>
                <w:lang w:val="id-ID"/>
              </w:rPr>
            </w:pPr>
            <w:r w:rsidRPr="00FD40C3">
              <w:rPr>
                <w:lang w:val="id-ID"/>
              </w:rPr>
              <w:t xml:space="preserve">      "version": "0.2.0",</w:t>
            </w:r>
          </w:p>
          <w:p w14:paraId="213B3435" w14:textId="77777777" w:rsidR="00801B5C" w:rsidRPr="00FD40C3" w:rsidRDefault="00801B5C" w:rsidP="00801B5C">
            <w:pPr>
              <w:pStyle w:val="Code"/>
              <w:rPr>
                <w:lang w:val="id-ID"/>
              </w:rPr>
            </w:pPr>
            <w:r w:rsidRPr="00FD40C3">
              <w:rPr>
                <w:lang w:val="id-ID"/>
              </w:rPr>
              <w:lastRenderedPageBreak/>
              <w:t xml:space="preserve">      "resolved":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engines": {</w:t>
            </w:r>
          </w:p>
          <w:p w14:paraId="6685103D" w14:textId="77777777" w:rsidR="00801B5C" w:rsidRPr="00FD40C3" w:rsidRDefault="00801B5C" w:rsidP="00801B5C">
            <w:pPr>
              <w:pStyle w:val="Code"/>
              <w:rPr>
                <w:lang w:val="id-ID"/>
              </w:rPr>
            </w:pPr>
            <w:r w:rsidRPr="00FD40C3">
              <w:rPr>
                <w:lang w:val="id-ID"/>
              </w:rPr>
              <w:t xml:space="preserve">        "node":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node_modules/fresh": {</w:t>
            </w:r>
          </w:p>
          <w:p w14:paraId="085AF7E4" w14:textId="77777777" w:rsidR="00801B5C" w:rsidRPr="00FD40C3" w:rsidRDefault="00801B5C" w:rsidP="00801B5C">
            <w:pPr>
              <w:pStyle w:val="Code"/>
              <w:rPr>
                <w:lang w:val="id-ID"/>
              </w:rPr>
            </w:pPr>
            <w:r w:rsidRPr="00FD40C3">
              <w:rPr>
                <w:lang w:val="id-ID"/>
              </w:rPr>
              <w:t xml:space="preserve">      "version": "0.5.2",</w:t>
            </w:r>
          </w:p>
          <w:p w14:paraId="24E49123" w14:textId="77777777" w:rsidR="00801B5C" w:rsidRPr="00FD40C3" w:rsidRDefault="00801B5C" w:rsidP="00801B5C">
            <w:pPr>
              <w:pStyle w:val="Code"/>
              <w:rPr>
                <w:lang w:val="id-ID"/>
              </w:rPr>
            </w:pPr>
            <w:r w:rsidRPr="00FD40C3">
              <w:rPr>
                <w:lang w:val="id-ID"/>
              </w:rPr>
              <w:t xml:space="preserve">      "resolved": "https://registry.npmjs.org/fresh/-/fresh-0.5.2.tgz",</w:t>
            </w:r>
          </w:p>
          <w:p w14:paraId="6FA0C51A"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engines": {</w:t>
            </w:r>
          </w:p>
          <w:p w14:paraId="42350406" w14:textId="77777777" w:rsidR="00801B5C" w:rsidRPr="00FD40C3" w:rsidRDefault="00801B5C" w:rsidP="00801B5C">
            <w:pPr>
              <w:pStyle w:val="Code"/>
              <w:rPr>
                <w:lang w:val="id-ID"/>
              </w:rPr>
            </w:pPr>
            <w:r w:rsidRPr="00FD40C3">
              <w:rPr>
                <w:lang w:val="id-ID"/>
              </w:rPr>
              <w:t xml:space="preserve">        "node":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node_modules/fsevents": {</w:t>
            </w:r>
          </w:p>
          <w:p w14:paraId="1B533230" w14:textId="77777777" w:rsidR="00801B5C" w:rsidRPr="00FD40C3" w:rsidRDefault="00801B5C" w:rsidP="00801B5C">
            <w:pPr>
              <w:pStyle w:val="Code"/>
              <w:rPr>
                <w:lang w:val="id-ID"/>
              </w:rPr>
            </w:pPr>
            <w:r w:rsidRPr="00FD40C3">
              <w:rPr>
                <w:lang w:val="id-ID"/>
              </w:rPr>
              <w:t xml:space="preserve">      "version": "2.3.2",</w:t>
            </w:r>
          </w:p>
          <w:p w14:paraId="61B92684" w14:textId="77777777" w:rsidR="00801B5C" w:rsidRPr="00FD40C3" w:rsidRDefault="00801B5C" w:rsidP="00801B5C">
            <w:pPr>
              <w:pStyle w:val="Code"/>
              <w:rPr>
                <w:lang w:val="id-ID"/>
              </w:rPr>
            </w:pPr>
            <w:r w:rsidRPr="00FD40C3">
              <w:rPr>
                <w:lang w:val="id-ID"/>
              </w:rPr>
              <w:t xml:space="preserve">      "resolved": "https://registry.npmjs.org/fsevents/-/fsevents-2.3.2.tgz",</w:t>
            </w:r>
          </w:p>
          <w:p w14:paraId="17076FF2"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hasInstallScript": true,</w:t>
            </w:r>
          </w:p>
          <w:p w14:paraId="2436060B" w14:textId="77777777" w:rsidR="00801B5C" w:rsidRPr="00FD40C3" w:rsidRDefault="00801B5C" w:rsidP="00801B5C">
            <w:pPr>
              <w:pStyle w:val="Code"/>
              <w:rPr>
                <w:lang w:val="id-ID"/>
              </w:rPr>
            </w:pPr>
            <w:r w:rsidRPr="00FD40C3">
              <w:rPr>
                <w:lang w:val="id-ID"/>
              </w:rPr>
              <w:t xml:space="preserve">      "optional": true,</w:t>
            </w:r>
          </w:p>
          <w:p w14:paraId="4792A2F8" w14:textId="77777777" w:rsidR="00801B5C" w:rsidRPr="00FD40C3" w:rsidRDefault="00801B5C" w:rsidP="00801B5C">
            <w:pPr>
              <w:pStyle w:val="Code"/>
              <w:rPr>
                <w:lang w:val="id-ID"/>
              </w:rPr>
            </w:pPr>
            <w:r w:rsidRPr="00FD40C3">
              <w:rPr>
                <w:lang w:val="id-ID"/>
              </w:rPr>
              <w:t xml:space="preserve">      "os": [</w:t>
            </w:r>
          </w:p>
          <w:p w14:paraId="5F82EF2A" w14:textId="77777777" w:rsidR="00801B5C" w:rsidRPr="00FD40C3" w:rsidRDefault="00801B5C" w:rsidP="00801B5C">
            <w:pPr>
              <w:pStyle w:val="Code"/>
              <w:rPr>
                <w:lang w:val="id-ID"/>
              </w:rPr>
            </w:pPr>
            <w:r w:rsidRPr="00FD40C3">
              <w:rPr>
                <w:lang w:val="id-ID"/>
              </w:rPr>
              <w:t xml:space="preserve">        "darwin"</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engines": {</w:t>
            </w:r>
          </w:p>
          <w:p w14:paraId="07AB57E8" w14:textId="77777777" w:rsidR="00801B5C" w:rsidRPr="00FD40C3" w:rsidRDefault="00801B5C" w:rsidP="00801B5C">
            <w:pPr>
              <w:pStyle w:val="Code"/>
              <w:rPr>
                <w:lang w:val="id-ID"/>
              </w:rPr>
            </w:pPr>
            <w:r w:rsidRPr="00FD40C3">
              <w:rPr>
                <w:lang w:val="id-ID"/>
              </w:rPr>
              <w:t xml:space="preserve">        "node":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node_modules/function-bind": {</w:t>
            </w:r>
          </w:p>
          <w:p w14:paraId="40BE7F66" w14:textId="77777777" w:rsidR="00801B5C" w:rsidRPr="00FD40C3" w:rsidRDefault="00801B5C" w:rsidP="00801B5C">
            <w:pPr>
              <w:pStyle w:val="Code"/>
              <w:rPr>
                <w:lang w:val="id-ID"/>
              </w:rPr>
            </w:pPr>
            <w:r w:rsidRPr="00FD40C3">
              <w:rPr>
                <w:lang w:val="id-ID"/>
              </w:rPr>
              <w:t xml:space="preserve">      "version": "1.1.1",</w:t>
            </w:r>
          </w:p>
          <w:p w14:paraId="672A551A"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integrity":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node_modules/get-caller-file": {</w:t>
            </w:r>
          </w:p>
          <w:p w14:paraId="44A14990" w14:textId="77777777" w:rsidR="00801B5C" w:rsidRPr="00FD40C3" w:rsidRDefault="00801B5C" w:rsidP="00801B5C">
            <w:pPr>
              <w:pStyle w:val="Code"/>
              <w:rPr>
                <w:lang w:val="id-ID"/>
              </w:rPr>
            </w:pPr>
            <w:r w:rsidRPr="00FD40C3">
              <w:rPr>
                <w:lang w:val="id-ID"/>
              </w:rPr>
              <w:t xml:space="preserve">      "version": "2.0.5",</w:t>
            </w:r>
          </w:p>
          <w:p w14:paraId="7A8FE40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engines": {</w:t>
            </w:r>
          </w:p>
          <w:p w14:paraId="53E12A7A" w14:textId="77777777" w:rsidR="00801B5C" w:rsidRPr="00FD40C3" w:rsidRDefault="00801B5C" w:rsidP="00801B5C">
            <w:pPr>
              <w:pStyle w:val="Code"/>
              <w:rPr>
                <w:lang w:val="id-ID"/>
              </w:rPr>
            </w:pPr>
            <w:r w:rsidRPr="00FD40C3">
              <w:rPr>
                <w:lang w:val="id-ID"/>
              </w:rPr>
              <w:t xml:space="preserve">        "node":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node_modules/get-intrinsic": {</w:t>
            </w:r>
          </w:p>
          <w:p w14:paraId="5A9FE526" w14:textId="77777777" w:rsidR="00801B5C" w:rsidRPr="00FD40C3" w:rsidRDefault="00801B5C" w:rsidP="00801B5C">
            <w:pPr>
              <w:pStyle w:val="Code"/>
              <w:rPr>
                <w:lang w:val="id-ID"/>
              </w:rPr>
            </w:pPr>
            <w:r w:rsidRPr="00FD40C3">
              <w:rPr>
                <w:lang w:val="id-ID"/>
              </w:rPr>
              <w:t xml:space="preserve">      "version": "1.2.0",</w:t>
            </w:r>
          </w:p>
          <w:p w14:paraId="4326D3F2"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integrity":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dependencies": {</w:t>
            </w:r>
          </w:p>
          <w:p w14:paraId="230441E3" w14:textId="77777777" w:rsidR="00801B5C" w:rsidRPr="00FD40C3" w:rsidRDefault="00801B5C" w:rsidP="00801B5C">
            <w:pPr>
              <w:pStyle w:val="Code"/>
              <w:rPr>
                <w:lang w:val="id-ID"/>
              </w:rPr>
            </w:pPr>
            <w:r w:rsidRPr="00FD40C3">
              <w:rPr>
                <w:lang w:val="id-ID"/>
              </w:rPr>
              <w:t xml:space="preserve">        "function-bind":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symbols":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funding": {</w:t>
            </w:r>
          </w:p>
          <w:p w14:paraId="70113535" w14:textId="77777777" w:rsidR="00801B5C" w:rsidRPr="00FD40C3" w:rsidRDefault="00801B5C" w:rsidP="00801B5C">
            <w:pPr>
              <w:pStyle w:val="Code"/>
              <w:rPr>
                <w:lang w:val="id-ID"/>
              </w:rPr>
            </w:pPr>
            <w:r w:rsidRPr="00FD40C3">
              <w:rPr>
                <w:lang w:val="id-ID"/>
              </w:rPr>
              <w:t xml:space="preserve">        "url":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node_modules/glob-parent": {</w:t>
            </w:r>
          </w:p>
          <w:p w14:paraId="2D50B53C" w14:textId="77777777" w:rsidR="00801B5C" w:rsidRPr="00FD40C3" w:rsidRDefault="00801B5C" w:rsidP="00801B5C">
            <w:pPr>
              <w:pStyle w:val="Code"/>
              <w:rPr>
                <w:lang w:val="id-ID"/>
              </w:rPr>
            </w:pPr>
            <w:r w:rsidRPr="00FD40C3">
              <w:rPr>
                <w:lang w:val="id-ID"/>
              </w:rPr>
              <w:t xml:space="preserve">      "version": "5.1.2",</w:t>
            </w:r>
          </w:p>
          <w:p w14:paraId="0C458C20"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dependencies": {</w:t>
            </w:r>
          </w:p>
          <w:p w14:paraId="3E593CEC" w14:textId="77777777" w:rsidR="00801B5C" w:rsidRPr="00FD40C3" w:rsidRDefault="00801B5C" w:rsidP="00801B5C">
            <w:pPr>
              <w:pStyle w:val="Code"/>
              <w:rPr>
                <w:lang w:val="id-ID"/>
              </w:rPr>
            </w:pPr>
            <w:r w:rsidRPr="00FD40C3">
              <w:rPr>
                <w:lang w:val="id-ID"/>
              </w:rPr>
              <w:t xml:space="preserve">        "is-glob":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engines": {</w:t>
            </w:r>
          </w:p>
          <w:p w14:paraId="3F0F7043" w14:textId="77777777" w:rsidR="00801B5C" w:rsidRPr="00FD40C3" w:rsidRDefault="00801B5C" w:rsidP="00801B5C">
            <w:pPr>
              <w:pStyle w:val="Code"/>
              <w:rPr>
                <w:lang w:val="id-ID"/>
              </w:rPr>
            </w:pPr>
            <w:r w:rsidRPr="00FD40C3">
              <w:rPr>
                <w:lang w:val="id-ID"/>
              </w:rPr>
              <w:t xml:space="preserve">        "node":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node_modules/has": {</w:t>
            </w:r>
          </w:p>
          <w:p w14:paraId="7C0B3DD7" w14:textId="77777777" w:rsidR="00801B5C" w:rsidRPr="00FD40C3" w:rsidRDefault="00801B5C" w:rsidP="00801B5C">
            <w:pPr>
              <w:pStyle w:val="Code"/>
              <w:rPr>
                <w:lang w:val="id-ID"/>
              </w:rPr>
            </w:pPr>
            <w:r w:rsidRPr="00FD40C3">
              <w:rPr>
                <w:lang w:val="id-ID"/>
              </w:rPr>
              <w:t xml:space="preserve">      "version": "1.0.3",</w:t>
            </w:r>
          </w:p>
          <w:p w14:paraId="5650644E" w14:textId="77777777" w:rsidR="00801B5C" w:rsidRPr="00FD40C3" w:rsidRDefault="00801B5C" w:rsidP="00801B5C">
            <w:pPr>
              <w:pStyle w:val="Code"/>
              <w:rPr>
                <w:lang w:val="id-ID"/>
              </w:rPr>
            </w:pPr>
            <w:r w:rsidRPr="00FD40C3">
              <w:rPr>
                <w:lang w:val="id-ID"/>
              </w:rPr>
              <w:t xml:space="preserve">      "resolved": "https://registry.npmjs.org/has/-/has-1.0.3.tgz",</w:t>
            </w:r>
          </w:p>
          <w:p w14:paraId="6524E045"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dependencies": {</w:t>
            </w:r>
          </w:p>
          <w:p w14:paraId="2C14CC25" w14:textId="77777777" w:rsidR="00801B5C" w:rsidRPr="00FD40C3" w:rsidRDefault="00801B5C" w:rsidP="00801B5C">
            <w:pPr>
              <w:pStyle w:val="Code"/>
              <w:rPr>
                <w:lang w:val="id-ID"/>
              </w:rPr>
            </w:pPr>
            <w:r w:rsidRPr="00FD40C3">
              <w:rPr>
                <w:lang w:val="id-ID"/>
              </w:rPr>
              <w:t xml:space="preserve">        "function-bind":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engines": {</w:t>
            </w:r>
          </w:p>
          <w:p w14:paraId="6E6C020B" w14:textId="77777777" w:rsidR="00801B5C" w:rsidRPr="00FD40C3" w:rsidRDefault="00801B5C" w:rsidP="00801B5C">
            <w:pPr>
              <w:pStyle w:val="Code"/>
              <w:rPr>
                <w:lang w:val="id-ID"/>
              </w:rPr>
            </w:pPr>
            <w:r w:rsidRPr="00FD40C3">
              <w:rPr>
                <w:lang w:val="id-ID"/>
              </w:rPr>
              <w:t xml:space="preserve">        "node":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node_modules/has-flag": {</w:t>
            </w:r>
          </w:p>
          <w:p w14:paraId="02094FDB" w14:textId="77777777" w:rsidR="00801B5C" w:rsidRPr="00FD40C3" w:rsidRDefault="00801B5C" w:rsidP="00801B5C">
            <w:pPr>
              <w:pStyle w:val="Code"/>
              <w:rPr>
                <w:lang w:val="id-ID"/>
              </w:rPr>
            </w:pPr>
            <w:r w:rsidRPr="00FD40C3">
              <w:rPr>
                <w:lang w:val="id-ID"/>
              </w:rPr>
              <w:t xml:space="preserve">      "version": "4.0.0",</w:t>
            </w:r>
          </w:p>
          <w:p w14:paraId="3A492EAC" w14:textId="77777777" w:rsidR="00801B5C" w:rsidRPr="00FD40C3" w:rsidRDefault="00801B5C" w:rsidP="00801B5C">
            <w:pPr>
              <w:pStyle w:val="Code"/>
              <w:rPr>
                <w:lang w:val="id-ID"/>
              </w:rPr>
            </w:pPr>
            <w:r w:rsidRPr="00FD40C3">
              <w:rPr>
                <w:lang w:val="id-ID"/>
              </w:rPr>
              <w:t xml:space="preserve">      "resolved": "https://registry.npmjs.org/has-flag/-/has-flag-4.0.0.tgz",</w:t>
            </w:r>
          </w:p>
          <w:p w14:paraId="24903E9C"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engines": {</w:t>
            </w:r>
          </w:p>
          <w:p w14:paraId="4851A849" w14:textId="77777777" w:rsidR="00801B5C" w:rsidRPr="00FD40C3" w:rsidRDefault="00801B5C" w:rsidP="00801B5C">
            <w:pPr>
              <w:pStyle w:val="Code"/>
              <w:rPr>
                <w:lang w:val="id-ID"/>
              </w:rPr>
            </w:pPr>
            <w:r w:rsidRPr="00FD40C3">
              <w:rPr>
                <w:lang w:val="id-ID"/>
              </w:rPr>
              <w:t xml:space="preserve">        "node":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node_modules/has-symbols": {</w:t>
            </w:r>
          </w:p>
          <w:p w14:paraId="279CFA62" w14:textId="77777777" w:rsidR="00801B5C" w:rsidRPr="00FD40C3" w:rsidRDefault="00801B5C" w:rsidP="00801B5C">
            <w:pPr>
              <w:pStyle w:val="Code"/>
              <w:rPr>
                <w:lang w:val="id-ID"/>
              </w:rPr>
            </w:pPr>
            <w:r w:rsidRPr="00FD40C3">
              <w:rPr>
                <w:lang w:val="id-ID"/>
              </w:rPr>
              <w:t xml:space="preserve">      "version": "1.0.3",</w:t>
            </w:r>
          </w:p>
          <w:p w14:paraId="4C3E597E"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engines": {</w:t>
            </w:r>
          </w:p>
          <w:p w14:paraId="5F382789" w14:textId="77777777" w:rsidR="00801B5C" w:rsidRPr="00FD40C3" w:rsidRDefault="00801B5C" w:rsidP="00801B5C">
            <w:pPr>
              <w:pStyle w:val="Code"/>
              <w:rPr>
                <w:lang w:val="id-ID"/>
              </w:rPr>
            </w:pPr>
            <w:r w:rsidRPr="00FD40C3">
              <w:rPr>
                <w:lang w:val="id-ID"/>
              </w:rPr>
              <w:t xml:space="preserve">        "node":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funding": {</w:t>
            </w:r>
          </w:p>
          <w:p w14:paraId="325C160C" w14:textId="77777777" w:rsidR="00801B5C" w:rsidRPr="00FD40C3" w:rsidRDefault="00801B5C" w:rsidP="00801B5C">
            <w:pPr>
              <w:pStyle w:val="Code"/>
              <w:rPr>
                <w:lang w:val="id-ID"/>
              </w:rPr>
            </w:pPr>
            <w:r w:rsidRPr="00FD40C3">
              <w:rPr>
                <w:lang w:val="id-ID"/>
              </w:rPr>
              <w:t xml:space="preserve">        "url":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node_modules/hexoid": {</w:t>
            </w:r>
          </w:p>
          <w:p w14:paraId="600D8555" w14:textId="77777777" w:rsidR="00801B5C" w:rsidRPr="00FD40C3" w:rsidRDefault="00801B5C" w:rsidP="00801B5C">
            <w:pPr>
              <w:pStyle w:val="Code"/>
              <w:rPr>
                <w:lang w:val="id-ID"/>
              </w:rPr>
            </w:pPr>
            <w:r w:rsidRPr="00FD40C3">
              <w:rPr>
                <w:lang w:val="id-ID"/>
              </w:rPr>
              <w:t xml:space="preserve">      "version": "1.0.0",</w:t>
            </w:r>
          </w:p>
          <w:p w14:paraId="01C0F549" w14:textId="77777777" w:rsidR="00801B5C" w:rsidRPr="00FD40C3" w:rsidRDefault="00801B5C" w:rsidP="00801B5C">
            <w:pPr>
              <w:pStyle w:val="Code"/>
              <w:rPr>
                <w:lang w:val="id-ID"/>
              </w:rPr>
            </w:pPr>
            <w:r w:rsidRPr="00FD40C3">
              <w:rPr>
                <w:lang w:val="id-ID"/>
              </w:rPr>
              <w:t xml:space="preserve">      "resolved": "https://registry.npmjs.org/hexoid/-/hexoid-1.0.0.tgz",</w:t>
            </w:r>
          </w:p>
          <w:p w14:paraId="628E981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engines": {</w:t>
            </w:r>
          </w:p>
          <w:p w14:paraId="05964DE7" w14:textId="77777777" w:rsidR="00801B5C" w:rsidRPr="00FD40C3" w:rsidRDefault="00801B5C" w:rsidP="00801B5C">
            <w:pPr>
              <w:pStyle w:val="Code"/>
              <w:rPr>
                <w:lang w:val="id-ID"/>
              </w:rPr>
            </w:pPr>
            <w:r w:rsidRPr="00FD40C3">
              <w:rPr>
                <w:lang w:val="id-ID"/>
              </w:rPr>
              <w:t xml:space="preserve">        "node":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node_modules/http-errors": {</w:t>
            </w:r>
          </w:p>
          <w:p w14:paraId="5F42409A" w14:textId="77777777" w:rsidR="00801B5C" w:rsidRPr="00FD40C3" w:rsidRDefault="00801B5C" w:rsidP="00801B5C">
            <w:pPr>
              <w:pStyle w:val="Code"/>
              <w:rPr>
                <w:lang w:val="id-ID"/>
              </w:rPr>
            </w:pPr>
            <w:r w:rsidRPr="00FD40C3">
              <w:rPr>
                <w:lang w:val="id-ID"/>
              </w:rPr>
              <w:t xml:space="preserve">      "version": "2.0.0",</w:t>
            </w:r>
          </w:p>
          <w:p w14:paraId="0BB5489D"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dependencies": {</w:t>
            </w:r>
          </w:p>
          <w:p w14:paraId="61DF511D" w14:textId="77777777" w:rsidR="00801B5C" w:rsidRPr="00FD40C3" w:rsidRDefault="00801B5C" w:rsidP="00801B5C">
            <w:pPr>
              <w:pStyle w:val="Code"/>
              <w:rPr>
                <w:lang w:val="id-ID"/>
              </w:rPr>
            </w:pPr>
            <w:r w:rsidRPr="00FD40C3">
              <w:rPr>
                <w:lang w:val="id-ID"/>
              </w:rPr>
              <w:t xml:space="preserve">        "depd": "2.0.0",</w:t>
            </w:r>
          </w:p>
          <w:p w14:paraId="4F37BCE5" w14:textId="77777777" w:rsidR="00801B5C" w:rsidRPr="00FD40C3" w:rsidRDefault="00801B5C" w:rsidP="00801B5C">
            <w:pPr>
              <w:pStyle w:val="Code"/>
              <w:rPr>
                <w:lang w:val="id-ID"/>
              </w:rPr>
            </w:pPr>
            <w:r w:rsidRPr="00FD40C3">
              <w:rPr>
                <w:lang w:val="id-ID"/>
              </w:rPr>
              <w:t xml:space="preserve">        "inherits": "2.0.4",</w:t>
            </w:r>
          </w:p>
          <w:p w14:paraId="28568498" w14:textId="77777777" w:rsidR="00801B5C" w:rsidRPr="00FD40C3" w:rsidRDefault="00801B5C" w:rsidP="00801B5C">
            <w:pPr>
              <w:pStyle w:val="Code"/>
              <w:rPr>
                <w:lang w:val="id-ID"/>
              </w:rPr>
            </w:pPr>
            <w:r w:rsidRPr="00FD40C3">
              <w:rPr>
                <w:lang w:val="id-ID"/>
              </w:rPr>
              <w:t xml:space="preserve">        "setprototypeof": "1.2.0",</w:t>
            </w:r>
          </w:p>
          <w:p w14:paraId="1A29882C" w14:textId="77777777" w:rsidR="00801B5C" w:rsidRPr="00FD40C3" w:rsidRDefault="00801B5C" w:rsidP="00801B5C">
            <w:pPr>
              <w:pStyle w:val="Code"/>
              <w:rPr>
                <w:lang w:val="id-ID"/>
              </w:rPr>
            </w:pPr>
            <w:r w:rsidRPr="00FD40C3">
              <w:rPr>
                <w:lang w:val="id-ID"/>
              </w:rPr>
              <w:t xml:space="preserve">        "statuses": "2.0.1",</w:t>
            </w:r>
          </w:p>
          <w:p w14:paraId="4659C85D" w14:textId="77777777" w:rsidR="00801B5C" w:rsidRPr="00FD40C3" w:rsidRDefault="00801B5C" w:rsidP="00801B5C">
            <w:pPr>
              <w:pStyle w:val="Code"/>
              <w:rPr>
                <w:lang w:val="id-ID"/>
              </w:rPr>
            </w:pPr>
            <w:r w:rsidRPr="00FD40C3">
              <w:rPr>
                <w:lang w:val="id-ID"/>
              </w:rPr>
              <w:t xml:space="preserve">        "toidentifier":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engines": {</w:t>
            </w:r>
          </w:p>
          <w:p w14:paraId="548F557A" w14:textId="77777777" w:rsidR="00801B5C" w:rsidRPr="00FD40C3" w:rsidRDefault="00801B5C" w:rsidP="00801B5C">
            <w:pPr>
              <w:pStyle w:val="Code"/>
              <w:rPr>
                <w:lang w:val="id-ID"/>
              </w:rPr>
            </w:pPr>
            <w:r w:rsidRPr="00FD40C3">
              <w:rPr>
                <w:lang w:val="id-ID"/>
              </w:rPr>
              <w:t xml:space="preserve">        "node":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node_modules/iconv-lite": {</w:t>
            </w:r>
          </w:p>
          <w:p w14:paraId="3CC2C5A2" w14:textId="77777777" w:rsidR="00801B5C" w:rsidRPr="00FD40C3" w:rsidRDefault="00801B5C" w:rsidP="00801B5C">
            <w:pPr>
              <w:pStyle w:val="Code"/>
              <w:rPr>
                <w:lang w:val="id-ID"/>
              </w:rPr>
            </w:pPr>
            <w:r w:rsidRPr="00FD40C3">
              <w:rPr>
                <w:lang w:val="id-ID"/>
              </w:rPr>
              <w:t xml:space="preserve">      "version": "0.4.24",</w:t>
            </w:r>
          </w:p>
          <w:p w14:paraId="1724A33B"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dependencies": {</w:t>
            </w:r>
          </w:p>
          <w:p w14:paraId="391184ED" w14:textId="77777777" w:rsidR="00801B5C" w:rsidRPr="00FD40C3" w:rsidRDefault="00801B5C" w:rsidP="00801B5C">
            <w:pPr>
              <w:pStyle w:val="Code"/>
              <w:rPr>
                <w:lang w:val="id-ID"/>
              </w:rPr>
            </w:pPr>
            <w:r w:rsidRPr="00FD40C3">
              <w:rPr>
                <w:lang w:val="id-ID"/>
              </w:rPr>
              <w:t xml:space="preserve">        "safer-buffer":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engines": {</w:t>
            </w:r>
          </w:p>
          <w:p w14:paraId="3F5EBEC3" w14:textId="77777777" w:rsidR="00801B5C" w:rsidRPr="00FD40C3" w:rsidRDefault="00801B5C" w:rsidP="00801B5C">
            <w:pPr>
              <w:pStyle w:val="Code"/>
              <w:rPr>
                <w:lang w:val="id-ID"/>
              </w:rPr>
            </w:pPr>
            <w:r w:rsidRPr="00FD40C3">
              <w:rPr>
                <w:lang w:val="id-ID"/>
              </w:rPr>
              <w:t xml:space="preserve">        "node":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node_modules/ignore-by-default": {</w:t>
            </w:r>
          </w:p>
          <w:p w14:paraId="32138424" w14:textId="77777777" w:rsidR="00801B5C" w:rsidRPr="00FD40C3" w:rsidRDefault="00801B5C" w:rsidP="00801B5C">
            <w:pPr>
              <w:pStyle w:val="Code"/>
              <w:rPr>
                <w:lang w:val="id-ID"/>
              </w:rPr>
            </w:pPr>
            <w:r w:rsidRPr="00FD40C3">
              <w:rPr>
                <w:lang w:val="id-ID"/>
              </w:rPr>
              <w:t xml:space="preserve">      "version": "1.0.1",</w:t>
            </w:r>
          </w:p>
          <w:p w14:paraId="31C13970"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node_modules/inherits": {</w:t>
            </w:r>
          </w:p>
          <w:p w14:paraId="16149EA9" w14:textId="77777777" w:rsidR="00801B5C" w:rsidRPr="00FD40C3" w:rsidRDefault="00801B5C" w:rsidP="00801B5C">
            <w:pPr>
              <w:pStyle w:val="Code"/>
              <w:rPr>
                <w:lang w:val="id-ID"/>
              </w:rPr>
            </w:pPr>
            <w:r w:rsidRPr="00FD40C3">
              <w:rPr>
                <w:lang w:val="id-ID"/>
              </w:rPr>
              <w:t xml:space="preserve">      "version": "2.0.4",</w:t>
            </w:r>
          </w:p>
          <w:p w14:paraId="3017696D" w14:textId="77777777" w:rsidR="00801B5C" w:rsidRPr="00FD40C3" w:rsidRDefault="00801B5C" w:rsidP="00801B5C">
            <w:pPr>
              <w:pStyle w:val="Code"/>
              <w:rPr>
                <w:lang w:val="id-ID"/>
              </w:rPr>
            </w:pPr>
            <w:r w:rsidRPr="00FD40C3">
              <w:rPr>
                <w:lang w:val="id-ID"/>
              </w:rPr>
              <w:t xml:space="preserve">      "resolved":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node_modules/ipaddr.js": {</w:t>
            </w:r>
          </w:p>
          <w:p w14:paraId="12BB36C9" w14:textId="77777777" w:rsidR="00801B5C" w:rsidRPr="00FD40C3" w:rsidRDefault="00801B5C" w:rsidP="00801B5C">
            <w:pPr>
              <w:pStyle w:val="Code"/>
              <w:rPr>
                <w:lang w:val="id-ID"/>
              </w:rPr>
            </w:pPr>
            <w:r w:rsidRPr="00FD40C3">
              <w:rPr>
                <w:lang w:val="id-ID"/>
              </w:rPr>
              <w:t xml:space="preserve">      "version": "1.9.1",</w:t>
            </w:r>
          </w:p>
          <w:p w14:paraId="33317DC2" w14:textId="77777777" w:rsidR="00801B5C" w:rsidRPr="00FD40C3" w:rsidRDefault="00801B5C" w:rsidP="00801B5C">
            <w:pPr>
              <w:pStyle w:val="Code"/>
              <w:rPr>
                <w:lang w:val="id-ID"/>
              </w:rPr>
            </w:pPr>
            <w:r w:rsidRPr="00FD40C3">
              <w:rPr>
                <w:lang w:val="id-ID"/>
              </w:rPr>
              <w:t xml:space="preserve">      "resolved": "https://registry.npmjs.org/ipaddr.js/-/ipaddr.js-1.9.1.tgz",</w:t>
            </w:r>
          </w:p>
          <w:p w14:paraId="0CB252EC"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engines": {</w:t>
            </w:r>
          </w:p>
          <w:p w14:paraId="6A7819F8" w14:textId="77777777" w:rsidR="00801B5C" w:rsidRPr="00FD40C3" w:rsidRDefault="00801B5C" w:rsidP="00801B5C">
            <w:pPr>
              <w:pStyle w:val="Code"/>
              <w:rPr>
                <w:lang w:val="id-ID"/>
              </w:rPr>
            </w:pPr>
            <w:r w:rsidRPr="00FD40C3">
              <w:rPr>
                <w:lang w:val="id-ID"/>
              </w:rPr>
              <w:t xml:space="preserve">        "node":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node_modules/is-binary-path": {</w:t>
            </w:r>
          </w:p>
          <w:p w14:paraId="4B0C2836" w14:textId="77777777" w:rsidR="00801B5C" w:rsidRPr="00FD40C3" w:rsidRDefault="00801B5C" w:rsidP="00801B5C">
            <w:pPr>
              <w:pStyle w:val="Code"/>
              <w:rPr>
                <w:lang w:val="id-ID"/>
              </w:rPr>
            </w:pPr>
            <w:r w:rsidRPr="00FD40C3">
              <w:rPr>
                <w:lang w:val="id-ID"/>
              </w:rPr>
              <w:t xml:space="preserve">      "version": "2.1.0",</w:t>
            </w:r>
          </w:p>
          <w:p w14:paraId="2C6F8E83"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dependencies": {</w:t>
            </w:r>
          </w:p>
          <w:p w14:paraId="01710BDE" w14:textId="77777777" w:rsidR="00801B5C" w:rsidRPr="00FD40C3" w:rsidRDefault="00801B5C" w:rsidP="00801B5C">
            <w:pPr>
              <w:pStyle w:val="Code"/>
              <w:rPr>
                <w:lang w:val="id-ID"/>
              </w:rPr>
            </w:pPr>
            <w:r w:rsidRPr="00FD40C3">
              <w:rPr>
                <w:lang w:val="id-ID"/>
              </w:rPr>
              <w:t xml:space="preserve">        "binary-extensions":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engines": {</w:t>
            </w:r>
          </w:p>
          <w:p w14:paraId="733B556D" w14:textId="77777777" w:rsidR="00801B5C" w:rsidRPr="00FD40C3" w:rsidRDefault="00801B5C" w:rsidP="00801B5C">
            <w:pPr>
              <w:pStyle w:val="Code"/>
              <w:rPr>
                <w:lang w:val="id-ID"/>
              </w:rPr>
            </w:pPr>
            <w:r w:rsidRPr="00FD40C3">
              <w:rPr>
                <w:lang w:val="id-ID"/>
              </w:rPr>
              <w:t xml:space="preserve">        "node":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node_modules/is-extglob": {</w:t>
            </w:r>
          </w:p>
          <w:p w14:paraId="0DF6BF35" w14:textId="77777777" w:rsidR="00801B5C" w:rsidRPr="00FD40C3" w:rsidRDefault="00801B5C" w:rsidP="00801B5C">
            <w:pPr>
              <w:pStyle w:val="Code"/>
              <w:rPr>
                <w:lang w:val="id-ID"/>
              </w:rPr>
            </w:pPr>
            <w:r w:rsidRPr="00FD40C3">
              <w:rPr>
                <w:lang w:val="id-ID"/>
              </w:rPr>
              <w:t xml:space="preserve">      "version": "2.1.1",</w:t>
            </w:r>
          </w:p>
          <w:p w14:paraId="4E11FBF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engines": {</w:t>
            </w:r>
          </w:p>
          <w:p w14:paraId="0FE54A6C" w14:textId="77777777" w:rsidR="00801B5C" w:rsidRPr="00FD40C3" w:rsidRDefault="00801B5C" w:rsidP="00801B5C">
            <w:pPr>
              <w:pStyle w:val="Code"/>
              <w:rPr>
                <w:lang w:val="id-ID"/>
              </w:rPr>
            </w:pPr>
            <w:r w:rsidRPr="00FD40C3">
              <w:rPr>
                <w:lang w:val="id-ID"/>
              </w:rPr>
              <w:t xml:space="preserve">        "node":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node_modules/is-fullwidth-code-point": {</w:t>
            </w:r>
          </w:p>
          <w:p w14:paraId="19B077D2" w14:textId="77777777" w:rsidR="00801B5C" w:rsidRPr="00FD40C3" w:rsidRDefault="00801B5C" w:rsidP="00801B5C">
            <w:pPr>
              <w:pStyle w:val="Code"/>
              <w:rPr>
                <w:lang w:val="id-ID"/>
              </w:rPr>
            </w:pPr>
            <w:r w:rsidRPr="00FD40C3">
              <w:rPr>
                <w:lang w:val="id-ID"/>
              </w:rPr>
              <w:t xml:space="preserve">      "version": "3.0.0",</w:t>
            </w:r>
          </w:p>
          <w:p w14:paraId="21F17AD9"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engines": {</w:t>
            </w:r>
          </w:p>
          <w:p w14:paraId="6F9D53C4" w14:textId="77777777" w:rsidR="00801B5C" w:rsidRPr="00FD40C3" w:rsidRDefault="00801B5C" w:rsidP="00801B5C">
            <w:pPr>
              <w:pStyle w:val="Code"/>
              <w:rPr>
                <w:lang w:val="id-ID"/>
              </w:rPr>
            </w:pPr>
            <w:r w:rsidRPr="00FD40C3">
              <w:rPr>
                <w:lang w:val="id-ID"/>
              </w:rPr>
              <w:t xml:space="preserve">        "node":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node_modules/is-glob": {</w:t>
            </w:r>
          </w:p>
          <w:p w14:paraId="6A23944E" w14:textId="77777777" w:rsidR="00801B5C" w:rsidRPr="00FD40C3" w:rsidRDefault="00801B5C" w:rsidP="00801B5C">
            <w:pPr>
              <w:pStyle w:val="Code"/>
              <w:rPr>
                <w:lang w:val="id-ID"/>
              </w:rPr>
            </w:pPr>
            <w:r w:rsidRPr="00FD40C3">
              <w:rPr>
                <w:lang w:val="id-ID"/>
              </w:rPr>
              <w:t xml:space="preserve">      "version": "4.0.3",</w:t>
            </w:r>
          </w:p>
          <w:p w14:paraId="71FD53CB" w14:textId="77777777" w:rsidR="00801B5C" w:rsidRPr="00FD40C3" w:rsidRDefault="00801B5C" w:rsidP="00801B5C">
            <w:pPr>
              <w:pStyle w:val="Code"/>
              <w:rPr>
                <w:lang w:val="id-ID"/>
              </w:rPr>
            </w:pPr>
            <w:r w:rsidRPr="00FD40C3">
              <w:rPr>
                <w:lang w:val="id-ID"/>
              </w:rPr>
              <w:t xml:space="preserve">      "resolved": "https://registry.npmjs.org/is-glob/-/is-glob-4.0.3.tgz",</w:t>
            </w:r>
          </w:p>
          <w:p w14:paraId="1E847C5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dependencies": {</w:t>
            </w:r>
          </w:p>
          <w:p w14:paraId="77A8498E" w14:textId="77777777" w:rsidR="00801B5C" w:rsidRPr="00FD40C3" w:rsidRDefault="00801B5C" w:rsidP="00801B5C">
            <w:pPr>
              <w:pStyle w:val="Code"/>
              <w:rPr>
                <w:lang w:val="id-ID"/>
              </w:rPr>
            </w:pPr>
            <w:r w:rsidRPr="00FD40C3">
              <w:rPr>
                <w:lang w:val="id-ID"/>
              </w:rPr>
              <w:t xml:space="preserve">        "is-extglob":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engines": {</w:t>
            </w:r>
          </w:p>
          <w:p w14:paraId="2C2D3D77" w14:textId="77777777" w:rsidR="00801B5C" w:rsidRPr="00FD40C3" w:rsidRDefault="00801B5C" w:rsidP="00801B5C">
            <w:pPr>
              <w:pStyle w:val="Code"/>
              <w:rPr>
                <w:lang w:val="id-ID"/>
              </w:rPr>
            </w:pPr>
            <w:r w:rsidRPr="00FD40C3">
              <w:rPr>
                <w:lang w:val="id-ID"/>
              </w:rPr>
              <w:t xml:space="preserve">        "node":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node_modules/is-number": {</w:t>
            </w:r>
          </w:p>
          <w:p w14:paraId="01434E76" w14:textId="77777777" w:rsidR="00801B5C" w:rsidRPr="00FD40C3" w:rsidRDefault="00801B5C" w:rsidP="00801B5C">
            <w:pPr>
              <w:pStyle w:val="Code"/>
              <w:rPr>
                <w:lang w:val="id-ID"/>
              </w:rPr>
            </w:pPr>
            <w:r w:rsidRPr="00FD40C3">
              <w:rPr>
                <w:lang w:val="id-ID"/>
              </w:rPr>
              <w:t xml:space="preserve">      "version": "7.0.0",</w:t>
            </w:r>
          </w:p>
          <w:p w14:paraId="0E25C648" w14:textId="77777777" w:rsidR="00801B5C" w:rsidRPr="00FD40C3" w:rsidRDefault="00801B5C" w:rsidP="00801B5C">
            <w:pPr>
              <w:pStyle w:val="Code"/>
              <w:rPr>
                <w:lang w:val="id-ID"/>
              </w:rPr>
            </w:pPr>
            <w:r w:rsidRPr="00FD40C3">
              <w:rPr>
                <w:lang w:val="id-ID"/>
              </w:rPr>
              <w:t xml:space="preserve">      "resolved": "https://registry.npmjs.org/is-number/-/is-number-7.0.0.tgz",</w:t>
            </w:r>
          </w:p>
          <w:p w14:paraId="5A348196"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engines": {</w:t>
            </w:r>
          </w:p>
          <w:p w14:paraId="0CA21739" w14:textId="77777777" w:rsidR="00801B5C" w:rsidRPr="00FD40C3" w:rsidRDefault="00801B5C" w:rsidP="00801B5C">
            <w:pPr>
              <w:pStyle w:val="Code"/>
              <w:rPr>
                <w:lang w:val="id-ID"/>
              </w:rPr>
            </w:pPr>
            <w:r w:rsidRPr="00FD40C3">
              <w:rPr>
                <w:lang w:val="id-ID"/>
              </w:rPr>
              <w:t xml:space="preserve">        "node":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node_modules/is-utf8": {</w:t>
            </w:r>
          </w:p>
          <w:p w14:paraId="60F0A225" w14:textId="77777777" w:rsidR="00801B5C" w:rsidRPr="00FD40C3" w:rsidRDefault="00801B5C" w:rsidP="00801B5C">
            <w:pPr>
              <w:pStyle w:val="Code"/>
              <w:rPr>
                <w:lang w:val="id-ID"/>
              </w:rPr>
            </w:pPr>
            <w:r w:rsidRPr="00FD40C3">
              <w:rPr>
                <w:lang w:val="id-ID"/>
              </w:rPr>
              <w:t xml:space="preserve">      "version": "0.2.1",</w:t>
            </w:r>
          </w:p>
          <w:p w14:paraId="0A894355" w14:textId="77777777" w:rsidR="00801B5C" w:rsidRPr="00FD40C3" w:rsidRDefault="00801B5C" w:rsidP="00801B5C">
            <w:pPr>
              <w:pStyle w:val="Code"/>
              <w:rPr>
                <w:lang w:val="id-ID"/>
              </w:rPr>
            </w:pPr>
            <w:r w:rsidRPr="00FD40C3">
              <w:rPr>
                <w:lang w:val="id-ID"/>
              </w:rPr>
              <w:t xml:space="preserve">      "resolved": "https://registry.npmjs.org/is-utf8/-/is-utf8-0.2.1.tgz",</w:t>
            </w:r>
          </w:p>
          <w:p w14:paraId="4EE8B7D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node_modules/isarray": {</w:t>
            </w:r>
          </w:p>
          <w:p w14:paraId="25C45E68" w14:textId="77777777" w:rsidR="00801B5C" w:rsidRPr="00FD40C3" w:rsidRDefault="00801B5C" w:rsidP="00801B5C">
            <w:pPr>
              <w:pStyle w:val="Code"/>
              <w:rPr>
                <w:lang w:val="id-ID"/>
              </w:rPr>
            </w:pPr>
            <w:r w:rsidRPr="00FD40C3">
              <w:rPr>
                <w:lang w:val="id-ID"/>
              </w:rPr>
              <w:t xml:space="preserve">      "version": "1.0.0",</w:t>
            </w:r>
          </w:p>
          <w:p w14:paraId="796687AE" w14:textId="77777777" w:rsidR="00801B5C" w:rsidRPr="00FD40C3" w:rsidRDefault="00801B5C" w:rsidP="00801B5C">
            <w:pPr>
              <w:pStyle w:val="Code"/>
              <w:rPr>
                <w:lang w:val="id-ID"/>
              </w:rPr>
            </w:pPr>
            <w:r w:rsidRPr="00FD40C3">
              <w:rPr>
                <w:lang w:val="id-ID"/>
              </w:rPr>
              <w:t xml:space="preserve">      "resolved": "https://registry.npmjs.org/isarray/-/isarray-1.0.0.tgz",</w:t>
            </w:r>
          </w:p>
          <w:p w14:paraId="6D701E7C" w14:textId="77777777" w:rsidR="00801B5C" w:rsidRPr="00FD40C3" w:rsidRDefault="00801B5C" w:rsidP="00801B5C">
            <w:pPr>
              <w:pStyle w:val="Code"/>
              <w:rPr>
                <w:lang w:val="id-ID"/>
              </w:rPr>
            </w:pPr>
            <w:r w:rsidRPr="00FD40C3">
              <w:rPr>
                <w:lang w:val="id-ID"/>
              </w:rPr>
              <w:t xml:space="preserve">      "integrity":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node_modules/jake": {</w:t>
            </w:r>
          </w:p>
          <w:p w14:paraId="1DCDD3BF" w14:textId="77777777" w:rsidR="00801B5C" w:rsidRPr="00FD40C3" w:rsidRDefault="00801B5C" w:rsidP="00801B5C">
            <w:pPr>
              <w:pStyle w:val="Code"/>
              <w:rPr>
                <w:lang w:val="id-ID"/>
              </w:rPr>
            </w:pPr>
            <w:r w:rsidRPr="00FD40C3">
              <w:rPr>
                <w:lang w:val="id-ID"/>
              </w:rPr>
              <w:t xml:space="preserve">      "version": "10.8.5",</w:t>
            </w:r>
          </w:p>
          <w:p w14:paraId="7C4115F5" w14:textId="77777777" w:rsidR="00801B5C" w:rsidRPr="00FD40C3" w:rsidRDefault="00801B5C" w:rsidP="00801B5C">
            <w:pPr>
              <w:pStyle w:val="Code"/>
              <w:rPr>
                <w:lang w:val="id-ID"/>
              </w:rPr>
            </w:pPr>
            <w:r w:rsidRPr="00FD40C3">
              <w:rPr>
                <w:lang w:val="id-ID"/>
              </w:rPr>
              <w:t xml:space="preserve">      "resolved": "https://registry.npmjs.org/jake/-/jake-10.8.5.tgz",</w:t>
            </w:r>
          </w:p>
          <w:p w14:paraId="67F45475"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dependencies": {</w:t>
            </w:r>
          </w:p>
          <w:p w14:paraId="289A20D4" w14:textId="77777777" w:rsidR="00801B5C" w:rsidRPr="00FD40C3" w:rsidRDefault="00801B5C" w:rsidP="00801B5C">
            <w:pPr>
              <w:pStyle w:val="Code"/>
              <w:rPr>
                <w:lang w:val="id-ID"/>
              </w:rPr>
            </w:pPr>
            <w:r w:rsidRPr="00FD40C3">
              <w:rPr>
                <w:lang w:val="id-ID"/>
              </w:rPr>
              <w:t xml:space="preserve">        "async": "^3.2.3",</w:t>
            </w:r>
          </w:p>
          <w:p w14:paraId="3BEA1C63" w14:textId="77777777" w:rsidR="00801B5C" w:rsidRPr="00FD40C3" w:rsidRDefault="00801B5C" w:rsidP="00801B5C">
            <w:pPr>
              <w:pStyle w:val="Code"/>
              <w:rPr>
                <w:lang w:val="id-ID"/>
              </w:rPr>
            </w:pPr>
            <w:r w:rsidRPr="00FD40C3">
              <w:rPr>
                <w:lang w:val="id-ID"/>
              </w:rPr>
              <w:t xml:space="preserve">        "chalk": "^4.0.2",</w:t>
            </w:r>
          </w:p>
          <w:p w14:paraId="1F4FE4B9" w14:textId="77777777" w:rsidR="00801B5C" w:rsidRPr="00FD40C3" w:rsidRDefault="00801B5C" w:rsidP="00801B5C">
            <w:pPr>
              <w:pStyle w:val="Code"/>
              <w:rPr>
                <w:lang w:val="id-ID"/>
              </w:rPr>
            </w:pPr>
            <w:r w:rsidRPr="00FD40C3">
              <w:rPr>
                <w:lang w:val="id-ID"/>
              </w:rPr>
              <w:t xml:space="preserve">        "filelist": "^1.0.1",</w:t>
            </w:r>
          </w:p>
          <w:p w14:paraId="5706501E" w14:textId="77777777" w:rsidR="00801B5C" w:rsidRPr="00FD40C3" w:rsidRDefault="00801B5C" w:rsidP="00801B5C">
            <w:pPr>
              <w:pStyle w:val="Code"/>
              <w:rPr>
                <w:lang w:val="id-ID"/>
              </w:rPr>
            </w:pPr>
            <w:r w:rsidRPr="00FD40C3">
              <w:rPr>
                <w:lang w:val="id-ID"/>
              </w:rPr>
              <w:t xml:space="preserve">        "minimatch":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jake":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engines": {</w:t>
            </w:r>
          </w:p>
          <w:p w14:paraId="599B2927" w14:textId="77777777" w:rsidR="00801B5C" w:rsidRPr="00FD40C3" w:rsidRDefault="00801B5C" w:rsidP="00801B5C">
            <w:pPr>
              <w:pStyle w:val="Code"/>
              <w:rPr>
                <w:lang w:val="id-ID"/>
              </w:rPr>
            </w:pPr>
            <w:r w:rsidRPr="00FD40C3">
              <w:rPr>
                <w:lang w:val="id-ID"/>
              </w:rPr>
              <w:t xml:space="preserve">        "node":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node_modules/json-to-csv-export": {</w:t>
            </w:r>
          </w:p>
          <w:p w14:paraId="09D38EE2" w14:textId="77777777" w:rsidR="00801B5C" w:rsidRPr="00FD40C3" w:rsidRDefault="00801B5C" w:rsidP="00801B5C">
            <w:pPr>
              <w:pStyle w:val="Code"/>
              <w:rPr>
                <w:lang w:val="id-ID"/>
              </w:rPr>
            </w:pPr>
            <w:r w:rsidRPr="00FD40C3">
              <w:rPr>
                <w:lang w:val="id-ID"/>
              </w:rPr>
              <w:t xml:space="preserve">      "version": "2.1.1",</w:t>
            </w:r>
          </w:p>
          <w:p w14:paraId="141D2914"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node_modules/json2csv": {</w:t>
            </w:r>
          </w:p>
          <w:p w14:paraId="681EFDE7" w14:textId="77777777" w:rsidR="00801B5C" w:rsidRPr="00FD40C3" w:rsidRDefault="00801B5C" w:rsidP="00801B5C">
            <w:pPr>
              <w:pStyle w:val="Code"/>
              <w:rPr>
                <w:lang w:val="id-ID"/>
              </w:rPr>
            </w:pPr>
            <w:r w:rsidRPr="00FD40C3">
              <w:rPr>
                <w:lang w:val="id-ID"/>
              </w:rPr>
              <w:t xml:space="preserve">      "version": "6.0.0-alpha.2",</w:t>
            </w:r>
          </w:p>
          <w:p w14:paraId="07FF8327"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dependencies": {</w:t>
            </w:r>
          </w:p>
          <w:p w14:paraId="437B7C76" w14:textId="77777777" w:rsidR="00801B5C" w:rsidRPr="00FD40C3" w:rsidRDefault="00801B5C" w:rsidP="00801B5C">
            <w:pPr>
              <w:pStyle w:val="Code"/>
              <w:rPr>
                <w:lang w:val="id-ID"/>
              </w:rPr>
            </w:pPr>
            <w:r w:rsidRPr="00FD40C3">
              <w:rPr>
                <w:lang w:val="id-ID"/>
              </w:rPr>
              <w:t xml:space="preserve">        "@streamparser/json": "^0.0.6",</w:t>
            </w:r>
          </w:p>
          <w:p w14:paraId="73628172" w14:textId="77777777" w:rsidR="00801B5C" w:rsidRPr="00FD40C3" w:rsidRDefault="00801B5C" w:rsidP="00801B5C">
            <w:pPr>
              <w:pStyle w:val="Code"/>
              <w:rPr>
                <w:lang w:val="id-ID"/>
              </w:rPr>
            </w:pPr>
            <w:r w:rsidRPr="00FD40C3">
              <w:rPr>
                <w:lang w:val="id-ID"/>
              </w:rPr>
              <w:t xml:space="preserve">        "commander": "^6.2.0",</w:t>
            </w:r>
          </w:p>
          <w:p w14:paraId="250CF6AA" w14:textId="77777777" w:rsidR="00801B5C" w:rsidRPr="00FD40C3" w:rsidRDefault="00801B5C" w:rsidP="00801B5C">
            <w:pPr>
              <w:pStyle w:val="Code"/>
              <w:rPr>
                <w:lang w:val="id-ID"/>
              </w:rPr>
            </w:pPr>
            <w:r w:rsidRPr="00FD40C3">
              <w:rPr>
                <w:lang w:val="id-ID"/>
              </w:rPr>
              <w:t xml:space="preserve">        "lodash.ge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engines": {</w:t>
            </w:r>
          </w:p>
          <w:p w14:paraId="0213E500" w14:textId="77777777" w:rsidR="00801B5C" w:rsidRPr="00FD40C3" w:rsidRDefault="00801B5C" w:rsidP="00801B5C">
            <w:pPr>
              <w:pStyle w:val="Code"/>
              <w:rPr>
                <w:lang w:val="id-ID"/>
              </w:rPr>
            </w:pPr>
            <w:r w:rsidRPr="00FD40C3">
              <w:rPr>
                <w:lang w:val="id-ID"/>
              </w:rPr>
              <w:t xml:space="preserve">        "node": "&gt;= 12",</w:t>
            </w:r>
          </w:p>
          <w:p w14:paraId="5044F050" w14:textId="77777777" w:rsidR="00801B5C" w:rsidRPr="00FD40C3" w:rsidRDefault="00801B5C" w:rsidP="00801B5C">
            <w:pPr>
              <w:pStyle w:val="Code"/>
              <w:rPr>
                <w:lang w:val="id-ID"/>
              </w:rPr>
            </w:pPr>
            <w:r w:rsidRPr="00FD40C3">
              <w:rPr>
                <w:lang w:val="id-ID"/>
              </w:rPr>
              <w:t xml:space="preserve">        "npm":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node_modules/localtunnel": {</w:t>
            </w:r>
          </w:p>
          <w:p w14:paraId="727B94C6" w14:textId="77777777" w:rsidR="00801B5C" w:rsidRPr="00FD40C3" w:rsidRDefault="00801B5C" w:rsidP="00801B5C">
            <w:pPr>
              <w:pStyle w:val="Code"/>
              <w:rPr>
                <w:lang w:val="id-ID"/>
              </w:rPr>
            </w:pPr>
            <w:r w:rsidRPr="00FD40C3">
              <w:rPr>
                <w:lang w:val="id-ID"/>
              </w:rPr>
              <w:t xml:space="preserve">      "version": "2.0.2",</w:t>
            </w:r>
          </w:p>
          <w:p w14:paraId="0A075F34"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dependencies": {</w:t>
            </w:r>
          </w:p>
          <w:p w14:paraId="60DA9854" w14:textId="77777777" w:rsidR="00801B5C" w:rsidRPr="00FD40C3" w:rsidRDefault="00801B5C" w:rsidP="00801B5C">
            <w:pPr>
              <w:pStyle w:val="Code"/>
              <w:rPr>
                <w:lang w:val="id-ID"/>
              </w:rPr>
            </w:pPr>
            <w:r w:rsidRPr="00FD40C3">
              <w:rPr>
                <w:lang w:val="id-ID"/>
              </w:rPr>
              <w:t xml:space="preserve">        "axios":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openurl": "1.1.1",</w:t>
            </w:r>
          </w:p>
          <w:p w14:paraId="2B673B91" w14:textId="77777777" w:rsidR="00801B5C" w:rsidRPr="00FD40C3" w:rsidRDefault="00801B5C" w:rsidP="00801B5C">
            <w:pPr>
              <w:pStyle w:val="Code"/>
              <w:rPr>
                <w:lang w:val="id-ID"/>
              </w:rPr>
            </w:pPr>
            <w:r w:rsidRPr="00FD40C3">
              <w:rPr>
                <w:lang w:val="id-ID"/>
              </w:rPr>
              <w:t xml:space="preserve">        "yargs":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l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engines": {</w:t>
            </w:r>
          </w:p>
          <w:p w14:paraId="11AD0F80" w14:textId="77777777" w:rsidR="00801B5C" w:rsidRPr="00FD40C3" w:rsidRDefault="00801B5C" w:rsidP="00801B5C">
            <w:pPr>
              <w:pStyle w:val="Code"/>
              <w:rPr>
                <w:lang w:val="id-ID"/>
              </w:rPr>
            </w:pPr>
            <w:r w:rsidRPr="00FD40C3">
              <w:rPr>
                <w:lang w:val="id-ID"/>
              </w:rPr>
              <w:t xml:space="preserve">        "node":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node_modules/localtunnel/node_modules/debug": {</w:t>
            </w:r>
          </w:p>
          <w:p w14:paraId="31D94C06" w14:textId="77777777" w:rsidR="00801B5C" w:rsidRPr="00FD40C3" w:rsidRDefault="00801B5C" w:rsidP="00801B5C">
            <w:pPr>
              <w:pStyle w:val="Code"/>
              <w:rPr>
                <w:lang w:val="id-ID"/>
              </w:rPr>
            </w:pPr>
            <w:r w:rsidRPr="00FD40C3">
              <w:rPr>
                <w:lang w:val="id-ID"/>
              </w:rPr>
              <w:t xml:space="preserve">      "version": "4.3.2",</w:t>
            </w:r>
          </w:p>
          <w:p w14:paraId="784651C0" w14:textId="77777777" w:rsidR="00801B5C" w:rsidRPr="00FD40C3" w:rsidRDefault="00801B5C" w:rsidP="00801B5C">
            <w:pPr>
              <w:pStyle w:val="Code"/>
              <w:rPr>
                <w:lang w:val="id-ID"/>
              </w:rPr>
            </w:pPr>
            <w:r w:rsidRPr="00FD40C3">
              <w:rPr>
                <w:lang w:val="id-ID"/>
              </w:rPr>
              <w:t xml:space="preserve">      "resolved": "https://registry.npmjs.org/debug/-/debug-4.3.2.tgz",</w:t>
            </w:r>
          </w:p>
          <w:p w14:paraId="3CBB2F3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dependencies": {</w:t>
            </w:r>
          </w:p>
          <w:p w14:paraId="77BBE3C9" w14:textId="77777777" w:rsidR="00801B5C" w:rsidRPr="00FD40C3" w:rsidRDefault="00801B5C" w:rsidP="00801B5C">
            <w:pPr>
              <w:pStyle w:val="Code"/>
              <w:rPr>
                <w:lang w:val="id-ID"/>
              </w:rPr>
            </w:pPr>
            <w:r w:rsidRPr="00FD40C3">
              <w:rPr>
                <w:lang w:val="id-ID"/>
              </w:rPr>
              <w:t xml:space="preserve">        "ms":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engines": {</w:t>
            </w:r>
          </w:p>
          <w:p w14:paraId="0897F6E4" w14:textId="77777777" w:rsidR="00801B5C" w:rsidRPr="00FD40C3" w:rsidRDefault="00801B5C" w:rsidP="00801B5C">
            <w:pPr>
              <w:pStyle w:val="Code"/>
              <w:rPr>
                <w:lang w:val="id-ID"/>
              </w:rPr>
            </w:pPr>
            <w:r w:rsidRPr="00FD40C3">
              <w:rPr>
                <w:lang w:val="id-ID"/>
              </w:rPr>
              <w:t xml:space="preserve">        "node":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peerDependenciesMeta": {</w:t>
            </w:r>
          </w:p>
          <w:p w14:paraId="56B60C5F" w14:textId="77777777" w:rsidR="00801B5C" w:rsidRPr="00FD40C3" w:rsidRDefault="00801B5C" w:rsidP="00801B5C">
            <w:pPr>
              <w:pStyle w:val="Code"/>
              <w:rPr>
                <w:lang w:val="id-ID"/>
              </w:rPr>
            </w:pPr>
            <w:r w:rsidRPr="00FD40C3">
              <w:rPr>
                <w:lang w:val="id-ID"/>
              </w:rPr>
              <w:t xml:space="preserve">        "supports-color": {</w:t>
            </w:r>
          </w:p>
          <w:p w14:paraId="21057666" w14:textId="77777777" w:rsidR="00801B5C" w:rsidRPr="00FD40C3" w:rsidRDefault="00801B5C" w:rsidP="00801B5C">
            <w:pPr>
              <w:pStyle w:val="Code"/>
              <w:rPr>
                <w:lang w:val="id-ID"/>
              </w:rPr>
            </w:pPr>
            <w:r w:rsidRPr="00FD40C3">
              <w:rPr>
                <w:lang w:val="id-ID"/>
              </w:rPr>
              <w:t xml:space="preserve">          "optional": true</w:t>
            </w:r>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node_modules/localtunnel/node_modules/ms": {</w:t>
            </w:r>
          </w:p>
          <w:p w14:paraId="481F0746" w14:textId="77777777" w:rsidR="00801B5C" w:rsidRPr="00FD40C3" w:rsidRDefault="00801B5C" w:rsidP="00801B5C">
            <w:pPr>
              <w:pStyle w:val="Code"/>
              <w:rPr>
                <w:lang w:val="id-ID"/>
              </w:rPr>
            </w:pPr>
            <w:r w:rsidRPr="00FD40C3">
              <w:rPr>
                <w:lang w:val="id-ID"/>
              </w:rPr>
              <w:t xml:space="preserve">      "version": "2.1.2",</w:t>
            </w:r>
          </w:p>
          <w:p w14:paraId="6966DB60" w14:textId="77777777" w:rsidR="00801B5C" w:rsidRPr="00FD40C3" w:rsidRDefault="00801B5C" w:rsidP="00801B5C">
            <w:pPr>
              <w:pStyle w:val="Code"/>
              <w:rPr>
                <w:lang w:val="id-ID"/>
              </w:rPr>
            </w:pPr>
            <w:r w:rsidRPr="00FD40C3">
              <w:rPr>
                <w:lang w:val="id-ID"/>
              </w:rPr>
              <w:t xml:space="preserve">      "resolved": "https://registry.npmjs.org/ms/-/ms-2.1.2.tgz",</w:t>
            </w:r>
          </w:p>
          <w:p w14:paraId="29FACEA3"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node_modules/lodash": {</w:t>
            </w:r>
          </w:p>
          <w:p w14:paraId="13AF6616" w14:textId="77777777" w:rsidR="00801B5C" w:rsidRPr="00FD40C3" w:rsidRDefault="00801B5C" w:rsidP="00801B5C">
            <w:pPr>
              <w:pStyle w:val="Code"/>
              <w:rPr>
                <w:lang w:val="id-ID"/>
              </w:rPr>
            </w:pPr>
            <w:r w:rsidRPr="00FD40C3">
              <w:rPr>
                <w:lang w:val="id-ID"/>
              </w:rPr>
              <w:t xml:space="preserve">      "version": "4.17.21",</w:t>
            </w:r>
          </w:p>
          <w:p w14:paraId="4AEC0F7E" w14:textId="77777777" w:rsidR="00801B5C" w:rsidRPr="00FD40C3" w:rsidRDefault="00801B5C" w:rsidP="00801B5C">
            <w:pPr>
              <w:pStyle w:val="Code"/>
              <w:rPr>
                <w:lang w:val="id-ID"/>
              </w:rPr>
            </w:pPr>
            <w:r w:rsidRPr="00FD40C3">
              <w:rPr>
                <w:lang w:val="id-ID"/>
              </w:rPr>
              <w:t xml:space="preserve">      "resolved": "https://registry.npmjs.org/lodash/-/lodash-4.17.21.tgz",</w:t>
            </w:r>
          </w:p>
          <w:p w14:paraId="5D1B22C6"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node_modules/lodash.get": {</w:t>
            </w:r>
          </w:p>
          <w:p w14:paraId="226D4CB5" w14:textId="77777777" w:rsidR="00801B5C" w:rsidRPr="00FD40C3" w:rsidRDefault="00801B5C" w:rsidP="00801B5C">
            <w:pPr>
              <w:pStyle w:val="Code"/>
              <w:rPr>
                <w:lang w:val="id-ID"/>
              </w:rPr>
            </w:pPr>
            <w:r w:rsidRPr="00FD40C3">
              <w:rPr>
                <w:lang w:val="id-ID"/>
              </w:rPr>
              <w:t xml:space="preserve">      "version": "4.4.2",</w:t>
            </w:r>
          </w:p>
          <w:p w14:paraId="56247B71"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node_modules/media-typer": {</w:t>
            </w:r>
          </w:p>
          <w:p w14:paraId="621CFC03" w14:textId="77777777" w:rsidR="00801B5C" w:rsidRPr="00FD40C3" w:rsidRDefault="00801B5C" w:rsidP="00801B5C">
            <w:pPr>
              <w:pStyle w:val="Code"/>
              <w:rPr>
                <w:lang w:val="id-ID"/>
              </w:rPr>
            </w:pPr>
            <w:r w:rsidRPr="00FD40C3">
              <w:rPr>
                <w:lang w:val="id-ID"/>
              </w:rPr>
              <w:t xml:space="preserve">      "version": "0.3.0",</w:t>
            </w:r>
          </w:p>
          <w:p w14:paraId="0CFCDC61"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engines": {</w:t>
            </w:r>
          </w:p>
          <w:p w14:paraId="2C77D194" w14:textId="77777777" w:rsidR="00801B5C" w:rsidRPr="00FD40C3" w:rsidRDefault="00801B5C" w:rsidP="00801B5C">
            <w:pPr>
              <w:pStyle w:val="Code"/>
              <w:rPr>
                <w:lang w:val="id-ID"/>
              </w:rPr>
            </w:pPr>
            <w:r w:rsidRPr="00FD40C3">
              <w:rPr>
                <w:lang w:val="id-ID"/>
              </w:rPr>
              <w:t xml:space="preserve">        "node":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node_modules/merge-descriptors": {</w:t>
            </w:r>
          </w:p>
          <w:p w14:paraId="03707D79" w14:textId="77777777" w:rsidR="00801B5C" w:rsidRPr="00FD40C3" w:rsidRDefault="00801B5C" w:rsidP="00801B5C">
            <w:pPr>
              <w:pStyle w:val="Code"/>
              <w:rPr>
                <w:lang w:val="id-ID"/>
              </w:rPr>
            </w:pPr>
            <w:r w:rsidRPr="00FD40C3">
              <w:rPr>
                <w:lang w:val="id-ID"/>
              </w:rPr>
              <w:t xml:space="preserve">      "version": "1.0.1",</w:t>
            </w:r>
          </w:p>
          <w:p w14:paraId="0D8A2CAE"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node_modules/methods": {</w:t>
            </w:r>
          </w:p>
          <w:p w14:paraId="17C88DDF" w14:textId="77777777" w:rsidR="00801B5C" w:rsidRPr="00FD40C3" w:rsidRDefault="00801B5C" w:rsidP="00801B5C">
            <w:pPr>
              <w:pStyle w:val="Code"/>
              <w:rPr>
                <w:lang w:val="id-ID"/>
              </w:rPr>
            </w:pPr>
            <w:r w:rsidRPr="00FD40C3">
              <w:rPr>
                <w:lang w:val="id-ID"/>
              </w:rPr>
              <w:t xml:space="preserve">      "version": "1.1.2",</w:t>
            </w:r>
          </w:p>
          <w:p w14:paraId="03F754F2" w14:textId="77777777" w:rsidR="00801B5C" w:rsidRPr="00FD40C3" w:rsidRDefault="00801B5C" w:rsidP="00801B5C">
            <w:pPr>
              <w:pStyle w:val="Code"/>
              <w:rPr>
                <w:lang w:val="id-ID"/>
              </w:rPr>
            </w:pPr>
            <w:r w:rsidRPr="00FD40C3">
              <w:rPr>
                <w:lang w:val="id-ID"/>
              </w:rPr>
              <w:t xml:space="preserve">      "resolved": "https://registry.npmjs.org/methods/-/methods-1.1.2.tgz",</w:t>
            </w:r>
          </w:p>
          <w:p w14:paraId="42826C7B"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engines": {</w:t>
            </w:r>
          </w:p>
          <w:p w14:paraId="2E3FF226" w14:textId="77777777" w:rsidR="00801B5C" w:rsidRPr="00FD40C3" w:rsidRDefault="00801B5C" w:rsidP="00801B5C">
            <w:pPr>
              <w:pStyle w:val="Code"/>
              <w:rPr>
                <w:lang w:val="id-ID"/>
              </w:rPr>
            </w:pPr>
            <w:r w:rsidRPr="00FD40C3">
              <w:rPr>
                <w:lang w:val="id-ID"/>
              </w:rPr>
              <w:t xml:space="preserve">        "node":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node_modules/mime": {</w:t>
            </w:r>
          </w:p>
          <w:p w14:paraId="4CA4F646" w14:textId="77777777" w:rsidR="00801B5C" w:rsidRPr="00FD40C3" w:rsidRDefault="00801B5C" w:rsidP="00801B5C">
            <w:pPr>
              <w:pStyle w:val="Code"/>
              <w:rPr>
                <w:lang w:val="id-ID"/>
              </w:rPr>
            </w:pPr>
            <w:r w:rsidRPr="00FD40C3">
              <w:rPr>
                <w:lang w:val="id-ID"/>
              </w:rPr>
              <w:t xml:space="preserve">      "version": "1.6.0",</w:t>
            </w:r>
          </w:p>
          <w:p w14:paraId="6F88BCE9" w14:textId="77777777" w:rsidR="00801B5C" w:rsidRPr="00FD40C3" w:rsidRDefault="00801B5C" w:rsidP="00801B5C">
            <w:pPr>
              <w:pStyle w:val="Code"/>
              <w:rPr>
                <w:lang w:val="id-ID"/>
              </w:rPr>
            </w:pPr>
            <w:r w:rsidRPr="00FD40C3">
              <w:rPr>
                <w:lang w:val="id-ID"/>
              </w:rPr>
              <w:t xml:space="preserve">      "resolved":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integrity":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mime":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engines": {</w:t>
            </w:r>
          </w:p>
          <w:p w14:paraId="59DEABF1" w14:textId="77777777" w:rsidR="00801B5C" w:rsidRPr="00FD40C3" w:rsidRDefault="00801B5C" w:rsidP="00801B5C">
            <w:pPr>
              <w:pStyle w:val="Code"/>
              <w:rPr>
                <w:lang w:val="id-ID"/>
              </w:rPr>
            </w:pPr>
            <w:r w:rsidRPr="00FD40C3">
              <w:rPr>
                <w:lang w:val="id-ID"/>
              </w:rPr>
              <w:t xml:space="preserve">        "node":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node_modules/mime-db": {</w:t>
            </w:r>
          </w:p>
          <w:p w14:paraId="3D4346B0" w14:textId="77777777" w:rsidR="00801B5C" w:rsidRPr="00FD40C3" w:rsidRDefault="00801B5C" w:rsidP="00801B5C">
            <w:pPr>
              <w:pStyle w:val="Code"/>
              <w:rPr>
                <w:lang w:val="id-ID"/>
              </w:rPr>
            </w:pPr>
            <w:r w:rsidRPr="00FD40C3">
              <w:rPr>
                <w:lang w:val="id-ID"/>
              </w:rPr>
              <w:t xml:space="preserve">      "version": "1.52.0",</w:t>
            </w:r>
          </w:p>
          <w:p w14:paraId="58FBA17B" w14:textId="77777777" w:rsidR="00801B5C" w:rsidRPr="00FD40C3" w:rsidRDefault="00801B5C" w:rsidP="00801B5C">
            <w:pPr>
              <w:pStyle w:val="Code"/>
              <w:rPr>
                <w:lang w:val="id-ID"/>
              </w:rPr>
            </w:pPr>
            <w:r w:rsidRPr="00FD40C3">
              <w:rPr>
                <w:lang w:val="id-ID"/>
              </w:rPr>
              <w:t xml:space="preserve">      "resolved": "https://registry.npmjs.org/mime-db/-/mime-db-1.52.0.tgz",</w:t>
            </w:r>
          </w:p>
          <w:p w14:paraId="486ED9D4"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engines": {</w:t>
            </w:r>
          </w:p>
          <w:p w14:paraId="3625A975" w14:textId="77777777" w:rsidR="00801B5C" w:rsidRPr="00FD40C3" w:rsidRDefault="00801B5C" w:rsidP="00801B5C">
            <w:pPr>
              <w:pStyle w:val="Code"/>
              <w:rPr>
                <w:lang w:val="id-ID"/>
              </w:rPr>
            </w:pPr>
            <w:r w:rsidRPr="00FD40C3">
              <w:rPr>
                <w:lang w:val="id-ID"/>
              </w:rPr>
              <w:t xml:space="preserve">        "node":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node_modules/mime-types": {</w:t>
            </w:r>
          </w:p>
          <w:p w14:paraId="70B69C30" w14:textId="77777777" w:rsidR="00801B5C" w:rsidRPr="00FD40C3" w:rsidRDefault="00801B5C" w:rsidP="00801B5C">
            <w:pPr>
              <w:pStyle w:val="Code"/>
              <w:rPr>
                <w:lang w:val="id-ID"/>
              </w:rPr>
            </w:pPr>
            <w:r w:rsidRPr="00FD40C3">
              <w:rPr>
                <w:lang w:val="id-ID"/>
              </w:rPr>
              <w:t xml:space="preserve">      "version": "2.1.35",</w:t>
            </w:r>
          </w:p>
          <w:p w14:paraId="2892C990"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dependencies": {</w:t>
            </w:r>
          </w:p>
          <w:p w14:paraId="36C2235A" w14:textId="77777777" w:rsidR="00801B5C" w:rsidRPr="00FD40C3" w:rsidRDefault="00801B5C" w:rsidP="00801B5C">
            <w:pPr>
              <w:pStyle w:val="Code"/>
              <w:rPr>
                <w:lang w:val="id-ID"/>
              </w:rPr>
            </w:pPr>
            <w:r w:rsidRPr="00FD40C3">
              <w:rPr>
                <w:lang w:val="id-ID"/>
              </w:rPr>
              <w:t xml:space="preserve">        "mime-db":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engines": {</w:t>
            </w:r>
          </w:p>
          <w:p w14:paraId="3B2106C6" w14:textId="77777777" w:rsidR="00801B5C" w:rsidRPr="00FD40C3" w:rsidRDefault="00801B5C" w:rsidP="00801B5C">
            <w:pPr>
              <w:pStyle w:val="Code"/>
              <w:rPr>
                <w:lang w:val="id-ID"/>
              </w:rPr>
            </w:pPr>
            <w:r w:rsidRPr="00FD40C3">
              <w:rPr>
                <w:lang w:val="id-ID"/>
              </w:rPr>
              <w:t xml:space="preserve">        "node":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node_modules/minimatch": {</w:t>
            </w:r>
          </w:p>
          <w:p w14:paraId="58BD7DEE" w14:textId="77777777" w:rsidR="00801B5C" w:rsidRPr="00FD40C3" w:rsidRDefault="00801B5C" w:rsidP="00801B5C">
            <w:pPr>
              <w:pStyle w:val="Code"/>
              <w:rPr>
                <w:lang w:val="id-ID"/>
              </w:rPr>
            </w:pPr>
            <w:r w:rsidRPr="00FD40C3">
              <w:rPr>
                <w:lang w:val="id-ID"/>
              </w:rPr>
              <w:t xml:space="preserve">      "version": "3.1.2",</w:t>
            </w:r>
          </w:p>
          <w:p w14:paraId="78950007"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dependencies": {</w:t>
            </w:r>
          </w:p>
          <w:p w14:paraId="757758CB" w14:textId="77777777" w:rsidR="00801B5C" w:rsidRPr="00FD40C3" w:rsidRDefault="00801B5C" w:rsidP="00801B5C">
            <w:pPr>
              <w:pStyle w:val="Code"/>
              <w:rPr>
                <w:lang w:val="id-ID"/>
              </w:rPr>
            </w:pPr>
            <w:r w:rsidRPr="00FD40C3">
              <w:rPr>
                <w:lang w:val="id-ID"/>
              </w:rPr>
              <w:t xml:space="preserve">        "brace-expansion":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engines": {</w:t>
            </w:r>
          </w:p>
          <w:p w14:paraId="4A744B53" w14:textId="77777777" w:rsidR="00801B5C" w:rsidRPr="00FD40C3" w:rsidRDefault="00801B5C" w:rsidP="00801B5C">
            <w:pPr>
              <w:pStyle w:val="Code"/>
              <w:rPr>
                <w:lang w:val="id-ID"/>
              </w:rPr>
            </w:pPr>
            <w:r w:rsidRPr="00FD40C3">
              <w:rPr>
                <w:lang w:val="id-ID"/>
              </w:rPr>
              <w:t xml:space="preserve">        "node":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node_modules/minimist": {</w:t>
            </w:r>
          </w:p>
          <w:p w14:paraId="36DCBC61" w14:textId="77777777" w:rsidR="00801B5C" w:rsidRPr="00FD40C3" w:rsidRDefault="00801B5C" w:rsidP="00801B5C">
            <w:pPr>
              <w:pStyle w:val="Code"/>
              <w:rPr>
                <w:lang w:val="id-ID"/>
              </w:rPr>
            </w:pPr>
            <w:r w:rsidRPr="00FD40C3">
              <w:rPr>
                <w:lang w:val="id-ID"/>
              </w:rPr>
              <w:t xml:space="preserve">      "version": "1.2.8",</w:t>
            </w:r>
          </w:p>
          <w:p w14:paraId="4D33B299" w14:textId="77777777" w:rsidR="00801B5C" w:rsidRPr="00FD40C3" w:rsidRDefault="00801B5C" w:rsidP="00801B5C">
            <w:pPr>
              <w:pStyle w:val="Code"/>
              <w:rPr>
                <w:lang w:val="id-ID"/>
              </w:rPr>
            </w:pPr>
            <w:r w:rsidRPr="00FD40C3">
              <w:rPr>
                <w:lang w:val="id-ID"/>
              </w:rPr>
              <w:t xml:space="preserve">      "resolved": "https://registry.npmjs.org/minimist/-/minimist-1.2.8.tgz",</w:t>
            </w:r>
          </w:p>
          <w:p w14:paraId="53577DDC"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funding": {</w:t>
            </w:r>
          </w:p>
          <w:p w14:paraId="11760086" w14:textId="77777777" w:rsidR="00801B5C" w:rsidRPr="00FD40C3" w:rsidRDefault="00801B5C" w:rsidP="00801B5C">
            <w:pPr>
              <w:pStyle w:val="Code"/>
              <w:rPr>
                <w:lang w:val="id-ID"/>
              </w:rPr>
            </w:pPr>
            <w:r w:rsidRPr="00FD40C3">
              <w:rPr>
                <w:lang w:val="id-ID"/>
              </w:rPr>
              <w:t xml:space="preserve">        "url":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node_modules/mkdirp": {</w:t>
            </w:r>
          </w:p>
          <w:p w14:paraId="2818554E" w14:textId="77777777" w:rsidR="00801B5C" w:rsidRPr="00FD40C3" w:rsidRDefault="00801B5C" w:rsidP="00801B5C">
            <w:pPr>
              <w:pStyle w:val="Code"/>
              <w:rPr>
                <w:lang w:val="id-ID"/>
              </w:rPr>
            </w:pPr>
            <w:r w:rsidRPr="00FD40C3">
              <w:rPr>
                <w:lang w:val="id-ID"/>
              </w:rPr>
              <w:t xml:space="preserve">      "version": "0.5.6",</w:t>
            </w:r>
          </w:p>
          <w:p w14:paraId="488D5A64" w14:textId="77777777" w:rsidR="00801B5C" w:rsidRPr="00FD40C3" w:rsidRDefault="00801B5C" w:rsidP="00801B5C">
            <w:pPr>
              <w:pStyle w:val="Code"/>
              <w:rPr>
                <w:lang w:val="id-ID"/>
              </w:rPr>
            </w:pPr>
            <w:r w:rsidRPr="00FD40C3">
              <w:rPr>
                <w:lang w:val="id-ID"/>
              </w:rPr>
              <w:t xml:space="preserve">      "resolved": "https://registry.npmjs.org/mkdirp/-/mkdirp-0.5.6.tgz",</w:t>
            </w:r>
          </w:p>
          <w:p w14:paraId="71D18BFC"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dependencies": {</w:t>
            </w:r>
          </w:p>
          <w:p w14:paraId="4BFC4E22" w14:textId="77777777" w:rsidR="00801B5C" w:rsidRPr="00FD40C3" w:rsidRDefault="00801B5C" w:rsidP="00801B5C">
            <w:pPr>
              <w:pStyle w:val="Code"/>
              <w:rPr>
                <w:lang w:val="id-ID"/>
              </w:rPr>
            </w:pPr>
            <w:r w:rsidRPr="00FD40C3">
              <w:rPr>
                <w:lang w:val="id-ID"/>
              </w:rPr>
              <w:t xml:space="preserve">        "minimis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mkdirp":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node_modules/ms": {</w:t>
            </w:r>
          </w:p>
          <w:p w14:paraId="2739C2D8" w14:textId="77777777" w:rsidR="00801B5C" w:rsidRPr="00FD40C3" w:rsidRDefault="00801B5C" w:rsidP="00801B5C">
            <w:pPr>
              <w:pStyle w:val="Code"/>
              <w:rPr>
                <w:lang w:val="id-ID"/>
              </w:rPr>
            </w:pPr>
            <w:r w:rsidRPr="00FD40C3">
              <w:rPr>
                <w:lang w:val="id-ID"/>
              </w:rPr>
              <w:t xml:space="preserve">      "version": "2.0.0",</w:t>
            </w:r>
          </w:p>
          <w:p w14:paraId="6DF49695" w14:textId="77777777" w:rsidR="00801B5C" w:rsidRPr="00FD40C3" w:rsidRDefault="00801B5C" w:rsidP="00801B5C">
            <w:pPr>
              <w:pStyle w:val="Code"/>
              <w:rPr>
                <w:lang w:val="id-ID"/>
              </w:rPr>
            </w:pPr>
            <w:r w:rsidRPr="00FD40C3">
              <w:rPr>
                <w:lang w:val="id-ID"/>
              </w:rPr>
              <w:t xml:space="preserve">      "resolved": "https://registry.npmjs.org/ms/-/ms-2.0.0.tgz",</w:t>
            </w:r>
          </w:p>
          <w:p w14:paraId="5B41C238"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node_modules/multer": {</w:t>
            </w:r>
          </w:p>
          <w:p w14:paraId="1DC063AB" w14:textId="77777777" w:rsidR="00801B5C" w:rsidRPr="00FD40C3" w:rsidRDefault="00801B5C" w:rsidP="00801B5C">
            <w:pPr>
              <w:pStyle w:val="Code"/>
              <w:rPr>
                <w:lang w:val="id-ID"/>
              </w:rPr>
            </w:pPr>
            <w:r w:rsidRPr="00FD40C3">
              <w:rPr>
                <w:lang w:val="id-ID"/>
              </w:rPr>
              <w:t xml:space="preserve">      "version": "1.4.5-lts.1",</w:t>
            </w:r>
          </w:p>
          <w:p w14:paraId="78BC58C1" w14:textId="77777777" w:rsidR="00801B5C" w:rsidRPr="00FD40C3" w:rsidRDefault="00801B5C" w:rsidP="00801B5C">
            <w:pPr>
              <w:pStyle w:val="Code"/>
              <w:rPr>
                <w:lang w:val="id-ID"/>
              </w:rPr>
            </w:pPr>
            <w:r w:rsidRPr="00FD40C3">
              <w:rPr>
                <w:lang w:val="id-ID"/>
              </w:rPr>
              <w:t xml:space="preserve">      "resolved": "https://registry.npmjs.org/multer/-/multer-1.4.5-lts.1.tgz",</w:t>
            </w:r>
          </w:p>
          <w:p w14:paraId="6CA5E8CF"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dependencies": {</w:t>
            </w:r>
          </w:p>
          <w:p w14:paraId="63974EDB" w14:textId="77777777" w:rsidR="00801B5C" w:rsidRPr="00FD40C3" w:rsidRDefault="00801B5C" w:rsidP="00801B5C">
            <w:pPr>
              <w:pStyle w:val="Code"/>
              <w:rPr>
                <w:lang w:val="id-ID"/>
              </w:rPr>
            </w:pPr>
            <w:r w:rsidRPr="00FD40C3">
              <w:rPr>
                <w:lang w:val="id-ID"/>
              </w:rPr>
              <w:t xml:space="preserve">        "append-field": "^1.0.0",</w:t>
            </w:r>
          </w:p>
          <w:p w14:paraId="3EB90F1C" w14:textId="77777777" w:rsidR="00801B5C" w:rsidRPr="00FD40C3" w:rsidRDefault="00801B5C" w:rsidP="00801B5C">
            <w:pPr>
              <w:pStyle w:val="Code"/>
              <w:rPr>
                <w:lang w:val="id-ID"/>
              </w:rPr>
            </w:pPr>
            <w:r w:rsidRPr="00FD40C3">
              <w:rPr>
                <w:lang w:val="id-ID"/>
              </w:rPr>
              <w:t xml:space="preserve">        "busboy": "^1.0.0",</w:t>
            </w:r>
          </w:p>
          <w:p w14:paraId="5C85800F" w14:textId="77777777" w:rsidR="00801B5C" w:rsidRPr="00FD40C3" w:rsidRDefault="00801B5C" w:rsidP="00801B5C">
            <w:pPr>
              <w:pStyle w:val="Code"/>
              <w:rPr>
                <w:lang w:val="id-ID"/>
              </w:rPr>
            </w:pPr>
            <w:r w:rsidRPr="00FD40C3">
              <w:rPr>
                <w:lang w:val="id-ID"/>
              </w:rPr>
              <w:t xml:space="preserve">        "concat-stream": "^1.5.2",</w:t>
            </w:r>
          </w:p>
          <w:p w14:paraId="088EA5F4" w14:textId="77777777" w:rsidR="00801B5C" w:rsidRPr="00FD40C3" w:rsidRDefault="00801B5C" w:rsidP="00801B5C">
            <w:pPr>
              <w:pStyle w:val="Code"/>
              <w:rPr>
                <w:lang w:val="id-ID"/>
              </w:rPr>
            </w:pPr>
            <w:r w:rsidRPr="00FD40C3">
              <w:rPr>
                <w:lang w:val="id-ID"/>
              </w:rPr>
              <w:t xml:space="preserve">        "mkdirp": "^0.5.4",</w:t>
            </w:r>
          </w:p>
          <w:p w14:paraId="638147B2" w14:textId="77777777" w:rsidR="00801B5C" w:rsidRPr="00FD40C3" w:rsidRDefault="00801B5C" w:rsidP="00801B5C">
            <w:pPr>
              <w:pStyle w:val="Code"/>
              <w:rPr>
                <w:lang w:val="id-ID"/>
              </w:rPr>
            </w:pPr>
            <w:r w:rsidRPr="00FD40C3">
              <w:rPr>
                <w:lang w:val="id-ID"/>
              </w:rPr>
              <w:t xml:space="preserve">        "object-assign": "^4.1.1",</w:t>
            </w:r>
          </w:p>
          <w:p w14:paraId="71A8717F" w14:textId="77777777" w:rsidR="00801B5C" w:rsidRPr="00FD40C3" w:rsidRDefault="00801B5C" w:rsidP="00801B5C">
            <w:pPr>
              <w:pStyle w:val="Code"/>
              <w:rPr>
                <w:lang w:val="id-ID"/>
              </w:rPr>
            </w:pPr>
            <w:r w:rsidRPr="00FD40C3">
              <w:rPr>
                <w:lang w:val="id-ID"/>
              </w:rPr>
              <w:t xml:space="preserve">        "type-is": "^1.6.4",</w:t>
            </w:r>
          </w:p>
          <w:p w14:paraId="6616FC50" w14:textId="77777777" w:rsidR="00801B5C" w:rsidRPr="00FD40C3" w:rsidRDefault="00801B5C" w:rsidP="00801B5C">
            <w:pPr>
              <w:pStyle w:val="Code"/>
              <w:rPr>
                <w:lang w:val="id-ID"/>
              </w:rPr>
            </w:pPr>
            <w:r w:rsidRPr="00FD40C3">
              <w:rPr>
                <w:lang w:val="id-ID"/>
              </w:rPr>
              <w:t xml:space="preserve">        "xtend":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engines": {</w:t>
            </w:r>
          </w:p>
          <w:p w14:paraId="28B76478" w14:textId="77777777" w:rsidR="00801B5C" w:rsidRPr="00FD40C3" w:rsidRDefault="00801B5C" w:rsidP="00801B5C">
            <w:pPr>
              <w:pStyle w:val="Code"/>
              <w:rPr>
                <w:lang w:val="id-ID"/>
              </w:rPr>
            </w:pPr>
            <w:r w:rsidRPr="00FD40C3">
              <w:rPr>
                <w:lang w:val="id-ID"/>
              </w:rPr>
              <w:t xml:space="preserve">        "node":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node_modules/negotiator": {</w:t>
            </w:r>
          </w:p>
          <w:p w14:paraId="008BEA62" w14:textId="77777777" w:rsidR="00801B5C" w:rsidRPr="00FD40C3" w:rsidRDefault="00801B5C" w:rsidP="00801B5C">
            <w:pPr>
              <w:pStyle w:val="Code"/>
              <w:rPr>
                <w:lang w:val="id-ID"/>
              </w:rPr>
            </w:pPr>
            <w:r w:rsidRPr="00FD40C3">
              <w:rPr>
                <w:lang w:val="id-ID"/>
              </w:rPr>
              <w:t xml:space="preserve">      "version": "0.6.3",</w:t>
            </w:r>
          </w:p>
          <w:p w14:paraId="12AB7498"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engines": {</w:t>
            </w:r>
          </w:p>
          <w:p w14:paraId="3A8236A4" w14:textId="77777777" w:rsidR="00801B5C" w:rsidRPr="00FD40C3" w:rsidRDefault="00801B5C" w:rsidP="00801B5C">
            <w:pPr>
              <w:pStyle w:val="Code"/>
              <w:rPr>
                <w:lang w:val="id-ID"/>
              </w:rPr>
            </w:pPr>
            <w:r w:rsidRPr="00FD40C3">
              <w:rPr>
                <w:lang w:val="id-ID"/>
              </w:rPr>
              <w:t xml:space="preserve">        "node":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node_modules/nodemon": {</w:t>
            </w:r>
          </w:p>
          <w:p w14:paraId="54EC166C" w14:textId="77777777" w:rsidR="00801B5C" w:rsidRPr="00FD40C3" w:rsidRDefault="00801B5C" w:rsidP="00801B5C">
            <w:pPr>
              <w:pStyle w:val="Code"/>
              <w:rPr>
                <w:lang w:val="id-ID"/>
              </w:rPr>
            </w:pPr>
            <w:r w:rsidRPr="00FD40C3">
              <w:rPr>
                <w:lang w:val="id-ID"/>
              </w:rPr>
              <w:t xml:space="preserve">      "version": "2.0.22",</w:t>
            </w:r>
          </w:p>
          <w:p w14:paraId="00250FC5" w14:textId="77777777" w:rsidR="00801B5C" w:rsidRPr="00FD40C3" w:rsidRDefault="00801B5C" w:rsidP="00801B5C">
            <w:pPr>
              <w:pStyle w:val="Code"/>
              <w:rPr>
                <w:lang w:val="id-ID"/>
              </w:rPr>
            </w:pPr>
            <w:r w:rsidRPr="00FD40C3">
              <w:rPr>
                <w:lang w:val="id-ID"/>
              </w:rPr>
              <w:t xml:space="preserve">      "resolved": "https://registry.npmjs.org/nodemon/-/nodemon-2.0.22.tgz",</w:t>
            </w:r>
          </w:p>
          <w:p w14:paraId="28DAA693"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dependencies": {</w:t>
            </w:r>
          </w:p>
          <w:p w14:paraId="7BAA9CE0" w14:textId="77777777" w:rsidR="00801B5C" w:rsidRPr="00FD40C3" w:rsidRDefault="00801B5C" w:rsidP="00801B5C">
            <w:pPr>
              <w:pStyle w:val="Code"/>
              <w:rPr>
                <w:lang w:val="id-ID"/>
              </w:rPr>
            </w:pPr>
            <w:r w:rsidRPr="00FD40C3">
              <w:rPr>
                <w:lang w:val="id-ID"/>
              </w:rPr>
              <w:t xml:space="preserve">        "chokidar":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ignore-by-default": "^1.0.1",</w:t>
            </w:r>
          </w:p>
          <w:p w14:paraId="54B541D2" w14:textId="77777777" w:rsidR="00801B5C" w:rsidRPr="00FD40C3" w:rsidRDefault="00801B5C" w:rsidP="00801B5C">
            <w:pPr>
              <w:pStyle w:val="Code"/>
              <w:rPr>
                <w:lang w:val="id-ID"/>
              </w:rPr>
            </w:pPr>
            <w:r w:rsidRPr="00FD40C3">
              <w:rPr>
                <w:lang w:val="id-ID"/>
              </w:rPr>
              <w:t xml:space="preserve">        "minimatch": "^3.1.2",</w:t>
            </w:r>
          </w:p>
          <w:p w14:paraId="48AAEAC8" w14:textId="77777777" w:rsidR="00801B5C" w:rsidRPr="00FD40C3" w:rsidRDefault="00801B5C" w:rsidP="00801B5C">
            <w:pPr>
              <w:pStyle w:val="Code"/>
              <w:rPr>
                <w:lang w:val="id-ID"/>
              </w:rPr>
            </w:pPr>
            <w:r w:rsidRPr="00FD40C3">
              <w:rPr>
                <w:lang w:val="id-ID"/>
              </w:rPr>
              <w:t xml:space="preserve">        "pstree.remy": "^1.1.8",</w:t>
            </w:r>
          </w:p>
          <w:p w14:paraId="5FFDDE29" w14:textId="77777777" w:rsidR="00801B5C" w:rsidRPr="00FD40C3" w:rsidRDefault="00801B5C" w:rsidP="00801B5C">
            <w:pPr>
              <w:pStyle w:val="Code"/>
              <w:rPr>
                <w:lang w:val="id-ID"/>
              </w:rPr>
            </w:pPr>
            <w:r w:rsidRPr="00FD40C3">
              <w:rPr>
                <w:lang w:val="id-ID"/>
              </w:rPr>
              <w:t xml:space="preserve">        "semver": "^5.7.1",</w:t>
            </w:r>
          </w:p>
          <w:p w14:paraId="2940AD21" w14:textId="77777777" w:rsidR="00801B5C" w:rsidRPr="00FD40C3" w:rsidRDefault="00801B5C" w:rsidP="00801B5C">
            <w:pPr>
              <w:pStyle w:val="Code"/>
              <w:rPr>
                <w:lang w:val="id-ID"/>
              </w:rPr>
            </w:pPr>
            <w:r w:rsidRPr="00FD40C3">
              <w:rPr>
                <w:lang w:val="id-ID"/>
              </w:rPr>
              <w:t xml:space="preserve">        "simple-update-notifier": "^1.0.7",</w:t>
            </w:r>
          </w:p>
          <w:p w14:paraId="313E837C" w14:textId="77777777" w:rsidR="00801B5C" w:rsidRPr="00FD40C3" w:rsidRDefault="00801B5C" w:rsidP="00801B5C">
            <w:pPr>
              <w:pStyle w:val="Code"/>
              <w:rPr>
                <w:lang w:val="id-ID"/>
              </w:rPr>
            </w:pPr>
            <w:r w:rsidRPr="00FD40C3">
              <w:rPr>
                <w:lang w:val="id-ID"/>
              </w:rPr>
              <w:t xml:space="preserve">        "supports-color": "^5.5.0",</w:t>
            </w:r>
          </w:p>
          <w:p w14:paraId="4647043D" w14:textId="77777777" w:rsidR="00801B5C" w:rsidRPr="00FD40C3" w:rsidRDefault="00801B5C" w:rsidP="00801B5C">
            <w:pPr>
              <w:pStyle w:val="Code"/>
              <w:rPr>
                <w:lang w:val="id-ID"/>
              </w:rPr>
            </w:pPr>
            <w:r w:rsidRPr="00FD40C3">
              <w:rPr>
                <w:lang w:val="id-ID"/>
              </w:rPr>
              <w:t xml:space="preserve">        "touch": "^3.1.0",</w:t>
            </w:r>
          </w:p>
          <w:p w14:paraId="2D7A69FC" w14:textId="77777777" w:rsidR="00801B5C" w:rsidRPr="00FD40C3" w:rsidRDefault="00801B5C" w:rsidP="00801B5C">
            <w:pPr>
              <w:pStyle w:val="Code"/>
              <w:rPr>
                <w:lang w:val="id-ID"/>
              </w:rPr>
            </w:pPr>
            <w:r w:rsidRPr="00FD40C3">
              <w:rPr>
                <w:lang w:val="id-ID"/>
              </w:rPr>
              <w:t xml:space="preserve">        "undefsafe":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nodemon":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engines": {</w:t>
            </w:r>
          </w:p>
          <w:p w14:paraId="61BBD9CB" w14:textId="77777777" w:rsidR="00801B5C" w:rsidRPr="00FD40C3" w:rsidRDefault="00801B5C" w:rsidP="00801B5C">
            <w:pPr>
              <w:pStyle w:val="Code"/>
              <w:rPr>
                <w:lang w:val="id-ID"/>
              </w:rPr>
            </w:pPr>
            <w:r w:rsidRPr="00FD40C3">
              <w:rPr>
                <w:lang w:val="id-ID"/>
              </w:rPr>
              <w:t xml:space="preserve">        "node":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funding": {</w:t>
            </w:r>
          </w:p>
          <w:p w14:paraId="0305D817" w14:textId="77777777" w:rsidR="00801B5C" w:rsidRPr="00FD40C3" w:rsidRDefault="00801B5C" w:rsidP="00801B5C">
            <w:pPr>
              <w:pStyle w:val="Code"/>
              <w:rPr>
                <w:lang w:val="id-ID"/>
              </w:rPr>
            </w:pPr>
            <w:r w:rsidRPr="00FD40C3">
              <w:rPr>
                <w:lang w:val="id-ID"/>
              </w:rPr>
              <w:t xml:space="preserve">        "type": "opencollective",</w:t>
            </w:r>
          </w:p>
          <w:p w14:paraId="123F906C" w14:textId="77777777" w:rsidR="00801B5C" w:rsidRPr="00FD40C3" w:rsidRDefault="00801B5C" w:rsidP="00801B5C">
            <w:pPr>
              <w:pStyle w:val="Code"/>
              <w:rPr>
                <w:lang w:val="id-ID"/>
              </w:rPr>
            </w:pPr>
            <w:r w:rsidRPr="00FD40C3">
              <w:rPr>
                <w:lang w:val="id-ID"/>
              </w:rPr>
              <w:t xml:space="preserve">        "url":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node_modules/nodemon/node_modules/debug": {</w:t>
            </w:r>
          </w:p>
          <w:p w14:paraId="57DF41F9" w14:textId="77777777" w:rsidR="00801B5C" w:rsidRPr="00FD40C3" w:rsidRDefault="00801B5C" w:rsidP="00801B5C">
            <w:pPr>
              <w:pStyle w:val="Code"/>
              <w:rPr>
                <w:lang w:val="id-ID"/>
              </w:rPr>
            </w:pPr>
            <w:r w:rsidRPr="00FD40C3">
              <w:rPr>
                <w:lang w:val="id-ID"/>
              </w:rPr>
              <w:t xml:space="preserve">      "version": "3.2.7",</w:t>
            </w:r>
          </w:p>
          <w:p w14:paraId="2AF2E532" w14:textId="77777777" w:rsidR="00801B5C" w:rsidRPr="00FD40C3" w:rsidRDefault="00801B5C" w:rsidP="00801B5C">
            <w:pPr>
              <w:pStyle w:val="Code"/>
              <w:rPr>
                <w:lang w:val="id-ID"/>
              </w:rPr>
            </w:pPr>
            <w:r w:rsidRPr="00FD40C3">
              <w:rPr>
                <w:lang w:val="id-ID"/>
              </w:rPr>
              <w:t xml:space="preserve">      "resolved": "https://registry.npmjs.org/debug/-/debug-3.2.7.tgz",</w:t>
            </w:r>
          </w:p>
          <w:p w14:paraId="434F6CAE"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dependencies": {</w:t>
            </w:r>
          </w:p>
          <w:p w14:paraId="503380FD" w14:textId="77777777" w:rsidR="00801B5C" w:rsidRPr="00FD40C3" w:rsidRDefault="00801B5C" w:rsidP="00801B5C">
            <w:pPr>
              <w:pStyle w:val="Code"/>
              <w:rPr>
                <w:lang w:val="id-ID"/>
              </w:rPr>
            </w:pPr>
            <w:r w:rsidRPr="00FD40C3">
              <w:rPr>
                <w:lang w:val="id-ID"/>
              </w:rPr>
              <w:t xml:space="preserve">        "ms":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node_modules/nodemon/node_modules/has-flag": {</w:t>
            </w:r>
          </w:p>
          <w:p w14:paraId="1AC97EF6" w14:textId="77777777" w:rsidR="00801B5C" w:rsidRPr="00FD40C3" w:rsidRDefault="00801B5C" w:rsidP="00801B5C">
            <w:pPr>
              <w:pStyle w:val="Code"/>
              <w:rPr>
                <w:lang w:val="id-ID"/>
              </w:rPr>
            </w:pPr>
            <w:r w:rsidRPr="00FD40C3">
              <w:rPr>
                <w:lang w:val="id-ID"/>
              </w:rPr>
              <w:t xml:space="preserve">      "version": "3.0.0",</w:t>
            </w:r>
          </w:p>
          <w:p w14:paraId="3F18648E" w14:textId="77777777" w:rsidR="00801B5C" w:rsidRPr="00FD40C3" w:rsidRDefault="00801B5C" w:rsidP="00801B5C">
            <w:pPr>
              <w:pStyle w:val="Code"/>
              <w:rPr>
                <w:lang w:val="id-ID"/>
              </w:rPr>
            </w:pPr>
            <w:r w:rsidRPr="00FD40C3">
              <w:rPr>
                <w:lang w:val="id-ID"/>
              </w:rPr>
              <w:t xml:space="preserve">      "resolved": "https://registry.npmjs.org/has-flag/-/has-flag-3.0.0.tgz",</w:t>
            </w:r>
          </w:p>
          <w:p w14:paraId="25D6767A"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engines": {</w:t>
            </w:r>
          </w:p>
          <w:p w14:paraId="251502ED" w14:textId="77777777" w:rsidR="00801B5C" w:rsidRPr="00FD40C3" w:rsidRDefault="00801B5C" w:rsidP="00801B5C">
            <w:pPr>
              <w:pStyle w:val="Code"/>
              <w:rPr>
                <w:lang w:val="id-ID"/>
              </w:rPr>
            </w:pPr>
            <w:r w:rsidRPr="00FD40C3">
              <w:rPr>
                <w:lang w:val="id-ID"/>
              </w:rPr>
              <w:t xml:space="preserve">        "node":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node_modules/nodemon/node_modules/ms": {</w:t>
            </w:r>
          </w:p>
          <w:p w14:paraId="35F0920E" w14:textId="77777777" w:rsidR="00801B5C" w:rsidRPr="00FD40C3" w:rsidRDefault="00801B5C" w:rsidP="00801B5C">
            <w:pPr>
              <w:pStyle w:val="Code"/>
              <w:rPr>
                <w:lang w:val="id-ID"/>
              </w:rPr>
            </w:pPr>
            <w:r w:rsidRPr="00FD40C3">
              <w:rPr>
                <w:lang w:val="id-ID"/>
              </w:rPr>
              <w:t xml:space="preserve">      "version": "2.1.3",</w:t>
            </w:r>
          </w:p>
          <w:p w14:paraId="691FE745" w14:textId="77777777" w:rsidR="00801B5C" w:rsidRPr="00FD40C3" w:rsidRDefault="00801B5C" w:rsidP="00801B5C">
            <w:pPr>
              <w:pStyle w:val="Code"/>
              <w:rPr>
                <w:lang w:val="id-ID"/>
              </w:rPr>
            </w:pPr>
            <w:r w:rsidRPr="00FD40C3">
              <w:rPr>
                <w:lang w:val="id-ID"/>
              </w:rPr>
              <w:t xml:space="preserve">      "resolved": "https://registry.npmjs.org/ms/-/ms-2.1.3.tgz",</w:t>
            </w:r>
          </w:p>
          <w:p w14:paraId="07F8272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node_modules/nodemon/node_modules/supports-color": {</w:t>
            </w:r>
          </w:p>
          <w:p w14:paraId="22C2058C" w14:textId="77777777" w:rsidR="00801B5C" w:rsidRPr="00FD40C3" w:rsidRDefault="00801B5C" w:rsidP="00801B5C">
            <w:pPr>
              <w:pStyle w:val="Code"/>
              <w:rPr>
                <w:lang w:val="id-ID"/>
              </w:rPr>
            </w:pPr>
            <w:r w:rsidRPr="00FD40C3">
              <w:rPr>
                <w:lang w:val="id-ID"/>
              </w:rPr>
              <w:t xml:space="preserve">      "version": "5.5.0",</w:t>
            </w:r>
          </w:p>
          <w:p w14:paraId="085BA075"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dependencies": {</w:t>
            </w:r>
          </w:p>
          <w:p w14:paraId="291661E8" w14:textId="77777777" w:rsidR="00801B5C" w:rsidRPr="00FD40C3" w:rsidRDefault="00801B5C" w:rsidP="00801B5C">
            <w:pPr>
              <w:pStyle w:val="Code"/>
              <w:rPr>
                <w:lang w:val="id-ID"/>
              </w:rPr>
            </w:pPr>
            <w:r w:rsidRPr="00FD40C3">
              <w:rPr>
                <w:lang w:val="id-ID"/>
              </w:rPr>
              <w:t xml:space="preserve">        "has-flag":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engines": {</w:t>
            </w:r>
          </w:p>
          <w:p w14:paraId="05BA1BEB" w14:textId="77777777" w:rsidR="00801B5C" w:rsidRPr="00FD40C3" w:rsidRDefault="00801B5C" w:rsidP="00801B5C">
            <w:pPr>
              <w:pStyle w:val="Code"/>
              <w:rPr>
                <w:lang w:val="id-ID"/>
              </w:rPr>
            </w:pPr>
            <w:r w:rsidRPr="00FD40C3">
              <w:rPr>
                <w:lang w:val="id-ID"/>
              </w:rPr>
              <w:t xml:space="preserve">        "node":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node_modules/nopt": {</w:t>
            </w:r>
          </w:p>
          <w:p w14:paraId="67C0D3D3" w14:textId="77777777" w:rsidR="00801B5C" w:rsidRPr="00FD40C3" w:rsidRDefault="00801B5C" w:rsidP="00801B5C">
            <w:pPr>
              <w:pStyle w:val="Code"/>
              <w:rPr>
                <w:lang w:val="id-ID"/>
              </w:rPr>
            </w:pPr>
            <w:r w:rsidRPr="00FD40C3">
              <w:rPr>
                <w:lang w:val="id-ID"/>
              </w:rPr>
              <w:t xml:space="preserve">      "version": "1.0.10",</w:t>
            </w:r>
          </w:p>
          <w:p w14:paraId="6B8B2303" w14:textId="77777777" w:rsidR="00801B5C" w:rsidRPr="00FD40C3" w:rsidRDefault="00801B5C" w:rsidP="00801B5C">
            <w:pPr>
              <w:pStyle w:val="Code"/>
              <w:rPr>
                <w:lang w:val="id-ID"/>
              </w:rPr>
            </w:pPr>
            <w:r w:rsidRPr="00FD40C3">
              <w:rPr>
                <w:lang w:val="id-ID"/>
              </w:rPr>
              <w:t xml:space="preserve">      "resolved": "https://registry.npmjs.org/nopt/-/nopt-1.0.10.tgz",</w:t>
            </w:r>
          </w:p>
          <w:p w14:paraId="53CB105E"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dependencies": {</w:t>
            </w:r>
          </w:p>
          <w:p w14:paraId="185EE277" w14:textId="77777777" w:rsidR="00801B5C" w:rsidRPr="00FD40C3" w:rsidRDefault="00801B5C" w:rsidP="00801B5C">
            <w:pPr>
              <w:pStyle w:val="Code"/>
              <w:rPr>
                <w:lang w:val="id-ID"/>
              </w:rPr>
            </w:pPr>
            <w:r w:rsidRPr="00FD40C3">
              <w:rPr>
                <w:lang w:val="id-ID"/>
              </w:rPr>
              <w:t xml:space="preserve">        "abbrev":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nop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engines": {</w:t>
            </w:r>
          </w:p>
          <w:p w14:paraId="3313BC78" w14:textId="77777777" w:rsidR="00801B5C" w:rsidRPr="00FD40C3" w:rsidRDefault="00801B5C" w:rsidP="00801B5C">
            <w:pPr>
              <w:pStyle w:val="Code"/>
              <w:rPr>
                <w:lang w:val="id-ID"/>
              </w:rPr>
            </w:pPr>
            <w:r w:rsidRPr="00FD40C3">
              <w:rPr>
                <w:lang w:val="id-ID"/>
              </w:rPr>
              <w:t xml:space="preserve">        "node":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node_modules/normalize-path": {</w:t>
            </w:r>
          </w:p>
          <w:p w14:paraId="21E4827A" w14:textId="77777777" w:rsidR="00801B5C" w:rsidRPr="00FD40C3" w:rsidRDefault="00801B5C" w:rsidP="00801B5C">
            <w:pPr>
              <w:pStyle w:val="Code"/>
              <w:rPr>
                <w:lang w:val="id-ID"/>
              </w:rPr>
            </w:pPr>
            <w:r w:rsidRPr="00FD40C3">
              <w:rPr>
                <w:lang w:val="id-ID"/>
              </w:rPr>
              <w:t xml:space="preserve">      "version": "3.0.0",</w:t>
            </w:r>
          </w:p>
          <w:p w14:paraId="566E42AF"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engines": {</w:t>
            </w:r>
          </w:p>
          <w:p w14:paraId="3EC58B76" w14:textId="77777777" w:rsidR="00801B5C" w:rsidRPr="00FD40C3" w:rsidRDefault="00801B5C" w:rsidP="00801B5C">
            <w:pPr>
              <w:pStyle w:val="Code"/>
              <w:rPr>
                <w:lang w:val="id-ID"/>
              </w:rPr>
            </w:pPr>
            <w:r w:rsidRPr="00FD40C3">
              <w:rPr>
                <w:lang w:val="id-ID"/>
              </w:rPr>
              <w:t xml:space="preserve">        "node":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node_modules/object-assign": {</w:t>
            </w:r>
          </w:p>
          <w:p w14:paraId="741CB9E9" w14:textId="77777777" w:rsidR="00801B5C" w:rsidRPr="00FD40C3" w:rsidRDefault="00801B5C" w:rsidP="00801B5C">
            <w:pPr>
              <w:pStyle w:val="Code"/>
              <w:rPr>
                <w:lang w:val="id-ID"/>
              </w:rPr>
            </w:pPr>
            <w:r w:rsidRPr="00FD40C3">
              <w:rPr>
                <w:lang w:val="id-ID"/>
              </w:rPr>
              <w:t xml:space="preserve">      "version": "4.1.1",</w:t>
            </w:r>
          </w:p>
          <w:p w14:paraId="0D151EF3"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engines": {</w:t>
            </w:r>
          </w:p>
          <w:p w14:paraId="4B060A72" w14:textId="77777777" w:rsidR="00801B5C" w:rsidRPr="00FD40C3" w:rsidRDefault="00801B5C" w:rsidP="00801B5C">
            <w:pPr>
              <w:pStyle w:val="Code"/>
              <w:rPr>
                <w:lang w:val="id-ID"/>
              </w:rPr>
            </w:pPr>
            <w:r w:rsidRPr="00FD40C3">
              <w:rPr>
                <w:lang w:val="id-ID"/>
              </w:rPr>
              <w:t xml:space="preserve">        "node":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node_modules/object-inspect": {</w:t>
            </w:r>
          </w:p>
          <w:p w14:paraId="229A1506" w14:textId="77777777" w:rsidR="00801B5C" w:rsidRPr="00FD40C3" w:rsidRDefault="00801B5C" w:rsidP="00801B5C">
            <w:pPr>
              <w:pStyle w:val="Code"/>
              <w:rPr>
                <w:lang w:val="id-ID"/>
              </w:rPr>
            </w:pPr>
            <w:r w:rsidRPr="00FD40C3">
              <w:rPr>
                <w:lang w:val="id-ID"/>
              </w:rPr>
              <w:t xml:space="preserve">      "version": "1.12.3",</w:t>
            </w:r>
          </w:p>
          <w:p w14:paraId="0C25511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integrity":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funding": {</w:t>
            </w:r>
          </w:p>
          <w:p w14:paraId="3B544D82" w14:textId="77777777" w:rsidR="00801B5C" w:rsidRPr="00FD40C3" w:rsidRDefault="00801B5C" w:rsidP="00801B5C">
            <w:pPr>
              <w:pStyle w:val="Code"/>
              <w:rPr>
                <w:lang w:val="id-ID"/>
              </w:rPr>
            </w:pPr>
            <w:r w:rsidRPr="00FD40C3">
              <w:rPr>
                <w:lang w:val="id-ID"/>
              </w:rPr>
              <w:t xml:space="preserve">        "url":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node_modules/on-finished": {</w:t>
            </w:r>
          </w:p>
          <w:p w14:paraId="3D66CD32" w14:textId="77777777" w:rsidR="00801B5C" w:rsidRPr="00FD40C3" w:rsidRDefault="00801B5C" w:rsidP="00801B5C">
            <w:pPr>
              <w:pStyle w:val="Code"/>
              <w:rPr>
                <w:lang w:val="id-ID"/>
              </w:rPr>
            </w:pPr>
            <w:r w:rsidRPr="00FD40C3">
              <w:rPr>
                <w:lang w:val="id-ID"/>
              </w:rPr>
              <w:t xml:space="preserve">      "version": "2.4.1",</w:t>
            </w:r>
          </w:p>
          <w:p w14:paraId="2BDACDA2"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dependencies": {</w:t>
            </w:r>
          </w:p>
          <w:p w14:paraId="6024FF7E" w14:textId="77777777" w:rsidR="00801B5C" w:rsidRPr="00FD40C3" w:rsidRDefault="00801B5C" w:rsidP="00801B5C">
            <w:pPr>
              <w:pStyle w:val="Code"/>
              <w:rPr>
                <w:lang w:val="id-ID"/>
              </w:rPr>
            </w:pPr>
            <w:r w:rsidRPr="00FD40C3">
              <w:rPr>
                <w:lang w:val="id-ID"/>
              </w:rPr>
              <w:t xml:space="preserve">        "ee-firs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engines": {</w:t>
            </w:r>
          </w:p>
          <w:p w14:paraId="7CE17A64" w14:textId="77777777" w:rsidR="00801B5C" w:rsidRPr="00FD40C3" w:rsidRDefault="00801B5C" w:rsidP="00801B5C">
            <w:pPr>
              <w:pStyle w:val="Code"/>
              <w:rPr>
                <w:lang w:val="id-ID"/>
              </w:rPr>
            </w:pPr>
            <w:r w:rsidRPr="00FD40C3">
              <w:rPr>
                <w:lang w:val="id-ID"/>
              </w:rPr>
              <w:t xml:space="preserve">        "node":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node_modules/once": {</w:t>
            </w:r>
          </w:p>
          <w:p w14:paraId="67A19BBB" w14:textId="77777777" w:rsidR="00801B5C" w:rsidRPr="00FD40C3" w:rsidRDefault="00801B5C" w:rsidP="00801B5C">
            <w:pPr>
              <w:pStyle w:val="Code"/>
              <w:rPr>
                <w:lang w:val="id-ID"/>
              </w:rPr>
            </w:pPr>
            <w:r w:rsidRPr="00FD40C3">
              <w:rPr>
                <w:lang w:val="id-ID"/>
              </w:rPr>
              <w:t xml:space="preserve">      "version": "1.4.0",</w:t>
            </w:r>
          </w:p>
          <w:p w14:paraId="3DE03A50" w14:textId="77777777" w:rsidR="00801B5C" w:rsidRPr="00FD40C3" w:rsidRDefault="00801B5C" w:rsidP="00801B5C">
            <w:pPr>
              <w:pStyle w:val="Code"/>
              <w:rPr>
                <w:lang w:val="id-ID"/>
              </w:rPr>
            </w:pPr>
            <w:r w:rsidRPr="00FD40C3">
              <w:rPr>
                <w:lang w:val="id-ID"/>
              </w:rPr>
              <w:t xml:space="preserve">      "resolved": "https://registry.npmjs.org/once/-/once-1.4.0.tgz",</w:t>
            </w:r>
          </w:p>
          <w:p w14:paraId="5E29DFAF"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dependencies": {</w:t>
            </w:r>
          </w:p>
          <w:p w14:paraId="013314B3" w14:textId="77777777" w:rsidR="00801B5C" w:rsidRPr="00FD40C3" w:rsidRDefault="00801B5C" w:rsidP="00801B5C">
            <w:pPr>
              <w:pStyle w:val="Code"/>
              <w:rPr>
                <w:lang w:val="id-ID"/>
              </w:rPr>
            </w:pPr>
            <w:r w:rsidRPr="00FD40C3">
              <w:rPr>
                <w:lang w:val="id-ID"/>
              </w:rPr>
              <w:t xml:space="preserve">        "wrappy":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node_modules/openurl": {</w:t>
            </w:r>
          </w:p>
          <w:p w14:paraId="5DEA5FFE" w14:textId="77777777" w:rsidR="00801B5C" w:rsidRPr="00FD40C3" w:rsidRDefault="00801B5C" w:rsidP="00801B5C">
            <w:pPr>
              <w:pStyle w:val="Code"/>
              <w:rPr>
                <w:lang w:val="id-ID"/>
              </w:rPr>
            </w:pPr>
            <w:r w:rsidRPr="00FD40C3">
              <w:rPr>
                <w:lang w:val="id-ID"/>
              </w:rPr>
              <w:t xml:space="preserve">      "version": "1.1.1",</w:t>
            </w:r>
          </w:p>
          <w:p w14:paraId="03716A1F" w14:textId="77777777" w:rsidR="00801B5C" w:rsidRPr="00FD40C3" w:rsidRDefault="00801B5C" w:rsidP="00801B5C">
            <w:pPr>
              <w:pStyle w:val="Code"/>
              <w:rPr>
                <w:lang w:val="id-ID"/>
              </w:rPr>
            </w:pPr>
            <w:r w:rsidRPr="00FD40C3">
              <w:rPr>
                <w:lang w:val="id-ID"/>
              </w:rPr>
              <w:t xml:space="preserve">      "resolved": "https://registry.npmjs.org/openurl/-/openurl-1.1.1.tgz",</w:t>
            </w:r>
          </w:p>
          <w:p w14:paraId="3100C862"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node_modules/papaparse": {</w:t>
            </w:r>
          </w:p>
          <w:p w14:paraId="73D3679C" w14:textId="77777777" w:rsidR="00801B5C" w:rsidRPr="00FD40C3" w:rsidRDefault="00801B5C" w:rsidP="00801B5C">
            <w:pPr>
              <w:pStyle w:val="Code"/>
              <w:rPr>
                <w:lang w:val="id-ID"/>
              </w:rPr>
            </w:pPr>
            <w:r w:rsidRPr="00FD40C3">
              <w:rPr>
                <w:lang w:val="id-ID"/>
              </w:rPr>
              <w:t xml:space="preserve">      "version": "5.4.1",</w:t>
            </w:r>
          </w:p>
          <w:p w14:paraId="103AD099"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node_modules/parseurl": {</w:t>
            </w:r>
          </w:p>
          <w:p w14:paraId="1C89813A" w14:textId="77777777" w:rsidR="00801B5C" w:rsidRPr="00FD40C3" w:rsidRDefault="00801B5C" w:rsidP="00801B5C">
            <w:pPr>
              <w:pStyle w:val="Code"/>
              <w:rPr>
                <w:lang w:val="id-ID"/>
              </w:rPr>
            </w:pPr>
            <w:r w:rsidRPr="00FD40C3">
              <w:rPr>
                <w:lang w:val="id-ID"/>
              </w:rPr>
              <w:t xml:space="preserve">      "version": "1.3.3",</w:t>
            </w:r>
          </w:p>
          <w:p w14:paraId="622F5939" w14:textId="77777777" w:rsidR="00801B5C" w:rsidRPr="00FD40C3" w:rsidRDefault="00801B5C" w:rsidP="00801B5C">
            <w:pPr>
              <w:pStyle w:val="Code"/>
              <w:rPr>
                <w:lang w:val="id-ID"/>
              </w:rPr>
            </w:pPr>
            <w:r w:rsidRPr="00FD40C3">
              <w:rPr>
                <w:lang w:val="id-ID"/>
              </w:rPr>
              <w:t xml:space="preserve">      "resolved": "https://registry.npmjs.org/parseurl/-/parseurl-1.3.3.tgz",</w:t>
            </w:r>
          </w:p>
          <w:p w14:paraId="4D7EC0AA"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engines": {</w:t>
            </w:r>
          </w:p>
          <w:p w14:paraId="54E5E368" w14:textId="77777777" w:rsidR="00801B5C" w:rsidRPr="00FD40C3" w:rsidRDefault="00801B5C" w:rsidP="00801B5C">
            <w:pPr>
              <w:pStyle w:val="Code"/>
              <w:rPr>
                <w:lang w:val="id-ID"/>
              </w:rPr>
            </w:pPr>
            <w:r w:rsidRPr="00FD40C3">
              <w:rPr>
                <w:lang w:val="id-ID"/>
              </w:rPr>
              <w:t xml:space="preserve">        "node":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node_modules/path-to-regexp": {</w:t>
            </w:r>
          </w:p>
          <w:p w14:paraId="566435AA" w14:textId="77777777" w:rsidR="00801B5C" w:rsidRPr="00FD40C3" w:rsidRDefault="00801B5C" w:rsidP="00801B5C">
            <w:pPr>
              <w:pStyle w:val="Code"/>
              <w:rPr>
                <w:lang w:val="id-ID"/>
              </w:rPr>
            </w:pPr>
            <w:r w:rsidRPr="00FD40C3">
              <w:rPr>
                <w:lang w:val="id-ID"/>
              </w:rPr>
              <w:t xml:space="preserve">      "version": "0.1.7",</w:t>
            </w:r>
          </w:p>
          <w:p w14:paraId="5D6BA574"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node_modules/picomatch": {</w:t>
            </w:r>
          </w:p>
          <w:p w14:paraId="38EF78A2" w14:textId="77777777" w:rsidR="00801B5C" w:rsidRPr="00FD40C3" w:rsidRDefault="00801B5C" w:rsidP="00801B5C">
            <w:pPr>
              <w:pStyle w:val="Code"/>
              <w:rPr>
                <w:lang w:val="id-ID"/>
              </w:rPr>
            </w:pPr>
            <w:r w:rsidRPr="00FD40C3">
              <w:rPr>
                <w:lang w:val="id-ID"/>
              </w:rPr>
              <w:t xml:space="preserve">      "version": "2.3.1",</w:t>
            </w:r>
          </w:p>
          <w:p w14:paraId="55F3B099" w14:textId="77777777" w:rsidR="00801B5C" w:rsidRPr="00FD40C3" w:rsidRDefault="00801B5C" w:rsidP="00801B5C">
            <w:pPr>
              <w:pStyle w:val="Code"/>
              <w:rPr>
                <w:lang w:val="id-ID"/>
              </w:rPr>
            </w:pPr>
            <w:r w:rsidRPr="00FD40C3">
              <w:rPr>
                <w:lang w:val="id-ID"/>
              </w:rPr>
              <w:t xml:space="preserve">      "resolved":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engines": {</w:t>
            </w:r>
          </w:p>
          <w:p w14:paraId="0DEB492A" w14:textId="77777777" w:rsidR="00801B5C" w:rsidRPr="00FD40C3" w:rsidRDefault="00801B5C" w:rsidP="00801B5C">
            <w:pPr>
              <w:pStyle w:val="Code"/>
              <w:rPr>
                <w:lang w:val="id-ID"/>
              </w:rPr>
            </w:pPr>
            <w:r w:rsidRPr="00FD40C3">
              <w:rPr>
                <w:lang w:val="id-ID"/>
              </w:rPr>
              <w:t xml:space="preserve">        "node":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funding": {</w:t>
            </w:r>
          </w:p>
          <w:p w14:paraId="003F8404" w14:textId="77777777" w:rsidR="00801B5C" w:rsidRPr="00FD40C3" w:rsidRDefault="00801B5C" w:rsidP="00801B5C">
            <w:pPr>
              <w:pStyle w:val="Code"/>
              <w:rPr>
                <w:lang w:val="id-ID"/>
              </w:rPr>
            </w:pPr>
            <w:r w:rsidRPr="00FD40C3">
              <w:rPr>
                <w:lang w:val="id-ID"/>
              </w:rPr>
              <w:t xml:space="preserve">        "url":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node_modules/process-nextick-args": {</w:t>
            </w:r>
          </w:p>
          <w:p w14:paraId="28FC00BA" w14:textId="77777777" w:rsidR="00801B5C" w:rsidRPr="00FD40C3" w:rsidRDefault="00801B5C" w:rsidP="00801B5C">
            <w:pPr>
              <w:pStyle w:val="Code"/>
              <w:rPr>
                <w:lang w:val="id-ID"/>
              </w:rPr>
            </w:pPr>
            <w:r w:rsidRPr="00FD40C3">
              <w:rPr>
                <w:lang w:val="id-ID"/>
              </w:rPr>
              <w:t xml:space="preserve">      "version": "2.0.1",</w:t>
            </w:r>
          </w:p>
          <w:p w14:paraId="66B4BAD5"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node_modules/proxy-addr": {</w:t>
            </w:r>
          </w:p>
          <w:p w14:paraId="6808E881" w14:textId="77777777" w:rsidR="00801B5C" w:rsidRPr="00FD40C3" w:rsidRDefault="00801B5C" w:rsidP="00801B5C">
            <w:pPr>
              <w:pStyle w:val="Code"/>
              <w:rPr>
                <w:lang w:val="id-ID"/>
              </w:rPr>
            </w:pPr>
            <w:r w:rsidRPr="00FD40C3">
              <w:rPr>
                <w:lang w:val="id-ID"/>
              </w:rPr>
              <w:t xml:space="preserve">      "version": "2.0.7",</w:t>
            </w:r>
          </w:p>
          <w:p w14:paraId="38CC8E4E"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dependencies": {</w:t>
            </w:r>
          </w:p>
          <w:p w14:paraId="042ADCFE" w14:textId="77777777" w:rsidR="00801B5C" w:rsidRPr="00FD40C3" w:rsidRDefault="00801B5C" w:rsidP="00801B5C">
            <w:pPr>
              <w:pStyle w:val="Code"/>
              <w:rPr>
                <w:lang w:val="id-ID"/>
              </w:rPr>
            </w:pPr>
            <w:r w:rsidRPr="00FD40C3">
              <w:rPr>
                <w:lang w:val="id-ID"/>
              </w:rPr>
              <w:t xml:space="preserve">        "forwarded":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engines": {</w:t>
            </w:r>
          </w:p>
          <w:p w14:paraId="25A41CD2" w14:textId="77777777" w:rsidR="00801B5C" w:rsidRPr="00FD40C3" w:rsidRDefault="00801B5C" w:rsidP="00801B5C">
            <w:pPr>
              <w:pStyle w:val="Code"/>
              <w:rPr>
                <w:lang w:val="id-ID"/>
              </w:rPr>
            </w:pPr>
            <w:r w:rsidRPr="00FD40C3">
              <w:rPr>
                <w:lang w:val="id-ID"/>
              </w:rPr>
              <w:t xml:space="preserve">        "node":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node_modules/pstree.remy": {</w:t>
            </w:r>
          </w:p>
          <w:p w14:paraId="689C2936" w14:textId="77777777" w:rsidR="00801B5C" w:rsidRPr="00FD40C3" w:rsidRDefault="00801B5C" w:rsidP="00801B5C">
            <w:pPr>
              <w:pStyle w:val="Code"/>
              <w:rPr>
                <w:lang w:val="id-ID"/>
              </w:rPr>
            </w:pPr>
            <w:r w:rsidRPr="00FD40C3">
              <w:rPr>
                <w:lang w:val="id-ID"/>
              </w:rPr>
              <w:t xml:space="preserve">      "version": "1.1.8",</w:t>
            </w:r>
          </w:p>
          <w:p w14:paraId="49E5E3A5"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node_modules/python-shell": {</w:t>
            </w:r>
          </w:p>
          <w:p w14:paraId="7DF58828" w14:textId="77777777" w:rsidR="00801B5C" w:rsidRPr="00FD40C3" w:rsidRDefault="00801B5C" w:rsidP="00801B5C">
            <w:pPr>
              <w:pStyle w:val="Code"/>
              <w:rPr>
                <w:lang w:val="id-ID"/>
              </w:rPr>
            </w:pPr>
            <w:r w:rsidRPr="00FD40C3">
              <w:rPr>
                <w:lang w:val="id-ID"/>
              </w:rPr>
              <w:t xml:space="preserve">      "version": "5.0.0",</w:t>
            </w:r>
          </w:p>
          <w:p w14:paraId="4F756ADB"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engines": {</w:t>
            </w:r>
          </w:p>
          <w:p w14:paraId="2AA12C35" w14:textId="77777777" w:rsidR="00801B5C" w:rsidRPr="00FD40C3" w:rsidRDefault="00801B5C" w:rsidP="00801B5C">
            <w:pPr>
              <w:pStyle w:val="Code"/>
              <w:rPr>
                <w:lang w:val="id-ID"/>
              </w:rPr>
            </w:pPr>
            <w:r w:rsidRPr="00FD40C3">
              <w:rPr>
                <w:lang w:val="id-ID"/>
              </w:rPr>
              <w:t xml:space="preserve">        "node":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node_modules/qs": {</w:t>
            </w:r>
          </w:p>
          <w:p w14:paraId="29CD45E9" w14:textId="77777777" w:rsidR="00801B5C" w:rsidRPr="00FD40C3" w:rsidRDefault="00801B5C" w:rsidP="00801B5C">
            <w:pPr>
              <w:pStyle w:val="Code"/>
              <w:rPr>
                <w:lang w:val="id-ID"/>
              </w:rPr>
            </w:pPr>
            <w:r w:rsidRPr="00FD40C3">
              <w:rPr>
                <w:lang w:val="id-ID"/>
              </w:rPr>
              <w:t xml:space="preserve">      "version": "6.11.0",</w:t>
            </w:r>
          </w:p>
          <w:p w14:paraId="42FFB963" w14:textId="77777777" w:rsidR="00801B5C" w:rsidRPr="00FD40C3" w:rsidRDefault="00801B5C" w:rsidP="00801B5C">
            <w:pPr>
              <w:pStyle w:val="Code"/>
              <w:rPr>
                <w:lang w:val="id-ID"/>
              </w:rPr>
            </w:pPr>
            <w:r w:rsidRPr="00FD40C3">
              <w:rPr>
                <w:lang w:val="id-ID"/>
              </w:rPr>
              <w:lastRenderedPageBreak/>
              <w:t xml:space="preserve">      "resolved": "https://registry.npmjs.org/qs/-/qs-6.11.0.tgz",</w:t>
            </w:r>
          </w:p>
          <w:p w14:paraId="6777D837"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dependencies": {</w:t>
            </w:r>
          </w:p>
          <w:p w14:paraId="745FCAFB" w14:textId="77777777" w:rsidR="00801B5C" w:rsidRPr="00FD40C3" w:rsidRDefault="00801B5C" w:rsidP="00801B5C">
            <w:pPr>
              <w:pStyle w:val="Code"/>
              <w:rPr>
                <w:lang w:val="id-ID"/>
              </w:rPr>
            </w:pPr>
            <w:r w:rsidRPr="00FD40C3">
              <w:rPr>
                <w:lang w:val="id-ID"/>
              </w:rPr>
              <w:t xml:space="preserve">        "side-channel":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engines": {</w:t>
            </w:r>
          </w:p>
          <w:p w14:paraId="70937131" w14:textId="77777777" w:rsidR="00801B5C" w:rsidRPr="00FD40C3" w:rsidRDefault="00801B5C" w:rsidP="00801B5C">
            <w:pPr>
              <w:pStyle w:val="Code"/>
              <w:rPr>
                <w:lang w:val="id-ID"/>
              </w:rPr>
            </w:pPr>
            <w:r w:rsidRPr="00FD40C3">
              <w:rPr>
                <w:lang w:val="id-ID"/>
              </w:rPr>
              <w:t xml:space="preserve">        "node":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funding": {</w:t>
            </w:r>
          </w:p>
          <w:p w14:paraId="7930A616" w14:textId="77777777" w:rsidR="00801B5C" w:rsidRPr="00FD40C3" w:rsidRDefault="00801B5C" w:rsidP="00801B5C">
            <w:pPr>
              <w:pStyle w:val="Code"/>
              <w:rPr>
                <w:lang w:val="id-ID"/>
              </w:rPr>
            </w:pPr>
            <w:r w:rsidRPr="00FD40C3">
              <w:rPr>
                <w:lang w:val="id-ID"/>
              </w:rPr>
              <w:t xml:space="preserve">        "url":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node_modules/range-parser": {</w:t>
            </w:r>
          </w:p>
          <w:p w14:paraId="46C6EB6A" w14:textId="77777777" w:rsidR="00801B5C" w:rsidRPr="00FD40C3" w:rsidRDefault="00801B5C" w:rsidP="00801B5C">
            <w:pPr>
              <w:pStyle w:val="Code"/>
              <w:rPr>
                <w:lang w:val="id-ID"/>
              </w:rPr>
            </w:pPr>
            <w:r w:rsidRPr="00FD40C3">
              <w:rPr>
                <w:lang w:val="id-ID"/>
              </w:rPr>
              <w:t xml:space="preserve">      "version": "1.2.1",</w:t>
            </w:r>
          </w:p>
          <w:p w14:paraId="58422C82"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engines": {</w:t>
            </w:r>
          </w:p>
          <w:p w14:paraId="1CE50748" w14:textId="77777777" w:rsidR="00801B5C" w:rsidRPr="00FD40C3" w:rsidRDefault="00801B5C" w:rsidP="00801B5C">
            <w:pPr>
              <w:pStyle w:val="Code"/>
              <w:rPr>
                <w:lang w:val="id-ID"/>
              </w:rPr>
            </w:pPr>
            <w:r w:rsidRPr="00FD40C3">
              <w:rPr>
                <w:lang w:val="id-ID"/>
              </w:rPr>
              <w:t xml:space="preserve">        "node":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node_modules/raw-body": {</w:t>
            </w:r>
          </w:p>
          <w:p w14:paraId="30D5D909" w14:textId="77777777" w:rsidR="00801B5C" w:rsidRPr="00FD40C3" w:rsidRDefault="00801B5C" w:rsidP="00801B5C">
            <w:pPr>
              <w:pStyle w:val="Code"/>
              <w:rPr>
                <w:lang w:val="id-ID"/>
              </w:rPr>
            </w:pPr>
            <w:r w:rsidRPr="00FD40C3">
              <w:rPr>
                <w:lang w:val="id-ID"/>
              </w:rPr>
              <w:t xml:space="preserve">      "version": "2.5.1",</w:t>
            </w:r>
          </w:p>
          <w:p w14:paraId="16F40125" w14:textId="77777777" w:rsidR="00801B5C" w:rsidRPr="00FD40C3" w:rsidRDefault="00801B5C" w:rsidP="00801B5C">
            <w:pPr>
              <w:pStyle w:val="Code"/>
              <w:rPr>
                <w:lang w:val="id-ID"/>
              </w:rPr>
            </w:pPr>
            <w:r w:rsidRPr="00FD40C3">
              <w:rPr>
                <w:lang w:val="id-ID"/>
              </w:rPr>
              <w:t xml:space="preserve">      "resolved": "https://registry.npmjs.org/raw-body/-/raw-body-2.5.1.tgz",</w:t>
            </w:r>
          </w:p>
          <w:p w14:paraId="29DC97DF"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dependencies": {</w:t>
            </w:r>
          </w:p>
          <w:p w14:paraId="3BA2214A" w14:textId="77777777" w:rsidR="00801B5C" w:rsidRPr="00FD40C3" w:rsidRDefault="00801B5C" w:rsidP="00801B5C">
            <w:pPr>
              <w:pStyle w:val="Code"/>
              <w:rPr>
                <w:lang w:val="id-ID"/>
              </w:rPr>
            </w:pPr>
            <w:r w:rsidRPr="00FD40C3">
              <w:rPr>
                <w:lang w:val="id-ID"/>
              </w:rPr>
              <w:t xml:space="preserve">        "bytes": "3.1.2",</w:t>
            </w:r>
          </w:p>
          <w:p w14:paraId="55E3F43D" w14:textId="77777777" w:rsidR="00801B5C" w:rsidRPr="00FD40C3" w:rsidRDefault="00801B5C" w:rsidP="00801B5C">
            <w:pPr>
              <w:pStyle w:val="Code"/>
              <w:rPr>
                <w:lang w:val="id-ID"/>
              </w:rPr>
            </w:pPr>
            <w:r w:rsidRPr="00FD40C3">
              <w:rPr>
                <w:lang w:val="id-ID"/>
              </w:rPr>
              <w:t xml:space="preserve">        "http-errors": "2.0.0",</w:t>
            </w:r>
          </w:p>
          <w:p w14:paraId="251DB8A1" w14:textId="77777777" w:rsidR="00801B5C" w:rsidRPr="00FD40C3" w:rsidRDefault="00801B5C" w:rsidP="00801B5C">
            <w:pPr>
              <w:pStyle w:val="Code"/>
              <w:rPr>
                <w:lang w:val="id-ID"/>
              </w:rPr>
            </w:pPr>
            <w:r w:rsidRPr="00FD40C3">
              <w:rPr>
                <w:lang w:val="id-ID"/>
              </w:rPr>
              <w:t xml:space="preserve">        "iconv-lite": "0.4.24",</w:t>
            </w:r>
          </w:p>
          <w:p w14:paraId="0040C49F" w14:textId="77777777" w:rsidR="00801B5C" w:rsidRPr="00FD40C3" w:rsidRDefault="00801B5C" w:rsidP="00801B5C">
            <w:pPr>
              <w:pStyle w:val="Code"/>
              <w:rPr>
                <w:lang w:val="id-ID"/>
              </w:rPr>
            </w:pPr>
            <w:r w:rsidRPr="00FD40C3">
              <w:rPr>
                <w:lang w:val="id-ID"/>
              </w:rPr>
              <w:t xml:space="preserve">        "unpipe":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engines": {</w:t>
            </w:r>
          </w:p>
          <w:p w14:paraId="6B71B085" w14:textId="77777777" w:rsidR="00801B5C" w:rsidRPr="00FD40C3" w:rsidRDefault="00801B5C" w:rsidP="00801B5C">
            <w:pPr>
              <w:pStyle w:val="Code"/>
              <w:rPr>
                <w:lang w:val="id-ID"/>
              </w:rPr>
            </w:pPr>
            <w:r w:rsidRPr="00FD40C3">
              <w:rPr>
                <w:lang w:val="id-ID"/>
              </w:rPr>
              <w:t xml:space="preserve">        "node":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node_modules/readable-stream": {</w:t>
            </w:r>
          </w:p>
          <w:p w14:paraId="4E96445D" w14:textId="77777777" w:rsidR="00801B5C" w:rsidRPr="00FD40C3" w:rsidRDefault="00801B5C" w:rsidP="00801B5C">
            <w:pPr>
              <w:pStyle w:val="Code"/>
              <w:rPr>
                <w:lang w:val="id-ID"/>
              </w:rPr>
            </w:pPr>
            <w:r w:rsidRPr="00FD40C3">
              <w:rPr>
                <w:lang w:val="id-ID"/>
              </w:rPr>
              <w:t xml:space="preserve">      "version": "2.3.8",</w:t>
            </w:r>
          </w:p>
          <w:p w14:paraId="75C99406"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dependencies": {</w:t>
            </w:r>
          </w:p>
          <w:p w14:paraId="72463C38" w14:textId="77777777" w:rsidR="00801B5C" w:rsidRPr="00FD40C3" w:rsidRDefault="00801B5C" w:rsidP="00801B5C">
            <w:pPr>
              <w:pStyle w:val="Code"/>
              <w:rPr>
                <w:lang w:val="id-ID"/>
              </w:rPr>
            </w:pPr>
            <w:r w:rsidRPr="00FD40C3">
              <w:rPr>
                <w:lang w:val="id-ID"/>
              </w:rPr>
              <w:t xml:space="preserve">        "core-util-is": "~1.0.0",</w:t>
            </w:r>
          </w:p>
          <w:p w14:paraId="0B81338C" w14:textId="77777777" w:rsidR="00801B5C" w:rsidRPr="00FD40C3" w:rsidRDefault="00801B5C" w:rsidP="00801B5C">
            <w:pPr>
              <w:pStyle w:val="Code"/>
              <w:rPr>
                <w:lang w:val="id-ID"/>
              </w:rPr>
            </w:pPr>
            <w:r w:rsidRPr="00FD40C3">
              <w:rPr>
                <w:lang w:val="id-ID"/>
              </w:rPr>
              <w:t xml:space="preserve">        "inherits": "~2.0.3",</w:t>
            </w:r>
          </w:p>
          <w:p w14:paraId="76A3376E" w14:textId="77777777" w:rsidR="00801B5C" w:rsidRPr="00FD40C3" w:rsidRDefault="00801B5C" w:rsidP="00801B5C">
            <w:pPr>
              <w:pStyle w:val="Code"/>
              <w:rPr>
                <w:lang w:val="id-ID"/>
              </w:rPr>
            </w:pPr>
            <w:r w:rsidRPr="00FD40C3">
              <w:rPr>
                <w:lang w:val="id-ID"/>
              </w:rPr>
              <w:t xml:space="preserve">        "isarray": "~1.0.0",</w:t>
            </w:r>
          </w:p>
          <w:p w14:paraId="6E92724A" w14:textId="77777777" w:rsidR="00801B5C" w:rsidRPr="00FD40C3" w:rsidRDefault="00801B5C" w:rsidP="00801B5C">
            <w:pPr>
              <w:pStyle w:val="Code"/>
              <w:rPr>
                <w:lang w:val="id-ID"/>
              </w:rPr>
            </w:pPr>
            <w:r w:rsidRPr="00FD40C3">
              <w:rPr>
                <w:lang w:val="id-ID"/>
              </w:rPr>
              <w:t xml:space="preserve">        "process-nextick-args": "~2.0.0",</w:t>
            </w:r>
          </w:p>
          <w:p w14:paraId="0337807D" w14:textId="77777777" w:rsidR="00801B5C" w:rsidRPr="00FD40C3" w:rsidRDefault="00801B5C" w:rsidP="00801B5C">
            <w:pPr>
              <w:pStyle w:val="Code"/>
              <w:rPr>
                <w:lang w:val="id-ID"/>
              </w:rPr>
            </w:pPr>
            <w:r w:rsidRPr="00FD40C3">
              <w:rPr>
                <w:lang w:val="id-ID"/>
              </w:rPr>
              <w:t xml:space="preserve">        "safe-buffer": "~5.1.1",</w:t>
            </w:r>
          </w:p>
          <w:p w14:paraId="0348FBC7" w14:textId="77777777" w:rsidR="00801B5C" w:rsidRPr="00FD40C3" w:rsidRDefault="00801B5C" w:rsidP="00801B5C">
            <w:pPr>
              <w:pStyle w:val="Code"/>
              <w:rPr>
                <w:lang w:val="id-ID"/>
              </w:rPr>
            </w:pPr>
            <w:r w:rsidRPr="00FD40C3">
              <w:rPr>
                <w:lang w:val="id-ID"/>
              </w:rPr>
              <w:t xml:space="preserve">        "string_decoder": "~1.1.1",</w:t>
            </w:r>
          </w:p>
          <w:p w14:paraId="21EFB5E6" w14:textId="77777777" w:rsidR="00801B5C" w:rsidRPr="00FD40C3" w:rsidRDefault="00801B5C" w:rsidP="00801B5C">
            <w:pPr>
              <w:pStyle w:val="Code"/>
              <w:rPr>
                <w:lang w:val="id-ID"/>
              </w:rPr>
            </w:pPr>
            <w:r w:rsidRPr="00FD40C3">
              <w:rPr>
                <w:lang w:val="id-ID"/>
              </w:rPr>
              <w:t xml:space="preserve">        "util-deprecate":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node_modules/readable-stream/node_modules/safe-buffer": {</w:t>
            </w:r>
          </w:p>
          <w:p w14:paraId="14F0FA73" w14:textId="77777777" w:rsidR="00801B5C" w:rsidRPr="00FD40C3" w:rsidRDefault="00801B5C" w:rsidP="00801B5C">
            <w:pPr>
              <w:pStyle w:val="Code"/>
              <w:rPr>
                <w:lang w:val="id-ID"/>
              </w:rPr>
            </w:pPr>
            <w:r w:rsidRPr="00FD40C3">
              <w:rPr>
                <w:lang w:val="id-ID"/>
              </w:rPr>
              <w:t xml:space="preserve">      "version": "5.1.2",</w:t>
            </w:r>
          </w:p>
          <w:p w14:paraId="7BC4D0C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node_modules/readdirp": {</w:t>
            </w:r>
          </w:p>
          <w:p w14:paraId="00ABCB0B" w14:textId="77777777" w:rsidR="00801B5C" w:rsidRPr="00FD40C3" w:rsidRDefault="00801B5C" w:rsidP="00801B5C">
            <w:pPr>
              <w:pStyle w:val="Code"/>
              <w:rPr>
                <w:lang w:val="id-ID"/>
              </w:rPr>
            </w:pPr>
            <w:r w:rsidRPr="00FD40C3">
              <w:rPr>
                <w:lang w:val="id-ID"/>
              </w:rPr>
              <w:t xml:space="preserve">      "version": "3.6.0",</w:t>
            </w:r>
          </w:p>
          <w:p w14:paraId="59990417" w14:textId="77777777" w:rsidR="00801B5C" w:rsidRPr="00FD40C3" w:rsidRDefault="00801B5C" w:rsidP="00801B5C">
            <w:pPr>
              <w:pStyle w:val="Code"/>
              <w:rPr>
                <w:lang w:val="id-ID"/>
              </w:rPr>
            </w:pPr>
            <w:r w:rsidRPr="00FD40C3">
              <w:rPr>
                <w:lang w:val="id-ID"/>
              </w:rPr>
              <w:t xml:space="preserve">      "resolved": "https://registry.npmjs.org/readdirp/-/readdirp-3.6.0.tgz",</w:t>
            </w:r>
          </w:p>
          <w:p w14:paraId="5E3ECECE"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dependencies": {</w:t>
            </w:r>
          </w:p>
          <w:p w14:paraId="09A6D307" w14:textId="77777777" w:rsidR="00801B5C" w:rsidRPr="00FD40C3" w:rsidRDefault="00801B5C" w:rsidP="00801B5C">
            <w:pPr>
              <w:pStyle w:val="Code"/>
              <w:rPr>
                <w:lang w:val="id-ID"/>
              </w:rPr>
            </w:pPr>
            <w:r w:rsidRPr="00FD40C3">
              <w:rPr>
                <w:lang w:val="id-ID"/>
              </w:rPr>
              <w:t xml:space="preserve">        "picomatch":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engines": {</w:t>
            </w:r>
          </w:p>
          <w:p w14:paraId="229A4982" w14:textId="77777777" w:rsidR="00801B5C" w:rsidRPr="00FD40C3" w:rsidRDefault="00801B5C" w:rsidP="00801B5C">
            <w:pPr>
              <w:pStyle w:val="Code"/>
              <w:rPr>
                <w:lang w:val="id-ID"/>
              </w:rPr>
            </w:pPr>
            <w:r w:rsidRPr="00FD40C3">
              <w:rPr>
                <w:lang w:val="id-ID"/>
              </w:rPr>
              <w:t xml:space="preserve">        "node":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node_modules/require-directory": {</w:t>
            </w:r>
          </w:p>
          <w:p w14:paraId="5E77F4DC" w14:textId="77777777" w:rsidR="00801B5C" w:rsidRPr="00FD40C3" w:rsidRDefault="00801B5C" w:rsidP="00801B5C">
            <w:pPr>
              <w:pStyle w:val="Code"/>
              <w:rPr>
                <w:lang w:val="id-ID"/>
              </w:rPr>
            </w:pPr>
            <w:r w:rsidRPr="00FD40C3">
              <w:rPr>
                <w:lang w:val="id-ID"/>
              </w:rPr>
              <w:t xml:space="preserve">      "version": "2.1.1",</w:t>
            </w:r>
          </w:p>
          <w:p w14:paraId="3AF9966E"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engines": {</w:t>
            </w:r>
          </w:p>
          <w:p w14:paraId="32BE78D1" w14:textId="77777777" w:rsidR="00801B5C" w:rsidRPr="00FD40C3" w:rsidRDefault="00801B5C" w:rsidP="00801B5C">
            <w:pPr>
              <w:pStyle w:val="Code"/>
              <w:rPr>
                <w:lang w:val="id-ID"/>
              </w:rPr>
            </w:pPr>
            <w:r w:rsidRPr="00FD40C3">
              <w:rPr>
                <w:lang w:val="id-ID"/>
              </w:rPr>
              <w:t xml:space="preserve">        "node":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node_modules/safe-buffer": {</w:t>
            </w:r>
          </w:p>
          <w:p w14:paraId="1EF085E1" w14:textId="77777777" w:rsidR="00801B5C" w:rsidRPr="00FD40C3" w:rsidRDefault="00801B5C" w:rsidP="00801B5C">
            <w:pPr>
              <w:pStyle w:val="Code"/>
              <w:rPr>
                <w:lang w:val="id-ID"/>
              </w:rPr>
            </w:pPr>
            <w:r w:rsidRPr="00FD40C3">
              <w:rPr>
                <w:lang w:val="id-ID"/>
              </w:rPr>
              <w:t xml:space="preserve">      "version": "5.2.1",</w:t>
            </w:r>
          </w:p>
          <w:p w14:paraId="0C4CBBEB"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funding":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type": "github",</w:t>
            </w:r>
          </w:p>
          <w:p w14:paraId="4BB0D60F" w14:textId="77777777" w:rsidR="00801B5C" w:rsidRPr="00FD40C3" w:rsidRDefault="00801B5C" w:rsidP="00801B5C">
            <w:pPr>
              <w:pStyle w:val="Code"/>
              <w:rPr>
                <w:lang w:val="id-ID"/>
              </w:rPr>
            </w:pPr>
            <w:r w:rsidRPr="00FD40C3">
              <w:rPr>
                <w:lang w:val="id-ID"/>
              </w:rPr>
              <w:t xml:space="preserve">          "url":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type": "patreon",</w:t>
            </w:r>
          </w:p>
          <w:p w14:paraId="71FFB4B0" w14:textId="77777777" w:rsidR="00801B5C" w:rsidRPr="00FD40C3" w:rsidRDefault="00801B5C" w:rsidP="00801B5C">
            <w:pPr>
              <w:pStyle w:val="Code"/>
              <w:rPr>
                <w:lang w:val="id-ID"/>
              </w:rPr>
            </w:pPr>
            <w:r w:rsidRPr="00FD40C3">
              <w:rPr>
                <w:lang w:val="id-ID"/>
              </w:rPr>
              <w:t xml:space="preserve">          "url":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type": "consulting",</w:t>
            </w:r>
          </w:p>
          <w:p w14:paraId="719D228A" w14:textId="77777777" w:rsidR="00801B5C" w:rsidRPr="00FD40C3" w:rsidRDefault="00801B5C" w:rsidP="00801B5C">
            <w:pPr>
              <w:pStyle w:val="Code"/>
              <w:rPr>
                <w:lang w:val="id-ID"/>
              </w:rPr>
            </w:pPr>
            <w:r w:rsidRPr="00FD40C3">
              <w:rPr>
                <w:lang w:val="id-ID"/>
              </w:rPr>
              <w:t xml:space="preserve">          "url":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node_modules/safer-buffer": {</w:t>
            </w:r>
          </w:p>
          <w:p w14:paraId="7B841BCB" w14:textId="77777777" w:rsidR="00801B5C" w:rsidRPr="00FD40C3" w:rsidRDefault="00801B5C" w:rsidP="00801B5C">
            <w:pPr>
              <w:pStyle w:val="Code"/>
              <w:rPr>
                <w:lang w:val="id-ID"/>
              </w:rPr>
            </w:pPr>
            <w:r w:rsidRPr="00FD40C3">
              <w:rPr>
                <w:lang w:val="id-ID"/>
              </w:rPr>
              <w:t xml:space="preserve">      "version": "2.1.2",</w:t>
            </w:r>
          </w:p>
          <w:p w14:paraId="162B3D33"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integrity":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node_modules/semver": {</w:t>
            </w:r>
          </w:p>
          <w:p w14:paraId="085CC15C" w14:textId="77777777" w:rsidR="00801B5C" w:rsidRPr="00FD40C3" w:rsidRDefault="00801B5C" w:rsidP="00801B5C">
            <w:pPr>
              <w:pStyle w:val="Code"/>
              <w:rPr>
                <w:lang w:val="id-ID"/>
              </w:rPr>
            </w:pPr>
            <w:r w:rsidRPr="00FD40C3">
              <w:rPr>
                <w:lang w:val="id-ID"/>
              </w:rPr>
              <w:t xml:space="preserve">      "version": "5.7.1",</w:t>
            </w:r>
          </w:p>
          <w:p w14:paraId="6972AA88" w14:textId="77777777" w:rsidR="00801B5C" w:rsidRPr="00FD40C3" w:rsidRDefault="00801B5C" w:rsidP="00801B5C">
            <w:pPr>
              <w:pStyle w:val="Code"/>
              <w:rPr>
                <w:lang w:val="id-ID"/>
              </w:rPr>
            </w:pPr>
            <w:r w:rsidRPr="00FD40C3">
              <w:rPr>
                <w:lang w:val="id-ID"/>
              </w:rPr>
              <w:t xml:space="preserve">      "resolved": "https://registry.npmjs.org/semver/-/semver-5.7.1.tgz",</w:t>
            </w:r>
          </w:p>
          <w:p w14:paraId="6F050183"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semver": "bin/semver"</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node_modules/send": {</w:t>
            </w:r>
          </w:p>
          <w:p w14:paraId="450D9392" w14:textId="77777777" w:rsidR="00801B5C" w:rsidRPr="00FD40C3" w:rsidRDefault="00801B5C" w:rsidP="00801B5C">
            <w:pPr>
              <w:pStyle w:val="Code"/>
              <w:rPr>
                <w:lang w:val="id-ID"/>
              </w:rPr>
            </w:pPr>
            <w:r w:rsidRPr="00FD40C3">
              <w:rPr>
                <w:lang w:val="id-ID"/>
              </w:rPr>
              <w:t xml:space="preserve">      "version": "0.18.0",</w:t>
            </w:r>
          </w:p>
          <w:p w14:paraId="34E32819" w14:textId="77777777" w:rsidR="00801B5C" w:rsidRPr="00FD40C3" w:rsidRDefault="00801B5C" w:rsidP="00801B5C">
            <w:pPr>
              <w:pStyle w:val="Code"/>
              <w:rPr>
                <w:lang w:val="id-ID"/>
              </w:rPr>
            </w:pPr>
            <w:r w:rsidRPr="00FD40C3">
              <w:rPr>
                <w:lang w:val="id-ID"/>
              </w:rPr>
              <w:t xml:space="preserve">      "resolved": "https://registry.npmjs.org/send/-/send-0.18.0.tgz",</w:t>
            </w:r>
          </w:p>
          <w:p w14:paraId="09861BAE"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dependencies":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depd": "2.0.0",</w:t>
            </w:r>
          </w:p>
          <w:p w14:paraId="419C1F69" w14:textId="77777777" w:rsidR="00801B5C" w:rsidRPr="00FD40C3" w:rsidRDefault="00801B5C" w:rsidP="00801B5C">
            <w:pPr>
              <w:pStyle w:val="Code"/>
              <w:rPr>
                <w:lang w:val="id-ID"/>
              </w:rPr>
            </w:pPr>
            <w:r w:rsidRPr="00FD40C3">
              <w:rPr>
                <w:lang w:val="id-ID"/>
              </w:rPr>
              <w:t xml:space="preserve">        "destroy": "1.2.0",</w:t>
            </w:r>
          </w:p>
          <w:p w14:paraId="1D6DDDEE" w14:textId="77777777" w:rsidR="00801B5C" w:rsidRPr="00FD40C3" w:rsidRDefault="00801B5C" w:rsidP="00801B5C">
            <w:pPr>
              <w:pStyle w:val="Code"/>
              <w:rPr>
                <w:lang w:val="id-ID"/>
              </w:rPr>
            </w:pPr>
            <w:r w:rsidRPr="00FD40C3">
              <w:rPr>
                <w:lang w:val="id-ID"/>
              </w:rPr>
              <w:t xml:space="preserve">        "encodeurl": "~1.0.2",</w:t>
            </w:r>
          </w:p>
          <w:p w14:paraId="1AE7C4B0" w14:textId="77777777" w:rsidR="00801B5C" w:rsidRPr="00FD40C3" w:rsidRDefault="00801B5C" w:rsidP="00801B5C">
            <w:pPr>
              <w:pStyle w:val="Code"/>
              <w:rPr>
                <w:lang w:val="id-ID"/>
              </w:rPr>
            </w:pPr>
            <w:r w:rsidRPr="00FD40C3">
              <w:rPr>
                <w:lang w:val="id-ID"/>
              </w:rPr>
              <w:t xml:space="preserve">        "escape-html": "~1.0.3",</w:t>
            </w:r>
          </w:p>
          <w:p w14:paraId="48714384" w14:textId="77777777" w:rsidR="00801B5C" w:rsidRPr="00FD40C3" w:rsidRDefault="00801B5C" w:rsidP="00801B5C">
            <w:pPr>
              <w:pStyle w:val="Code"/>
              <w:rPr>
                <w:lang w:val="id-ID"/>
              </w:rPr>
            </w:pPr>
            <w:r w:rsidRPr="00FD40C3">
              <w:rPr>
                <w:lang w:val="id-ID"/>
              </w:rPr>
              <w:t xml:space="preserve">        "etag": "~1.8.1",</w:t>
            </w:r>
          </w:p>
          <w:p w14:paraId="3C3805E8" w14:textId="77777777" w:rsidR="00801B5C" w:rsidRPr="00FD40C3" w:rsidRDefault="00801B5C" w:rsidP="00801B5C">
            <w:pPr>
              <w:pStyle w:val="Code"/>
              <w:rPr>
                <w:lang w:val="id-ID"/>
              </w:rPr>
            </w:pPr>
            <w:r w:rsidRPr="00FD40C3">
              <w:rPr>
                <w:lang w:val="id-ID"/>
              </w:rPr>
              <w:t xml:space="preserve">        "fresh": "0.5.2",</w:t>
            </w:r>
          </w:p>
          <w:p w14:paraId="4C475EC9" w14:textId="77777777" w:rsidR="00801B5C" w:rsidRPr="00FD40C3" w:rsidRDefault="00801B5C" w:rsidP="00801B5C">
            <w:pPr>
              <w:pStyle w:val="Code"/>
              <w:rPr>
                <w:lang w:val="id-ID"/>
              </w:rPr>
            </w:pPr>
            <w:r w:rsidRPr="00FD40C3">
              <w:rPr>
                <w:lang w:val="id-ID"/>
              </w:rPr>
              <w:t xml:space="preserve">        "http-errors": "2.0.0",</w:t>
            </w:r>
          </w:p>
          <w:p w14:paraId="690C2620" w14:textId="77777777" w:rsidR="00801B5C" w:rsidRPr="00FD40C3" w:rsidRDefault="00801B5C" w:rsidP="00801B5C">
            <w:pPr>
              <w:pStyle w:val="Code"/>
              <w:rPr>
                <w:lang w:val="id-ID"/>
              </w:rPr>
            </w:pPr>
            <w:r w:rsidRPr="00FD40C3">
              <w:rPr>
                <w:lang w:val="id-ID"/>
              </w:rPr>
              <w:t xml:space="preserve">        "mime": "1.6.0",</w:t>
            </w:r>
          </w:p>
          <w:p w14:paraId="121F830D" w14:textId="77777777" w:rsidR="00801B5C" w:rsidRPr="00FD40C3" w:rsidRDefault="00801B5C" w:rsidP="00801B5C">
            <w:pPr>
              <w:pStyle w:val="Code"/>
              <w:rPr>
                <w:lang w:val="id-ID"/>
              </w:rPr>
            </w:pPr>
            <w:r w:rsidRPr="00FD40C3">
              <w:rPr>
                <w:lang w:val="id-ID"/>
              </w:rPr>
              <w:t xml:space="preserve">        "ms": "2.1.3",</w:t>
            </w:r>
          </w:p>
          <w:p w14:paraId="5DF35300" w14:textId="77777777" w:rsidR="00801B5C" w:rsidRPr="00FD40C3" w:rsidRDefault="00801B5C" w:rsidP="00801B5C">
            <w:pPr>
              <w:pStyle w:val="Code"/>
              <w:rPr>
                <w:lang w:val="id-ID"/>
              </w:rPr>
            </w:pPr>
            <w:r w:rsidRPr="00FD40C3">
              <w:rPr>
                <w:lang w:val="id-ID"/>
              </w:rPr>
              <w:t xml:space="preserve">        "on-finished": "2.4.1",</w:t>
            </w:r>
          </w:p>
          <w:p w14:paraId="5AC41990" w14:textId="77777777" w:rsidR="00801B5C" w:rsidRPr="00FD40C3" w:rsidRDefault="00801B5C" w:rsidP="00801B5C">
            <w:pPr>
              <w:pStyle w:val="Code"/>
              <w:rPr>
                <w:lang w:val="id-ID"/>
              </w:rPr>
            </w:pPr>
            <w:r w:rsidRPr="00FD40C3">
              <w:rPr>
                <w:lang w:val="id-ID"/>
              </w:rPr>
              <w:t xml:space="preserve">        "range-parser": "~1.2.1",</w:t>
            </w:r>
          </w:p>
          <w:p w14:paraId="30159F1A" w14:textId="77777777" w:rsidR="00801B5C" w:rsidRPr="00FD40C3" w:rsidRDefault="00801B5C" w:rsidP="00801B5C">
            <w:pPr>
              <w:pStyle w:val="Code"/>
              <w:rPr>
                <w:lang w:val="id-ID"/>
              </w:rPr>
            </w:pPr>
            <w:r w:rsidRPr="00FD40C3">
              <w:rPr>
                <w:lang w:val="id-ID"/>
              </w:rPr>
              <w:t xml:space="preserve">        "statuses":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engines": {</w:t>
            </w:r>
          </w:p>
          <w:p w14:paraId="50651EFE" w14:textId="77777777" w:rsidR="00801B5C" w:rsidRPr="00FD40C3" w:rsidRDefault="00801B5C" w:rsidP="00801B5C">
            <w:pPr>
              <w:pStyle w:val="Code"/>
              <w:rPr>
                <w:lang w:val="id-ID"/>
              </w:rPr>
            </w:pPr>
            <w:r w:rsidRPr="00FD40C3">
              <w:rPr>
                <w:lang w:val="id-ID"/>
              </w:rPr>
              <w:t xml:space="preserve">        "node":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node_modules/send/node_modules/ms": {</w:t>
            </w:r>
          </w:p>
          <w:p w14:paraId="1F83ECED" w14:textId="77777777" w:rsidR="00801B5C" w:rsidRPr="00FD40C3" w:rsidRDefault="00801B5C" w:rsidP="00801B5C">
            <w:pPr>
              <w:pStyle w:val="Code"/>
              <w:rPr>
                <w:lang w:val="id-ID"/>
              </w:rPr>
            </w:pPr>
            <w:r w:rsidRPr="00FD40C3">
              <w:rPr>
                <w:lang w:val="id-ID"/>
              </w:rPr>
              <w:t xml:space="preserve">      "version": "2.1.3",</w:t>
            </w:r>
          </w:p>
          <w:p w14:paraId="2324FA8B" w14:textId="77777777" w:rsidR="00801B5C" w:rsidRPr="00FD40C3" w:rsidRDefault="00801B5C" w:rsidP="00801B5C">
            <w:pPr>
              <w:pStyle w:val="Code"/>
              <w:rPr>
                <w:lang w:val="id-ID"/>
              </w:rPr>
            </w:pPr>
            <w:r w:rsidRPr="00FD40C3">
              <w:rPr>
                <w:lang w:val="id-ID"/>
              </w:rPr>
              <w:t xml:space="preserve">      "resolved": "https://registry.npmjs.org/ms/-/ms-2.1.3.tgz",</w:t>
            </w:r>
          </w:p>
          <w:p w14:paraId="5CAC740C"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node_modules/serve-static": {</w:t>
            </w:r>
          </w:p>
          <w:p w14:paraId="1BCD8C07" w14:textId="77777777" w:rsidR="00801B5C" w:rsidRPr="00FD40C3" w:rsidRDefault="00801B5C" w:rsidP="00801B5C">
            <w:pPr>
              <w:pStyle w:val="Code"/>
              <w:rPr>
                <w:lang w:val="id-ID"/>
              </w:rPr>
            </w:pPr>
            <w:r w:rsidRPr="00FD40C3">
              <w:rPr>
                <w:lang w:val="id-ID"/>
              </w:rPr>
              <w:t xml:space="preserve">      "version": "1.15.0",</w:t>
            </w:r>
          </w:p>
          <w:p w14:paraId="3781B665"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dependencies": {</w:t>
            </w:r>
          </w:p>
          <w:p w14:paraId="0AA67713" w14:textId="77777777" w:rsidR="00801B5C" w:rsidRPr="00FD40C3" w:rsidRDefault="00801B5C" w:rsidP="00801B5C">
            <w:pPr>
              <w:pStyle w:val="Code"/>
              <w:rPr>
                <w:lang w:val="id-ID"/>
              </w:rPr>
            </w:pPr>
            <w:r w:rsidRPr="00FD40C3">
              <w:rPr>
                <w:lang w:val="id-ID"/>
              </w:rPr>
              <w:t xml:space="preserve">        "encodeurl": "~1.0.2",</w:t>
            </w:r>
          </w:p>
          <w:p w14:paraId="2F32D3AB" w14:textId="77777777" w:rsidR="00801B5C" w:rsidRPr="00FD40C3" w:rsidRDefault="00801B5C" w:rsidP="00801B5C">
            <w:pPr>
              <w:pStyle w:val="Code"/>
              <w:rPr>
                <w:lang w:val="id-ID"/>
              </w:rPr>
            </w:pPr>
            <w:r w:rsidRPr="00FD40C3">
              <w:rPr>
                <w:lang w:val="id-ID"/>
              </w:rPr>
              <w:t xml:space="preserve">        "escape-html": "~1.0.3",</w:t>
            </w:r>
          </w:p>
          <w:p w14:paraId="4BEF10B3" w14:textId="77777777" w:rsidR="00801B5C" w:rsidRPr="00FD40C3" w:rsidRDefault="00801B5C" w:rsidP="00801B5C">
            <w:pPr>
              <w:pStyle w:val="Code"/>
              <w:rPr>
                <w:lang w:val="id-ID"/>
              </w:rPr>
            </w:pPr>
            <w:r w:rsidRPr="00FD40C3">
              <w:rPr>
                <w:lang w:val="id-ID"/>
              </w:rPr>
              <w:t xml:space="preserve">        "parseurl": "~1.3.3",</w:t>
            </w:r>
          </w:p>
          <w:p w14:paraId="2D608B1B" w14:textId="77777777" w:rsidR="00801B5C" w:rsidRPr="00FD40C3" w:rsidRDefault="00801B5C" w:rsidP="00801B5C">
            <w:pPr>
              <w:pStyle w:val="Code"/>
              <w:rPr>
                <w:lang w:val="id-ID"/>
              </w:rPr>
            </w:pPr>
            <w:r w:rsidRPr="00FD40C3">
              <w:rPr>
                <w:lang w:val="id-ID"/>
              </w:rPr>
              <w:lastRenderedPageBreak/>
              <w:t xml:space="preserve">        "send":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engines": {</w:t>
            </w:r>
          </w:p>
          <w:p w14:paraId="603AA289" w14:textId="77777777" w:rsidR="00801B5C" w:rsidRPr="00FD40C3" w:rsidRDefault="00801B5C" w:rsidP="00801B5C">
            <w:pPr>
              <w:pStyle w:val="Code"/>
              <w:rPr>
                <w:lang w:val="id-ID"/>
              </w:rPr>
            </w:pPr>
            <w:r w:rsidRPr="00FD40C3">
              <w:rPr>
                <w:lang w:val="id-ID"/>
              </w:rPr>
              <w:t xml:space="preserve">        "node":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node_modules/setprototypeof": {</w:t>
            </w:r>
          </w:p>
          <w:p w14:paraId="12A61C61" w14:textId="77777777" w:rsidR="00801B5C" w:rsidRPr="00FD40C3" w:rsidRDefault="00801B5C" w:rsidP="00801B5C">
            <w:pPr>
              <w:pStyle w:val="Code"/>
              <w:rPr>
                <w:lang w:val="id-ID"/>
              </w:rPr>
            </w:pPr>
            <w:r w:rsidRPr="00FD40C3">
              <w:rPr>
                <w:lang w:val="id-ID"/>
              </w:rPr>
              <w:t xml:space="preserve">      "version": "1.2.0",</w:t>
            </w:r>
          </w:p>
          <w:p w14:paraId="099B6C8A"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node_modules/side-channel": {</w:t>
            </w:r>
          </w:p>
          <w:p w14:paraId="6BC154EB" w14:textId="77777777" w:rsidR="00801B5C" w:rsidRPr="00FD40C3" w:rsidRDefault="00801B5C" w:rsidP="00801B5C">
            <w:pPr>
              <w:pStyle w:val="Code"/>
              <w:rPr>
                <w:lang w:val="id-ID"/>
              </w:rPr>
            </w:pPr>
            <w:r w:rsidRPr="00FD40C3">
              <w:rPr>
                <w:lang w:val="id-ID"/>
              </w:rPr>
              <w:t xml:space="preserve">      "version": "1.0.4",</w:t>
            </w:r>
          </w:p>
          <w:p w14:paraId="72E39ECC"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dependencies": {</w:t>
            </w:r>
          </w:p>
          <w:p w14:paraId="7924B95E" w14:textId="77777777" w:rsidR="00801B5C" w:rsidRPr="00FD40C3" w:rsidRDefault="00801B5C" w:rsidP="00801B5C">
            <w:pPr>
              <w:pStyle w:val="Code"/>
              <w:rPr>
                <w:lang w:val="id-ID"/>
              </w:rPr>
            </w:pPr>
            <w:r w:rsidRPr="00FD40C3">
              <w:rPr>
                <w:lang w:val="id-ID"/>
              </w:rPr>
              <w:t xml:space="preserve">        "call-bind": "^1.0.0",</w:t>
            </w:r>
          </w:p>
          <w:p w14:paraId="10E8431D" w14:textId="77777777" w:rsidR="00801B5C" w:rsidRPr="00FD40C3" w:rsidRDefault="00801B5C" w:rsidP="00801B5C">
            <w:pPr>
              <w:pStyle w:val="Code"/>
              <w:rPr>
                <w:lang w:val="id-ID"/>
              </w:rPr>
            </w:pPr>
            <w:r w:rsidRPr="00FD40C3">
              <w:rPr>
                <w:lang w:val="id-ID"/>
              </w:rPr>
              <w:t xml:space="preserve">        "get-intrinsic": "^1.0.2",</w:t>
            </w:r>
          </w:p>
          <w:p w14:paraId="39635BAB" w14:textId="77777777" w:rsidR="00801B5C" w:rsidRPr="00FD40C3" w:rsidRDefault="00801B5C" w:rsidP="00801B5C">
            <w:pPr>
              <w:pStyle w:val="Code"/>
              <w:rPr>
                <w:lang w:val="id-ID"/>
              </w:rPr>
            </w:pPr>
            <w:r w:rsidRPr="00FD40C3">
              <w:rPr>
                <w:lang w:val="id-ID"/>
              </w:rPr>
              <w:t xml:space="preserve">        "object-inspec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funding": {</w:t>
            </w:r>
          </w:p>
          <w:p w14:paraId="16BACECA" w14:textId="77777777" w:rsidR="00801B5C" w:rsidRPr="00FD40C3" w:rsidRDefault="00801B5C" w:rsidP="00801B5C">
            <w:pPr>
              <w:pStyle w:val="Code"/>
              <w:rPr>
                <w:lang w:val="id-ID"/>
              </w:rPr>
            </w:pPr>
            <w:r w:rsidRPr="00FD40C3">
              <w:rPr>
                <w:lang w:val="id-ID"/>
              </w:rPr>
              <w:t xml:space="preserve">        "url":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node_modules/simple-update-notifier": {</w:t>
            </w:r>
          </w:p>
          <w:p w14:paraId="01BDA799" w14:textId="77777777" w:rsidR="00801B5C" w:rsidRPr="00FD40C3" w:rsidRDefault="00801B5C" w:rsidP="00801B5C">
            <w:pPr>
              <w:pStyle w:val="Code"/>
              <w:rPr>
                <w:lang w:val="id-ID"/>
              </w:rPr>
            </w:pPr>
            <w:r w:rsidRPr="00FD40C3">
              <w:rPr>
                <w:lang w:val="id-ID"/>
              </w:rPr>
              <w:t xml:space="preserve">      "version": "1.1.0",</w:t>
            </w:r>
          </w:p>
          <w:p w14:paraId="63D347DC"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dependencies": {</w:t>
            </w:r>
          </w:p>
          <w:p w14:paraId="0BD75CD7" w14:textId="77777777" w:rsidR="00801B5C" w:rsidRPr="00FD40C3" w:rsidRDefault="00801B5C" w:rsidP="00801B5C">
            <w:pPr>
              <w:pStyle w:val="Code"/>
              <w:rPr>
                <w:lang w:val="id-ID"/>
              </w:rPr>
            </w:pPr>
            <w:r w:rsidRPr="00FD40C3">
              <w:rPr>
                <w:lang w:val="id-ID"/>
              </w:rPr>
              <w:t xml:space="preserve">        "semver":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engines": {</w:t>
            </w:r>
          </w:p>
          <w:p w14:paraId="1764E358" w14:textId="77777777" w:rsidR="00801B5C" w:rsidRPr="00FD40C3" w:rsidRDefault="00801B5C" w:rsidP="00801B5C">
            <w:pPr>
              <w:pStyle w:val="Code"/>
              <w:rPr>
                <w:lang w:val="id-ID"/>
              </w:rPr>
            </w:pPr>
            <w:r w:rsidRPr="00FD40C3">
              <w:rPr>
                <w:lang w:val="id-ID"/>
              </w:rPr>
              <w:t xml:space="preserve">        "node":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node_modules/simple-update-notifier/node_modules/semver": {</w:t>
            </w:r>
          </w:p>
          <w:p w14:paraId="6593D594" w14:textId="77777777" w:rsidR="00801B5C" w:rsidRPr="00FD40C3" w:rsidRDefault="00801B5C" w:rsidP="00801B5C">
            <w:pPr>
              <w:pStyle w:val="Code"/>
              <w:rPr>
                <w:lang w:val="id-ID"/>
              </w:rPr>
            </w:pPr>
            <w:r w:rsidRPr="00FD40C3">
              <w:rPr>
                <w:lang w:val="id-ID"/>
              </w:rPr>
              <w:t xml:space="preserve">      "version": "7.0.0",</w:t>
            </w:r>
          </w:p>
          <w:p w14:paraId="73756AB3" w14:textId="77777777" w:rsidR="00801B5C" w:rsidRPr="00FD40C3" w:rsidRDefault="00801B5C" w:rsidP="00801B5C">
            <w:pPr>
              <w:pStyle w:val="Code"/>
              <w:rPr>
                <w:lang w:val="id-ID"/>
              </w:rPr>
            </w:pPr>
            <w:r w:rsidRPr="00FD40C3">
              <w:rPr>
                <w:lang w:val="id-ID"/>
              </w:rPr>
              <w:t xml:space="preserve">      "resolved": "https://registry.npmjs.org/semver/-/semver-7.0.0.tgz",</w:t>
            </w:r>
          </w:p>
          <w:p w14:paraId="7A8B505B"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semver":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node_modules/statuses": {</w:t>
            </w:r>
          </w:p>
          <w:p w14:paraId="7B7DDE25" w14:textId="77777777" w:rsidR="00801B5C" w:rsidRPr="00FD40C3" w:rsidRDefault="00801B5C" w:rsidP="00801B5C">
            <w:pPr>
              <w:pStyle w:val="Code"/>
              <w:rPr>
                <w:lang w:val="id-ID"/>
              </w:rPr>
            </w:pPr>
            <w:r w:rsidRPr="00FD40C3">
              <w:rPr>
                <w:lang w:val="id-ID"/>
              </w:rPr>
              <w:t xml:space="preserve">      "version": "2.0.1",</w:t>
            </w:r>
          </w:p>
          <w:p w14:paraId="26C03B76" w14:textId="77777777" w:rsidR="00801B5C" w:rsidRPr="00FD40C3" w:rsidRDefault="00801B5C" w:rsidP="00801B5C">
            <w:pPr>
              <w:pStyle w:val="Code"/>
              <w:rPr>
                <w:lang w:val="id-ID"/>
              </w:rPr>
            </w:pPr>
            <w:r w:rsidRPr="00FD40C3">
              <w:rPr>
                <w:lang w:val="id-ID"/>
              </w:rPr>
              <w:t xml:space="preserve">      "resolved":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integrity":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engines": {</w:t>
            </w:r>
          </w:p>
          <w:p w14:paraId="724FFA2A" w14:textId="77777777" w:rsidR="00801B5C" w:rsidRPr="00FD40C3" w:rsidRDefault="00801B5C" w:rsidP="00801B5C">
            <w:pPr>
              <w:pStyle w:val="Code"/>
              <w:rPr>
                <w:lang w:val="id-ID"/>
              </w:rPr>
            </w:pPr>
            <w:r w:rsidRPr="00FD40C3">
              <w:rPr>
                <w:lang w:val="id-ID"/>
              </w:rPr>
              <w:t xml:space="preserve">        "node":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node_modules/stream-transform": {</w:t>
            </w:r>
          </w:p>
          <w:p w14:paraId="75B533AD" w14:textId="77777777" w:rsidR="00801B5C" w:rsidRPr="00FD40C3" w:rsidRDefault="00801B5C" w:rsidP="00801B5C">
            <w:pPr>
              <w:pStyle w:val="Code"/>
              <w:rPr>
                <w:lang w:val="id-ID"/>
              </w:rPr>
            </w:pPr>
            <w:r w:rsidRPr="00FD40C3">
              <w:rPr>
                <w:lang w:val="id-ID"/>
              </w:rPr>
              <w:t xml:space="preserve">      "version": "3.2.6",</w:t>
            </w:r>
          </w:p>
          <w:p w14:paraId="438C62D1"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node_modules/streamsearch": {</w:t>
            </w:r>
          </w:p>
          <w:p w14:paraId="179B19A6" w14:textId="77777777" w:rsidR="00801B5C" w:rsidRPr="00FD40C3" w:rsidRDefault="00801B5C" w:rsidP="00801B5C">
            <w:pPr>
              <w:pStyle w:val="Code"/>
              <w:rPr>
                <w:lang w:val="id-ID"/>
              </w:rPr>
            </w:pPr>
            <w:r w:rsidRPr="00FD40C3">
              <w:rPr>
                <w:lang w:val="id-ID"/>
              </w:rPr>
              <w:t xml:space="preserve">      "version": "1.1.0",</w:t>
            </w:r>
          </w:p>
          <w:p w14:paraId="3433ABEE"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engines": {</w:t>
            </w:r>
          </w:p>
          <w:p w14:paraId="3E68F006" w14:textId="77777777" w:rsidR="00801B5C" w:rsidRPr="00FD40C3" w:rsidRDefault="00801B5C" w:rsidP="00801B5C">
            <w:pPr>
              <w:pStyle w:val="Code"/>
              <w:rPr>
                <w:lang w:val="id-ID"/>
              </w:rPr>
            </w:pPr>
            <w:r w:rsidRPr="00FD40C3">
              <w:rPr>
                <w:lang w:val="id-ID"/>
              </w:rPr>
              <w:t xml:space="preserve">        "node":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node_modules/string_decoder": {</w:t>
            </w:r>
          </w:p>
          <w:p w14:paraId="4FD51C96" w14:textId="77777777" w:rsidR="00801B5C" w:rsidRPr="00FD40C3" w:rsidRDefault="00801B5C" w:rsidP="00801B5C">
            <w:pPr>
              <w:pStyle w:val="Code"/>
              <w:rPr>
                <w:lang w:val="id-ID"/>
              </w:rPr>
            </w:pPr>
            <w:r w:rsidRPr="00FD40C3">
              <w:rPr>
                <w:lang w:val="id-ID"/>
              </w:rPr>
              <w:t xml:space="preserve">      "version": "1.1.1",</w:t>
            </w:r>
          </w:p>
          <w:p w14:paraId="3DB674C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dependencies": {</w:t>
            </w:r>
          </w:p>
          <w:p w14:paraId="6526E608" w14:textId="77777777" w:rsidR="00801B5C" w:rsidRPr="00FD40C3" w:rsidRDefault="00801B5C" w:rsidP="00801B5C">
            <w:pPr>
              <w:pStyle w:val="Code"/>
              <w:rPr>
                <w:lang w:val="id-ID"/>
              </w:rPr>
            </w:pPr>
            <w:r w:rsidRPr="00FD40C3">
              <w:rPr>
                <w:lang w:val="id-ID"/>
              </w:rPr>
              <w:t xml:space="preserve">        "safe-buffer":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node_modules/string_decoder/node_modules/safe-buffer": {</w:t>
            </w:r>
          </w:p>
          <w:p w14:paraId="5B94E938" w14:textId="77777777" w:rsidR="00801B5C" w:rsidRPr="00FD40C3" w:rsidRDefault="00801B5C" w:rsidP="00801B5C">
            <w:pPr>
              <w:pStyle w:val="Code"/>
              <w:rPr>
                <w:lang w:val="id-ID"/>
              </w:rPr>
            </w:pPr>
            <w:r w:rsidRPr="00FD40C3">
              <w:rPr>
                <w:lang w:val="id-ID"/>
              </w:rPr>
              <w:t xml:space="preserve">      "version": "5.1.2",</w:t>
            </w:r>
          </w:p>
          <w:p w14:paraId="7AC3F50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node_modules/string-width": {</w:t>
            </w:r>
          </w:p>
          <w:p w14:paraId="3990EAE4" w14:textId="77777777" w:rsidR="00801B5C" w:rsidRPr="00FD40C3" w:rsidRDefault="00801B5C" w:rsidP="00801B5C">
            <w:pPr>
              <w:pStyle w:val="Code"/>
              <w:rPr>
                <w:lang w:val="id-ID"/>
              </w:rPr>
            </w:pPr>
            <w:r w:rsidRPr="00FD40C3">
              <w:rPr>
                <w:lang w:val="id-ID"/>
              </w:rPr>
              <w:t xml:space="preserve">      "version": "4.2.3",</w:t>
            </w:r>
          </w:p>
          <w:p w14:paraId="078FFF41"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dependencies": {</w:t>
            </w:r>
          </w:p>
          <w:p w14:paraId="3DA0F0DE" w14:textId="77777777" w:rsidR="00801B5C" w:rsidRPr="00FD40C3" w:rsidRDefault="00801B5C" w:rsidP="00801B5C">
            <w:pPr>
              <w:pStyle w:val="Code"/>
              <w:rPr>
                <w:lang w:val="id-ID"/>
              </w:rPr>
            </w:pPr>
            <w:r w:rsidRPr="00FD40C3">
              <w:rPr>
                <w:lang w:val="id-ID"/>
              </w:rPr>
              <w:t xml:space="preserve">        "emoji-regex": "^8.0.0",</w:t>
            </w:r>
          </w:p>
          <w:p w14:paraId="624543C5" w14:textId="77777777" w:rsidR="00801B5C" w:rsidRPr="00FD40C3" w:rsidRDefault="00801B5C" w:rsidP="00801B5C">
            <w:pPr>
              <w:pStyle w:val="Code"/>
              <w:rPr>
                <w:lang w:val="id-ID"/>
              </w:rPr>
            </w:pPr>
            <w:r w:rsidRPr="00FD40C3">
              <w:rPr>
                <w:lang w:val="id-ID"/>
              </w:rPr>
              <w:t xml:space="preserve">        "is-fullwidth-code-point": "^3.0.0",</w:t>
            </w:r>
          </w:p>
          <w:p w14:paraId="1645D594" w14:textId="77777777" w:rsidR="00801B5C" w:rsidRPr="00FD40C3" w:rsidRDefault="00801B5C" w:rsidP="00801B5C">
            <w:pPr>
              <w:pStyle w:val="Code"/>
              <w:rPr>
                <w:lang w:val="id-ID"/>
              </w:rPr>
            </w:pPr>
            <w:r w:rsidRPr="00FD40C3">
              <w:rPr>
                <w:lang w:val="id-ID"/>
              </w:rPr>
              <w:t xml:space="preserve">        "strip-ansi":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engines": {</w:t>
            </w:r>
          </w:p>
          <w:p w14:paraId="4FC55FFB" w14:textId="77777777" w:rsidR="00801B5C" w:rsidRPr="00FD40C3" w:rsidRDefault="00801B5C" w:rsidP="00801B5C">
            <w:pPr>
              <w:pStyle w:val="Code"/>
              <w:rPr>
                <w:lang w:val="id-ID"/>
              </w:rPr>
            </w:pPr>
            <w:r w:rsidRPr="00FD40C3">
              <w:rPr>
                <w:lang w:val="id-ID"/>
              </w:rPr>
              <w:t xml:space="preserve">        "node":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node_modules/strip-ansi": {</w:t>
            </w:r>
          </w:p>
          <w:p w14:paraId="066B3BF4" w14:textId="77777777" w:rsidR="00801B5C" w:rsidRPr="00FD40C3" w:rsidRDefault="00801B5C" w:rsidP="00801B5C">
            <w:pPr>
              <w:pStyle w:val="Code"/>
              <w:rPr>
                <w:lang w:val="id-ID"/>
              </w:rPr>
            </w:pPr>
            <w:r w:rsidRPr="00FD40C3">
              <w:rPr>
                <w:lang w:val="id-ID"/>
              </w:rPr>
              <w:t xml:space="preserve">      "version": "6.0.1",</w:t>
            </w:r>
          </w:p>
          <w:p w14:paraId="5AE7A7BA"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integrity":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dependencies": {</w:t>
            </w:r>
          </w:p>
          <w:p w14:paraId="350D8C5E" w14:textId="77777777" w:rsidR="00801B5C" w:rsidRPr="00FD40C3" w:rsidRDefault="00801B5C" w:rsidP="00801B5C">
            <w:pPr>
              <w:pStyle w:val="Code"/>
              <w:rPr>
                <w:lang w:val="id-ID"/>
              </w:rPr>
            </w:pPr>
            <w:r w:rsidRPr="00FD40C3">
              <w:rPr>
                <w:lang w:val="id-ID"/>
              </w:rPr>
              <w:t xml:space="preserve">        "ansi-regex":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engines": {</w:t>
            </w:r>
          </w:p>
          <w:p w14:paraId="303FCEB3" w14:textId="77777777" w:rsidR="00801B5C" w:rsidRPr="00FD40C3" w:rsidRDefault="00801B5C" w:rsidP="00801B5C">
            <w:pPr>
              <w:pStyle w:val="Code"/>
              <w:rPr>
                <w:lang w:val="id-ID"/>
              </w:rPr>
            </w:pPr>
            <w:r w:rsidRPr="00FD40C3">
              <w:rPr>
                <w:lang w:val="id-ID"/>
              </w:rPr>
              <w:t xml:space="preserve">        "node":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node_modules/strip-bom": {</w:t>
            </w:r>
          </w:p>
          <w:p w14:paraId="1A046336" w14:textId="77777777" w:rsidR="00801B5C" w:rsidRPr="00FD40C3" w:rsidRDefault="00801B5C" w:rsidP="00801B5C">
            <w:pPr>
              <w:pStyle w:val="Code"/>
              <w:rPr>
                <w:lang w:val="id-ID"/>
              </w:rPr>
            </w:pPr>
            <w:r w:rsidRPr="00FD40C3">
              <w:rPr>
                <w:lang w:val="id-ID"/>
              </w:rPr>
              <w:t xml:space="preserve">      "version": "2.0.0",</w:t>
            </w:r>
          </w:p>
          <w:p w14:paraId="355EC876" w14:textId="77777777" w:rsidR="00801B5C" w:rsidRPr="00FD40C3" w:rsidRDefault="00801B5C" w:rsidP="00801B5C">
            <w:pPr>
              <w:pStyle w:val="Code"/>
              <w:rPr>
                <w:lang w:val="id-ID"/>
              </w:rPr>
            </w:pPr>
            <w:r w:rsidRPr="00FD40C3">
              <w:rPr>
                <w:lang w:val="id-ID"/>
              </w:rPr>
              <w:t xml:space="preserve">      "resolved": "https://registry.npmjs.org/strip-bom/-/strip-bom-2.0.0.tgz",</w:t>
            </w:r>
          </w:p>
          <w:p w14:paraId="103D3967"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dependencies":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engines": {</w:t>
            </w:r>
          </w:p>
          <w:p w14:paraId="342349B8" w14:textId="77777777" w:rsidR="00801B5C" w:rsidRPr="00FD40C3" w:rsidRDefault="00801B5C" w:rsidP="00801B5C">
            <w:pPr>
              <w:pStyle w:val="Code"/>
              <w:rPr>
                <w:lang w:val="id-ID"/>
              </w:rPr>
            </w:pPr>
            <w:r w:rsidRPr="00FD40C3">
              <w:rPr>
                <w:lang w:val="id-ID"/>
              </w:rPr>
              <w:t xml:space="preserve">        "node":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node_modules/supports-color": {</w:t>
            </w:r>
          </w:p>
          <w:p w14:paraId="23A2DCAF" w14:textId="77777777" w:rsidR="00801B5C" w:rsidRPr="00FD40C3" w:rsidRDefault="00801B5C" w:rsidP="00801B5C">
            <w:pPr>
              <w:pStyle w:val="Code"/>
              <w:rPr>
                <w:lang w:val="id-ID"/>
              </w:rPr>
            </w:pPr>
            <w:r w:rsidRPr="00FD40C3">
              <w:rPr>
                <w:lang w:val="id-ID"/>
              </w:rPr>
              <w:t xml:space="preserve">      "version": "7.2.0",</w:t>
            </w:r>
          </w:p>
          <w:p w14:paraId="39F8F766"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dependencies": {</w:t>
            </w:r>
          </w:p>
          <w:p w14:paraId="1B0D82FA" w14:textId="77777777" w:rsidR="00801B5C" w:rsidRPr="00FD40C3" w:rsidRDefault="00801B5C" w:rsidP="00801B5C">
            <w:pPr>
              <w:pStyle w:val="Code"/>
              <w:rPr>
                <w:lang w:val="id-ID"/>
              </w:rPr>
            </w:pPr>
            <w:r w:rsidRPr="00FD40C3">
              <w:rPr>
                <w:lang w:val="id-ID"/>
              </w:rPr>
              <w:t xml:space="preserve">        "has-flag":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engines": {</w:t>
            </w:r>
          </w:p>
          <w:p w14:paraId="5D0FC925" w14:textId="77777777" w:rsidR="00801B5C" w:rsidRPr="00FD40C3" w:rsidRDefault="00801B5C" w:rsidP="00801B5C">
            <w:pPr>
              <w:pStyle w:val="Code"/>
              <w:rPr>
                <w:lang w:val="id-ID"/>
              </w:rPr>
            </w:pPr>
            <w:r w:rsidRPr="00FD40C3">
              <w:rPr>
                <w:lang w:val="id-ID"/>
              </w:rPr>
              <w:t xml:space="preserve">        "node":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node_modules/to-regex-range": {</w:t>
            </w:r>
          </w:p>
          <w:p w14:paraId="0F504F07" w14:textId="77777777" w:rsidR="00801B5C" w:rsidRPr="00FD40C3" w:rsidRDefault="00801B5C" w:rsidP="00801B5C">
            <w:pPr>
              <w:pStyle w:val="Code"/>
              <w:rPr>
                <w:lang w:val="id-ID"/>
              </w:rPr>
            </w:pPr>
            <w:r w:rsidRPr="00FD40C3">
              <w:rPr>
                <w:lang w:val="id-ID"/>
              </w:rPr>
              <w:t xml:space="preserve">      "version": "5.0.1",</w:t>
            </w:r>
          </w:p>
          <w:p w14:paraId="16F481B5"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dependencies": {</w:t>
            </w:r>
          </w:p>
          <w:p w14:paraId="525BCA70" w14:textId="77777777" w:rsidR="00801B5C" w:rsidRPr="00FD40C3" w:rsidRDefault="00801B5C" w:rsidP="00801B5C">
            <w:pPr>
              <w:pStyle w:val="Code"/>
              <w:rPr>
                <w:lang w:val="id-ID"/>
              </w:rPr>
            </w:pPr>
            <w:r w:rsidRPr="00FD40C3">
              <w:rPr>
                <w:lang w:val="id-ID"/>
              </w:rPr>
              <w:t xml:space="preserve">        "is-number":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engines": {</w:t>
            </w:r>
          </w:p>
          <w:p w14:paraId="00A27203" w14:textId="77777777" w:rsidR="00801B5C" w:rsidRPr="00FD40C3" w:rsidRDefault="00801B5C" w:rsidP="00801B5C">
            <w:pPr>
              <w:pStyle w:val="Code"/>
              <w:rPr>
                <w:lang w:val="id-ID"/>
              </w:rPr>
            </w:pPr>
            <w:r w:rsidRPr="00FD40C3">
              <w:rPr>
                <w:lang w:val="id-ID"/>
              </w:rPr>
              <w:t xml:space="preserve">        "node":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node_modules/toidentifier": {</w:t>
            </w:r>
          </w:p>
          <w:p w14:paraId="67337B96" w14:textId="77777777" w:rsidR="00801B5C" w:rsidRPr="00FD40C3" w:rsidRDefault="00801B5C" w:rsidP="00801B5C">
            <w:pPr>
              <w:pStyle w:val="Code"/>
              <w:rPr>
                <w:lang w:val="id-ID"/>
              </w:rPr>
            </w:pPr>
            <w:r w:rsidRPr="00FD40C3">
              <w:rPr>
                <w:lang w:val="id-ID"/>
              </w:rPr>
              <w:lastRenderedPageBreak/>
              <w:t xml:space="preserve">      "version": "1.0.1",</w:t>
            </w:r>
          </w:p>
          <w:p w14:paraId="3D191A4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engines": {</w:t>
            </w:r>
          </w:p>
          <w:p w14:paraId="3E8B924F" w14:textId="77777777" w:rsidR="00801B5C" w:rsidRPr="00FD40C3" w:rsidRDefault="00801B5C" w:rsidP="00801B5C">
            <w:pPr>
              <w:pStyle w:val="Code"/>
              <w:rPr>
                <w:lang w:val="id-ID"/>
              </w:rPr>
            </w:pPr>
            <w:r w:rsidRPr="00FD40C3">
              <w:rPr>
                <w:lang w:val="id-ID"/>
              </w:rPr>
              <w:t xml:space="preserve">        "node":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node_modules/touch": {</w:t>
            </w:r>
          </w:p>
          <w:p w14:paraId="154160DA" w14:textId="77777777" w:rsidR="00801B5C" w:rsidRPr="00FD40C3" w:rsidRDefault="00801B5C" w:rsidP="00801B5C">
            <w:pPr>
              <w:pStyle w:val="Code"/>
              <w:rPr>
                <w:lang w:val="id-ID"/>
              </w:rPr>
            </w:pPr>
            <w:r w:rsidRPr="00FD40C3">
              <w:rPr>
                <w:lang w:val="id-ID"/>
              </w:rPr>
              <w:t xml:space="preserve">      "version": "3.1.0",</w:t>
            </w:r>
          </w:p>
          <w:p w14:paraId="082D4305" w14:textId="77777777" w:rsidR="00801B5C" w:rsidRPr="00FD40C3" w:rsidRDefault="00801B5C" w:rsidP="00801B5C">
            <w:pPr>
              <w:pStyle w:val="Code"/>
              <w:rPr>
                <w:lang w:val="id-ID"/>
              </w:rPr>
            </w:pPr>
            <w:r w:rsidRPr="00FD40C3">
              <w:rPr>
                <w:lang w:val="id-ID"/>
              </w:rPr>
              <w:t xml:space="preserve">      "resolved": "https://registry.npmjs.org/touch/-/touch-3.1.0.tgz",</w:t>
            </w:r>
          </w:p>
          <w:p w14:paraId="4B70D6A8"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dependencies": {</w:t>
            </w:r>
          </w:p>
          <w:p w14:paraId="4F1400B8" w14:textId="77777777" w:rsidR="00801B5C" w:rsidRPr="00FD40C3" w:rsidRDefault="00801B5C" w:rsidP="00801B5C">
            <w:pPr>
              <w:pStyle w:val="Code"/>
              <w:rPr>
                <w:lang w:val="id-ID"/>
              </w:rPr>
            </w:pPr>
            <w:r w:rsidRPr="00FD40C3">
              <w:rPr>
                <w:lang w:val="id-ID"/>
              </w:rPr>
              <w:t xml:space="preserve">        "nop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nodetouch":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node_modules/type-is": {</w:t>
            </w:r>
          </w:p>
          <w:p w14:paraId="35716DBE" w14:textId="77777777" w:rsidR="00801B5C" w:rsidRPr="00FD40C3" w:rsidRDefault="00801B5C" w:rsidP="00801B5C">
            <w:pPr>
              <w:pStyle w:val="Code"/>
              <w:rPr>
                <w:lang w:val="id-ID"/>
              </w:rPr>
            </w:pPr>
            <w:r w:rsidRPr="00FD40C3">
              <w:rPr>
                <w:lang w:val="id-ID"/>
              </w:rPr>
              <w:t xml:space="preserve">      "version": "1.6.18",</w:t>
            </w:r>
          </w:p>
          <w:p w14:paraId="5B8BD29C" w14:textId="77777777" w:rsidR="00801B5C" w:rsidRPr="00FD40C3" w:rsidRDefault="00801B5C" w:rsidP="00801B5C">
            <w:pPr>
              <w:pStyle w:val="Code"/>
              <w:rPr>
                <w:lang w:val="id-ID"/>
              </w:rPr>
            </w:pPr>
            <w:r w:rsidRPr="00FD40C3">
              <w:rPr>
                <w:lang w:val="id-ID"/>
              </w:rPr>
              <w:t xml:space="preserve">      "resolved": "https://registry.npmjs.org/type-is/-/type-is-1.6.18.tgz",</w:t>
            </w:r>
          </w:p>
          <w:p w14:paraId="1E1B9A8B"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dependencies": {</w:t>
            </w:r>
          </w:p>
          <w:p w14:paraId="5BDEEA95" w14:textId="77777777" w:rsidR="00801B5C" w:rsidRPr="00FD40C3" w:rsidRDefault="00801B5C" w:rsidP="00801B5C">
            <w:pPr>
              <w:pStyle w:val="Code"/>
              <w:rPr>
                <w:lang w:val="id-ID"/>
              </w:rPr>
            </w:pPr>
            <w:r w:rsidRPr="00FD40C3">
              <w:rPr>
                <w:lang w:val="id-ID"/>
              </w:rPr>
              <w:t xml:space="preserve">        "media-typer": "0.3.0",</w:t>
            </w:r>
          </w:p>
          <w:p w14:paraId="11DA45C6" w14:textId="77777777" w:rsidR="00801B5C" w:rsidRPr="00FD40C3" w:rsidRDefault="00801B5C" w:rsidP="00801B5C">
            <w:pPr>
              <w:pStyle w:val="Code"/>
              <w:rPr>
                <w:lang w:val="id-ID"/>
              </w:rPr>
            </w:pPr>
            <w:r w:rsidRPr="00FD40C3">
              <w:rPr>
                <w:lang w:val="id-ID"/>
              </w:rPr>
              <w:t xml:space="preserve">        "mime-types":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engines": {</w:t>
            </w:r>
          </w:p>
          <w:p w14:paraId="0E111674" w14:textId="77777777" w:rsidR="00801B5C" w:rsidRPr="00FD40C3" w:rsidRDefault="00801B5C" w:rsidP="00801B5C">
            <w:pPr>
              <w:pStyle w:val="Code"/>
              <w:rPr>
                <w:lang w:val="id-ID"/>
              </w:rPr>
            </w:pPr>
            <w:r w:rsidRPr="00FD40C3">
              <w:rPr>
                <w:lang w:val="id-ID"/>
              </w:rPr>
              <w:t xml:space="preserve">        "node":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node_modules/typedarray": {</w:t>
            </w:r>
          </w:p>
          <w:p w14:paraId="2FC185A7" w14:textId="77777777" w:rsidR="00801B5C" w:rsidRPr="00FD40C3" w:rsidRDefault="00801B5C" w:rsidP="00801B5C">
            <w:pPr>
              <w:pStyle w:val="Code"/>
              <w:rPr>
                <w:lang w:val="id-ID"/>
              </w:rPr>
            </w:pPr>
            <w:r w:rsidRPr="00FD40C3">
              <w:rPr>
                <w:lang w:val="id-ID"/>
              </w:rPr>
              <w:t xml:space="preserve">      "version": "0.0.6",</w:t>
            </w:r>
          </w:p>
          <w:p w14:paraId="2E311DCD"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node_modules/undefsafe": {</w:t>
            </w:r>
          </w:p>
          <w:p w14:paraId="736BC5C8" w14:textId="77777777" w:rsidR="00801B5C" w:rsidRPr="00FD40C3" w:rsidRDefault="00801B5C" w:rsidP="00801B5C">
            <w:pPr>
              <w:pStyle w:val="Code"/>
              <w:rPr>
                <w:lang w:val="id-ID"/>
              </w:rPr>
            </w:pPr>
            <w:r w:rsidRPr="00FD40C3">
              <w:rPr>
                <w:lang w:val="id-ID"/>
              </w:rPr>
              <w:t xml:space="preserve">      "version": "2.0.5",</w:t>
            </w:r>
          </w:p>
          <w:p w14:paraId="088F85F7"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node_modules/unpipe": {</w:t>
            </w:r>
          </w:p>
          <w:p w14:paraId="521BF052" w14:textId="77777777" w:rsidR="00801B5C" w:rsidRPr="00FD40C3" w:rsidRDefault="00801B5C" w:rsidP="00801B5C">
            <w:pPr>
              <w:pStyle w:val="Code"/>
              <w:rPr>
                <w:lang w:val="id-ID"/>
              </w:rPr>
            </w:pPr>
            <w:r w:rsidRPr="00FD40C3">
              <w:rPr>
                <w:lang w:val="id-ID"/>
              </w:rPr>
              <w:t xml:space="preserve">      "version": "1.0.0",</w:t>
            </w:r>
          </w:p>
          <w:p w14:paraId="14DF65EA" w14:textId="77777777" w:rsidR="00801B5C" w:rsidRPr="00FD40C3" w:rsidRDefault="00801B5C" w:rsidP="00801B5C">
            <w:pPr>
              <w:pStyle w:val="Code"/>
              <w:rPr>
                <w:lang w:val="id-ID"/>
              </w:rPr>
            </w:pPr>
            <w:r w:rsidRPr="00FD40C3">
              <w:rPr>
                <w:lang w:val="id-ID"/>
              </w:rPr>
              <w:t xml:space="preserve">      "resolved":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integrity":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engines": {</w:t>
            </w:r>
          </w:p>
          <w:p w14:paraId="564F1738" w14:textId="77777777" w:rsidR="00801B5C" w:rsidRPr="00FD40C3" w:rsidRDefault="00801B5C" w:rsidP="00801B5C">
            <w:pPr>
              <w:pStyle w:val="Code"/>
              <w:rPr>
                <w:lang w:val="id-ID"/>
              </w:rPr>
            </w:pPr>
            <w:r w:rsidRPr="00FD40C3">
              <w:rPr>
                <w:lang w:val="id-ID"/>
              </w:rPr>
              <w:t xml:space="preserve">        "node":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node_modules/util-deprecate": {</w:t>
            </w:r>
          </w:p>
          <w:p w14:paraId="1F8189ED" w14:textId="77777777" w:rsidR="00801B5C" w:rsidRPr="00FD40C3" w:rsidRDefault="00801B5C" w:rsidP="00801B5C">
            <w:pPr>
              <w:pStyle w:val="Code"/>
              <w:rPr>
                <w:lang w:val="id-ID"/>
              </w:rPr>
            </w:pPr>
            <w:r w:rsidRPr="00FD40C3">
              <w:rPr>
                <w:lang w:val="id-ID"/>
              </w:rPr>
              <w:t xml:space="preserve">      "version": "1.0.2",</w:t>
            </w:r>
          </w:p>
          <w:p w14:paraId="47951B3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node_modules/utils-merge": {</w:t>
            </w:r>
          </w:p>
          <w:p w14:paraId="3D6DBDA1" w14:textId="77777777" w:rsidR="00801B5C" w:rsidRPr="00FD40C3" w:rsidRDefault="00801B5C" w:rsidP="00801B5C">
            <w:pPr>
              <w:pStyle w:val="Code"/>
              <w:rPr>
                <w:lang w:val="id-ID"/>
              </w:rPr>
            </w:pPr>
            <w:r w:rsidRPr="00FD40C3">
              <w:rPr>
                <w:lang w:val="id-ID"/>
              </w:rPr>
              <w:t xml:space="preserve">      "version": "1.0.1",</w:t>
            </w:r>
          </w:p>
          <w:p w14:paraId="3610A1D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engines": {</w:t>
            </w:r>
          </w:p>
          <w:p w14:paraId="305FC830" w14:textId="77777777" w:rsidR="00801B5C" w:rsidRPr="00FD40C3" w:rsidRDefault="00801B5C" w:rsidP="00801B5C">
            <w:pPr>
              <w:pStyle w:val="Code"/>
              <w:rPr>
                <w:lang w:val="id-ID"/>
              </w:rPr>
            </w:pPr>
            <w:r w:rsidRPr="00FD40C3">
              <w:rPr>
                <w:lang w:val="id-ID"/>
              </w:rPr>
              <w:t xml:space="preserve">        "node":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node_modules/vary": {</w:t>
            </w:r>
          </w:p>
          <w:p w14:paraId="2C7AFCD6" w14:textId="77777777" w:rsidR="00801B5C" w:rsidRPr="00FD40C3" w:rsidRDefault="00801B5C" w:rsidP="00801B5C">
            <w:pPr>
              <w:pStyle w:val="Code"/>
              <w:rPr>
                <w:lang w:val="id-ID"/>
              </w:rPr>
            </w:pPr>
            <w:r w:rsidRPr="00FD40C3">
              <w:rPr>
                <w:lang w:val="id-ID"/>
              </w:rPr>
              <w:t xml:space="preserve">      "version": "1.1.2",</w:t>
            </w:r>
          </w:p>
          <w:p w14:paraId="0542684D" w14:textId="77777777" w:rsidR="00801B5C" w:rsidRPr="00FD40C3" w:rsidRDefault="00801B5C" w:rsidP="00801B5C">
            <w:pPr>
              <w:pStyle w:val="Code"/>
              <w:rPr>
                <w:lang w:val="id-ID"/>
              </w:rPr>
            </w:pPr>
            <w:r w:rsidRPr="00FD40C3">
              <w:rPr>
                <w:lang w:val="id-ID"/>
              </w:rPr>
              <w:t xml:space="preserve">      "resolved": "https://registry.npmjs.org/vary/-/vary-1.1.2.tgz",</w:t>
            </w:r>
          </w:p>
          <w:p w14:paraId="5FA7FB2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engines": {</w:t>
            </w:r>
          </w:p>
          <w:p w14:paraId="48E51025" w14:textId="77777777" w:rsidR="00801B5C" w:rsidRPr="00FD40C3" w:rsidRDefault="00801B5C" w:rsidP="00801B5C">
            <w:pPr>
              <w:pStyle w:val="Code"/>
              <w:rPr>
                <w:lang w:val="id-ID"/>
              </w:rPr>
            </w:pPr>
            <w:r w:rsidRPr="00FD40C3">
              <w:rPr>
                <w:lang w:val="id-ID"/>
              </w:rPr>
              <w:t xml:space="preserve">        "node":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node_modules/wrap-ansi": {</w:t>
            </w:r>
          </w:p>
          <w:p w14:paraId="224D2B64" w14:textId="77777777" w:rsidR="00801B5C" w:rsidRPr="00FD40C3" w:rsidRDefault="00801B5C" w:rsidP="00801B5C">
            <w:pPr>
              <w:pStyle w:val="Code"/>
              <w:rPr>
                <w:lang w:val="id-ID"/>
              </w:rPr>
            </w:pPr>
            <w:r w:rsidRPr="00FD40C3">
              <w:rPr>
                <w:lang w:val="id-ID"/>
              </w:rPr>
              <w:t xml:space="preserve">      "version": "7.0.0",</w:t>
            </w:r>
          </w:p>
          <w:p w14:paraId="05867253" w14:textId="77777777" w:rsidR="00801B5C" w:rsidRPr="00FD40C3" w:rsidRDefault="00801B5C" w:rsidP="00801B5C">
            <w:pPr>
              <w:pStyle w:val="Code"/>
              <w:rPr>
                <w:lang w:val="id-ID"/>
              </w:rPr>
            </w:pPr>
            <w:r w:rsidRPr="00FD40C3">
              <w:rPr>
                <w:lang w:val="id-ID"/>
              </w:rPr>
              <w:t xml:space="preserve">      "resolved": "https://registry.npmjs.org/wrap-ansi/-/wrap-ansi-7.0.0.tgz",</w:t>
            </w:r>
          </w:p>
          <w:p w14:paraId="11DC8936"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dependencies": {</w:t>
            </w:r>
          </w:p>
          <w:p w14:paraId="167435BD" w14:textId="77777777" w:rsidR="00801B5C" w:rsidRPr="00FD40C3" w:rsidRDefault="00801B5C" w:rsidP="00801B5C">
            <w:pPr>
              <w:pStyle w:val="Code"/>
              <w:rPr>
                <w:lang w:val="id-ID"/>
              </w:rPr>
            </w:pPr>
            <w:r w:rsidRPr="00FD40C3">
              <w:rPr>
                <w:lang w:val="id-ID"/>
              </w:rPr>
              <w:t xml:space="preserve">        "ansi-styles": "^4.0.0",</w:t>
            </w:r>
          </w:p>
          <w:p w14:paraId="033E4BC9" w14:textId="77777777" w:rsidR="00801B5C" w:rsidRPr="00FD40C3" w:rsidRDefault="00801B5C" w:rsidP="00801B5C">
            <w:pPr>
              <w:pStyle w:val="Code"/>
              <w:rPr>
                <w:lang w:val="id-ID"/>
              </w:rPr>
            </w:pPr>
            <w:r w:rsidRPr="00FD40C3">
              <w:rPr>
                <w:lang w:val="id-ID"/>
              </w:rPr>
              <w:t xml:space="preserve">        "string-width": "^4.1.0",</w:t>
            </w:r>
          </w:p>
          <w:p w14:paraId="07EE135F" w14:textId="77777777" w:rsidR="00801B5C" w:rsidRPr="00FD40C3" w:rsidRDefault="00801B5C" w:rsidP="00801B5C">
            <w:pPr>
              <w:pStyle w:val="Code"/>
              <w:rPr>
                <w:lang w:val="id-ID"/>
              </w:rPr>
            </w:pPr>
            <w:r w:rsidRPr="00FD40C3">
              <w:rPr>
                <w:lang w:val="id-ID"/>
              </w:rPr>
              <w:t xml:space="preserve">        "strip-ansi":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engines": {</w:t>
            </w:r>
          </w:p>
          <w:p w14:paraId="3111BC70" w14:textId="77777777" w:rsidR="00801B5C" w:rsidRPr="00FD40C3" w:rsidRDefault="00801B5C" w:rsidP="00801B5C">
            <w:pPr>
              <w:pStyle w:val="Code"/>
              <w:rPr>
                <w:lang w:val="id-ID"/>
              </w:rPr>
            </w:pPr>
            <w:r w:rsidRPr="00FD40C3">
              <w:rPr>
                <w:lang w:val="id-ID"/>
              </w:rPr>
              <w:t xml:space="preserve">        "node":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funding": {</w:t>
            </w:r>
          </w:p>
          <w:p w14:paraId="511D3ECB" w14:textId="77777777" w:rsidR="00801B5C" w:rsidRPr="00FD40C3" w:rsidRDefault="00801B5C" w:rsidP="00801B5C">
            <w:pPr>
              <w:pStyle w:val="Code"/>
              <w:rPr>
                <w:lang w:val="id-ID"/>
              </w:rPr>
            </w:pPr>
            <w:r w:rsidRPr="00FD40C3">
              <w:rPr>
                <w:lang w:val="id-ID"/>
              </w:rPr>
              <w:t xml:space="preserve">        "url":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node_modules/wrappy": {</w:t>
            </w:r>
          </w:p>
          <w:p w14:paraId="4085CC98" w14:textId="77777777" w:rsidR="00801B5C" w:rsidRPr="00FD40C3" w:rsidRDefault="00801B5C" w:rsidP="00801B5C">
            <w:pPr>
              <w:pStyle w:val="Code"/>
              <w:rPr>
                <w:lang w:val="id-ID"/>
              </w:rPr>
            </w:pPr>
            <w:r w:rsidRPr="00FD40C3">
              <w:rPr>
                <w:lang w:val="id-ID"/>
              </w:rPr>
              <w:t xml:space="preserve">      "version": "1.0.2",</w:t>
            </w:r>
          </w:p>
          <w:p w14:paraId="6806AE98" w14:textId="77777777" w:rsidR="00801B5C" w:rsidRPr="00FD40C3" w:rsidRDefault="00801B5C" w:rsidP="00801B5C">
            <w:pPr>
              <w:pStyle w:val="Code"/>
              <w:rPr>
                <w:lang w:val="id-ID"/>
              </w:rPr>
            </w:pPr>
            <w:r w:rsidRPr="00FD40C3">
              <w:rPr>
                <w:lang w:val="id-ID"/>
              </w:rPr>
              <w:t xml:space="preserve">      "resolved":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node_modules/xtend": {</w:t>
            </w:r>
          </w:p>
          <w:p w14:paraId="560352BA" w14:textId="77777777" w:rsidR="00801B5C" w:rsidRPr="00FD40C3" w:rsidRDefault="00801B5C" w:rsidP="00801B5C">
            <w:pPr>
              <w:pStyle w:val="Code"/>
              <w:rPr>
                <w:lang w:val="id-ID"/>
              </w:rPr>
            </w:pPr>
            <w:r w:rsidRPr="00FD40C3">
              <w:rPr>
                <w:lang w:val="id-ID"/>
              </w:rPr>
              <w:t xml:space="preserve">      "version": "4.0.2",</w:t>
            </w:r>
          </w:p>
          <w:p w14:paraId="58898EF2" w14:textId="77777777" w:rsidR="00801B5C" w:rsidRPr="00FD40C3" w:rsidRDefault="00801B5C" w:rsidP="00801B5C">
            <w:pPr>
              <w:pStyle w:val="Code"/>
              <w:rPr>
                <w:lang w:val="id-ID"/>
              </w:rPr>
            </w:pPr>
            <w:r w:rsidRPr="00FD40C3">
              <w:rPr>
                <w:lang w:val="id-ID"/>
              </w:rPr>
              <w:t xml:space="preserve">      "resolved": "https://registry.npmjs.org/xtend/-/xtend-4.0.2.tgz",</w:t>
            </w:r>
          </w:p>
          <w:p w14:paraId="303DD0E7"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engines": {</w:t>
            </w:r>
          </w:p>
          <w:p w14:paraId="36FA13E1" w14:textId="77777777" w:rsidR="00801B5C" w:rsidRPr="00FD40C3" w:rsidRDefault="00801B5C" w:rsidP="00801B5C">
            <w:pPr>
              <w:pStyle w:val="Code"/>
              <w:rPr>
                <w:lang w:val="id-ID"/>
              </w:rPr>
            </w:pPr>
            <w:r w:rsidRPr="00FD40C3">
              <w:rPr>
                <w:lang w:val="id-ID"/>
              </w:rPr>
              <w:t xml:space="preserve">        "node":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node_modules/y18n": {</w:t>
            </w:r>
          </w:p>
          <w:p w14:paraId="39B3622E" w14:textId="77777777" w:rsidR="00801B5C" w:rsidRPr="00FD40C3" w:rsidRDefault="00801B5C" w:rsidP="00801B5C">
            <w:pPr>
              <w:pStyle w:val="Code"/>
              <w:rPr>
                <w:lang w:val="id-ID"/>
              </w:rPr>
            </w:pPr>
            <w:r w:rsidRPr="00FD40C3">
              <w:rPr>
                <w:lang w:val="id-ID"/>
              </w:rPr>
              <w:t xml:space="preserve">      "version": "5.0.8",</w:t>
            </w:r>
          </w:p>
          <w:p w14:paraId="31CA3E54" w14:textId="77777777" w:rsidR="00801B5C" w:rsidRPr="00FD40C3" w:rsidRDefault="00801B5C" w:rsidP="00801B5C">
            <w:pPr>
              <w:pStyle w:val="Code"/>
              <w:rPr>
                <w:lang w:val="id-ID"/>
              </w:rPr>
            </w:pPr>
            <w:r w:rsidRPr="00FD40C3">
              <w:rPr>
                <w:lang w:val="id-ID"/>
              </w:rPr>
              <w:t xml:space="preserve">      "resolved": "https://registry.npmjs.org/y18n/-/y18n-5.0.8.tgz",</w:t>
            </w:r>
          </w:p>
          <w:p w14:paraId="36C5D829"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engines": {</w:t>
            </w:r>
          </w:p>
          <w:p w14:paraId="7A307762" w14:textId="77777777" w:rsidR="00801B5C" w:rsidRPr="00FD40C3" w:rsidRDefault="00801B5C" w:rsidP="00801B5C">
            <w:pPr>
              <w:pStyle w:val="Code"/>
              <w:rPr>
                <w:lang w:val="id-ID"/>
              </w:rPr>
            </w:pPr>
            <w:r w:rsidRPr="00FD40C3">
              <w:rPr>
                <w:lang w:val="id-ID"/>
              </w:rPr>
              <w:t xml:space="preserve">        "node":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node_modules/yargs": {</w:t>
            </w:r>
          </w:p>
          <w:p w14:paraId="0B34F2C8" w14:textId="77777777" w:rsidR="00801B5C" w:rsidRPr="00FD40C3" w:rsidRDefault="00801B5C" w:rsidP="00801B5C">
            <w:pPr>
              <w:pStyle w:val="Code"/>
              <w:rPr>
                <w:lang w:val="id-ID"/>
              </w:rPr>
            </w:pPr>
            <w:r w:rsidRPr="00FD40C3">
              <w:rPr>
                <w:lang w:val="id-ID"/>
              </w:rPr>
              <w:t xml:space="preserve">      "version": "17.1.1",</w:t>
            </w:r>
          </w:p>
          <w:p w14:paraId="09529011" w14:textId="77777777" w:rsidR="00801B5C" w:rsidRPr="00FD40C3" w:rsidRDefault="00801B5C" w:rsidP="00801B5C">
            <w:pPr>
              <w:pStyle w:val="Code"/>
              <w:rPr>
                <w:lang w:val="id-ID"/>
              </w:rPr>
            </w:pPr>
            <w:r w:rsidRPr="00FD40C3">
              <w:rPr>
                <w:lang w:val="id-ID"/>
              </w:rPr>
              <w:t xml:space="preserve">      "resolved": "https://registry.npmjs.org/yargs/-/yargs-17.1.1.tgz",</w:t>
            </w:r>
          </w:p>
          <w:p w14:paraId="3F6D9280"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dependencies": {</w:t>
            </w:r>
          </w:p>
          <w:p w14:paraId="54F559D7" w14:textId="77777777" w:rsidR="00801B5C" w:rsidRPr="00FD40C3" w:rsidRDefault="00801B5C" w:rsidP="00801B5C">
            <w:pPr>
              <w:pStyle w:val="Code"/>
              <w:rPr>
                <w:lang w:val="id-ID"/>
              </w:rPr>
            </w:pPr>
            <w:r w:rsidRPr="00FD40C3">
              <w:rPr>
                <w:lang w:val="id-ID"/>
              </w:rPr>
              <w:t xml:space="preserve">        "cliui": "^7.0.2",</w:t>
            </w:r>
          </w:p>
          <w:p w14:paraId="63846991" w14:textId="77777777" w:rsidR="00801B5C" w:rsidRPr="00FD40C3" w:rsidRDefault="00801B5C" w:rsidP="00801B5C">
            <w:pPr>
              <w:pStyle w:val="Code"/>
              <w:rPr>
                <w:lang w:val="id-ID"/>
              </w:rPr>
            </w:pPr>
            <w:r w:rsidRPr="00FD40C3">
              <w:rPr>
                <w:lang w:val="id-ID"/>
              </w:rPr>
              <w:t xml:space="preserve">        "escalade": "^3.1.1",</w:t>
            </w:r>
          </w:p>
          <w:p w14:paraId="69D2BF0F" w14:textId="77777777" w:rsidR="00801B5C" w:rsidRPr="00FD40C3" w:rsidRDefault="00801B5C" w:rsidP="00801B5C">
            <w:pPr>
              <w:pStyle w:val="Code"/>
              <w:rPr>
                <w:lang w:val="id-ID"/>
              </w:rPr>
            </w:pPr>
            <w:r w:rsidRPr="00FD40C3">
              <w:rPr>
                <w:lang w:val="id-ID"/>
              </w:rPr>
              <w:t xml:space="preserve">        "get-caller-file": "^2.0.5",</w:t>
            </w:r>
          </w:p>
          <w:p w14:paraId="54F8850E" w14:textId="77777777" w:rsidR="00801B5C" w:rsidRPr="00FD40C3" w:rsidRDefault="00801B5C" w:rsidP="00801B5C">
            <w:pPr>
              <w:pStyle w:val="Code"/>
              <w:rPr>
                <w:lang w:val="id-ID"/>
              </w:rPr>
            </w:pPr>
            <w:r w:rsidRPr="00FD40C3">
              <w:rPr>
                <w:lang w:val="id-ID"/>
              </w:rPr>
              <w:t xml:space="preserve">        "require-directory": "^2.1.1",</w:t>
            </w:r>
          </w:p>
          <w:p w14:paraId="5D15456C" w14:textId="77777777" w:rsidR="00801B5C" w:rsidRPr="00FD40C3" w:rsidRDefault="00801B5C" w:rsidP="00801B5C">
            <w:pPr>
              <w:pStyle w:val="Code"/>
              <w:rPr>
                <w:lang w:val="id-ID"/>
              </w:rPr>
            </w:pPr>
            <w:r w:rsidRPr="00FD40C3">
              <w:rPr>
                <w:lang w:val="id-ID"/>
              </w:rPr>
              <w:t xml:space="preserve">        "string-width":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yargs-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engines": {</w:t>
            </w:r>
          </w:p>
          <w:p w14:paraId="28011D8C" w14:textId="77777777" w:rsidR="00801B5C" w:rsidRPr="00FD40C3" w:rsidRDefault="00801B5C" w:rsidP="00801B5C">
            <w:pPr>
              <w:pStyle w:val="Code"/>
              <w:rPr>
                <w:lang w:val="id-ID"/>
              </w:rPr>
            </w:pPr>
            <w:r w:rsidRPr="00FD40C3">
              <w:rPr>
                <w:lang w:val="id-ID"/>
              </w:rPr>
              <w:t xml:space="preserve">        "node":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node_modules/yargs-parser": {</w:t>
            </w:r>
          </w:p>
          <w:p w14:paraId="30F030E8" w14:textId="77777777" w:rsidR="00801B5C" w:rsidRPr="00FD40C3" w:rsidRDefault="00801B5C" w:rsidP="00801B5C">
            <w:pPr>
              <w:pStyle w:val="Code"/>
              <w:rPr>
                <w:lang w:val="id-ID"/>
              </w:rPr>
            </w:pPr>
            <w:r w:rsidRPr="00FD40C3">
              <w:rPr>
                <w:lang w:val="id-ID"/>
              </w:rPr>
              <w:t xml:space="preserve">      "version": "20.2.9",</w:t>
            </w:r>
          </w:p>
          <w:p w14:paraId="0991122C"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integrity":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engines": {</w:t>
            </w:r>
          </w:p>
          <w:p w14:paraId="22B0A528" w14:textId="77777777" w:rsidR="00801B5C" w:rsidRPr="00FD40C3" w:rsidRDefault="00801B5C" w:rsidP="00801B5C">
            <w:pPr>
              <w:pStyle w:val="Code"/>
              <w:rPr>
                <w:lang w:val="id-ID"/>
              </w:rPr>
            </w:pPr>
            <w:r w:rsidRPr="00FD40C3">
              <w:rPr>
                <w:lang w:val="id-ID"/>
              </w:rPr>
              <w:t xml:space="preserve">        "node":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dependencies": {</w:t>
            </w:r>
          </w:p>
          <w:p w14:paraId="239126F3" w14:textId="77777777" w:rsidR="00801B5C" w:rsidRPr="00FD40C3" w:rsidRDefault="00801B5C" w:rsidP="00801B5C">
            <w:pPr>
              <w:pStyle w:val="Code"/>
              <w:rPr>
                <w:lang w:val="id-ID"/>
              </w:rPr>
            </w:pPr>
            <w:r w:rsidRPr="00FD40C3">
              <w:rPr>
                <w:lang w:val="id-ID"/>
              </w:rPr>
              <w:t xml:space="preserve">    "@streamparser/json": {</w:t>
            </w:r>
          </w:p>
          <w:p w14:paraId="12900D40" w14:textId="77777777" w:rsidR="00801B5C" w:rsidRPr="00FD40C3" w:rsidRDefault="00801B5C" w:rsidP="00801B5C">
            <w:pPr>
              <w:pStyle w:val="Code"/>
              <w:rPr>
                <w:lang w:val="id-ID"/>
              </w:rPr>
            </w:pPr>
            <w:r w:rsidRPr="00FD40C3">
              <w:rPr>
                <w:lang w:val="id-ID"/>
              </w:rPr>
              <w:t xml:space="preserve">      "version": "0.0.6",</w:t>
            </w:r>
          </w:p>
          <w:p w14:paraId="3B5902FA"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abbrev": {</w:t>
            </w:r>
          </w:p>
          <w:p w14:paraId="6677C5DB" w14:textId="77777777" w:rsidR="00801B5C" w:rsidRPr="00FD40C3" w:rsidRDefault="00801B5C" w:rsidP="00801B5C">
            <w:pPr>
              <w:pStyle w:val="Code"/>
              <w:rPr>
                <w:lang w:val="id-ID"/>
              </w:rPr>
            </w:pPr>
            <w:r w:rsidRPr="00FD40C3">
              <w:rPr>
                <w:lang w:val="id-ID"/>
              </w:rPr>
              <w:t xml:space="preserve">      "version": "1.1.1",</w:t>
            </w:r>
          </w:p>
          <w:p w14:paraId="1BEE6323" w14:textId="77777777" w:rsidR="00801B5C" w:rsidRPr="00FD40C3" w:rsidRDefault="00801B5C" w:rsidP="00801B5C">
            <w:pPr>
              <w:pStyle w:val="Code"/>
              <w:rPr>
                <w:lang w:val="id-ID"/>
              </w:rPr>
            </w:pPr>
            <w:r w:rsidRPr="00FD40C3">
              <w:rPr>
                <w:lang w:val="id-ID"/>
              </w:rPr>
              <w:t xml:space="preserve">      "resolved": "https://registry.npmjs.org/abbrev/-/abbrev-1.1.1.tgz",</w:t>
            </w:r>
          </w:p>
          <w:p w14:paraId="235E03DE"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accepts": {</w:t>
            </w:r>
          </w:p>
          <w:p w14:paraId="7AB399BD" w14:textId="77777777" w:rsidR="00801B5C" w:rsidRPr="00FD40C3" w:rsidRDefault="00801B5C" w:rsidP="00801B5C">
            <w:pPr>
              <w:pStyle w:val="Code"/>
              <w:rPr>
                <w:lang w:val="id-ID"/>
              </w:rPr>
            </w:pPr>
            <w:r w:rsidRPr="00FD40C3">
              <w:rPr>
                <w:lang w:val="id-ID"/>
              </w:rPr>
              <w:t xml:space="preserve">      "version": "1.3.8",</w:t>
            </w:r>
          </w:p>
          <w:p w14:paraId="571DE610" w14:textId="77777777" w:rsidR="00801B5C" w:rsidRPr="00FD40C3" w:rsidRDefault="00801B5C" w:rsidP="00801B5C">
            <w:pPr>
              <w:pStyle w:val="Code"/>
              <w:rPr>
                <w:lang w:val="id-ID"/>
              </w:rPr>
            </w:pPr>
            <w:r w:rsidRPr="00FD40C3">
              <w:rPr>
                <w:lang w:val="id-ID"/>
              </w:rPr>
              <w:t xml:space="preserve">      "resolved": "https://registry.npmjs.org/accepts/-/accepts-1.3.8.tgz",</w:t>
            </w:r>
          </w:p>
          <w:p w14:paraId="310FDE23"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requires": {</w:t>
            </w:r>
          </w:p>
          <w:p w14:paraId="7D2D4FF0" w14:textId="77777777" w:rsidR="00801B5C" w:rsidRPr="00FD40C3" w:rsidRDefault="00801B5C" w:rsidP="00801B5C">
            <w:pPr>
              <w:pStyle w:val="Code"/>
              <w:rPr>
                <w:lang w:val="id-ID"/>
              </w:rPr>
            </w:pPr>
            <w:r w:rsidRPr="00FD40C3">
              <w:rPr>
                <w:lang w:val="id-ID"/>
              </w:rPr>
              <w:t xml:space="preserve">        "mime-types": "~2.1.34",</w:t>
            </w:r>
          </w:p>
          <w:p w14:paraId="4E60A478" w14:textId="77777777" w:rsidR="00801B5C" w:rsidRPr="00FD40C3" w:rsidRDefault="00801B5C" w:rsidP="00801B5C">
            <w:pPr>
              <w:pStyle w:val="Code"/>
              <w:rPr>
                <w:lang w:val="id-ID"/>
              </w:rPr>
            </w:pPr>
            <w:r w:rsidRPr="00FD40C3">
              <w:rPr>
                <w:lang w:val="id-ID"/>
              </w:rPr>
              <w:t xml:space="preserve">        "negotiator":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ansi-regex": {</w:t>
            </w:r>
          </w:p>
          <w:p w14:paraId="54B0EFEE" w14:textId="77777777" w:rsidR="00801B5C" w:rsidRPr="00FD40C3" w:rsidRDefault="00801B5C" w:rsidP="00801B5C">
            <w:pPr>
              <w:pStyle w:val="Code"/>
              <w:rPr>
                <w:lang w:val="id-ID"/>
              </w:rPr>
            </w:pPr>
            <w:r w:rsidRPr="00FD40C3">
              <w:rPr>
                <w:lang w:val="id-ID"/>
              </w:rPr>
              <w:t xml:space="preserve">      "version": "5.0.1",</w:t>
            </w:r>
          </w:p>
          <w:p w14:paraId="22F151E8"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ansi-styles": {</w:t>
            </w:r>
          </w:p>
          <w:p w14:paraId="2C5FFCFF" w14:textId="77777777" w:rsidR="00801B5C" w:rsidRPr="00FD40C3" w:rsidRDefault="00801B5C" w:rsidP="00801B5C">
            <w:pPr>
              <w:pStyle w:val="Code"/>
              <w:rPr>
                <w:lang w:val="id-ID"/>
              </w:rPr>
            </w:pPr>
            <w:r w:rsidRPr="00FD40C3">
              <w:rPr>
                <w:lang w:val="id-ID"/>
              </w:rPr>
              <w:t xml:space="preserve">      "version": "4.3.0",</w:t>
            </w:r>
          </w:p>
          <w:p w14:paraId="79798206"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requires": {</w:t>
            </w:r>
          </w:p>
          <w:p w14:paraId="5C22E247" w14:textId="77777777" w:rsidR="00801B5C" w:rsidRPr="00FD40C3" w:rsidRDefault="00801B5C" w:rsidP="00801B5C">
            <w:pPr>
              <w:pStyle w:val="Code"/>
              <w:rPr>
                <w:lang w:val="id-ID"/>
              </w:rPr>
            </w:pPr>
            <w:r w:rsidRPr="00FD40C3">
              <w:rPr>
                <w:lang w:val="id-ID"/>
              </w:rPr>
              <w:t xml:space="preserve">        "color-conver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anymatch": {</w:t>
            </w:r>
          </w:p>
          <w:p w14:paraId="66FC7A76" w14:textId="77777777" w:rsidR="00801B5C" w:rsidRPr="00FD40C3" w:rsidRDefault="00801B5C" w:rsidP="00801B5C">
            <w:pPr>
              <w:pStyle w:val="Code"/>
              <w:rPr>
                <w:lang w:val="id-ID"/>
              </w:rPr>
            </w:pPr>
            <w:r w:rsidRPr="00FD40C3">
              <w:rPr>
                <w:lang w:val="id-ID"/>
              </w:rPr>
              <w:t xml:space="preserve">      "version": "3.1.3",</w:t>
            </w:r>
          </w:p>
          <w:p w14:paraId="7EF2FEAB" w14:textId="77777777" w:rsidR="00801B5C" w:rsidRPr="00FD40C3" w:rsidRDefault="00801B5C" w:rsidP="00801B5C">
            <w:pPr>
              <w:pStyle w:val="Code"/>
              <w:rPr>
                <w:lang w:val="id-ID"/>
              </w:rPr>
            </w:pPr>
            <w:r w:rsidRPr="00FD40C3">
              <w:rPr>
                <w:lang w:val="id-ID"/>
              </w:rPr>
              <w:t xml:space="preserve">      "resolved": "https://registry.npmjs.org/anymatch/-/anymatch-3.1.3.tgz",</w:t>
            </w:r>
          </w:p>
          <w:p w14:paraId="4B20E559"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requires": {</w:t>
            </w:r>
          </w:p>
          <w:p w14:paraId="7A140A34" w14:textId="77777777" w:rsidR="00801B5C" w:rsidRPr="00FD40C3" w:rsidRDefault="00801B5C" w:rsidP="00801B5C">
            <w:pPr>
              <w:pStyle w:val="Code"/>
              <w:rPr>
                <w:lang w:val="id-ID"/>
              </w:rPr>
            </w:pPr>
            <w:r w:rsidRPr="00FD40C3">
              <w:rPr>
                <w:lang w:val="id-ID"/>
              </w:rPr>
              <w:t xml:space="preserve">        "normalize-path": "^3.0.0",</w:t>
            </w:r>
          </w:p>
          <w:p w14:paraId="6DD8545D" w14:textId="77777777" w:rsidR="00801B5C" w:rsidRPr="00FD40C3" w:rsidRDefault="00801B5C" w:rsidP="00801B5C">
            <w:pPr>
              <w:pStyle w:val="Code"/>
              <w:rPr>
                <w:lang w:val="id-ID"/>
              </w:rPr>
            </w:pPr>
            <w:r w:rsidRPr="00FD40C3">
              <w:rPr>
                <w:lang w:val="id-ID"/>
              </w:rPr>
              <w:t xml:space="preserve">        "picomatch":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append-field": {</w:t>
            </w:r>
          </w:p>
          <w:p w14:paraId="3727219E" w14:textId="77777777" w:rsidR="00801B5C" w:rsidRPr="00FD40C3" w:rsidRDefault="00801B5C" w:rsidP="00801B5C">
            <w:pPr>
              <w:pStyle w:val="Code"/>
              <w:rPr>
                <w:lang w:val="id-ID"/>
              </w:rPr>
            </w:pPr>
            <w:r w:rsidRPr="00FD40C3">
              <w:rPr>
                <w:lang w:val="id-ID"/>
              </w:rPr>
              <w:t xml:space="preserve">      "version": "1.0.0",</w:t>
            </w:r>
          </w:p>
          <w:p w14:paraId="73417CAB"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array-flatten": {</w:t>
            </w:r>
          </w:p>
          <w:p w14:paraId="43F7411F" w14:textId="77777777" w:rsidR="00801B5C" w:rsidRPr="00FD40C3" w:rsidRDefault="00801B5C" w:rsidP="00801B5C">
            <w:pPr>
              <w:pStyle w:val="Code"/>
              <w:rPr>
                <w:lang w:val="id-ID"/>
              </w:rPr>
            </w:pPr>
            <w:r w:rsidRPr="00FD40C3">
              <w:rPr>
                <w:lang w:val="id-ID"/>
              </w:rPr>
              <w:t xml:space="preserve">      "version": "1.1.1",</w:t>
            </w:r>
          </w:p>
          <w:p w14:paraId="7F8A1820"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version": "2.0.6",</w:t>
            </w:r>
          </w:p>
          <w:p w14:paraId="04EDF122" w14:textId="77777777" w:rsidR="00801B5C" w:rsidRPr="00FD40C3" w:rsidRDefault="00801B5C" w:rsidP="00801B5C">
            <w:pPr>
              <w:pStyle w:val="Code"/>
              <w:rPr>
                <w:lang w:val="id-ID"/>
              </w:rPr>
            </w:pPr>
            <w:r w:rsidRPr="00FD40C3">
              <w:rPr>
                <w:lang w:val="id-ID"/>
              </w:rPr>
              <w:t xml:space="preserve">      "resolved": "https://registry.npmjs.org/asap/-/asap-2.0.6.tgz",</w:t>
            </w:r>
          </w:p>
          <w:p w14:paraId="3748462C"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async": {</w:t>
            </w:r>
          </w:p>
          <w:p w14:paraId="617E9540" w14:textId="77777777" w:rsidR="00801B5C" w:rsidRPr="00FD40C3" w:rsidRDefault="00801B5C" w:rsidP="00801B5C">
            <w:pPr>
              <w:pStyle w:val="Code"/>
              <w:rPr>
                <w:lang w:val="id-ID"/>
              </w:rPr>
            </w:pPr>
            <w:r w:rsidRPr="00FD40C3">
              <w:rPr>
                <w:lang w:val="id-ID"/>
              </w:rPr>
              <w:t xml:space="preserve">      "version": "3.2.4",</w:t>
            </w:r>
          </w:p>
          <w:p w14:paraId="5030A4E5" w14:textId="77777777" w:rsidR="00801B5C" w:rsidRPr="00FD40C3" w:rsidRDefault="00801B5C" w:rsidP="00801B5C">
            <w:pPr>
              <w:pStyle w:val="Code"/>
              <w:rPr>
                <w:lang w:val="id-ID"/>
              </w:rPr>
            </w:pPr>
            <w:r w:rsidRPr="00FD40C3">
              <w:rPr>
                <w:lang w:val="id-ID"/>
              </w:rPr>
              <w:t xml:space="preserve">      "resolved": "https://registry.npmjs.org/async/-/async-3.2.4.tgz",</w:t>
            </w:r>
          </w:p>
          <w:p w14:paraId="7532CD90"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axios": {</w:t>
            </w:r>
          </w:p>
          <w:p w14:paraId="18D5FE19" w14:textId="77777777" w:rsidR="00801B5C" w:rsidRPr="00FD40C3" w:rsidRDefault="00801B5C" w:rsidP="00801B5C">
            <w:pPr>
              <w:pStyle w:val="Code"/>
              <w:rPr>
                <w:lang w:val="id-ID"/>
              </w:rPr>
            </w:pPr>
            <w:r w:rsidRPr="00FD40C3">
              <w:rPr>
                <w:lang w:val="id-ID"/>
              </w:rPr>
              <w:t xml:space="preserve">      "version": "0.21.4",</w:t>
            </w:r>
          </w:p>
          <w:p w14:paraId="6481B1D0" w14:textId="77777777" w:rsidR="00801B5C" w:rsidRPr="00FD40C3" w:rsidRDefault="00801B5C" w:rsidP="00801B5C">
            <w:pPr>
              <w:pStyle w:val="Code"/>
              <w:rPr>
                <w:lang w:val="id-ID"/>
              </w:rPr>
            </w:pPr>
            <w:r w:rsidRPr="00FD40C3">
              <w:rPr>
                <w:lang w:val="id-ID"/>
              </w:rPr>
              <w:t xml:space="preserve">      "resolved": "https://registry.npmjs.org/axios/-/axios-0.21.4.tgz",</w:t>
            </w:r>
          </w:p>
          <w:p w14:paraId="5E8F6342"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requires": {</w:t>
            </w:r>
          </w:p>
          <w:p w14:paraId="4DEE5C25" w14:textId="77777777" w:rsidR="00801B5C" w:rsidRPr="00FD40C3" w:rsidRDefault="00801B5C" w:rsidP="00801B5C">
            <w:pPr>
              <w:pStyle w:val="Code"/>
              <w:rPr>
                <w:lang w:val="id-ID"/>
              </w:rPr>
            </w:pPr>
            <w:r w:rsidRPr="00FD40C3">
              <w:rPr>
                <w:lang w:val="id-ID"/>
              </w:rPr>
              <w:t xml:space="preserve">        "follow-redirects":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balanced-match": {</w:t>
            </w:r>
          </w:p>
          <w:p w14:paraId="6B85A721" w14:textId="77777777" w:rsidR="00801B5C" w:rsidRPr="00FD40C3" w:rsidRDefault="00801B5C" w:rsidP="00801B5C">
            <w:pPr>
              <w:pStyle w:val="Code"/>
              <w:rPr>
                <w:lang w:val="id-ID"/>
              </w:rPr>
            </w:pPr>
            <w:r w:rsidRPr="00FD40C3">
              <w:rPr>
                <w:lang w:val="id-ID"/>
              </w:rPr>
              <w:t xml:space="preserve">      "version": "1.0.2",</w:t>
            </w:r>
          </w:p>
          <w:p w14:paraId="01699481"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binary-extensions": {</w:t>
            </w:r>
          </w:p>
          <w:p w14:paraId="208EE051" w14:textId="77777777" w:rsidR="00801B5C" w:rsidRPr="00FD40C3" w:rsidRDefault="00801B5C" w:rsidP="00801B5C">
            <w:pPr>
              <w:pStyle w:val="Code"/>
              <w:rPr>
                <w:lang w:val="id-ID"/>
              </w:rPr>
            </w:pPr>
            <w:r w:rsidRPr="00FD40C3">
              <w:rPr>
                <w:lang w:val="id-ID"/>
              </w:rPr>
              <w:t xml:space="preserve">      "version": "2.2.0",</w:t>
            </w:r>
          </w:p>
          <w:p w14:paraId="244046DD"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bluebird": {</w:t>
            </w:r>
          </w:p>
          <w:p w14:paraId="0B0B43F6" w14:textId="77777777" w:rsidR="00801B5C" w:rsidRPr="00FD40C3" w:rsidRDefault="00801B5C" w:rsidP="00801B5C">
            <w:pPr>
              <w:pStyle w:val="Code"/>
              <w:rPr>
                <w:lang w:val="id-ID"/>
              </w:rPr>
            </w:pPr>
            <w:r w:rsidRPr="00FD40C3">
              <w:rPr>
                <w:lang w:val="id-ID"/>
              </w:rPr>
              <w:t xml:space="preserve">      "version": "3.7.2",</w:t>
            </w:r>
          </w:p>
          <w:p w14:paraId="4A3AF7CD" w14:textId="77777777" w:rsidR="00801B5C" w:rsidRPr="00FD40C3" w:rsidRDefault="00801B5C" w:rsidP="00801B5C">
            <w:pPr>
              <w:pStyle w:val="Code"/>
              <w:rPr>
                <w:lang w:val="id-ID"/>
              </w:rPr>
            </w:pPr>
            <w:r w:rsidRPr="00FD40C3">
              <w:rPr>
                <w:lang w:val="id-ID"/>
              </w:rPr>
              <w:t xml:space="preserve">      "resolved": "https://registry.npmjs.org/bluebird/-/bluebird-3.7.2.tgz",</w:t>
            </w:r>
          </w:p>
          <w:p w14:paraId="53415F98"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body-parser": {</w:t>
            </w:r>
          </w:p>
          <w:p w14:paraId="1886AFA4" w14:textId="77777777" w:rsidR="00801B5C" w:rsidRPr="00FD40C3" w:rsidRDefault="00801B5C" w:rsidP="00801B5C">
            <w:pPr>
              <w:pStyle w:val="Code"/>
              <w:rPr>
                <w:lang w:val="id-ID"/>
              </w:rPr>
            </w:pPr>
            <w:r w:rsidRPr="00FD40C3">
              <w:rPr>
                <w:lang w:val="id-ID"/>
              </w:rPr>
              <w:t xml:space="preserve">      "version": "1.20.1",</w:t>
            </w:r>
          </w:p>
          <w:p w14:paraId="020CE30D"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requires": {</w:t>
            </w:r>
          </w:p>
          <w:p w14:paraId="58181D35" w14:textId="77777777" w:rsidR="00801B5C" w:rsidRPr="00FD40C3" w:rsidRDefault="00801B5C" w:rsidP="00801B5C">
            <w:pPr>
              <w:pStyle w:val="Code"/>
              <w:rPr>
                <w:lang w:val="id-ID"/>
              </w:rPr>
            </w:pPr>
            <w:r w:rsidRPr="00FD40C3">
              <w:rPr>
                <w:lang w:val="id-ID"/>
              </w:rPr>
              <w:t xml:space="preserve">        "bytes": "3.1.2",</w:t>
            </w:r>
          </w:p>
          <w:p w14:paraId="302562B5" w14:textId="77777777" w:rsidR="00801B5C" w:rsidRPr="00FD40C3" w:rsidRDefault="00801B5C" w:rsidP="00801B5C">
            <w:pPr>
              <w:pStyle w:val="Code"/>
              <w:rPr>
                <w:lang w:val="id-ID"/>
              </w:rPr>
            </w:pPr>
            <w:r w:rsidRPr="00FD40C3">
              <w:rPr>
                <w:lang w:val="id-ID"/>
              </w:rPr>
              <w:t xml:space="preserve">        "content-type":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depd": "2.0.0",</w:t>
            </w:r>
          </w:p>
          <w:p w14:paraId="6383B79B" w14:textId="77777777" w:rsidR="00801B5C" w:rsidRPr="00FD40C3" w:rsidRDefault="00801B5C" w:rsidP="00801B5C">
            <w:pPr>
              <w:pStyle w:val="Code"/>
              <w:rPr>
                <w:lang w:val="id-ID"/>
              </w:rPr>
            </w:pPr>
            <w:r w:rsidRPr="00FD40C3">
              <w:rPr>
                <w:lang w:val="id-ID"/>
              </w:rPr>
              <w:t xml:space="preserve">        "destroy": "1.2.0",</w:t>
            </w:r>
          </w:p>
          <w:p w14:paraId="4F27AB3F" w14:textId="77777777" w:rsidR="00801B5C" w:rsidRPr="00FD40C3" w:rsidRDefault="00801B5C" w:rsidP="00801B5C">
            <w:pPr>
              <w:pStyle w:val="Code"/>
              <w:rPr>
                <w:lang w:val="id-ID"/>
              </w:rPr>
            </w:pPr>
            <w:r w:rsidRPr="00FD40C3">
              <w:rPr>
                <w:lang w:val="id-ID"/>
              </w:rPr>
              <w:t xml:space="preserve">        "http-errors": "2.0.0",</w:t>
            </w:r>
          </w:p>
          <w:p w14:paraId="3FE165FB" w14:textId="77777777" w:rsidR="00801B5C" w:rsidRPr="00FD40C3" w:rsidRDefault="00801B5C" w:rsidP="00801B5C">
            <w:pPr>
              <w:pStyle w:val="Code"/>
              <w:rPr>
                <w:lang w:val="id-ID"/>
              </w:rPr>
            </w:pPr>
            <w:r w:rsidRPr="00FD40C3">
              <w:rPr>
                <w:lang w:val="id-ID"/>
              </w:rPr>
              <w:t xml:space="preserve">        "iconv-lite": "0.4.24",</w:t>
            </w:r>
          </w:p>
          <w:p w14:paraId="45121CB5" w14:textId="77777777" w:rsidR="00801B5C" w:rsidRPr="00FD40C3" w:rsidRDefault="00801B5C" w:rsidP="00801B5C">
            <w:pPr>
              <w:pStyle w:val="Code"/>
              <w:rPr>
                <w:lang w:val="id-ID"/>
              </w:rPr>
            </w:pPr>
            <w:r w:rsidRPr="00FD40C3">
              <w:rPr>
                <w:lang w:val="id-ID"/>
              </w:rPr>
              <w:t xml:space="preserve">        "on-finished": "2.4.1",</w:t>
            </w:r>
          </w:p>
          <w:p w14:paraId="62E43361" w14:textId="77777777" w:rsidR="00801B5C" w:rsidRPr="00FD40C3" w:rsidRDefault="00801B5C" w:rsidP="00801B5C">
            <w:pPr>
              <w:pStyle w:val="Code"/>
              <w:rPr>
                <w:lang w:val="id-ID"/>
              </w:rPr>
            </w:pPr>
            <w:r w:rsidRPr="00FD40C3">
              <w:rPr>
                <w:lang w:val="id-ID"/>
              </w:rPr>
              <w:t xml:space="preserve">        "qs": "6.11.0",</w:t>
            </w:r>
          </w:p>
          <w:p w14:paraId="6793F218" w14:textId="77777777" w:rsidR="00801B5C" w:rsidRPr="00FD40C3" w:rsidRDefault="00801B5C" w:rsidP="00801B5C">
            <w:pPr>
              <w:pStyle w:val="Code"/>
              <w:rPr>
                <w:lang w:val="id-ID"/>
              </w:rPr>
            </w:pPr>
            <w:r w:rsidRPr="00FD40C3">
              <w:rPr>
                <w:lang w:val="id-ID"/>
              </w:rPr>
              <w:t xml:space="preserve">        "raw-body": "2.5.1",</w:t>
            </w:r>
          </w:p>
          <w:p w14:paraId="31BB651A" w14:textId="77777777" w:rsidR="00801B5C" w:rsidRPr="00FD40C3" w:rsidRDefault="00801B5C" w:rsidP="00801B5C">
            <w:pPr>
              <w:pStyle w:val="Code"/>
              <w:rPr>
                <w:lang w:val="id-ID"/>
              </w:rPr>
            </w:pPr>
            <w:r w:rsidRPr="00FD40C3">
              <w:rPr>
                <w:lang w:val="id-ID"/>
              </w:rPr>
              <w:t xml:space="preserve">        "type-is": "~1.6.18",</w:t>
            </w:r>
          </w:p>
          <w:p w14:paraId="7D225CE0" w14:textId="77777777" w:rsidR="00801B5C" w:rsidRPr="00FD40C3" w:rsidRDefault="00801B5C" w:rsidP="00801B5C">
            <w:pPr>
              <w:pStyle w:val="Code"/>
              <w:rPr>
                <w:lang w:val="id-ID"/>
              </w:rPr>
            </w:pPr>
            <w:r w:rsidRPr="00FD40C3">
              <w:rPr>
                <w:lang w:val="id-ID"/>
              </w:rPr>
              <w:t xml:space="preserve">        "unpipe":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brace-expansion": {</w:t>
            </w:r>
          </w:p>
          <w:p w14:paraId="63CBDE9D" w14:textId="77777777" w:rsidR="00801B5C" w:rsidRPr="00FD40C3" w:rsidRDefault="00801B5C" w:rsidP="00801B5C">
            <w:pPr>
              <w:pStyle w:val="Code"/>
              <w:rPr>
                <w:lang w:val="id-ID"/>
              </w:rPr>
            </w:pPr>
            <w:r w:rsidRPr="00FD40C3">
              <w:rPr>
                <w:lang w:val="id-ID"/>
              </w:rPr>
              <w:t xml:space="preserve">      "version": "1.1.11",</w:t>
            </w:r>
          </w:p>
          <w:p w14:paraId="1F28240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requires": {</w:t>
            </w:r>
          </w:p>
          <w:p w14:paraId="64EA3CD9" w14:textId="77777777" w:rsidR="00801B5C" w:rsidRPr="00FD40C3" w:rsidRDefault="00801B5C" w:rsidP="00801B5C">
            <w:pPr>
              <w:pStyle w:val="Code"/>
              <w:rPr>
                <w:lang w:val="id-ID"/>
              </w:rPr>
            </w:pPr>
            <w:r w:rsidRPr="00FD40C3">
              <w:rPr>
                <w:lang w:val="id-ID"/>
              </w:rPr>
              <w:t xml:space="preserve">        "balanced-match": "^1.0.0",</w:t>
            </w:r>
          </w:p>
          <w:p w14:paraId="092D4E31" w14:textId="77777777" w:rsidR="00801B5C" w:rsidRPr="00FD40C3" w:rsidRDefault="00801B5C" w:rsidP="00801B5C">
            <w:pPr>
              <w:pStyle w:val="Code"/>
              <w:rPr>
                <w:lang w:val="id-ID"/>
              </w:rPr>
            </w:pPr>
            <w:r w:rsidRPr="00FD40C3">
              <w:rPr>
                <w:lang w:val="id-ID"/>
              </w:rPr>
              <w:t xml:space="preserve">        "conca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braces": {</w:t>
            </w:r>
          </w:p>
          <w:p w14:paraId="5BAE1E06" w14:textId="77777777" w:rsidR="00801B5C" w:rsidRPr="00FD40C3" w:rsidRDefault="00801B5C" w:rsidP="00801B5C">
            <w:pPr>
              <w:pStyle w:val="Code"/>
              <w:rPr>
                <w:lang w:val="id-ID"/>
              </w:rPr>
            </w:pPr>
            <w:r w:rsidRPr="00FD40C3">
              <w:rPr>
                <w:lang w:val="id-ID"/>
              </w:rPr>
              <w:t xml:space="preserve">      "version": "3.0.2",</w:t>
            </w:r>
          </w:p>
          <w:p w14:paraId="41C2A7E4" w14:textId="77777777" w:rsidR="00801B5C" w:rsidRPr="00FD40C3" w:rsidRDefault="00801B5C" w:rsidP="00801B5C">
            <w:pPr>
              <w:pStyle w:val="Code"/>
              <w:rPr>
                <w:lang w:val="id-ID"/>
              </w:rPr>
            </w:pPr>
            <w:r w:rsidRPr="00FD40C3">
              <w:rPr>
                <w:lang w:val="id-ID"/>
              </w:rPr>
              <w:t xml:space="preserve">      "resolved": "https://registry.npmjs.org/braces/-/braces-3.0.2.tgz",</w:t>
            </w:r>
          </w:p>
          <w:p w14:paraId="63AFBC41"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requires": {</w:t>
            </w:r>
          </w:p>
          <w:p w14:paraId="154136C5" w14:textId="77777777" w:rsidR="00801B5C" w:rsidRPr="00FD40C3" w:rsidRDefault="00801B5C" w:rsidP="00801B5C">
            <w:pPr>
              <w:pStyle w:val="Code"/>
              <w:rPr>
                <w:lang w:val="id-ID"/>
              </w:rPr>
            </w:pPr>
            <w:r w:rsidRPr="00FD40C3">
              <w:rPr>
                <w:lang w:val="id-ID"/>
              </w:rPr>
              <w:t xml:space="preserve">        "fill-range":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buffer-from": {</w:t>
            </w:r>
          </w:p>
          <w:p w14:paraId="742B50E5" w14:textId="77777777" w:rsidR="00801B5C" w:rsidRPr="00FD40C3" w:rsidRDefault="00801B5C" w:rsidP="00801B5C">
            <w:pPr>
              <w:pStyle w:val="Code"/>
              <w:rPr>
                <w:lang w:val="id-ID"/>
              </w:rPr>
            </w:pPr>
            <w:r w:rsidRPr="00FD40C3">
              <w:rPr>
                <w:lang w:val="id-ID"/>
              </w:rPr>
              <w:t xml:space="preserve">      "version": "1.1.2",</w:t>
            </w:r>
          </w:p>
          <w:p w14:paraId="3CCB4ED0"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busboy": {</w:t>
            </w:r>
          </w:p>
          <w:p w14:paraId="7E6648C6" w14:textId="77777777" w:rsidR="00801B5C" w:rsidRPr="00FD40C3" w:rsidRDefault="00801B5C" w:rsidP="00801B5C">
            <w:pPr>
              <w:pStyle w:val="Code"/>
              <w:rPr>
                <w:lang w:val="id-ID"/>
              </w:rPr>
            </w:pPr>
            <w:r w:rsidRPr="00FD40C3">
              <w:rPr>
                <w:lang w:val="id-ID"/>
              </w:rPr>
              <w:t xml:space="preserve">      "version": "1.6.0",</w:t>
            </w:r>
          </w:p>
          <w:p w14:paraId="3502D8EE" w14:textId="77777777" w:rsidR="00801B5C" w:rsidRPr="00FD40C3" w:rsidRDefault="00801B5C" w:rsidP="00801B5C">
            <w:pPr>
              <w:pStyle w:val="Code"/>
              <w:rPr>
                <w:lang w:val="id-ID"/>
              </w:rPr>
            </w:pPr>
            <w:r w:rsidRPr="00FD40C3">
              <w:rPr>
                <w:lang w:val="id-ID"/>
              </w:rPr>
              <w:t xml:space="preserve">      "resolved": "https://registry.npmjs.org/busboy/-/busboy-1.6.0.tgz",</w:t>
            </w:r>
          </w:p>
          <w:p w14:paraId="4948E5D2"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requires": {</w:t>
            </w:r>
          </w:p>
          <w:p w14:paraId="46566722" w14:textId="77777777" w:rsidR="00801B5C" w:rsidRPr="00FD40C3" w:rsidRDefault="00801B5C" w:rsidP="00801B5C">
            <w:pPr>
              <w:pStyle w:val="Code"/>
              <w:rPr>
                <w:lang w:val="id-ID"/>
              </w:rPr>
            </w:pPr>
            <w:r w:rsidRPr="00FD40C3">
              <w:rPr>
                <w:lang w:val="id-ID"/>
              </w:rPr>
              <w:t xml:space="preserve">        "streamsearch":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bytes": {</w:t>
            </w:r>
          </w:p>
          <w:p w14:paraId="54A4ED5F" w14:textId="77777777" w:rsidR="00801B5C" w:rsidRPr="00FD40C3" w:rsidRDefault="00801B5C" w:rsidP="00801B5C">
            <w:pPr>
              <w:pStyle w:val="Code"/>
              <w:rPr>
                <w:lang w:val="id-ID"/>
              </w:rPr>
            </w:pPr>
            <w:r w:rsidRPr="00FD40C3">
              <w:rPr>
                <w:lang w:val="id-ID"/>
              </w:rPr>
              <w:t xml:space="preserve">      "version": "3.1.2",</w:t>
            </w:r>
          </w:p>
          <w:p w14:paraId="5633478D" w14:textId="77777777" w:rsidR="00801B5C" w:rsidRPr="00FD40C3" w:rsidRDefault="00801B5C" w:rsidP="00801B5C">
            <w:pPr>
              <w:pStyle w:val="Code"/>
              <w:rPr>
                <w:lang w:val="id-ID"/>
              </w:rPr>
            </w:pPr>
            <w:r w:rsidRPr="00FD40C3">
              <w:rPr>
                <w:lang w:val="id-ID"/>
              </w:rPr>
              <w:t xml:space="preserve">      "resolved": "https://registry.npmjs.org/bytes/-/bytes-3.1.2.tgz",</w:t>
            </w:r>
          </w:p>
          <w:p w14:paraId="084CE310"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call-bind": {</w:t>
            </w:r>
          </w:p>
          <w:p w14:paraId="75F6D861" w14:textId="77777777" w:rsidR="00801B5C" w:rsidRPr="00FD40C3" w:rsidRDefault="00801B5C" w:rsidP="00801B5C">
            <w:pPr>
              <w:pStyle w:val="Code"/>
              <w:rPr>
                <w:lang w:val="id-ID"/>
              </w:rPr>
            </w:pPr>
            <w:r w:rsidRPr="00FD40C3">
              <w:rPr>
                <w:lang w:val="id-ID"/>
              </w:rPr>
              <w:t xml:space="preserve">      "version": "1.0.2",</w:t>
            </w:r>
          </w:p>
          <w:p w14:paraId="19D80590" w14:textId="77777777" w:rsidR="00801B5C" w:rsidRPr="00FD40C3" w:rsidRDefault="00801B5C" w:rsidP="00801B5C">
            <w:pPr>
              <w:pStyle w:val="Code"/>
              <w:rPr>
                <w:lang w:val="id-ID"/>
              </w:rPr>
            </w:pPr>
            <w:r w:rsidRPr="00FD40C3">
              <w:rPr>
                <w:lang w:val="id-ID"/>
              </w:rPr>
              <w:t xml:space="preserve">      "resolved": "https://registry.npmjs.org/call-bind/-/call-bind-1.0.2.tgz",</w:t>
            </w:r>
          </w:p>
          <w:p w14:paraId="0F5A36C3"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requires": {</w:t>
            </w:r>
          </w:p>
          <w:p w14:paraId="269A99BE" w14:textId="77777777" w:rsidR="00801B5C" w:rsidRPr="00FD40C3" w:rsidRDefault="00801B5C" w:rsidP="00801B5C">
            <w:pPr>
              <w:pStyle w:val="Code"/>
              <w:rPr>
                <w:lang w:val="id-ID"/>
              </w:rPr>
            </w:pPr>
            <w:r w:rsidRPr="00FD40C3">
              <w:rPr>
                <w:lang w:val="id-ID"/>
              </w:rPr>
              <w:t xml:space="preserve">        "function-bind": "^1.1.1",</w:t>
            </w:r>
          </w:p>
          <w:p w14:paraId="1408D8A8" w14:textId="77777777" w:rsidR="00801B5C" w:rsidRPr="00FD40C3" w:rsidRDefault="00801B5C" w:rsidP="00801B5C">
            <w:pPr>
              <w:pStyle w:val="Code"/>
              <w:rPr>
                <w:lang w:val="id-ID"/>
              </w:rPr>
            </w:pPr>
            <w:r w:rsidRPr="00FD40C3">
              <w:rPr>
                <w:lang w:val="id-ID"/>
              </w:rPr>
              <w:t xml:space="preserve">        "get-intrinsic":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chalk": {</w:t>
            </w:r>
          </w:p>
          <w:p w14:paraId="7178BD37" w14:textId="77777777" w:rsidR="00801B5C" w:rsidRPr="00FD40C3" w:rsidRDefault="00801B5C" w:rsidP="00801B5C">
            <w:pPr>
              <w:pStyle w:val="Code"/>
              <w:rPr>
                <w:lang w:val="id-ID"/>
              </w:rPr>
            </w:pPr>
            <w:r w:rsidRPr="00FD40C3">
              <w:rPr>
                <w:lang w:val="id-ID"/>
              </w:rPr>
              <w:t xml:space="preserve">      "version": "4.1.2",</w:t>
            </w:r>
          </w:p>
          <w:p w14:paraId="3FFFE619" w14:textId="77777777" w:rsidR="00801B5C" w:rsidRPr="00FD40C3" w:rsidRDefault="00801B5C" w:rsidP="00801B5C">
            <w:pPr>
              <w:pStyle w:val="Code"/>
              <w:rPr>
                <w:lang w:val="id-ID"/>
              </w:rPr>
            </w:pPr>
            <w:r w:rsidRPr="00FD40C3">
              <w:rPr>
                <w:lang w:val="id-ID"/>
              </w:rPr>
              <w:t xml:space="preserve">      "resolved": "https://registry.npmjs.org/chalk/-/chalk-4.1.2.tgz",</w:t>
            </w:r>
          </w:p>
          <w:p w14:paraId="572B19BC"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requires": {</w:t>
            </w:r>
          </w:p>
          <w:p w14:paraId="781D8B69" w14:textId="77777777" w:rsidR="00801B5C" w:rsidRPr="00FD40C3" w:rsidRDefault="00801B5C" w:rsidP="00801B5C">
            <w:pPr>
              <w:pStyle w:val="Code"/>
              <w:rPr>
                <w:lang w:val="id-ID"/>
              </w:rPr>
            </w:pPr>
            <w:r w:rsidRPr="00FD40C3">
              <w:rPr>
                <w:lang w:val="id-ID"/>
              </w:rPr>
              <w:t xml:space="preserve">        "ansi-styles": "^4.1.0",</w:t>
            </w:r>
          </w:p>
          <w:p w14:paraId="207A3A86" w14:textId="77777777" w:rsidR="00801B5C" w:rsidRPr="00FD40C3" w:rsidRDefault="00801B5C" w:rsidP="00801B5C">
            <w:pPr>
              <w:pStyle w:val="Code"/>
              <w:rPr>
                <w:lang w:val="id-ID"/>
              </w:rPr>
            </w:pPr>
            <w:r w:rsidRPr="00FD40C3">
              <w:rPr>
                <w:lang w:val="id-ID"/>
              </w:rPr>
              <w:t xml:space="preserve">        "supports-color":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chokidar": {</w:t>
            </w:r>
          </w:p>
          <w:p w14:paraId="78B6504C" w14:textId="77777777" w:rsidR="00801B5C" w:rsidRPr="00FD40C3" w:rsidRDefault="00801B5C" w:rsidP="00801B5C">
            <w:pPr>
              <w:pStyle w:val="Code"/>
              <w:rPr>
                <w:lang w:val="id-ID"/>
              </w:rPr>
            </w:pPr>
            <w:r w:rsidRPr="00FD40C3">
              <w:rPr>
                <w:lang w:val="id-ID"/>
              </w:rPr>
              <w:t xml:space="preserve">      "version": "3.5.3",</w:t>
            </w:r>
          </w:p>
          <w:p w14:paraId="0533626F" w14:textId="77777777" w:rsidR="00801B5C" w:rsidRPr="00FD40C3" w:rsidRDefault="00801B5C" w:rsidP="00801B5C">
            <w:pPr>
              <w:pStyle w:val="Code"/>
              <w:rPr>
                <w:lang w:val="id-ID"/>
              </w:rPr>
            </w:pPr>
            <w:r w:rsidRPr="00FD40C3">
              <w:rPr>
                <w:lang w:val="id-ID"/>
              </w:rPr>
              <w:t xml:space="preserve">      "resolved": "https://registry.npmjs.org/chokidar/-/chokidar-3.5.3.tgz",</w:t>
            </w:r>
          </w:p>
          <w:p w14:paraId="1F53E251"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requires": {</w:t>
            </w:r>
          </w:p>
          <w:p w14:paraId="4836B983" w14:textId="77777777" w:rsidR="00801B5C" w:rsidRPr="00FD40C3" w:rsidRDefault="00801B5C" w:rsidP="00801B5C">
            <w:pPr>
              <w:pStyle w:val="Code"/>
              <w:rPr>
                <w:lang w:val="id-ID"/>
              </w:rPr>
            </w:pPr>
            <w:r w:rsidRPr="00FD40C3">
              <w:rPr>
                <w:lang w:val="id-ID"/>
              </w:rPr>
              <w:t xml:space="preserve">        "anymatch": "~3.1.2",</w:t>
            </w:r>
          </w:p>
          <w:p w14:paraId="7677AE2E" w14:textId="77777777" w:rsidR="00801B5C" w:rsidRPr="00FD40C3" w:rsidRDefault="00801B5C" w:rsidP="00801B5C">
            <w:pPr>
              <w:pStyle w:val="Code"/>
              <w:rPr>
                <w:lang w:val="id-ID"/>
              </w:rPr>
            </w:pPr>
            <w:r w:rsidRPr="00FD40C3">
              <w:rPr>
                <w:lang w:val="id-ID"/>
              </w:rPr>
              <w:t xml:space="preserve">        "braces": "~3.0.2",</w:t>
            </w:r>
          </w:p>
          <w:p w14:paraId="68620183" w14:textId="77777777" w:rsidR="00801B5C" w:rsidRPr="00FD40C3" w:rsidRDefault="00801B5C" w:rsidP="00801B5C">
            <w:pPr>
              <w:pStyle w:val="Code"/>
              <w:rPr>
                <w:lang w:val="id-ID"/>
              </w:rPr>
            </w:pPr>
            <w:r w:rsidRPr="00FD40C3">
              <w:rPr>
                <w:lang w:val="id-ID"/>
              </w:rPr>
              <w:t xml:space="preserve">        "fsevents": "~2.3.2",</w:t>
            </w:r>
          </w:p>
          <w:p w14:paraId="12E0E086" w14:textId="77777777" w:rsidR="00801B5C" w:rsidRPr="00FD40C3" w:rsidRDefault="00801B5C" w:rsidP="00801B5C">
            <w:pPr>
              <w:pStyle w:val="Code"/>
              <w:rPr>
                <w:lang w:val="id-ID"/>
              </w:rPr>
            </w:pPr>
            <w:r w:rsidRPr="00FD40C3">
              <w:rPr>
                <w:lang w:val="id-ID"/>
              </w:rPr>
              <w:t xml:space="preserve">        "glob-parent": "~5.1.2",</w:t>
            </w:r>
          </w:p>
          <w:p w14:paraId="581237AA" w14:textId="77777777" w:rsidR="00801B5C" w:rsidRPr="00FD40C3" w:rsidRDefault="00801B5C" w:rsidP="00801B5C">
            <w:pPr>
              <w:pStyle w:val="Code"/>
              <w:rPr>
                <w:lang w:val="id-ID"/>
              </w:rPr>
            </w:pPr>
            <w:r w:rsidRPr="00FD40C3">
              <w:rPr>
                <w:lang w:val="id-ID"/>
              </w:rPr>
              <w:t xml:space="preserve">        "is-binary-path": "~2.1.0",</w:t>
            </w:r>
          </w:p>
          <w:p w14:paraId="4DEE5D6F" w14:textId="77777777" w:rsidR="00801B5C" w:rsidRPr="00FD40C3" w:rsidRDefault="00801B5C" w:rsidP="00801B5C">
            <w:pPr>
              <w:pStyle w:val="Code"/>
              <w:rPr>
                <w:lang w:val="id-ID"/>
              </w:rPr>
            </w:pPr>
            <w:r w:rsidRPr="00FD40C3">
              <w:rPr>
                <w:lang w:val="id-ID"/>
              </w:rPr>
              <w:lastRenderedPageBreak/>
              <w:t xml:space="preserve">        "is-glob": "~4.0.1",</w:t>
            </w:r>
          </w:p>
          <w:p w14:paraId="4C833BA6" w14:textId="77777777" w:rsidR="00801B5C" w:rsidRPr="00FD40C3" w:rsidRDefault="00801B5C" w:rsidP="00801B5C">
            <w:pPr>
              <w:pStyle w:val="Code"/>
              <w:rPr>
                <w:lang w:val="id-ID"/>
              </w:rPr>
            </w:pPr>
            <w:r w:rsidRPr="00FD40C3">
              <w:rPr>
                <w:lang w:val="id-ID"/>
              </w:rPr>
              <w:t xml:space="preserve">        "normalize-path": "~3.0.0",</w:t>
            </w:r>
          </w:p>
          <w:p w14:paraId="61941E5A" w14:textId="77777777" w:rsidR="00801B5C" w:rsidRPr="00FD40C3" w:rsidRDefault="00801B5C" w:rsidP="00801B5C">
            <w:pPr>
              <w:pStyle w:val="Code"/>
              <w:rPr>
                <w:lang w:val="id-ID"/>
              </w:rPr>
            </w:pPr>
            <w:r w:rsidRPr="00FD40C3">
              <w:rPr>
                <w:lang w:val="id-ID"/>
              </w:rPr>
              <w:t xml:space="preserve">        "readdirp":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cliui": {</w:t>
            </w:r>
          </w:p>
          <w:p w14:paraId="5B7EA3C5" w14:textId="77777777" w:rsidR="00801B5C" w:rsidRPr="00FD40C3" w:rsidRDefault="00801B5C" w:rsidP="00801B5C">
            <w:pPr>
              <w:pStyle w:val="Code"/>
              <w:rPr>
                <w:lang w:val="id-ID"/>
              </w:rPr>
            </w:pPr>
            <w:r w:rsidRPr="00FD40C3">
              <w:rPr>
                <w:lang w:val="id-ID"/>
              </w:rPr>
              <w:t xml:space="preserve">      "version": "7.0.4",</w:t>
            </w:r>
          </w:p>
          <w:p w14:paraId="245D95BC" w14:textId="77777777" w:rsidR="00801B5C" w:rsidRPr="00FD40C3" w:rsidRDefault="00801B5C" w:rsidP="00801B5C">
            <w:pPr>
              <w:pStyle w:val="Code"/>
              <w:rPr>
                <w:lang w:val="id-ID"/>
              </w:rPr>
            </w:pPr>
            <w:r w:rsidRPr="00FD40C3">
              <w:rPr>
                <w:lang w:val="id-ID"/>
              </w:rPr>
              <w:t xml:space="preserve">      "resolved": "https://registry.npmjs.org/cliui/-/cliui-7.0.4.tgz",</w:t>
            </w:r>
          </w:p>
          <w:p w14:paraId="3546069E"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requires": {</w:t>
            </w:r>
          </w:p>
          <w:p w14:paraId="638B99CE" w14:textId="77777777" w:rsidR="00801B5C" w:rsidRPr="00FD40C3" w:rsidRDefault="00801B5C" w:rsidP="00801B5C">
            <w:pPr>
              <w:pStyle w:val="Code"/>
              <w:rPr>
                <w:lang w:val="id-ID"/>
              </w:rPr>
            </w:pPr>
            <w:r w:rsidRPr="00FD40C3">
              <w:rPr>
                <w:lang w:val="id-ID"/>
              </w:rPr>
              <w:t xml:space="preserve">        "string-width": "^4.2.0",</w:t>
            </w:r>
          </w:p>
          <w:p w14:paraId="7D985F48" w14:textId="77777777" w:rsidR="00801B5C" w:rsidRPr="00FD40C3" w:rsidRDefault="00801B5C" w:rsidP="00801B5C">
            <w:pPr>
              <w:pStyle w:val="Code"/>
              <w:rPr>
                <w:lang w:val="id-ID"/>
              </w:rPr>
            </w:pPr>
            <w:r w:rsidRPr="00FD40C3">
              <w:rPr>
                <w:lang w:val="id-ID"/>
              </w:rPr>
              <w:t xml:space="preserve">        "strip-ansi": "^6.0.0",</w:t>
            </w:r>
          </w:p>
          <w:p w14:paraId="598C3920" w14:textId="77777777" w:rsidR="00801B5C" w:rsidRPr="00FD40C3" w:rsidRDefault="00801B5C" w:rsidP="00801B5C">
            <w:pPr>
              <w:pStyle w:val="Code"/>
              <w:rPr>
                <w:lang w:val="id-ID"/>
              </w:rPr>
            </w:pPr>
            <w:r w:rsidRPr="00FD40C3">
              <w:rPr>
                <w:lang w:val="id-ID"/>
              </w:rPr>
              <w:t xml:space="preserve">        "wrap-ansi":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color-convert": {</w:t>
            </w:r>
          </w:p>
          <w:p w14:paraId="2E28A575" w14:textId="77777777" w:rsidR="00801B5C" w:rsidRPr="00FD40C3" w:rsidRDefault="00801B5C" w:rsidP="00801B5C">
            <w:pPr>
              <w:pStyle w:val="Code"/>
              <w:rPr>
                <w:lang w:val="id-ID"/>
              </w:rPr>
            </w:pPr>
            <w:r w:rsidRPr="00FD40C3">
              <w:rPr>
                <w:lang w:val="id-ID"/>
              </w:rPr>
              <w:t xml:space="preserve">      "version": "2.0.1",</w:t>
            </w:r>
          </w:p>
          <w:p w14:paraId="686049AD"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requires": {</w:t>
            </w:r>
          </w:p>
          <w:p w14:paraId="493F3229" w14:textId="77777777" w:rsidR="00801B5C" w:rsidRPr="00FD40C3" w:rsidRDefault="00801B5C" w:rsidP="00801B5C">
            <w:pPr>
              <w:pStyle w:val="Code"/>
              <w:rPr>
                <w:lang w:val="id-ID"/>
              </w:rPr>
            </w:pPr>
            <w:r w:rsidRPr="00FD40C3">
              <w:rPr>
                <w:lang w:val="id-ID"/>
              </w:rPr>
              <w:t xml:space="preserve">        "color-name":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color-name": {</w:t>
            </w:r>
          </w:p>
          <w:p w14:paraId="14A9088C" w14:textId="77777777" w:rsidR="00801B5C" w:rsidRPr="00FD40C3" w:rsidRDefault="00801B5C" w:rsidP="00801B5C">
            <w:pPr>
              <w:pStyle w:val="Code"/>
              <w:rPr>
                <w:lang w:val="id-ID"/>
              </w:rPr>
            </w:pPr>
            <w:r w:rsidRPr="00FD40C3">
              <w:rPr>
                <w:lang w:val="id-ID"/>
              </w:rPr>
              <w:t xml:space="preserve">      "version": "1.1.4",</w:t>
            </w:r>
          </w:p>
          <w:p w14:paraId="33B9A2D9"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commander": {</w:t>
            </w:r>
          </w:p>
          <w:p w14:paraId="5F012388" w14:textId="77777777" w:rsidR="00801B5C" w:rsidRPr="00FD40C3" w:rsidRDefault="00801B5C" w:rsidP="00801B5C">
            <w:pPr>
              <w:pStyle w:val="Code"/>
              <w:rPr>
                <w:lang w:val="id-ID"/>
              </w:rPr>
            </w:pPr>
            <w:r w:rsidRPr="00FD40C3">
              <w:rPr>
                <w:lang w:val="id-ID"/>
              </w:rPr>
              <w:t xml:space="preserve">      "version": "6.2.1",</w:t>
            </w:r>
          </w:p>
          <w:p w14:paraId="49BCF02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concat-map": {</w:t>
            </w:r>
          </w:p>
          <w:p w14:paraId="6ED8BEAB" w14:textId="77777777" w:rsidR="00801B5C" w:rsidRPr="00FD40C3" w:rsidRDefault="00801B5C" w:rsidP="00801B5C">
            <w:pPr>
              <w:pStyle w:val="Code"/>
              <w:rPr>
                <w:lang w:val="id-ID"/>
              </w:rPr>
            </w:pPr>
            <w:r w:rsidRPr="00FD40C3">
              <w:rPr>
                <w:lang w:val="id-ID"/>
              </w:rPr>
              <w:t xml:space="preserve">      "version": "0.0.1",</w:t>
            </w:r>
          </w:p>
          <w:p w14:paraId="0C1795D8"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concat-stream": {</w:t>
            </w:r>
          </w:p>
          <w:p w14:paraId="1087783A" w14:textId="77777777" w:rsidR="00801B5C" w:rsidRPr="00FD40C3" w:rsidRDefault="00801B5C" w:rsidP="00801B5C">
            <w:pPr>
              <w:pStyle w:val="Code"/>
              <w:rPr>
                <w:lang w:val="id-ID"/>
              </w:rPr>
            </w:pPr>
            <w:r w:rsidRPr="00FD40C3">
              <w:rPr>
                <w:lang w:val="id-ID"/>
              </w:rPr>
              <w:t xml:space="preserve">      "version": "1.6.2",</w:t>
            </w:r>
          </w:p>
          <w:p w14:paraId="381C0F94"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requires": {</w:t>
            </w:r>
          </w:p>
          <w:p w14:paraId="49221DD6" w14:textId="77777777" w:rsidR="00801B5C" w:rsidRPr="00FD40C3" w:rsidRDefault="00801B5C" w:rsidP="00801B5C">
            <w:pPr>
              <w:pStyle w:val="Code"/>
              <w:rPr>
                <w:lang w:val="id-ID"/>
              </w:rPr>
            </w:pPr>
            <w:r w:rsidRPr="00FD40C3">
              <w:rPr>
                <w:lang w:val="id-ID"/>
              </w:rPr>
              <w:t xml:space="preserve">        "buffer-from": "^1.0.0",</w:t>
            </w:r>
          </w:p>
          <w:p w14:paraId="3CDF80B8" w14:textId="77777777" w:rsidR="00801B5C" w:rsidRPr="00FD40C3" w:rsidRDefault="00801B5C" w:rsidP="00801B5C">
            <w:pPr>
              <w:pStyle w:val="Code"/>
              <w:rPr>
                <w:lang w:val="id-ID"/>
              </w:rPr>
            </w:pPr>
            <w:r w:rsidRPr="00FD40C3">
              <w:rPr>
                <w:lang w:val="id-ID"/>
              </w:rPr>
              <w:t xml:space="preserve">        "inherits": "^2.0.3",</w:t>
            </w:r>
          </w:p>
          <w:p w14:paraId="6559F4D9" w14:textId="77777777" w:rsidR="00801B5C" w:rsidRPr="00FD40C3" w:rsidRDefault="00801B5C" w:rsidP="00801B5C">
            <w:pPr>
              <w:pStyle w:val="Code"/>
              <w:rPr>
                <w:lang w:val="id-ID"/>
              </w:rPr>
            </w:pPr>
            <w:r w:rsidRPr="00FD40C3">
              <w:rPr>
                <w:lang w:val="id-ID"/>
              </w:rPr>
              <w:t xml:space="preserve">        "readable-stream": "^2.2.2",</w:t>
            </w:r>
          </w:p>
          <w:p w14:paraId="47131926" w14:textId="77777777" w:rsidR="00801B5C" w:rsidRPr="00FD40C3" w:rsidRDefault="00801B5C" w:rsidP="00801B5C">
            <w:pPr>
              <w:pStyle w:val="Code"/>
              <w:rPr>
                <w:lang w:val="id-ID"/>
              </w:rPr>
            </w:pPr>
            <w:r w:rsidRPr="00FD40C3">
              <w:rPr>
                <w:lang w:val="id-ID"/>
              </w:rPr>
              <w:t xml:space="preserve">        "typedarray":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content-disposition": {</w:t>
            </w:r>
          </w:p>
          <w:p w14:paraId="5CE913D1" w14:textId="77777777" w:rsidR="00801B5C" w:rsidRPr="00FD40C3" w:rsidRDefault="00801B5C" w:rsidP="00801B5C">
            <w:pPr>
              <w:pStyle w:val="Code"/>
              <w:rPr>
                <w:lang w:val="id-ID"/>
              </w:rPr>
            </w:pPr>
            <w:r w:rsidRPr="00FD40C3">
              <w:rPr>
                <w:lang w:val="id-ID"/>
              </w:rPr>
              <w:t xml:space="preserve">      "version": "0.5.4",</w:t>
            </w:r>
          </w:p>
          <w:p w14:paraId="74AA262B"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requires": {</w:t>
            </w:r>
          </w:p>
          <w:p w14:paraId="79ECBDD0" w14:textId="77777777" w:rsidR="00801B5C" w:rsidRPr="00FD40C3" w:rsidRDefault="00801B5C" w:rsidP="00801B5C">
            <w:pPr>
              <w:pStyle w:val="Code"/>
              <w:rPr>
                <w:lang w:val="id-ID"/>
              </w:rPr>
            </w:pPr>
            <w:r w:rsidRPr="00FD40C3">
              <w:rPr>
                <w:lang w:val="id-ID"/>
              </w:rPr>
              <w:t xml:space="preserve">        "safe-buffer":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content-type": {</w:t>
            </w:r>
          </w:p>
          <w:p w14:paraId="5536D35D" w14:textId="77777777" w:rsidR="00801B5C" w:rsidRPr="00FD40C3" w:rsidRDefault="00801B5C" w:rsidP="00801B5C">
            <w:pPr>
              <w:pStyle w:val="Code"/>
              <w:rPr>
                <w:lang w:val="id-ID"/>
              </w:rPr>
            </w:pPr>
            <w:r w:rsidRPr="00FD40C3">
              <w:rPr>
                <w:lang w:val="id-ID"/>
              </w:rPr>
              <w:t xml:space="preserve">      "version": "1.0.5",</w:t>
            </w:r>
          </w:p>
          <w:p w14:paraId="33577FB0"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cookie": {</w:t>
            </w:r>
          </w:p>
          <w:p w14:paraId="5150BA91" w14:textId="77777777" w:rsidR="00801B5C" w:rsidRPr="00FD40C3" w:rsidRDefault="00801B5C" w:rsidP="00801B5C">
            <w:pPr>
              <w:pStyle w:val="Code"/>
              <w:rPr>
                <w:lang w:val="id-ID"/>
              </w:rPr>
            </w:pPr>
            <w:r w:rsidRPr="00FD40C3">
              <w:rPr>
                <w:lang w:val="id-ID"/>
              </w:rPr>
              <w:t xml:space="preserve">      "version": "0.5.0",</w:t>
            </w:r>
          </w:p>
          <w:p w14:paraId="21122132" w14:textId="77777777" w:rsidR="00801B5C" w:rsidRPr="00FD40C3" w:rsidRDefault="00801B5C" w:rsidP="00801B5C">
            <w:pPr>
              <w:pStyle w:val="Code"/>
              <w:rPr>
                <w:lang w:val="id-ID"/>
              </w:rPr>
            </w:pPr>
            <w:r w:rsidRPr="00FD40C3">
              <w:rPr>
                <w:lang w:val="id-ID"/>
              </w:rPr>
              <w:t xml:space="preserve">      "resolved": "https://registry.npmjs.org/cookie/-/cookie-0.5.0.tgz",</w:t>
            </w:r>
          </w:p>
          <w:p w14:paraId="4F9050C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cookie-signature": {</w:t>
            </w:r>
          </w:p>
          <w:p w14:paraId="09892158" w14:textId="77777777" w:rsidR="00801B5C" w:rsidRPr="00FD40C3" w:rsidRDefault="00801B5C" w:rsidP="00801B5C">
            <w:pPr>
              <w:pStyle w:val="Code"/>
              <w:rPr>
                <w:lang w:val="id-ID"/>
              </w:rPr>
            </w:pPr>
            <w:r w:rsidRPr="00FD40C3">
              <w:rPr>
                <w:lang w:val="id-ID"/>
              </w:rPr>
              <w:t xml:space="preserve">      "version": "1.0.6",</w:t>
            </w:r>
          </w:p>
          <w:p w14:paraId="6CD0DEB8"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core-util-is": {</w:t>
            </w:r>
          </w:p>
          <w:p w14:paraId="4E3C7A2C" w14:textId="77777777" w:rsidR="00801B5C" w:rsidRPr="00FD40C3" w:rsidRDefault="00801B5C" w:rsidP="00801B5C">
            <w:pPr>
              <w:pStyle w:val="Code"/>
              <w:rPr>
                <w:lang w:val="id-ID"/>
              </w:rPr>
            </w:pPr>
            <w:r w:rsidRPr="00FD40C3">
              <w:rPr>
                <w:lang w:val="id-ID"/>
              </w:rPr>
              <w:t xml:space="preserve">      "version": "1.0.3",</w:t>
            </w:r>
          </w:p>
          <w:p w14:paraId="0127C3E7"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csv": {</w:t>
            </w:r>
          </w:p>
          <w:p w14:paraId="45D0966A" w14:textId="77777777" w:rsidR="00801B5C" w:rsidRPr="00FD40C3" w:rsidRDefault="00801B5C" w:rsidP="00801B5C">
            <w:pPr>
              <w:pStyle w:val="Code"/>
              <w:rPr>
                <w:lang w:val="id-ID"/>
              </w:rPr>
            </w:pPr>
            <w:r w:rsidRPr="00FD40C3">
              <w:rPr>
                <w:lang w:val="id-ID"/>
              </w:rPr>
              <w:t xml:space="preserve">      "version": "6.3.0",</w:t>
            </w:r>
          </w:p>
          <w:p w14:paraId="6E272969" w14:textId="77777777" w:rsidR="00801B5C" w:rsidRPr="00FD40C3" w:rsidRDefault="00801B5C" w:rsidP="00801B5C">
            <w:pPr>
              <w:pStyle w:val="Code"/>
              <w:rPr>
                <w:lang w:val="id-ID"/>
              </w:rPr>
            </w:pPr>
            <w:r w:rsidRPr="00FD40C3">
              <w:rPr>
                <w:lang w:val="id-ID"/>
              </w:rPr>
              <w:t xml:space="preserve">      "resolved": "https://registry.npmjs.org/csv/-/csv-6.3.0.tgz",</w:t>
            </w:r>
          </w:p>
          <w:p w14:paraId="6F6C973B"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requires": {</w:t>
            </w:r>
          </w:p>
          <w:p w14:paraId="7C831996" w14:textId="77777777" w:rsidR="00801B5C" w:rsidRPr="00FD40C3" w:rsidRDefault="00801B5C" w:rsidP="00801B5C">
            <w:pPr>
              <w:pStyle w:val="Code"/>
              <w:rPr>
                <w:lang w:val="id-ID"/>
              </w:rPr>
            </w:pPr>
            <w:r w:rsidRPr="00FD40C3">
              <w:rPr>
                <w:lang w:val="id-ID"/>
              </w:rPr>
              <w:t xml:space="preserve">        "csv-generate": "^4.2.6",</w:t>
            </w:r>
          </w:p>
          <w:p w14:paraId="4C797ED6" w14:textId="77777777" w:rsidR="00801B5C" w:rsidRPr="00FD40C3" w:rsidRDefault="00801B5C" w:rsidP="00801B5C">
            <w:pPr>
              <w:pStyle w:val="Code"/>
              <w:rPr>
                <w:lang w:val="id-ID"/>
              </w:rPr>
            </w:pPr>
            <w:r w:rsidRPr="00FD40C3">
              <w:rPr>
                <w:lang w:val="id-ID"/>
              </w:rPr>
              <w:lastRenderedPageBreak/>
              <w:t xml:space="preserve">        "csv-parse": "^5.3.10",</w:t>
            </w:r>
          </w:p>
          <w:p w14:paraId="6C03AE95" w14:textId="77777777" w:rsidR="00801B5C" w:rsidRPr="00FD40C3" w:rsidRDefault="00801B5C" w:rsidP="00801B5C">
            <w:pPr>
              <w:pStyle w:val="Code"/>
              <w:rPr>
                <w:lang w:val="id-ID"/>
              </w:rPr>
            </w:pPr>
            <w:r w:rsidRPr="00FD40C3">
              <w:rPr>
                <w:lang w:val="id-ID"/>
              </w:rPr>
              <w:t xml:space="preserve">        "csv-stringify": "^6.4.0",</w:t>
            </w:r>
          </w:p>
          <w:p w14:paraId="644D77F9" w14:textId="77777777" w:rsidR="00801B5C" w:rsidRPr="00FD40C3" w:rsidRDefault="00801B5C" w:rsidP="00801B5C">
            <w:pPr>
              <w:pStyle w:val="Code"/>
              <w:rPr>
                <w:lang w:val="id-ID"/>
              </w:rPr>
            </w:pPr>
            <w:r w:rsidRPr="00FD40C3">
              <w:rPr>
                <w:lang w:val="id-ID"/>
              </w:rPr>
              <w:t xml:space="preserve">        "stream-transform":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csv-generate": {</w:t>
            </w:r>
          </w:p>
          <w:p w14:paraId="5214F418" w14:textId="77777777" w:rsidR="00801B5C" w:rsidRPr="00FD40C3" w:rsidRDefault="00801B5C" w:rsidP="00801B5C">
            <w:pPr>
              <w:pStyle w:val="Code"/>
              <w:rPr>
                <w:lang w:val="id-ID"/>
              </w:rPr>
            </w:pPr>
            <w:r w:rsidRPr="00FD40C3">
              <w:rPr>
                <w:lang w:val="id-ID"/>
              </w:rPr>
              <w:t xml:space="preserve">      "version": "4.2.6",</w:t>
            </w:r>
          </w:p>
          <w:p w14:paraId="08E5185C"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csv-parse": {</w:t>
            </w:r>
          </w:p>
          <w:p w14:paraId="2FE3734D" w14:textId="77777777" w:rsidR="00801B5C" w:rsidRPr="00FD40C3" w:rsidRDefault="00801B5C" w:rsidP="00801B5C">
            <w:pPr>
              <w:pStyle w:val="Code"/>
              <w:rPr>
                <w:lang w:val="id-ID"/>
              </w:rPr>
            </w:pPr>
            <w:r w:rsidRPr="00FD40C3">
              <w:rPr>
                <w:lang w:val="id-ID"/>
              </w:rPr>
              <w:t xml:space="preserve">      "version": "5.3.10",</w:t>
            </w:r>
          </w:p>
          <w:p w14:paraId="43CB2125" w14:textId="77777777" w:rsidR="00801B5C" w:rsidRPr="00FD40C3" w:rsidRDefault="00801B5C" w:rsidP="00801B5C">
            <w:pPr>
              <w:pStyle w:val="Code"/>
              <w:rPr>
                <w:lang w:val="id-ID"/>
              </w:rPr>
            </w:pPr>
            <w:r w:rsidRPr="00FD40C3">
              <w:rPr>
                <w:lang w:val="id-ID"/>
              </w:rPr>
              <w:t xml:space="preserve">      "resolved": "https://registry.npmjs.org/csv-parse/-/csv-parse-5.3.10.tgz",</w:t>
            </w:r>
          </w:p>
          <w:p w14:paraId="62C36FEA"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csv-stringify": {</w:t>
            </w:r>
          </w:p>
          <w:p w14:paraId="225F6BFD" w14:textId="77777777" w:rsidR="00801B5C" w:rsidRPr="00FD40C3" w:rsidRDefault="00801B5C" w:rsidP="00801B5C">
            <w:pPr>
              <w:pStyle w:val="Code"/>
              <w:rPr>
                <w:lang w:val="id-ID"/>
              </w:rPr>
            </w:pPr>
            <w:r w:rsidRPr="00FD40C3">
              <w:rPr>
                <w:lang w:val="id-ID"/>
              </w:rPr>
              <w:t xml:space="preserve">      "version": "6.4.0",</w:t>
            </w:r>
          </w:p>
          <w:p w14:paraId="41BE8082"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csvtojson": {</w:t>
            </w:r>
          </w:p>
          <w:p w14:paraId="6351F5D1" w14:textId="77777777" w:rsidR="00801B5C" w:rsidRPr="00FD40C3" w:rsidRDefault="00801B5C" w:rsidP="00801B5C">
            <w:pPr>
              <w:pStyle w:val="Code"/>
              <w:rPr>
                <w:lang w:val="id-ID"/>
              </w:rPr>
            </w:pPr>
            <w:r w:rsidRPr="00FD40C3">
              <w:rPr>
                <w:lang w:val="id-ID"/>
              </w:rPr>
              <w:t xml:space="preserve">      "version": "2.0.10",</w:t>
            </w:r>
          </w:p>
          <w:p w14:paraId="5A503083"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requires": {</w:t>
            </w:r>
          </w:p>
          <w:p w14:paraId="772AE590" w14:textId="77777777" w:rsidR="00801B5C" w:rsidRPr="00FD40C3" w:rsidRDefault="00801B5C" w:rsidP="00801B5C">
            <w:pPr>
              <w:pStyle w:val="Code"/>
              <w:rPr>
                <w:lang w:val="id-ID"/>
              </w:rPr>
            </w:pPr>
            <w:r w:rsidRPr="00FD40C3">
              <w:rPr>
                <w:lang w:val="id-ID"/>
              </w:rPr>
              <w:t xml:space="preserve">        "bluebird": "^3.5.1",</w:t>
            </w:r>
          </w:p>
          <w:p w14:paraId="43B5C72A" w14:textId="77777777" w:rsidR="00801B5C" w:rsidRPr="00FD40C3" w:rsidRDefault="00801B5C" w:rsidP="00801B5C">
            <w:pPr>
              <w:pStyle w:val="Code"/>
              <w:rPr>
                <w:lang w:val="id-ID"/>
              </w:rPr>
            </w:pPr>
            <w:r w:rsidRPr="00FD40C3">
              <w:rPr>
                <w:lang w:val="id-ID"/>
              </w:rPr>
              <w:t xml:space="preserve">        "lodash":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version": "2.6.9",</w:t>
            </w:r>
          </w:p>
          <w:p w14:paraId="22D15885" w14:textId="77777777" w:rsidR="00801B5C" w:rsidRPr="00FD40C3" w:rsidRDefault="00801B5C" w:rsidP="00801B5C">
            <w:pPr>
              <w:pStyle w:val="Code"/>
              <w:rPr>
                <w:lang w:val="id-ID"/>
              </w:rPr>
            </w:pPr>
            <w:r w:rsidRPr="00FD40C3">
              <w:rPr>
                <w:lang w:val="id-ID"/>
              </w:rPr>
              <w:t xml:space="preserve">      "resolved": "https://registry.npmjs.org/debug/-/debug-2.6.9.tgz",</w:t>
            </w:r>
          </w:p>
          <w:p w14:paraId="543D9991"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requires": {</w:t>
            </w:r>
          </w:p>
          <w:p w14:paraId="5F5EEE96" w14:textId="77777777" w:rsidR="00801B5C" w:rsidRPr="00FD40C3" w:rsidRDefault="00801B5C" w:rsidP="00801B5C">
            <w:pPr>
              <w:pStyle w:val="Code"/>
              <w:rPr>
                <w:lang w:val="id-ID"/>
              </w:rPr>
            </w:pPr>
            <w:r w:rsidRPr="00FD40C3">
              <w:rPr>
                <w:lang w:val="id-ID"/>
              </w:rPr>
              <w:t xml:space="preserve">        "ms":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depd": {</w:t>
            </w:r>
          </w:p>
          <w:p w14:paraId="2C04BC9C" w14:textId="77777777" w:rsidR="00801B5C" w:rsidRPr="00FD40C3" w:rsidRDefault="00801B5C" w:rsidP="00801B5C">
            <w:pPr>
              <w:pStyle w:val="Code"/>
              <w:rPr>
                <w:lang w:val="id-ID"/>
              </w:rPr>
            </w:pPr>
            <w:r w:rsidRPr="00FD40C3">
              <w:rPr>
                <w:lang w:val="id-ID"/>
              </w:rPr>
              <w:t xml:space="preserve">      "version": "2.0.0",</w:t>
            </w:r>
          </w:p>
          <w:p w14:paraId="4CC4694A" w14:textId="77777777" w:rsidR="00801B5C" w:rsidRPr="00FD40C3" w:rsidRDefault="00801B5C" w:rsidP="00801B5C">
            <w:pPr>
              <w:pStyle w:val="Code"/>
              <w:rPr>
                <w:lang w:val="id-ID"/>
              </w:rPr>
            </w:pPr>
            <w:r w:rsidRPr="00FD40C3">
              <w:rPr>
                <w:lang w:val="id-ID"/>
              </w:rPr>
              <w:t xml:space="preserve">      "resolved": "https://registry.npmjs.org/depd/-/depd-2.0.0.tgz",</w:t>
            </w:r>
          </w:p>
          <w:p w14:paraId="260813B3"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destroy": {</w:t>
            </w:r>
          </w:p>
          <w:p w14:paraId="1FBCBABE" w14:textId="77777777" w:rsidR="00801B5C" w:rsidRPr="00FD40C3" w:rsidRDefault="00801B5C" w:rsidP="00801B5C">
            <w:pPr>
              <w:pStyle w:val="Code"/>
              <w:rPr>
                <w:lang w:val="id-ID"/>
              </w:rPr>
            </w:pPr>
            <w:r w:rsidRPr="00FD40C3">
              <w:rPr>
                <w:lang w:val="id-ID"/>
              </w:rPr>
              <w:t xml:space="preserve">      "version": "1.2.0",</w:t>
            </w:r>
          </w:p>
          <w:p w14:paraId="2654C2C6" w14:textId="77777777" w:rsidR="00801B5C" w:rsidRPr="00FD40C3" w:rsidRDefault="00801B5C" w:rsidP="00801B5C">
            <w:pPr>
              <w:pStyle w:val="Code"/>
              <w:rPr>
                <w:lang w:val="id-ID"/>
              </w:rPr>
            </w:pPr>
            <w:r w:rsidRPr="00FD40C3">
              <w:rPr>
                <w:lang w:val="id-ID"/>
              </w:rPr>
              <w:t xml:space="preserve">      "resolved": "https://registry.npmjs.org/destroy/-/destroy-1.2.0.tgz",</w:t>
            </w:r>
          </w:p>
          <w:p w14:paraId="1CC0DECE"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dezalgo": {</w:t>
            </w:r>
          </w:p>
          <w:p w14:paraId="0DF9493C" w14:textId="77777777" w:rsidR="00801B5C" w:rsidRPr="00FD40C3" w:rsidRDefault="00801B5C" w:rsidP="00801B5C">
            <w:pPr>
              <w:pStyle w:val="Code"/>
              <w:rPr>
                <w:lang w:val="id-ID"/>
              </w:rPr>
            </w:pPr>
            <w:r w:rsidRPr="00FD40C3">
              <w:rPr>
                <w:lang w:val="id-ID"/>
              </w:rPr>
              <w:t xml:space="preserve">      "version": "1.0.4",</w:t>
            </w:r>
          </w:p>
          <w:p w14:paraId="2F7B372C" w14:textId="77777777" w:rsidR="00801B5C" w:rsidRPr="00FD40C3" w:rsidRDefault="00801B5C" w:rsidP="00801B5C">
            <w:pPr>
              <w:pStyle w:val="Code"/>
              <w:rPr>
                <w:lang w:val="id-ID"/>
              </w:rPr>
            </w:pPr>
            <w:r w:rsidRPr="00FD40C3">
              <w:rPr>
                <w:lang w:val="id-ID"/>
              </w:rPr>
              <w:t xml:space="preserve">      "resolved": "https://registry.npmjs.org/dezalgo/-/dezalgo-1.0.4.tgz",</w:t>
            </w:r>
          </w:p>
          <w:p w14:paraId="25006B8D" w14:textId="77777777" w:rsidR="00801B5C" w:rsidRPr="00FD40C3" w:rsidRDefault="00801B5C" w:rsidP="00801B5C">
            <w:pPr>
              <w:pStyle w:val="Code"/>
              <w:rPr>
                <w:lang w:val="id-ID"/>
              </w:rPr>
            </w:pPr>
            <w:r w:rsidRPr="00FD40C3">
              <w:rPr>
                <w:lang w:val="id-ID"/>
              </w:rPr>
              <w:t xml:space="preserve">      "integrity":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requires":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rappy":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ee-first": {</w:t>
            </w:r>
          </w:p>
          <w:p w14:paraId="3D03BC06" w14:textId="77777777" w:rsidR="00801B5C" w:rsidRPr="00FD40C3" w:rsidRDefault="00801B5C" w:rsidP="00801B5C">
            <w:pPr>
              <w:pStyle w:val="Code"/>
              <w:rPr>
                <w:lang w:val="id-ID"/>
              </w:rPr>
            </w:pPr>
            <w:r w:rsidRPr="00FD40C3">
              <w:rPr>
                <w:lang w:val="id-ID"/>
              </w:rPr>
              <w:t xml:space="preserve">      "version": "1.1.1",</w:t>
            </w:r>
          </w:p>
          <w:p w14:paraId="5350FA8F" w14:textId="77777777" w:rsidR="00801B5C" w:rsidRPr="00FD40C3" w:rsidRDefault="00801B5C" w:rsidP="00801B5C">
            <w:pPr>
              <w:pStyle w:val="Code"/>
              <w:rPr>
                <w:lang w:val="id-ID"/>
              </w:rPr>
            </w:pPr>
            <w:r w:rsidRPr="00FD40C3">
              <w:rPr>
                <w:lang w:val="id-ID"/>
              </w:rPr>
              <w:t xml:space="preserve">      "resolved": "https://registry.npmjs.org/ee-first/-/ee-first-1.1.1.tgz",</w:t>
            </w:r>
          </w:p>
          <w:p w14:paraId="64A92B9F"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ejs": {</w:t>
            </w:r>
          </w:p>
          <w:p w14:paraId="34111CCE" w14:textId="77777777" w:rsidR="00801B5C" w:rsidRPr="00FD40C3" w:rsidRDefault="00801B5C" w:rsidP="00801B5C">
            <w:pPr>
              <w:pStyle w:val="Code"/>
              <w:rPr>
                <w:lang w:val="id-ID"/>
              </w:rPr>
            </w:pPr>
            <w:r w:rsidRPr="00FD40C3">
              <w:rPr>
                <w:lang w:val="id-ID"/>
              </w:rPr>
              <w:t xml:space="preserve">      "version": "3.1.8",</w:t>
            </w:r>
          </w:p>
          <w:p w14:paraId="0F8ADC96" w14:textId="77777777" w:rsidR="00801B5C" w:rsidRPr="00FD40C3" w:rsidRDefault="00801B5C" w:rsidP="00801B5C">
            <w:pPr>
              <w:pStyle w:val="Code"/>
              <w:rPr>
                <w:lang w:val="id-ID"/>
              </w:rPr>
            </w:pPr>
            <w:r w:rsidRPr="00FD40C3">
              <w:rPr>
                <w:lang w:val="id-ID"/>
              </w:rPr>
              <w:t xml:space="preserve">      "resolved": "https://registry.npmjs.org/ejs/-/ejs-3.1.8.tgz",</w:t>
            </w:r>
          </w:p>
          <w:p w14:paraId="5D3D207C"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requires": {</w:t>
            </w:r>
          </w:p>
          <w:p w14:paraId="58F00514" w14:textId="77777777" w:rsidR="00801B5C" w:rsidRPr="00FD40C3" w:rsidRDefault="00801B5C" w:rsidP="00801B5C">
            <w:pPr>
              <w:pStyle w:val="Code"/>
              <w:rPr>
                <w:lang w:val="id-ID"/>
              </w:rPr>
            </w:pPr>
            <w:r w:rsidRPr="00FD40C3">
              <w:rPr>
                <w:lang w:val="id-ID"/>
              </w:rPr>
              <w:t xml:space="preserve">        "jake":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emoji-regex": {</w:t>
            </w:r>
          </w:p>
          <w:p w14:paraId="5DC95EE7" w14:textId="77777777" w:rsidR="00801B5C" w:rsidRPr="00FD40C3" w:rsidRDefault="00801B5C" w:rsidP="00801B5C">
            <w:pPr>
              <w:pStyle w:val="Code"/>
              <w:rPr>
                <w:lang w:val="id-ID"/>
              </w:rPr>
            </w:pPr>
            <w:r w:rsidRPr="00FD40C3">
              <w:rPr>
                <w:lang w:val="id-ID"/>
              </w:rPr>
              <w:t xml:space="preserve">      "version": "8.0.0",</w:t>
            </w:r>
          </w:p>
          <w:p w14:paraId="114A9B10"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encodeurl": {</w:t>
            </w:r>
          </w:p>
          <w:p w14:paraId="1E5CBEBF" w14:textId="77777777" w:rsidR="00801B5C" w:rsidRPr="00FD40C3" w:rsidRDefault="00801B5C" w:rsidP="00801B5C">
            <w:pPr>
              <w:pStyle w:val="Code"/>
              <w:rPr>
                <w:lang w:val="id-ID"/>
              </w:rPr>
            </w:pPr>
            <w:r w:rsidRPr="00FD40C3">
              <w:rPr>
                <w:lang w:val="id-ID"/>
              </w:rPr>
              <w:t xml:space="preserve">      "version": "1.0.2",</w:t>
            </w:r>
          </w:p>
          <w:p w14:paraId="670E5ABC"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escalade": {</w:t>
            </w:r>
          </w:p>
          <w:p w14:paraId="70A0CE59" w14:textId="77777777" w:rsidR="00801B5C" w:rsidRPr="00FD40C3" w:rsidRDefault="00801B5C" w:rsidP="00801B5C">
            <w:pPr>
              <w:pStyle w:val="Code"/>
              <w:rPr>
                <w:lang w:val="id-ID"/>
              </w:rPr>
            </w:pPr>
            <w:r w:rsidRPr="00FD40C3">
              <w:rPr>
                <w:lang w:val="id-ID"/>
              </w:rPr>
              <w:t xml:space="preserve">      "version": "3.1.1",</w:t>
            </w:r>
          </w:p>
          <w:p w14:paraId="64190E43" w14:textId="77777777" w:rsidR="00801B5C" w:rsidRPr="00FD40C3" w:rsidRDefault="00801B5C" w:rsidP="00801B5C">
            <w:pPr>
              <w:pStyle w:val="Code"/>
              <w:rPr>
                <w:lang w:val="id-ID"/>
              </w:rPr>
            </w:pPr>
            <w:r w:rsidRPr="00FD40C3">
              <w:rPr>
                <w:lang w:val="id-ID"/>
              </w:rPr>
              <w:t xml:space="preserve">      "resolved":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escape-html": {</w:t>
            </w:r>
          </w:p>
          <w:p w14:paraId="34E538AD" w14:textId="77777777" w:rsidR="00801B5C" w:rsidRPr="00FD40C3" w:rsidRDefault="00801B5C" w:rsidP="00801B5C">
            <w:pPr>
              <w:pStyle w:val="Code"/>
              <w:rPr>
                <w:lang w:val="id-ID"/>
              </w:rPr>
            </w:pPr>
            <w:r w:rsidRPr="00FD40C3">
              <w:rPr>
                <w:lang w:val="id-ID"/>
              </w:rPr>
              <w:t xml:space="preserve">      "version": "1.0.3",</w:t>
            </w:r>
          </w:p>
          <w:p w14:paraId="58BC0D01"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etag": {</w:t>
            </w:r>
          </w:p>
          <w:p w14:paraId="53FBA14D" w14:textId="77777777" w:rsidR="00801B5C" w:rsidRPr="00FD40C3" w:rsidRDefault="00801B5C" w:rsidP="00801B5C">
            <w:pPr>
              <w:pStyle w:val="Code"/>
              <w:rPr>
                <w:lang w:val="id-ID"/>
              </w:rPr>
            </w:pPr>
            <w:r w:rsidRPr="00FD40C3">
              <w:rPr>
                <w:lang w:val="id-ID"/>
              </w:rPr>
              <w:t xml:space="preserve">      "version": "1.8.1",</w:t>
            </w:r>
          </w:p>
          <w:p w14:paraId="7767F005" w14:textId="77777777" w:rsidR="00801B5C" w:rsidRPr="00FD40C3" w:rsidRDefault="00801B5C" w:rsidP="00801B5C">
            <w:pPr>
              <w:pStyle w:val="Code"/>
              <w:rPr>
                <w:lang w:val="id-ID"/>
              </w:rPr>
            </w:pPr>
            <w:r w:rsidRPr="00FD40C3">
              <w:rPr>
                <w:lang w:val="id-ID"/>
              </w:rPr>
              <w:t xml:space="preserve">      "resolved": "https://registry.npmjs.org/etag/-/etag-1.8.1.tgz",</w:t>
            </w:r>
          </w:p>
          <w:p w14:paraId="696FE2FB"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express": {</w:t>
            </w:r>
          </w:p>
          <w:p w14:paraId="1967BA4F" w14:textId="77777777" w:rsidR="00801B5C" w:rsidRPr="00FD40C3" w:rsidRDefault="00801B5C" w:rsidP="00801B5C">
            <w:pPr>
              <w:pStyle w:val="Code"/>
              <w:rPr>
                <w:lang w:val="id-ID"/>
              </w:rPr>
            </w:pPr>
            <w:r w:rsidRPr="00FD40C3">
              <w:rPr>
                <w:lang w:val="id-ID"/>
              </w:rPr>
              <w:t xml:space="preserve">      "version": "4.18.2",</w:t>
            </w:r>
          </w:p>
          <w:p w14:paraId="3B6333DA" w14:textId="77777777" w:rsidR="00801B5C" w:rsidRPr="00FD40C3" w:rsidRDefault="00801B5C" w:rsidP="00801B5C">
            <w:pPr>
              <w:pStyle w:val="Code"/>
              <w:rPr>
                <w:lang w:val="id-ID"/>
              </w:rPr>
            </w:pPr>
            <w:r w:rsidRPr="00FD40C3">
              <w:rPr>
                <w:lang w:val="id-ID"/>
              </w:rPr>
              <w:t xml:space="preserve">      "resolved": "https://registry.npmjs.org/express/-/express-4.18.2.tgz",</w:t>
            </w:r>
          </w:p>
          <w:p w14:paraId="67C91327"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requires": {</w:t>
            </w:r>
          </w:p>
          <w:p w14:paraId="5469F08D" w14:textId="77777777" w:rsidR="00801B5C" w:rsidRPr="00FD40C3" w:rsidRDefault="00801B5C" w:rsidP="00801B5C">
            <w:pPr>
              <w:pStyle w:val="Code"/>
              <w:rPr>
                <w:lang w:val="id-ID"/>
              </w:rPr>
            </w:pPr>
            <w:r w:rsidRPr="00FD40C3">
              <w:rPr>
                <w:lang w:val="id-ID"/>
              </w:rPr>
              <w:t xml:space="preserve">        "accepts": "~1.3.8",</w:t>
            </w:r>
          </w:p>
          <w:p w14:paraId="7F3E4309" w14:textId="77777777" w:rsidR="00801B5C" w:rsidRPr="00FD40C3" w:rsidRDefault="00801B5C" w:rsidP="00801B5C">
            <w:pPr>
              <w:pStyle w:val="Code"/>
              <w:rPr>
                <w:lang w:val="id-ID"/>
              </w:rPr>
            </w:pPr>
            <w:r w:rsidRPr="00FD40C3">
              <w:rPr>
                <w:lang w:val="id-ID"/>
              </w:rPr>
              <w:t xml:space="preserve">        "array-flatten": "1.1.1",</w:t>
            </w:r>
          </w:p>
          <w:p w14:paraId="129EAD1A" w14:textId="77777777" w:rsidR="00801B5C" w:rsidRPr="00FD40C3" w:rsidRDefault="00801B5C" w:rsidP="00801B5C">
            <w:pPr>
              <w:pStyle w:val="Code"/>
              <w:rPr>
                <w:lang w:val="id-ID"/>
              </w:rPr>
            </w:pPr>
            <w:r w:rsidRPr="00FD40C3">
              <w:rPr>
                <w:lang w:val="id-ID"/>
              </w:rPr>
              <w:t xml:space="preserve">        "body-parser": "1.20.1",</w:t>
            </w:r>
          </w:p>
          <w:p w14:paraId="6C638999" w14:textId="77777777" w:rsidR="00801B5C" w:rsidRPr="00FD40C3" w:rsidRDefault="00801B5C" w:rsidP="00801B5C">
            <w:pPr>
              <w:pStyle w:val="Code"/>
              <w:rPr>
                <w:lang w:val="id-ID"/>
              </w:rPr>
            </w:pPr>
            <w:r w:rsidRPr="00FD40C3">
              <w:rPr>
                <w:lang w:val="id-ID"/>
              </w:rPr>
              <w:t xml:space="preserve">        "content-disposition": "0.5.4",</w:t>
            </w:r>
          </w:p>
          <w:p w14:paraId="41A2938A" w14:textId="77777777" w:rsidR="00801B5C" w:rsidRPr="00FD40C3" w:rsidRDefault="00801B5C" w:rsidP="00801B5C">
            <w:pPr>
              <w:pStyle w:val="Code"/>
              <w:rPr>
                <w:lang w:val="id-ID"/>
              </w:rPr>
            </w:pPr>
            <w:r w:rsidRPr="00FD40C3">
              <w:rPr>
                <w:lang w:val="id-ID"/>
              </w:rPr>
              <w:t xml:space="preserve">        "content-type": "~1.0.4",</w:t>
            </w:r>
          </w:p>
          <w:p w14:paraId="1502F0C6" w14:textId="77777777" w:rsidR="00801B5C" w:rsidRPr="00FD40C3" w:rsidRDefault="00801B5C" w:rsidP="00801B5C">
            <w:pPr>
              <w:pStyle w:val="Code"/>
              <w:rPr>
                <w:lang w:val="id-ID"/>
              </w:rPr>
            </w:pPr>
            <w:r w:rsidRPr="00FD40C3">
              <w:rPr>
                <w:lang w:val="id-ID"/>
              </w:rPr>
              <w:t xml:space="preserve">        "cookie": "0.5.0",</w:t>
            </w:r>
          </w:p>
          <w:p w14:paraId="2CDB9507" w14:textId="77777777" w:rsidR="00801B5C" w:rsidRPr="00FD40C3" w:rsidRDefault="00801B5C" w:rsidP="00801B5C">
            <w:pPr>
              <w:pStyle w:val="Code"/>
              <w:rPr>
                <w:lang w:val="id-ID"/>
              </w:rPr>
            </w:pPr>
            <w:r w:rsidRPr="00FD40C3">
              <w:rPr>
                <w:lang w:val="id-ID"/>
              </w:rPr>
              <w:t xml:space="preserve">        "cookie-signature":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depd": "2.0.0",</w:t>
            </w:r>
          </w:p>
          <w:p w14:paraId="4893C7D7" w14:textId="77777777" w:rsidR="00801B5C" w:rsidRPr="00FD40C3" w:rsidRDefault="00801B5C" w:rsidP="00801B5C">
            <w:pPr>
              <w:pStyle w:val="Code"/>
              <w:rPr>
                <w:lang w:val="id-ID"/>
              </w:rPr>
            </w:pPr>
            <w:r w:rsidRPr="00FD40C3">
              <w:rPr>
                <w:lang w:val="id-ID"/>
              </w:rPr>
              <w:t xml:space="preserve">        "encodeurl": "~1.0.2",</w:t>
            </w:r>
          </w:p>
          <w:p w14:paraId="6866535A" w14:textId="77777777" w:rsidR="00801B5C" w:rsidRPr="00FD40C3" w:rsidRDefault="00801B5C" w:rsidP="00801B5C">
            <w:pPr>
              <w:pStyle w:val="Code"/>
              <w:rPr>
                <w:lang w:val="id-ID"/>
              </w:rPr>
            </w:pPr>
            <w:r w:rsidRPr="00FD40C3">
              <w:rPr>
                <w:lang w:val="id-ID"/>
              </w:rPr>
              <w:t xml:space="preserve">        "escape-html": "~1.0.3",</w:t>
            </w:r>
          </w:p>
          <w:p w14:paraId="38989224" w14:textId="77777777" w:rsidR="00801B5C" w:rsidRPr="00FD40C3" w:rsidRDefault="00801B5C" w:rsidP="00801B5C">
            <w:pPr>
              <w:pStyle w:val="Code"/>
              <w:rPr>
                <w:lang w:val="id-ID"/>
              </w:rPr>
            </w:pPr>
            <w:r w:rsidRPr="00FD40C3">
              <w:rPr>
                <w:lang w:val="id-ID"/>
              </w:rPr>
              <w:t xml:space="preserve">        "etag": "~1.8.1",</w:t>
            </w:r>
          </w:p>
          <w:p w14:paraId="502B3EE0" w14:textId="77777777" w:rsidR="00801B5C" w:rsidRPr="00FD40C3" w:rsidRDefault="00801B5C" w:rsidP="00801B5C">
            <w:pPr>
              <w:pStyle w:val="Code"/>
              <w:rPr>
                <w:lang w:val="id-ID"/>
              </w:rPr>
            </w:pPr>
            <w:r w:rsidRPr="00FD40C3">
              <w:rPr>
                <w:lang w:val="id-ID"/>
              </w:rPr>
              <w:t xml:space="preserve">        "finalhandler": "1.2.0",</w:t>
            </w:r>
          </w:p>
          <w:p w14:paraId="26180260" w14:textId="77777777" w:rsidR="00801B5C" w:rsidRPr="00FD40C3" w:rsidRDefault="00801B5C" w:rsidP="00801B5C">
            <w:pPr>
              <w:pStyle w:val="Code"/>
              <w:rPr>
                <w:lang w:val="id-ID"/>
              </w:rPr>
            </w:pPr>
            <w:r w:rsidRPr="00FD40C3">
              <w:rPr>
                <w:lang w:val="id-ID"/>
              </w:rPr>
              <w:t xml:space="preserve">        "fresh": "0.5.2",</w:t>
            </w:r>
          </w:p>
          <w:p w14:paraId="021FDF0A" w14:textId="77777777" w:rsidR="00801B5C" w:rsidRPr="00FD40C3" w:rsidRDefault="00801B5C" w:rsidP="00801B5C">
            <w:pPr>
              <w:pStyle w:val="Code"/>
              <w:rPr>
                <w:lang w:val="id-ID"/>
              </w:rPr>
            </w:pPr>
            <w:r w:rsidRPr="00FD40C3">
              <w:rPr>
                <w:lang w:val="id-ID"/>
              </w:rPr>
              <w:t xml:space="preserve">        "http-errors": "2.0.0",</w:t>
            </w:r>
          </w:p>
          <w:p w14:paraId="1BBC4506" w14:textId="77777777" w:rsidR="00801B5C" w:rsidRPr="00FD40C3" w:rsidRDefault="00801B5C" w:rsidP="00801B5C">
            <w:pPr>
              <w:pStyle w:val="Code"/>
              <w:rPr>
                <w:lang w:val="id-ID"/>
              </w:rPr>
            </w:pPr>
            <w:r w:rsidRPr="00FD40C3">
              <w:rPr>
                <w:lang w:val="id-ID"/>
              </w:rPr>
              <w:t xml:space="preserve">        "merge-descriptors": "1.0.1",</w:t>
            </w:r>
          </w:p>
          <w:p w14:paraId="20B0A81D" w14:textId="77777777" w:rsidR="00801B5C" w:rsidRPr="00FD40C3" w:rsidRDefault="00801B5C" w:rsidP="00801B5C">
            <w:pPr>
              <w:pStyle w:val="Code"/>
              <w:rPr>
                <w:lang w:val="id-ID"/>
              </w:rPr>
            </w:pPr>
            <w:r w:rsidRPr="00FD40C3">
              <w:rPr>
                <w:lang w:val="id-ID"/>
              </w:rPr>
              <w:t xml:space="preserve">        "methods": "~1.1.2",</w:t>
            </w:r>
          </w:p>
          <w:p w14:paraId="342E1C1B" w14:textId="77777777" w:rsidR="00801B5C" w:rsidRPr="00FD40C3" w:rsidRDefault="00801B5C" w:rsidP="00801B5C">
            <w:pPr>
              <w:pStyle w:val="Code"/>
              <w:rPr>
                <w:lang w:val="id-ID"/>
              </w:rPr>
            </w:pPr>
            <w:r w:rsidRPr="00FD40C3">
              <w:rPr>
                <w:lang w:val="id-ID"/>
              </w:rPr>
              <w:t xml:space="preserve">        "on-finished": "2.4.1",</w:t>
            </w:r>
          </w:p>
          <w:p w14:paraId="67F8FACB" w14:textId="77777777" w:rsidR="00801B5C" w:rsidRPr="00FD40C3" w:rsidRDefault="00801B5C" w:rsidP="00801B5C">
            <w:pPr>
              <w:pStyle w:val="Code"/>
              <w:rPr>
                <w:lang w:val="id-ID"/>
              </w:rPr>
            </w:pPr>
            <w:r w:rsidRPr="00FD40C3">
              <w:rPr>
                <w:lang w:val="id-ID"/>
              </w:rPr>
              <w:t xml:space="preserve">        "parseurl": "~1.3.3",</w:t>
            </w:r>
          </w:p>
          <w:p w14:paraId="55BA266B" w14:textId="77777777" w:rsidR="00801B5C" w:rsidRPr="00FD40C3" w:rsidRDefault="00801B5C" w:rsidP="00801B5C">
            <w:pPr>
              <w:pStyle w:val="Code"/>
              <w:rPr>
                <w:lang w:val="id-ID"/>
              </w:rPr>
            </w:pPr>
            <w:r w:rsidRPr="00FD40C3">
              <w:rPr>
                <w:lang w:val="id-ID"/>
              </w:rPr>
              <w:t xml:space="preserve">        "path-to-regexp": "0.1.7",</w:t>
            </w:r>
          </w:p>
          <w:p w14:paraId="6160CD8E" w14:textId="77777777" w:rsidR="00801B5C" w:rsidRPr="00FD40C3" w:rsidRDefault="00801B5C" w:rsidP="00801B5C">
            <w:pPr>
              <w:pStyle w:val="Code"/>
              <w:rPr>
                <w:lang w:val="id-ID"/>
              </w:rPr>
            </w:pPr>
            <w:r w:rsidRPr="00FD40C3">
              <w:rPr>
                <w:lang w:val="id-ID"/>
              </w:rPr>
              <w:t xml:space="preserve">        "proxy-addr": "~2.0.7",</w:t>
            </w:r>
          </w:p>
          <w:p w14:paraId="59BAB5FF" w14:textId="77777777" w:rsidR="00801B5C" w:rsidRPr="00FD40C3" w:rsidRDefault="00801B5C" w:rsidP="00801B5C">
            <w:pPr>
              <w:pStyle w:val="Code"/>
              <w:rPr>
                <w:lang w:val="id-ID"/>
              </w:rPr>
            </w:pPr>
            <w:r w:rsidRPr="00FD40C3">
              <w:rPr>
                <w:lang w:val="id-ID"/>
              </w:rPr>
              <w:t xml:space="preserve">        "qs": "6.11.0",</w:t>
            </w:r>
          </w:p>
          <w:p w14:paraId="6AE4E9AD" w14:textId="77777777" w:rsidR="00801B5C" w:rsidRPr="00FD40C3" w:rsidRDefault="00801B5C" w:rsidP="00801B5C">
            <w:pPr>
              <w:pStyle w:val="Code"/>
              <w:rPr>
                <w:lang w:val="id-ID"/>
              </w:rPr>
            </w:pPr>
            <w:r w:rsidRPr="00FD40C3">
              <w:rPr>
                <w:lang w:val="id-ID"/>
              </w:rPr>
              <w:t xml:space="preserve">        "range-parser": "~1.2.1",</w:t>
            </w:r>
          </w:p>
          <w:p w14:paraId="6AE57D38" w14:textId="77777777" w:rsidR="00801B5C" w:rsidRPr="00FD40C3" w:rsidRDefault="00801B5C" w:rsidP="00801B5C">
            <w:pPr>
              <w:pStyle w:val="Code"/>
              <w:rPr>
                <w:lang w:val="id-ID"/>
              </w:rPr>
            </w:pPr>
            <w:r w:rsidRPr="00FD40C3">
              <w:rPr>
                <w:lang w:val="id-ID"/>
              </w:rPr>
              <w:t xml:space="preserve">        "safe-buffer": "5.2.1",</w:t>
            </w:r>
          </w:p>
          <w:p w14:paraId="0101B26D" w14:textId="77777777" w:rsidR="00801B5C" w:rsidRPr="00FD40C3" w:rsidRDefault="00801B5C" w:rsidP="00801B5C">
            <w:pPr>
              <w:pStyle w:val="Code"/>
              <w:rPr>
                <w:lang w:val="id-ID"/>
              </w:rPr>
            </w:pPr>
            <w:r w:rsidRPr="00FD40C3">
              <w:rPr>
                <w:lang w:val="id-ID"/>
              </w:rPr>
              <w:t xml:space="preserve">        "send": "0.18.0",</w:t>
            </w:r>
          </w:p>
          <w:p w14:paraId="3926B46C" w14:textId="77777777" w:rsidR="00801B5C" w:rsidRPr="00FD40C3" w:rsidRDefault="00801B5C" w:rsidP="00801B5C">
            <w:pPr>
              <w:pStyle w:val="Code"/>
              <w:rPr>
                <w:lang w:val="id-ID"/>
              </w:rPr>
            </w:pPr>
            <w:r w:rsidRPr="00FD40C3">
              <w:rPr>
                <w:lang w:val="id-ID"/>
              </w:rPr>
              <w:t xml:space="preserve">        "serve-static": "1.15.0",</w:t>
            </w:r>
          </w:p>
          <w:p w14:paraId="1CE46F40" w14:textId="77777777" w:rsidR="00801B5C" w:rsidRPr="00FD40C3" w:rsidRDefault="00801B5C" w:rsidP="00801B5C">
            <w:pPr>
              <w:pStyle w:val="Code"/>
              <w:rPr>
                <w:lang w:val="id-ID"/>
              </w:rPr>
            </w:pPr>
            <w:r w:rsidRPr="00FD40C3">
              <w:rPr>
                <w:lang w:val="id-ID"/>
              </w:rPr>
              <w:t xml:space="preserve">        "setprototypeof": "1.2.0",</w:t>
            </w:r>
          </w:p>
          <w:p w14:paraId="028CAB4B" w14:textId="77777777" w:rsidR="00801B5C" w:rsidRPr="00FD40C3" w:rsidRDefault="00801B5C" w:rsidP="00801B5C">
            <w:pPr>
              <w:pStyle w:val="Code"/>
              <w:rPr>
                <w:lang w:val="id-ID"/>
              </w:rPr>
            </w:pPr>
            <w:r w:rsidRPr="00FD40C3">
              <w:rPr>
                <w:lang w:val="id-ID"/>
              </w:rPr>
              <w:t xml:space="preserve">        "statuses": "2.0.1",</w:t>
            </w:r>
          </w:p>
          <w:p w14:paraId="699402D5" w14:textId="77777777" w:rsidR="00801B5C" w:rsidRPr="00FD40C3" w:rsidRDefault="00801B5C" w:rsidP="00801B5C">
            <w:pPr>
              <w:pStyle w:val="Code"/>
              <w:rPr>
                <w:lang w:val="id-ID"/>
              </w:rPr>
            </w:pPr>
            <w:r w:rsidRPr="00FD40C3">
              <w:rPr>
                <w:lang w:val="id-ID"/>
              </w:rPr>
              <w:t xml:space="preserve">        "type-is": "~1.6.18",</w:t>
            </w:r>
          </w:p>
          <w:p w14:paraId="6E3D941F" w14:textId="77777777" w:rsidR="00801B5C" w:rsidRPr="00FD40C3" w:rsidRDefault="00801B5C" w:rsidP="00801B5C">
            <w:pPr>
              <w:pStyle w:val="Code"/>
              <w:rPr>
                <w:lang w:val="id-ID"/>
              </w:rPr>
            </w:pPr>
            <w:r w:rsidRPr="00FD40C3">
              <w:rPr>
                <w:lang w:val="id-ID"/>
              </w:rPr>
              <w:t xml:space="preserve">        "utils-merge": "1.0.1",</w:t>
            </w:r>
          </w:p>
          <w:p w14:paraId="4B686BF0" w14:textId="77777777" w:rsidR="00801B5C" w:rsidRPr="00FD40C3" w:rsidRDefault="00801B5C" w:rsidP="00801B5C">
            <w:pPr>
              <w:pStyle w:val="Code"/>
              <w:rPr>
                <w:lang w:val="id-ID"/>
              </w:rPr>
            </w:pPr>
            <w:r w:rsidRPr="00FD40C3">
              <w:rPr>
                <w:lang w:val="id-ID"/>
              </w:rPr>
              <w:lastRenderedPageBreak/>
              <w:t xml:space="preserve">        "vary":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filelist": {</w:t>
            </w:r>
          </w:p>
          <w:p w14:paraId="201D1AE4" w14:textId="77777777" w:rsidR="00801B5C" w:rsidRPr="00FD40C3" w:rsidRDefault="00801B5C" w:rsidP="00801B5C">
            <w:pPr>
              <w:pStyle w:val="Code"/>
              <w:rPr>
                <w:lang w:val="id-ID"/>
              </w:rPr>
            </w:pPr>
            <w:r w:rsidRPr="00FD40C3">
              <w:rPr>
                <w:lang w:val="id-ID"/>
              </w:rPr>
              <w:t xml:space="preserve">      "version": "1.0.4",</w:t>
            </w:r>
          </w:p>
          <w:p w14:paraId="179D642A" w14:textId="77777777" w:rsidR="00801B5C" w:rsidRPr="00FD40C3" w:rsidRDefault="00801B5C" w:rsidP="00801B5C">
            <w:pPr>
              <w:pStyle w:val="Code"/>
              <w:rPr>
                <w:lang w:val="id-ID"/>
              </w:rPr>
            </w:pPr>
            <w:r w:rsidRPr="00FD40C3">
              <w:rPr>
                <w:lang w:val="id-ID"/>
              </w:rPr>
              <w:t xml:space="preserve">      "resolved": "https://registry.npmjs.org/filelist/-/filelist-1.0.4.tgz",</w:t>
            </w:r>
          </w:p>
          <w:p w14:paraId="0C184FBD"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requires": {</w:t>
            </w:r>
          </w:p>
          <w:p w14:paraId="7545C2DB" w14:textId="77777777" w:rsidR="00801B5C" w:rsidRPr="00FD40C3" w:rsidRDefault="00801B5C" w:rsidP="00801B5C">
            <w:pPr>
              <w:pStyle w:val="Code"/>
              <w:rPr>
                <w:lang w:val="id-ID"/>
              </w:rPr>
            </w:pPr>
            <w:r w:rsidRPr="00FD40C3">
              <w:rPr>
                <w:lang w:val="id-ID"/>
              </w:rPr>
              <w:t xml:space="preserve">        "minimatch":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dependencies": {</w:t>
            </w:r>
          </w:p>
          <w:p w14:paraId="147028CC" w14:textId="77777777" w:rsidR="00801B5C" w:rsidRPr="00FD40C3" w:rsidRDefault="00801B5C" w:rsidP="00801B5C">
            <w:pPr>
              <w:pStyle w:val="Code"/>
              <w:rPr>
                <w:lang w:val="id-ID"/>
              </w:rPr>
            </w:pPr>
            <w:r w:rsidRPr="00FD40C3">
              <w:rPr>
                <w:lang w:val="id-ID"/>
              </w:rPr>
              <w:t xml:space="preserve">        "brace-expansion": {</w:t>
            </w:r>
          </w:p>
          <w:p w14:paraId="2DD9D66E" w14:textId="77777777" w:rsidR="00801B5C" w:rsidRPr="00FD40C3" w:rsidRDefault="00801B5C" w:rsidP="00801B5C">
            <w:pPr>
              <w:pStyle w:val="Code"/>
              <w:rPr>
                <w:lang w:val="id-ID"/>
              </w:rPr>
            </w:pPr>
            <w:r w:rsidRPr="00FD40C3">
              <w:rPr>
                <w:lang w:val="id-ID"/>
              </w:rPr>
              <w:t xml:space="preserve">          "version": "2.0.1",</w:t>
            </w:r>
          </w:p>
          <w:p w14:paraId="1903F5E8"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requires": {</w:t>
            </w:r>
          </w:p>
          <w:p w14:paraId="4CBFC5B3" w14:textId="77777777" w:rsidR="00801B5C" w:rsidRPr="00FD40C3" w:rsidRDefault="00801B5C" w:rsidP="00801B5C">
            <w:pPr>
              <w:pStyle w:val="Code"/>
              <w:rPr>
                <w:lang w:val="id-ID"/>
              </w:rPr>
            </w:pPr>
            <w:r w:rsidRPr="00FD40C3">
              <w:rPr>
                <w:lang w:val="id-ID"/>
              </w:rPr>
              <w:t xml:space="preserve">            "balanced-match":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minimatch": {</w:t>
            </w:r>
          </w:p>
          <w:p w14:paraId="67766BC6" w14:textId="77777777" w:rsidR="00801B5C" w:rsidRPr="00FD40C3" w:rsidRDefault="00801B5C" w:rsidP="00801B5C">
            <w:pPr>
              <w:pStyle w:val="Code"/>
              <w:rPr>
                <w:lang w:val="id-ID"/>
              </w:rPr>
            </w:pPr>
            <w:r w:rsidRPr="00FD40C3">
              <w:rPr>
                <w:lang w:val="id-ID"/>
              </w:rPr>
              <w:t xml:space="preserve">          "version": "5.1.6",</w:t>
            </w:r>
          </w:p>
          <w:p w14:paraId="451170E8"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requires": {</w:t>
            </w:r>
          </w:p>
          <w:p w14:paraId="26E7DC4C" w14:textId="77777777" w:rsidR="00801B5C" w:rsidRPr="00FD40C3" w:rsidRDefault="00801B5C" w:rsidP="00801B5C">
            <w:pPr>
              <w:pStyle w:val="Code"/>
              <w:rPr>
                <w:lang w:val="id-ID"/>
              </w:rPr>
            </w:pPr>
            <w:r w:rsidRPr="00FD40C3">
              <w:rPr>
                <w:lang w:val="id-ID"/>
              </w:rPr>
              <w:t xml:space="preserve">            "brace-expansion":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fill-range": {</w:t>
            </w:r>
          </w:p>
          <w:p w14:paraId="31BFE5E3" w14:textId="77777777" w:rsidR="00801B5C" w:rsidRPr="00FD40C3" w:rsidRDefault="00801B5C" w:rsidP="00801B5C">
            <w:pPr>
              <w:pStyle w:val="Code"/>
              <w:rPr>
                <w:lang w:val="id-ID"/>
              </w:rPr>
            </w:pPr>
            <w:r w:rsidRPr="00FD40C3">
              <w:rPr>
                <w:lang w:val="id-ID"/>
              </w:rPr>
              <w:t xml:space="preserve">      "version": "7.0.1",</w:t>
            </w:r>
          </w:p>
          <w:p w14:paraId="29E2F1A2"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requires": {</w:t>
            </w:r>
          </w:p>
          <w:p w14:paraId="36CF67D5" w14:textId="77777777" w:rsidR="00801B5C" w:rsidRPr="00FD40C3" w:rsidRDefault="00801B5C" w:rsidP="00801B5C">
            <w:pPr>
              <w:pStyle w:val="Code"/>
              <w:rPr>
                <w:lang w:val="id-ID"/>
              </w:rPr>
            </w:pPr>
            <w:r w:rsidRPr="00FD40C3">
              <w:rPr>
                <w:lang w:val="id-ID"/>
              </w:rPr>
              <w:t xml:space="preserve">        "to-regex-range":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finalhandler": {</w:t>
            </w:r>
          </w:p>
          <w:p w14:paraId="588E3181" w14:textId="77777777" w:rsidR="00801B5C" w:rsidRPr="00FD40C3" w:rsidRDefault="00801B5C" w:rsidP="00801B5C">
            <w:pPr>
              <w:pStyle w:val="Code"/>
              <w:rPr>
                <w:lang w:val="id-ID"/>
              </w:rPr>
            </w:pPr>
            <w:r w:rsidRPr="00FD40C3">
              <w:rPr>
                <w:lang w:val="id-ID"/>
              </w:rPr>
              <w:t xml:space="preserve">      "version": "1.2.0",</w:t>
            </w:r>
          </w:p>
          <w:p w14:paraId="620E02D2" w14:textId="77777777" w:rsidR="00801B5C" w:rsidRPr="00FD40C3" w:rsidRDefault="00801B5C" w:rsidP="00801B5C">
            <w:pPr>
              <w:pStyle w:val="Code"/>
              <w:rPr>
                <w:lang w:val="id-ID"/>
              </w:rPr>
            </w:pPr>
            <w:r w:rsidRPr="00FD40C3">
              <w:rPr>
                <w:lang w:val="id-ID"/>
              </w:rPr>
              <w:t xml:space="preserve">      "resolved":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requires":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encodeurl": "~1.0.2",</w:t>
            </w:r>
          </w:p>
          <w:p w14:paraId="0F70FEC3" w14:textId="77777777" w:rsidR="00801B5C" w:rsidRPr="00FD40C3" w:rsidRDefault="00801B5C" w:rsidP="00801B5C">
            <w:pPr>
              <w:pStyle w:val="Code"/>
              <w:rPr>
                <w:lang w:val="id-ID"/>
              </w:rPr>
            </w:pPr>
            <w:r w:rsidRPr="00FD40C3">
              <w:rPr>
                <w:lang w:val="id-ID"/>
              </w:rPr>
              <w:lastRenderedPageBreak/>
              <w:t xml:space="preserve">        "escape-html": "~1.0.3",</w:t>
            </w:r>
          </w:p>
          <w:p w14:paraId="7CEA2B92" w14:textId="77777777" w:rsidR="00801B5C" w:rsidRPr="00FD40C3" w:rsidRDefault="00801B5C" w:rsidP="00801B5C">
            <w:pPr>
              <w:pStyle w:val="Code"/>
              <w:rPr>
                <w:lang w:val="id-ID"/>
              </w:rPr>
            </w:pPr>
            <w:r w:rsidRPr="00FD40C3">
              <w:rPr>
                <w:lang w:val="id-ID"/>
              </w:rPr>
              <w:t xml:space="preserve">        "on-finished": "2.4.1",</w:t>
            </w:r>
          </w:p>
          <w:p w14:paraId="3E966ABD" w14:textId="77777777" w:rsidR="00801B5C" w:rsidRPr="00FD40C3" w:rsidRDefault="00801B5C" w:rsidP="00801B5C">
            <w:pPr>
              <w:pStyle w:val="Code"/>
              <w:rPr>
                <w:lang w:val="id-ID"/>
              </w:rPr>
            </w:pPr>
            <w:r w:rsidRPr="00FD40C3">
              <w:rPr>
                <w:lang w:val="id-ID"/>
              </w:rPr>
              <w:t xml:space="preserve">        "parseurl": "~1.3.3",</w:t>
            </w:r>
          </w:p>
          <w:p w14:paraId="2B89A150" w14:textId="77777777" w:rsidR="00801B5C" w:rsidRPr="00FD40C3" w:rsidRDefault="00801B5C" w:rsidP="00801B5C">
            <w:pPr>
              <w:pStyle w:val="Code"/>
              <w:rPr>
                <w:lang w:val="id-ID"/>
              </w:rPr>
            </w:pPr>
            <w:r w:rsidRPr="00FD40C3">
              <w:rPr>
                <w:lang w:val="id-ID"/>
              </w:rPr>
              <w:t xml:space="preserve">        "statuses": "2.0.1",</w:t>
            </w:r>
          </w:p>
          <w:p w14:paraId="59FE4CEF" w14:textId="77777777" w:rsidR="00801B5C" w:rsidRPr="00FD40C3" w:rsidRDefault="00801B5C" w:rsidP="00801B5C">
            <w:pPr>
              <w:pStyle w:val="Code"/>
              <w:rPr>
                <w:lang w:val="id-ID"/>
              </w:rPr>
            </w:pPr>
            <w:r w:rsidRPr="00FD40C3">
              <w:rPr>
                <w:lang w:val="id-ID"/>
              </w:rPr>
              <w:t xml:space="preserve">        "unpipe":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follow-redirects": {</w:t>
            </w:r>
          </w:p>
          <w:p w14:paraId="1CAA81F9" w14:textId="77777777" w:rsidR="00801B5C" w:rsidRPr="00FD40C3" w:rsidRDefault="00801B5C" w:rsidP="00801B5C">
            <w:pPr>
              <w:pStyle w:val="Code"/>
              <w:rPr>
                <w:lang w:val="id-ID"/>
              </w:rPr>
            </w:pPr>
            <w:r w:rsidRPr="00FD40C3">
              <w:rPr>
                <w:lang w:val="id-ID"/>
              </w:rPr>
              <w:t xml:space="preserve">      "version": "1.15.2",</w:t>
            </w:r>
          </w:p>
          <w:p w14:paraId="5448F78F"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formidable": {</w:t>
            </w:r>
          </w:p>
          <w:p w14:paraId="11722C42" w14:textId="77777777" w:rsidR="00801B5C" w:rsidRPr="00FD40C3" w:rsidRDefault="00801B5C" w:rsidP="00801B5C">
            <w:pPr>
              <w:pStyle w:val="Code"/>
              <w:rPr>
                <w:lang w:val="id-ID"/>
              </w:rPr>
            </w:pPr>
            <w:r w:rsidRPr="00FD40C3">
              <w:rPr>
                <w:lang w:val="id-ID"/>
              </w:rPr>
              <w:t xml:space="preserve">      "version": "2.1.1",</w:t>
            </w:r>
          </w:p>
          <w:p w14:paraId="6418A402"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requires": {</w:t>
            </w:r>
          </w:p>
          <w:p w14:paraId="4F57F9AD" w14:textId="77777777" w:rsidR="00801B5C" w:rsidRPr="00FD40C3" w:rsidRDefault="00801B5C" w:rsidP="00801B5C">
            <w:pPr>
              <w:pStyle w:val="Code"/>
              <w:rPr>
                <w:lang w:val="id-ID"/>
              </w:rPr>
            </w:pPr>
            <w:r w:rsidRPr="00FD40C3">
              <w:rPr>
                <w:lang w:val="id-ID"/>
              </w:rPr>
              <w:t xml:space="preserve">        "dezalgo": "^1.0.4",</w:t>
            </w:r>
          </w:p>
          <w:p w14:paraId="7D1248F2" w14:textId="77777777" w:rsidR="00801B5C" w:rsidRPr="00FD40C3" w:rsidRDefault="00801B5C" w:rsidP="00801B5C">
            <w:pPr>
              <w:pStyle w:val="Code"/>
              <w:rPr>
                <w:lang w:val="id-ID"/>
              </w:rPr>
            </w:pPr>
            <w:r w:rsidRPr="00FD40C3">
              <w:rPr>
                <w:lang w:val="id-ID"/>
              </w:rPr>
              <w:t xml:space="preserve">        "hexoid":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qs":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forwarded": {</w:t>
            </w:r>
          </w:p>
          <w:p w14:paraId="15838F25" w14:textId="77777777" w:rsidR="00801B5C" w:rsidRPr="00FD40C3" w:rsidRDefault="00801B5C" w:rsidP="00801B5C">
            <w:pPr>
              <w:pStyle w:val="Code"/>
              <w:rPr>
                <w:lang w:val="id-ID"/>
              </w:rPr>
            </w:pPr>
            <w:r w:rsidRPr="00FD40C3">
              <w:rPr>
                <w:lang w:val="id-ID"/>
              </w:rPr>
              <w:t xml:space="preserve">      "version": "0.2.0",</w:t>
            </w:r>
          </w:p>
          <w:p w14:paraId="73173523" w14:textId="77777777" w:rsidR="00801B5C" w:rsidRPr="00FD40C3" w:rsidRDefault="00801B5C" w:rsidP="00801B5C">
            <w:pPr>
              <w:pStyle w:val="Code"/>
              <w:rPr>
                <w:lang w:val="id-ID"/>
              </w:rPr>
            </w:pPr>
            <w:r w:rsidRPr="00FD40C3">
              <w:rPr>
                <w:lang w:val="id-ID"/>
              </w:rPr>
              <w:t xml:space="preserve">      "resolved":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fresh": {</w:t>
            </w:r>
          </w:p>
          <w:p w14:paraId="31843350" w14:textId="77777777" w:rsidR="00801B5C" w:rsidRPr="00FD40C3" w:rsidRDefault="00801B5C" w:rsidP="00801B5C">
            <w:pPr>
              <w:pStyle w:val="Code"/>
              <w:rPr>
                <w:lang w:val="id-ID"/>
              </w:rPr>
            </w:pPr>
            <w:r w:rsidRPr="00FD40C3">
              <w:rPr>
                <w:lang w:val="id-ID"/>
              </w:rPr>
              <w:t xml:space="preserve">      "version": "0.5.2",</w:t>
            </w:r>
          </w:p>
          <w:p w14:paraId="37B14CD2" w14:textId="77777777" w:rsidR="00801B5C" w:rsidRPr="00FD40C3" w:rsidRDefault="00801B5C" w:rsidP="00801B5C">
            <w:pPr>
              <w:pStyle w:val="Code"/>
              <w:rPr>
                <w:lang w:val="id-ID"/>
              </w:rPr>
            </w:pPr>
            <w:r w:rsidRPr="00FD40C3">
              <w:rPr>
                <w:lang w:val="id-ID"/>
              </w:rPr>
              <w:t xml:space="preserve">      "resolved": "https://registry.npmjs.org/fresh/-/fresh-0.5.2.tgz",</w:t>
            </w:r>
          </w:p>
          <w:p w14:paraId="27DCD614"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fsevents": {</w:t>
            </w:r>
          </w:p>
          <w:p w14:paraId="660A1928" w14:textId="77777777" w:rsidR="00801B5C" w:rsidRPr="00FD40C3" w:rsidRDefault="00801B5C" w:rsidP="00801B5C">
            <w:pPr>
              <w:pStyle w:val="Code"/>
              <w:rPr>
                <w:lang w:val="id-ID"/>
              </w:rPr>
            </w:pPr>
            <w:r w:rsidRPr="00FD40C3">
              <w:rPr>
                <w:lang w:val="id-ID"/>
              </w:rPr>
              <w:t xml:space="preserve">      "version": "2.3.2",</w:t>
            </w:r>
          </w:p>
          <w:p w14:paraId="2C73F131" w14:textId="77777777" w:rsidR="00801B5C" w:rsidRPr="00FD40C3" w:rsidRDefault="00801B5C" w:rsidP="00801B5C">
            <w:pPr>
              <w:pStyle w:val="Code"/>
              <w:rPr>
                <w:lang w:val="id-ID"/>
              </w:rPr>
            </w:pPr>
            <w:r w:rsidRPr="00FD40C3">
              <w:rPr>
                <w:lang w:val="id-ID"/>
              </w:rPr>
              <w:t xml:space="preserve">      "resolved": "https://registry.npmjs.org/fsevents/-/fsevents-2.3.2.tgz",</w:t>
            </w:r>
          </w:p>
          <w:p w14:paraId="76F8C096"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optional": true</w:t>
            </w:r>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function-bind": {</w:t>
            </w:r>
          </w:p>
          <w:p w14:paraId="08F1CE30" w14:textId="77777777" w:rsidR="00801B5C" w:rsidRPr="00FD40C3" w:rsidRDefault="00801B5C" w:rsidP="00801B5C">
            <w:pPr>
              <w:pStyle w:val="Code"/>
              <w:rPr>
                <w:lang w:val="id-ID"/>
              </w:rPr>
            </w:pPr>
            <w:r w:rsidRPr="00FD40C3">
              <w:rPr>
                <w:lang w:val="id-ID"/>
              </w:rPr>
              <w:t xml:space="preserve">      "version": "1.1.1",</w:t>
            </w:r>
          </w:p>
          <w:p w14:paraId="3F7FAE67"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get-caller-file": {</w:t>
            </w:r>
          </w:p>
          <w:p w14:paraId="4B238F1D" w14:textId="77777777" w:rsidR="00801B5C" w:rsidRPr="00FD40C3" w:rsidRDefault="00801B5C" w:rsidP="00801B5C">
            <w:pPr>
              <w:pStyle w:val="Code"/>
              <w:rPr>
                <w:lang w:val="id-ID"/>
              </w:rPr>
            </w:pPr>
            <w:r w:rsidRPr="00FD40C3">
              <w:rPr>
                <w:lang w:val="id-ID"/>
              </w:rPr>
              <w:t xml:space="preserve">      "version": "2.0.5",</w:t>
            </w:r>
          </w:p>
          <w:p w14:paraId="2E36324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get-intrinsic": {</w:t>
            </w:r>
          </w:p>
          <w:p w14:paraId="73A6057C" w14:textId="77777777" w:rsidR="00801B5C" w:rsidRPr="00FD40C3" w:rsidRDefault="00801B5C" w:rsidP="00801B5C">
            <w:pPr>
              <w:pStyle w:val="Code"/>
              <w:rPr>
                <w:lang w:val="id-ID"/>
              </w:rPr>
            </w:pPr>
            <w:r w:rsidRPr="00FD40C3">
              <w:rPr>
                <w:lang w:val="id-ID"/>
              </w:rPr>
              <w:t xml:space="preserve">      "version": "1.2.0",</w:t>
            </w:r>
          </w:p>
          <w:p w14:paraId="432D4C8D"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integrity":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requires": {</w:t>
            </w:r>
          </w:p>
          <w:p w14:paraId="7972C54C" w14:textId="77777777" w:rsidR="00801B5C" w:rsidRPr="00FD40C3" w:rsidRDefault="00801B5C" w:rsidP="00801B5C">
            <w:pPr>
              <w:pStyle w:val="Code"/>
              <w:rPr>
                <w:lang w:val="id-ID"/>
              </w:rPr>
            </w:pPr>
            <w:r w:rsidRPr="00FD40C3">
              <w:rPr>
                <w:lang w:val="id-ID"/>
              </w:rPr>
              <w:t xml:space="preserve">        "function-bind":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symbols":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glob-parent": {</w:t>
            </w:r>
          </w:p>
          <w:p w14:paraId="39404ADC" w14:textId="77777777" w:rsidR="00801B5C" w:rsidRPr="00FD40C3" w:rsidRDefault="00801B5C" w:rsidP="00801B5C">
            <w:pPr>
              <w:pStyle w:val="Code"/>
              <w:rPr>
                <w:lang w:val="id-ID"/>
              </w:rPr>
            </w:pPr>
            <w:r w:rsidRPr="00FD40C3">
              <w:rPr>
                <w:lang w:val="id-ID"/>
              </w:rPr>
              <w:t xml:space="preserve">      "version": "5.1.2",</w:t>
            </w:r>
          </w:p>
          <w:p w14:paraId="7284B9FA"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requires": {</w:t>
            </w:r>
          </w:p>
          <w:p w14:paraId="1EAEF71D" w14:textId="77777777" w:rsidR="00801B5C" w:rsidRPr="00FD40C3" w:rsidRDefault="00801B5C" w:rsidP="00801B5C">
            <w:pPr>
              <w:pStyle w:val="Code"/>
              <w:rPr>
                <w:lang w:val="id-ID"/>
              </w:rPr>
            </w:pPr>
            <w:r w:rsidRPr="00FD40C3">
              <w:rPr>
                <w:lang w:val="id-ID"/>
              </w:rPr>
              <w:t xml:space="preserve">        "is-glob":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version": "1.0.3",</w:t>
            </w:r>
          </w:p>
          <w:p w14:paraId="682A9B6F" w14:textId="77777777" w:rsidR="00801B5C" w:rsidRPr="00FD40C3" w:rsidRDefault="00801B5C" w:rsidP="00801B5C">
            <w:pPr>
              <w:pStyle w:val="Code"/>
              <w:rPr>
                <w:lang w:val="id-ID"/>
              </w:rPr>
            </w:pPr>
            <w:r w:rsidRPr="00FD40C3">
              <w:rPr>
                <w:lang w:val="id-ID"/>
              </w:rPr>
              <w:t xml:space="preserve">      "resolved": "https://registry.npmjs.org/has/-/has-1.0.3.tgz",</w:t>
            </w:r>
          </w:p>
          <w:p w14:paraId="4599DB59"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requires": {</w:t>
            </w:r>
          </w:p>
          <w:p w14:paraId="78526B3B" w14:textId="77777777" w:rsidR="00801B5C" w:rsidRPr="00FD40C3" w:rsidRDefault="00801B5C" w:rsidP="00801B5C">
            <w:pPr>
              <w:pStyle w:val="Code"/>
              <w:rPr>
                <w:lang w:val="id-ID"/>
              </w:rPr>
            </w:pPr>
            <w:r w:rsidRPr="00FD40C3">
              <w:rPr>
                <w:lang w:val="id-ID"/>
              </w:rPr>
              <w:t xml:space="preserve">        "function-bind":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flag": {</w:t>
            </w:r>
          </w:p>
          <w:p w14:paraId="4B3E20B6" w14:textId="77777777" w:rsidR="00801B5C" w:rsidRPr="00FD40C3" w:rsidRDefault="00801B5C" w:rsidP="00801B5C">
            <w:pPr>
              <w:pStyle w:val="Code"/>
              <w:rPr>
                <w:lang w:val="id-ID"/>
              </w:rPr>
            </w:pPr>
            <w:r w:rsidRPr="00FD40C3">
              <w:rPr>
                <w:lang w:val="id-ID"/>
              </w:rPr>
              <w:t xml:space="preserve">      "version": "4.0.0",</w:t>
            </w:r>
          </w:p>
          <w:p w14:paraId="2979B53E" w14:textId="77777777" w:rsidR="00801B5C" w:rsidRPr="00FD40C3" w:rsidRDefault="00801B5C" w:rsidP="00801B5C">
            <w:pPr>
              <w:pStyle w:val="Code"/>
              <w:rPr>
                <w:lang w:val="id-ID"/>
              </w:rPr>
            </w:pPr>
            <w:r w:rsidRPr="00FD40C3">
              <w:rPr>
                <w:lang w:val="id-ID"/>
              </w:rPr>
              <w:t xml:space="preserve">      "resolved": "https://registry.npmjs.org/has-flag/-/has-flag-4.0.0.tgz",</w:t>
            </w:r>
          </w:p>
          <w:p w14:paraId="3D2ADE2B"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symbols": {</w:t>
            </w:r>
          </w:p>
          <w:p w14:paraId="363D4AF4" w14:textId="77777777" w:rsidR="00801B5C" w:rsidRPr="00FD40C3" w:rsidRDefault="00801B5C" w:rsidP="00801B5C">
            <w:pPr>
              <w:pStyle w:val="Code"/>
              <w:rPr>
                <w:lang w:val="id-ID"/>
              </w:rPr>
            </w:pPr>
            <w:r w:rsidRPr="00FD40C3">
              <w:rPr>
                <w:lang w:val="id-ID"/>
              </w:rPr>
              <w:t xml:space="preserve">      "version": "1.0.3",</w:t>
            </w:r>
          </w:p>
          <w:p w14:paraId="68713733"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hexoid": {</w:t>
            </w:r>
          </w:p>
          <w:p w14:paraId="750A4F51" w14:textId="77777777" w:rsidR="00801B5C" w:rsidRPr="00FD40C3" w:rsidRDefault="00801B5C" w:rsidP="00801B5C">
            <w:pPr>
              <w:pStyle w:val="Code"/>
              <w:rPr>
                <w:lang w:val="id-ID"/>
              </w:rPr>
            </w:pPr>
            <w:r w:rsidRPr="00FD40C3">
              <w:rPr>
                <w:lang w:val="id-ID"/>
              </w:rPr>
              <w:t xml:space="preserve">      "version": "1.0.0",</w:t>
            </w:r>
          </w:p>
          <w:p w14:paraId="2791DD73" w14:textId="77777777" w:rsidR="00801B5C" w:rsidRPr="00FD40C3" w:rsidRDefault="00801B5C" w:rsidP="00801B5C">
            <w:pPr>
              <w:pStyle w:val="Code"/>
              <w:rPr>
                <w:lang w:val="id-ID"/>
              </w:rPr>
            </w:pPr>
            <w:r w:rsidRPr="00FD40C3">
              <w:rPr>
                <w:lang w:val="id-ID"/>
              </w:rPr>
              <w:t xml:space="preserve">      "resolved": "https://registry.npmjs.org/hexoid/-/hexoid-1.0.0.tgz",</w:t>
            </w:r>
          </w:p>
          <w:p w14:paraId="21E9448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http-errors": {</w:t>
            </w:r>
          </w:p>
          <w:p w14:paraId="3A247E20" w14:textId="77777777" w:rsidR="00801B5C" w:rsidRPr="00FD40C3" w:rsidRDefault="00801B5C" w:rsidP="00801B5C">
            <w:pPr>
              <w:pStyle w:val="Code"/>
              <w:rPr>
                <w:lang w:val="id-ID"/>
              </w:rPr>
            </w:pPr>
            <w:r w:rsidRPr="00FD40C3">
              <w:rPr>
                <w:lang w:val="id-ID"/>
              </w:rPr>
              <w:t xml:space="preserve">      "version": "2.0.0",</w:t>
            </w:r>
          </w:p>
          <w:p w14:paraId="25075B48"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requires": {</w:t>
            </w:r>
          </w:p>
          <w:p w14:paraId="39F8A121" w14:textId="77777777" w:rsidR="00801B5C" w:rsidRPr="00FD40C3" w:rsidRDefault="00801B5C" w:rsidP="00801B5C">
            <w:pPr>
              <w:pStyle w:val="Code"/>
              <w:rPr>
                <w:lang w:val="id-ID"/>
              </w:rPr>
            </w:pPr>
            <w:r w:rsidRPr="00FD40C3">
              <w:rPr>
                <w:lang w:val="id-ID"/>
              </w:rPr>
              <w:t xml:space="preserve">        "depd": "2.0.0",</w:t>
            </w:r>
          </w:p>
          <w:p w14:paraId="124A3426" w14:textId="77777777" w:rsidR="00801B5C" w:rsidRPr="00FD40C3" w:rsidRDefault="00801B5C" w:rsidP="00801B5C">
            <w:pPr>
              <w:pStyle w:val="Code"/>
              <w:rPr>
                <w:lang w:val="id-ID"/>
              </w:rPr>
            </w:pPr>
            <w:r w:rsidRPr="00FD40C3">
              <w:rPr>
                <w:lang w:val="id-ID"/>
              </w:rPr>
              <w:t xml:space="preserve">        "inherits": "2.0.4",</w:t>
            </w:r>
          </w:p>
          <w:p w14:paraId="43BF6262" w14:textId="77777777" w:rsidR="00801B5C" w:rsidRPr="00FD40C3" w:rsidRDefault="00801B5C" w:rsidP="00801B5C">
            <w:pPr>
              <w:pStyle w:val="Code"/>
              <w:rPr>
                <w:lang w:val="id-ID"/>
              </w:rPr>
            </w:pPr>
            <w:r w:rsidRPr="00FD40C3">
              <w:rPr>
                <w:lang w:val="id-ID"/>
              </w:rPr>
              <w:t xml:space="preserve">        "setprototypeof": "1.2.0",</w:t>
            </w:r>
          </w:p>
          <w:p w14:paraId="202E1582" w14:textId="77777777" w:rsidR="00801B5C" w:rsidRPr="00FD40C3" w:rsidRDefault="00801B5C" w:rsidP="00801B5C">
            <w:pPr>
              <w:pStyle w:val="Code"/>
              <w:rPr>
                <w:lang w:val="id-ID"/>
              </w:rPr>
            </w:pPr>
            <w:r w:rsidRPr="00FD40C3">
              <w:rPr>
                <w:lang w:val="id-ID"/>
              </w:rPr>
              <w:t xml:space="preserve">        "statuses": "2.0.1",</w:t>
            </w:r>
          </w:p>
          <w:p w14:paraId="22FBCFC8" w14:textId="77777777" w:rsidR="00801B5C" w:rsidRPr="00FD40C3" w:rsidRDefault="00801B5C" w:rsidP="00801B5C">
            <w:pPr>
              <w:pStyle w:val="Code"/>
              <w:rPr>
                <w:lang w:val="id-ID"/>
              </w:rPr>
            </w:pPr>
            <w:r w:rsidRPr="00FD40C3">
              <w:rPr>
                <w:lang w:val="id-ID"/>
              </w:rPr>
              <w:t xml:space="preserve">        "toidentifier":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iconv-lite": {</w:t>
            </w:r>
          </w:p>
          <w:p w14:paraId="379B2405" w14:textId="77777777" w:rsidR="00801B5C" w:rsidRPr="00FD40C3" w:rsidRDefault="00801B5C" w:rsidP="00801B5C">
            <w:pPr>
              <w:pStyle w:val="Code"/>
              <w:rPr>
                <w:lang w:val="id-ID"/>
              </w:rPr>
            </w:pPr>
            <w:r w:rsidRPr="00FD40C3">
              <w:rPr>
                <w:lang w:val="id-ID"/>
              </w:rPr>
              <w:t xml:space="preserve">      "version": "0.4.24",</w:t>
            </w:r>
          </w:p>
          <w:p w14:paraId="55C1B18D"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requires": {</w:t>
            </w:r>
          </w:p>
          <w:p w14:paraId="7F992A6D" w14:textId="77777777" w:rsidR="00801B5C" w:rsidRPr="00FD40C3" w:rsidRDefault="00801B5C" w:rsidP="00801B5C">
            <w:pPr>
              <w:pStyle w:val="Code"/>
              <w:rPr>
                <w:lang w:val="id-ID"/>
              </w:rPr>
            </w:pPr>
            <w:r w:rsidRPr="00FD40C3">
              <w:rPr>
                <w:lang w:val="id-ID"/>
              </w:rPr>
              <w:t xml:space="preserve">        "safer-buffer":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ignore-by-default": {</w:t>
            </w:r>
          </w:p>
          <w:p w14:paraId="73AA6637" w14:textId="77777777" w:rsidR="00801B5C" w:rsidRPr="00FD40C3" w:rsidRDefault="00801B5C" w:rsidP="00801B5C">
            <w:pPr>
              <w:pStyle w:val="Code"/>
              <w:rPr>
                <w:lang w:val="id-ID"/>
              </w:rPr>
            </w:pPr>
            <w:r w:rsidRPr="00FD40C3">
              <w:rPr>
                <w:lang w:val="id-ID"/>
              </w:rPr>
              <w:t xml:space="preserve">      "version": "1.0.1",</w:t>
            </w:r>
          </w:p>
          <w:p w14:paraId="6B204F41"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inherits": {</w:t>
            </w:r>
          </w:p>
          <w:p w14:paraId="17C25217" w14:textId="77777777" w:rsidR="00801B5C" w:rsidRPr="00FD40C3" w:rsidRDefault="00801B5C" w:rsidP="00801B5C">
            <w:pPr>
              <w:pStyle w:val="Code"/>
              <w:rPr>
                <w:lang w:val="id-ID"/>
              </w:rPr>
            </w:pPr>
            <w:r w:rsidRPr="00FD40C3">
              <w:rPr>
                <w:lang w:val="id-ID"/>
              </w:rPr>
              <w:t xml:space="preserve">      "version": "2.0.4",</w:t>
            </w:r>
          </w:p>
          <w:p w14:paraId="14D407E3" w14:textId="77777777" w:rsidR="00801B5C" w:rsidRPr="00FD40C3" w:rsidRDefault="00801B5C" w:rsidP="00801B5C">
            <w:pPr>
              <w:pStyle w:val="Code"/>
              <w:rPr>
                <w:lang w:val="id-ID"/>
              </w:rPr>
            </w:pPr>
            <w:r w:rsidRPr="00FD40C3">
              <w:rPr>
                <w:lang w:val="id-ID"/>
              </w:rPr>
              <w:t xml:space="preserve">      "resolved": "https://registry.npmjs.org/inherits/-/inherits-2.0.4.tgz",</w:t>
            </w:r>
          </w:p>
          <w:p w14:paraId="253F468A"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version": "1.9.1",</w:t>
            </w:r>
          </w:p>
          <w:p w14:paraId="29B14E2A" w14:textId="77777777" w:rsidR="00801B5C" w:rsidRPr="00FD40C3" w:rsidRDefault="00801B5C" w:rsidP="00801B5C">
            <w:pPr>
              <w:pStyle w:val="Code"/>
              <w:rPr>
                <w:lang w:val="id-ID"/>
              </w:rPr>
            </w:pPr>
            <w:r w:rsidRPr="00FD40C3">
              <w:rPr>
                <w:lang w:val="id-ID"/>
              </w:rPr>
              <w:t xml:space="preserve">      "resolved": "https://registry.npmjs.org/ipaddr.js/-/ipaddr.js-1.9.1.tgz",</w:t>
            </w:r>
          </w:p>
          <w:p w14:paraId="121075A1"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is-binary-path": {</w:t>
            </w:r>
          </w:p>
          <w:p w14:paraId="41834C49" w14:textId="77777777" w:rsidR="00801B5C" w:rsidRPr="00FD40C3" w:rsidRDefault="00801B5C" w:rsidP="00801B5C">
            <w:pPr>
              <w:pStyle w:val="Code"/>
              <w:rPr>
                <w:lang w:val="id-ID"/>
              </w:rPr>
            </w:pPr>
            <w:r w:rsidRPr="00FD40C3">
              <w:rPr>
                <w:lang w:val="id-ID"/>
              </w:rPr>
              <w:t xml:space="preserve">      "version": "2.1.0",</w:t>
            </w:r>
          </w:p>
          <w:p w14:paraId="6512732B"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requires": {</w:t>
            </w:r>
          </w:p>
          <w:p w14:paraId="114EAE13" w14:textId="77777777" w:rsidR="00801B5C" w:rsidRPr="00FD40C3" w:rsidRDefault="00801B5C" w:rsidP="00801B5C">
            <w:pPr>
              <w:pStyle w:val="Code"/>
              <w:rPr>
                <w:lang w:val="id-ID"/>
              </w:rPr>
            </w:pPr>
            <w:r w:rsidRPr="00FD40C3">
              <w:rPr>
                <w:lang w:val="id-ID"/>
              </w:rPr>
              <w:t xml:space="preserve">        "binary-extensions":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is-extglob": {</w:t>
            </w:r>
          </w:p>
          <w:p w14:paraId="5F8178CD" w14:textId="77777777" w:rsidR="00801B5C" w:rsidRPr="00FD40C3" w:rsidRDefault="00801B5C" w:rsidP="00801B5C">
            <w:pPr>
              <w:pStyle w:val="Code"/>
              <w:rPr>
                <w:lang w:val="id-ID"/>
              </w:rPr>
            </w:pPr>
            <w:r w:rsidRPr="00FD40C3">
              <w:rPr>
                <w:lang w:val="id-ID"/>
              </w:rPr>
              <w:t xml:space="preserve">      "version": "2.1.1",</w:t>
            </w:r>
          </w:p>
          <w:p w14:paraId="050443B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is-fullwidth-code-point": {</w:t>
            </w:r>
          </w:p>
          <w:p w14:paraId="1EBE3C1B" w14:textId="77777777" w:rsidR="00801B5C" w:rsidRPr="00FD40C3" w:rsidRDefault="00801B5C" w:rsidP="00801B5C">
            <w:pPr>
              <w:pStyle w:val="Code"/>
              <w:rPr>
                <w:lang w:val="id-ID"/>
              </w:rPr>
            </w:pPr>
            <w:r w:rsidRPr="00FD40C3">
              <w:rPr>
                <w:lang w:val="id-ID"/>
              </w:rPr>
              <w:t xml:space="preserve">      "version": "3.0.0",</w:t>
            </w:r>
          </w:p>
          <w:p w14:paraId="0314915C"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is-glob": {</w:t>
            </w:r>
          </w:p>
          <w:p w14:paraId="6A1B017B" w14:textId="77777777" w:rsidR="00801B5C" w:rsidRPr="00FD40C3" w:rsidRDefault="00801B5C" w:rsidP="00801B5C">
            <w:pPr>
              <w:pStyle w:val="Code"/>
              <w:rPr>
                <w:lang w:val="id-ID"/>
              </w:rPr>
            </w:pPr>
            <w:r w:rsidRPr="00FD40C3">
              <w:rPr>
                <w:lang w:val="id-ID"/>
              </w:rPr>
              <w:t xml:space="preserve">      "version": "4.0.3",</w:t>
            </w:r>
          </w:p>
          <w:p w14:paraId="2914AB72" w14:textId="77777777" w:rsidR="00801B5C" w:rsidRPr="00FD40C3" w:rsidRDefault="00801B5C" w:rsidP="00801B5C">
            <w:pPr>
              <w:pStyle w:val="Code"/>
              <w:rPr>
                <w:lang w:val="id-ID"/>
              </w:rPr>
            </w:pPr>
            <w:r w:rsidRPr="00FD40C3">
              <w:rPr>
                <w:lang w:val="id-ID"/>
              </w:rPr>
              <w:t xml:space="preserve">      "resolved": "https://registry.npmjs.org/is-glob/-/is-glob-4.0.3.tgz",</w:t>
            </w:r>
          </w:p>
          <w:p w14:paraId="1901ED2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requires": {</w:t>
            </w:r>
          </w:p>
          <w:p w14:paraId="7EE3E73B" w14:textId="77777777" w:rsidR="00801B5C" w:rsidRPr="00FD40C3" w:rsidRDefault="00801B5C" w:rsidP="00801B5C">
            <w:pPr>
              <w:pStyle w:val="Code"/>
              <w:rPr>
                <w:lang w:val="id-ID"/>
              </w:rPr>
            </w:pPr>
            <w:r w:rsidRPr="00FD40C3">
              <w:rPr>
                <w:lang w:val="id-ID"/>
              </w:rPr>
              <w:t xml:space="preserve">        "is-extglob":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is-number": {</w:t>
            </w:r>
          </w:p>
          <w:p w14:paraId="6C1F3290" w14:textId="77777777" w:rsidR="00801B5C" w:rsidRPr="00FD40C3" w:rsidRDefault="00801B5C" w:rsidP="00801B5C">
            <w:pPr>
              <w:pStyle w:val="Code"/>
              <w:rPr>
                <w:lang w:val="id-ID"/>
              </w:rPr>
            </w:pPr>
            <w:r w:rsidRPr="00FD40C3">
              <w:rPr>
                <w:lang w:val="id-ID"/>
              </w:rPr>
              <w:t xml:space="preserve">      "version": "7.0.0",</w:t>
            </w:r>
          </w:p>
          <w:p w14:paraId="03E3BF0B" w14:textId="77777777" w:rsidR="00801B5C" w:rsidRPr="00FD40C3" w:rsidRDefault="00801B5C" w:rsidP="00801B5C">
            <w:pPr>
              <w:pStyle w:val="Code"/>
              <w:rPr>
                <w:lang w:val="id-ID"/>
              </w:rPr>
            </w:pPr>
            <w:r w:rsidRPr="00FD40C3">
              <w:rPr>
                <w:lang w:val="id-ID"/>
              </w:rPr>
              <w:t xml:space="preserve">      "resolved": "https://registry.npmjs.org/is-number/-/is-number-7.0.0.tgz",</w:t>
            </w:r>
          </w:p>
          <w:p w14:paraId="5324BEDE"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version": "0.2.1",</w:t>
            </w:r>
          </w:p>
          <w:p w14:paraId="40E1C84B" w14:textId="77777777" w:rsidR="00801B5C" w:rsidRPr="00FD40C3" w:rsidRDefault="00801B5C" w:rsidP="00801B5C">
            <w:pPr>
              <w:pStyle w:val="Code"/>
              <w:rPr>
                <w:lang w:val="id-ID"/>
              </w:rPr>
            </w:pPr>
            <w:r w:rsidRPr="00FD40C3">
              <w:rPr>
                <w:lang w:val="id-ID"/>
              </w:rPr>
              <w:t xml:space="preserve">      "resolved": "https://registry.npmjs.org/is-utf8/-/is-utf8-0.2.1.tgz",</w:t>
            </w:r>
          </w:p>
          <w:p w14:paraId="30CDB58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isarray": {</w:t>
            </w:r>
          </w:p>
          <w:p w14:paraId="72F8003B" w14:textId="77777777" w:rsidR="00801B5C" w:rsidRPr="00FD40C3" w:rsidRDefault="00801B5C" w:rsidP="00801B5C">
            <w:pPr>
              <w:pStyle w:val="Code"/>
              <w:rPr>
                <w:lang w:val="id-ID"/>
              </w:rPr>
            </w:pPr>
            <w:r w:rsidRPr="00FD40C3">
              <w:rPr>
                <w:lang w:val="id-ID"/>
              </w:rPr>
              <w:t xml:space="preserve">      "version": "1.0.0",</w:t>
            </w:r>
          </w:p>
          <w:p w14:paraId="2F2DBE03" w14:textId="77777777" w:rsidR="00801B5C" w:rsidRPr="00FD40C3" w:rsidRDefault="00801B5C" w:rsidP="00801B5C">
            <w:pPr>
              <w:pStyle w:val="Code"/>
              <w:rPr>
                <w:lang w:val="id-ID"/>
              </w:rPr>
            </w:pPr>
            <w:r w:rsidRPr="00FD40C3">
              <w:rPr>
                <w:lang w:val="id-ID"/>
              </w:rPr>
              <w:t xml:space="preserve">      "resolved":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integrity":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jake": {</w:t>
            </w:r>
          </w:p>
          <w:p w14:paraId="4CD087DA" w14:textId="77777777" w:rsidR="00801B5C" w:rsidRPr="00FD40C3" w:rsidRDefault="00801B5C" w:rsidP="00801B5C">
            <w:pPr>
              <w:pStyle w:val="Code"/>
              <w:rPr>
                <w:lang w:val="id-ID"/>
              </w:rPr>
            </w:pPr>
            <w:r w:rsidRPr="00FD40C3">
              <w:rPr>
                <w:lang w:val="id-ID"/>
              </w:rPr>
              <w:t xml:space="preserve">      "version": "10.8.5",</w:t>
            </w:r>
          </w:p>
          <w:p w14:paraId="76F8A037" w14:textId="77777777" w:rsidR="00801B5C" w:rsidRPr="00FD40C3" w:rsidRDefault="00801B5C" w:rsidP="00801B5C">
            <w:pPr>
              <w:pStyle w:val="Code"/>
              <w:rPr>
                <w:lang w:val="id-ID"/>
              </w:rPr>
            </w:pPr>
            <w:r w:rsidRPr="00FD40C3">
              <w:rPr>
                <w:lang w:val="id-ID"/>
              </w:rPr>
              <w:t xml:space="preserve">      "resolved": "https://registry.npmjs.org/jake/-/jake-10.8.5.tgz",</w:t>
            </w:r>
          </w:p>
          <w:p w14:paraId="3B275F02"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requires": {</w:t>
            </w:r>
          </w:p>
          <w:p w14:paraId="45637F51" w14:textId="77777777" w:rsidR="00801B5C" w:rsidRPr="00FD40C3" w:rsidRDefault="00801B5C" w:rsidP="00801B5C">
            <w:pPr>
              <w:pStyle w:val="Code"/>
              <w:rPr>
                <w:lang w:val="id-ID"/>
              </w:rPr>
            </w:pPr>
            <w:r w:rsidRPr="00FD40C3">
              <w:rPr>
                <w:lang w:val="id-ID"/>
              </w:rPr>
              <w:t xml:space="preserve">        "async": "^3.2.3",</w:t>
            </w:r>
          </w:p>
          <w:p w14:paraId="151810AF" w14:textId="77777777" w:rsidR="00801B5C" w:rsidRPr="00FD40C3" w:rsidRDefault="00801B5C" w:rsidP="00801B5C">
            <w:pPr>
              <w:pStyle w:val="Code"/>
              <w:rPr>
                <w:lang w:val="id-ID"/>
              </w:rPr>
            </w:pPr>
            <w:r w:rsidRPr="00FD40C3">
              <w:rPr>
                <w:lang w:val="id-ID"/>
              </w:rPr>
              <w:t xml:space="preserve">        "chalk": "^4.0.2",</w:t>
            </w:r>
          </w:p>
          <w:p w14:paraId="5744BD46" w14:textId="77777777" w:rsidR="00801B5C" w:rsidRPr="00FD40C3" w:rsidRDefault="00801B5C" w:rsidP="00801B5C">
            <w:pPr>
              <w:pStyle w:val="Code"/>
              <w:rPr>
                <w:lang w:val="id-ID"/>
              </w:rPr>
            </w:pPr>
            <w:r w:rsidRPr="00FD40C3">
              <w:rPr>
                <w:lang w:val="id-ID"/>
              </w:rPr>
              <w:t xml:space="preserve">        "filelist": "^1.0.1",</w:t>
            </w:r>
          </w:p>
          <w:p w14:paraId="031E0D03" w14:textId="77777777" w:rsidR="00801B5C" w:rsidRPr="00FD40C3" w:rsidRDefault="00801B5C" w:rsidP="00801B5C">
            <w:pPr>
              <w:pStyle w:val="Code"/>
              <w:rPr>
                <w:lang w:val="id-ID"/>
              </w:rPr>
            </w:pPr>
            <w:r w:rsidRPr="00FD40C3">
              <w:rPr>
                <w:lang w:val="id-ID"/>
              </w:rPr>
              <w:t xml:space="preserve">        "minimatch":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json-to-csv-export": {</w:t>
            </w:r>
          </w:p>
          <w:p w14:paraId="4B4FC70E" w14:textId="77777777" w:rsidR="00801B5C" w:rsidRPr="00FD40C3" w:rsidRDefault="00801B5C" w:rsidP="00801B5C">
            <w:pPr>
              <w:pStyle w:val="Code"/>
              <w:rPr>
                <w:lang w:val="id-ID"/>
              </w:rPr>
            </w:pPr>
            <w:r w:rsidRPr="00FD40C3">
              <w:rPr>
                <w:lang w:val="id-ID"/>
              </w:rPr>
              <w:t xml:space="preserve">      "version": "2.1.1",</w:t>
            </w:r>
          </w:p>
          <w:p w14:paraId="4E944B69"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integrity":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version": "6.0.0-alpha.2",</w:t>
            </w:r>
          </w:p>
          <w:p w14:paraId="26106093"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requires": {</w:t>
            </w:r>
          </w:p>
          <w:p w14:paraId="4AF57E32" w14:textId="77777777" w:rsidR="00801B5C" w:rsidRPr="00FD40C3" w:rsidRDefault="00801B5C" w:rsidP="00801B5C">
            <w:pPr>
              <w:pStyle w:val="Code"/>
              <w:rPr>
                <w:lang w:val="id-ID"/>
              </w:rPr>
            </w:pPr>
            <w:r w:rsidRPr="00FD40C3">
              <w:rPr>
                <w:lang w:val="id-ID"/>
              </w:rPr>
              <w:t xml:space="preserve">        "@streamparser/json": "^0.0.6",</w:t>
            </w:r>
          </w:p>
          <w:p w14:paraId="46F71D41" w14:textId="77777777" w:rsidR="00801B5C" w:rsidRPr="00FD40C3" w:rsidRDefault="00801B5C" w:rsidP="00801B5C">
            <w:pPr>
              <w:pStyle w:val="Code"/>
              <w:rPr>
                <w:lang w:val="id-ID"/>
              </w:rPr>
            </w:pPr>
            <w:r w:rsidRPr="00FD40C3">
              <w:rPr>
                <w:lang w:val="id-ID"/>
              </w:rPr>
              <w:t xml:space="preserve">        "commander": "^6.2.0",</w:t>
            </w:r>
          </w:p>
          <w:p w14:paraId="112A1F55" w14:textId="77777777" w:rsidR="00801B5C" w:rsidRPr="00FD40C3" w:rsidRDefault="00801B5C" w:rsidP="00801B5C">
            <w:pPr>
              <w:pStyle w:val="Code"/>
              <w:rPr>
                <w:lang w:val="id-ID"/>
              </w:rPr>
            </w:pPr>
            <w:r w:rsidRPr="00FD40C3">
              <w:rPr>
                <w:lang w:val="id-ID"/>
              </w:rPr>
              <w:t xml:space="preserve">        "lodash.ge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localtunnel": {</w:t>
            </w:r>
          </w:p>
          <w:p w14:paraId="5BDADAF1" w14:textId="77777777" w:rsidR="00801B5C" w:rsidRPr="00FD40C3" w:rsidRDefault="00801B5C" w:rsidP="00801B5C">
            <w:pPr>
              <w:pStyle w:val="Code"/>
              <w:rPr>
                <w:lang w:val="id-ID"/>
              </w:rPr>
            </w:pPr>
            <w:r w:rsidRPr="00FD40C3">
              <w:rPr>
                <w:lang w:val="id-ID"/>
              </w:rPr>
              <w:t xml:space="preserve">      "version": "2.0.2",</w:t>
            </w:r>
          </w:p>
          <w:p w14:paraId="760E24AB"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requires": {</w:t>
            </w:r>
          </w:p>
          <w:p w14:paraId="32714DA7" w14:textId="77777777" w:rsidR="00801B5C" w:rsidRPr="00FD40C3" w:rsidRDefault="00801B5C" w:rsidP="00801B5C">
            <w:pPr>
              <w:pStyle w:val="Code"/>
              <w:rPr>
                <w:lang w:val="id-ID"/>
              </w:rPr>
            </w:pPr>
            <w:r w:rsidRPr="00FD40C3">
              <w:rPr>
                <w:lang w:val="id-ID"/>
              </w:rPr>
              <w:t xml:space="preserve">        "axios":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openurl": "1.1.1",</w:t>
            </w:r>
          </w:p>
          <w:p w14:paraId="224FE0A7" w14:textId="77777777" w:rsidR="00801B5C" w:rsidRPr="00FD40C3" w:rsidRDefault="00801B5C" w:rsidP="00801B5C">
            <w:pPr>
              <w:pStyle w:val="Code"/>
              <w:rPr>
                <w:lang w:val="id-ID"/>
              </w:rPr>
            </w:pPr>
            <w:r w:rsidRPr="00FD40C3">
              <w:rPr>
                <w:lang w:val="id-ID"/>
              </w:rPr>
              <w:t xml:space="preserve">        "yargs":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dependencies":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version": "4.3.2",</w:t>
            </w:r>
          </w:p>
          <w:p w14:paraId="11266E2F" w14:textId="77777777" w:rsidR="00801B5C" w:rsidRPr="00FD40C3" w:rsidRDefault="00801B5C" w:rsidP="00801B5C">
            <w:pPr>
              <w:pStyle w:val="Code"/>
              <w:rPr>
                <w:lang w:val="id-ID"/>
              </w:rPr>
            </w:pPr>
            <w:r w:rsidRPr="00FD40C3">
              <w:rPr>
                <w:lang w:val="id-ID"/>
              </w:rPr>
              <w:t xml:space="preserve">          "resolved": "https://registry.npmjs.org/debug/-/debug-4.3.2.tgz",</w:t>
            </w:r>
          </w:p>
          <w:p w14:paraId="0A5DCAF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requires": {</w:t>
            </w:r>
          </w:p>
          <w:p w14:paraId="6A2415E3" w14:textId="77777777" w:rsidR="00801B5C" w:rsidRPr="00FD40C3" w:rsidRDefault="00801B5C" w:rsidP="00801B5C">
            <w:pPr>
              <w:pStyle w:val="Code"/>
              <w:rPr>
                <w:lang w:val="id-ID"/>
              </w:rPr>
            </w:pPr>
            <w:r w:rsidRPr="00FD40C3">
              <w:rPr>
                <w:lang w:val="id-ID"/>
              </w:rPr>
              <w:t xml:space="preserve">            "ms":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ms": {</w:t>
            </w:r>
          </w:p>
          <w:p w14:paraId="3C29A833" w14:textId="77777777" w:rsidR="00801B5C" w:rsidRPr="00FD40C3" w:rsidRDefault="00801B5C" w:rsidP="00801B5C">
            <w:pPr>
              <w:pStyle w:val="Code"/>
              <w:rPr>
                <w:lang w:val="id-ID"/>
              </w:rPr>
            </w:pPr>
            <w:r w:rsidRPr="00FD40C3">
              <w:rPr>
                <w:lang w:val="id-ID"/>
              </w:rPr>
              <w:t xml:space="preserve">          "version": "2.1.2",</w:t>
            </w:r>
          </w:p>
          <w:p w14:paraId="252677FB" w14:textId="77777777" w:rsidR="00801B5C" w:rsidRPr="00FD40C3" w:rsidRDefault="00801B5C" w:rsidP="00801B5C">
            <w:pPr>
              <w:pStyle w:val="Code"/>
              <w:rPr>
                <w:lang w:val="id-ID"/>
              </w:rPr>
            </w:pPr>
            <w:r w:rsidRPr="00FD40C3">
              <w:rPr>
                <w:lang w:val="id-ID"/>
              </w:rPr>
              <w:t xml:space="preserve">          "resolved": "https://registry.npmjs.org/ms/-/ms-2.1.2.tgz",</w:t>
            </w:r>
          </w:p>
          <w:p w14:paraId="4FD5AEA6"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lodash": {</w:t>
            </w:r>
          </w:p>
          <w:p w14:paraId="010869C6" w14:textId="77777777" w:rsidR="00801B5C" w:rsidRPr="00FD40C3" w:rsidRDefault="00801B5C" w:rsidP="00801B5C">
            <w:pPr>
              <w:pStyle w:val="Code"/>
              <w:rPr>
                <w:lang w:val="id-ID"/>
              </w:rPr>
            </w:pPr>
            <w:r w:rsidRPr="00FD40C3">
              <w:rPr>
                <w:lang w:val="id-ID"/>
              </w:rPr>
              <w:t xml:space="preserve">      "version": "4.17.21",</w:t>
            </w:r>
          </w:p>
          <w:p w14:paraId="3ACE83F5" w14:textId="77777777" w:rsidR="00801B5C" w:rsidRPr="00FD40C3" w:rsidRDefault="00801B5C" w:rsidP="00801B5C">
            <w:pPr>
              <w:pStyle w:val="Code"/>
              <w:rPr>
                <w:lang w:val="id-ID"/>
              </w:rPr>
            </w:pPr>
            <w:r w:rsidRPr="00FD40C3">
              <w:rPr>
                <w:lang w:val="id-ID"/>
              </w:rPr>
              <w:t xml:space="preserve">      "resolved": "https://registry.npmjs.org/lodash/-/lodash-4.17.21.tgz",</w:t>
            </w:r>
          </w:p>
          <w:p w14:paraId="1FA91C3C"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lodash.get": {</w:t>
            </w:r>
          </w:p>
          <w:p w14:paraId="7B847CA9" w14:textId="77777777" w:rsidR="00801B5C" w:rsidRPr="00FD40C3" w:rsidRDefault="00801B5C" w:rsidP="00801B5C">
            <w:pPr>
              <w:pStyle w:val="Code"/>
              <w:rPr>
                <w:lang w:val="id-ID"/>
              </w:rPr>
            </w:pPr>
            <w:r w:rsidRPr="00FD40C3">
              <w:rPr>
                <w:lang w:val="id-ID"/>
              </w:rPr>
              <w:t xml:space="preserve">      "version": "4.4.2",</w:t>
            </w:r>
          </w:p>
          <w:p w14:paraId="24AF46DF"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typer": {</w:t>
            </w:r>
          </w:p>
          <w:p w14:paraId="328E9A0B" w14:textId="77777777" w:rsidR="00801B5C" w:rsidRPr="00FD40C3" w:rsidRDefault="00801B5C" w:rsidP="00801B5C">
            <w:pPr>
              <w:pStyle w:val="Code"/>
              <w:rPr>
                <w:lang w:val="id-ID"/>
              </w:rPr>
            </w:pPr>
            <w:r w:rsidRPr="00FD40C3">
              <w:rPr>
                <w:lang w:val="id-ID"/>
              </w:rPr>
              <w:t xml:space="preserve">      "version": "0.3.0",</w:t>
            </w:r>
          </w:p>
          <w:p w14:paraId="23B869E5"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merge-descriptors": {</w:t>
            </w:r>
          </w:p>
          <w:p w14:paraId="76E00B2A" w14:textId="77777777" w:rsidR="00801B5C" w:rsidRPr="00FD40C3" w:rsidRDefault="00801B5C" w:rsidP="00801B5C">
            <w:pPr>
              <w:pStyle w:val="Code"/>
              <w:rPr>
                <w:lang w:val="id-ID"/>
              </w:rPr>
            </w:pPr>
            <w:r w:rsidRPr="00FD40C3">
              <w:rPr>
                <w:lang w:val="id-ID"/>
              </w:rPr>
              <w:t xml:space="preserve">      "version": "1.0.1",</w:t>
            </w:r>
          </w:p>
          <w:p w14:paraId="0C19416F"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methods": {</w:t>
            </w:r>
          </w:p>
          <w:p w14:paraId="6DECAB72" w14:textId="77777777" w:rsidR="00801B5C" w:rsidRPr="00FD40C3" w:rsidRDefault="00801B5C" w:rsidP="00801B5C">
            <w:pPr>
              <w:pStyle w:val="Code"/>
              <w:rPr>
                <w:lang w:val="id-ID"/>
              </w:rPr>
            </w:pPr>
            <w:r w:rsidRPr="00FD40C3">
              <w:rPr>
                <w:lang w:val="id-ID"/>
              </w:rPr>
              <w:t xml:space="preserve">      "version": "1.1.2",</w:t>
            </w:r>
          </w:p>
          <w:p w14:paraId="2B7A30F2" w14:textId="77777777" w:rsidR="00801B5C" w:rsidRPr="00FD40C3" w:rsidRDefault="00801B5C" w:rsidP="00801B5C">
            <w:pPr>
              <w:pStyle w:val="Code"/>
              <w:rPr>
                <w:lang w:val="id-ID"/>
              </w:rPr>
            </w:pPr>
            <w:r w:rsidRPr="00FD40C3">
              <w:rPr>
                <w:lang w:val="id-ID"/>
              </w:rPr>
              <w:t xml:space="preserve">      "resolved": "https://registry.npmjs.org/methods/-/methods-1.1.2.tgz",</w:t>
            </w:r>
          </w:p>
          <w:p w14:paraId="09B48990"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mime": {</w:t>
            </w:r>
          </w:p>
          <w:p w14:paraId="3ED43D17" w14:textId="77777777" w:rsidR="00801B5C" w:rsidRPr="00FD40C3" w:rsidRDefault="00801B5C" w:rsidP="00801B5C">
            <w:pPr>
              <w:pStyle w:val="Code"/>
              <w:rPr>
                <w:lang w:val="id-ID"/>
              </w:rPr>
            </w:pPr>
            <w:r w:rsidRPr="00FD40C3">
              <w:rPr>
                <w:lang w:val="id-ID"/>
              </w:rPr>
              <w:t xml:space="preserve">      "version": "1.6.0",</w:t>
            </w:r>
          </w:p>
          <w:p w14:paraId="6F387378" w14:textId="77777777" w:rsidR="00801B5C" w:rsidRPr="00FD40C3" w:rsidRDefault="00801B5C" w:rsidP="00801B5C">
            <w:pPr>
              <w:pStyle w:val="Code"/>
              <w:rPr>
                <w:lang w:val="id-ID"/>
              </w:rPr>
            </w:pPr>
            <w:r w:rsidRPr="00FD40C3">
              <w:rPr>
                <w:lang w:val="id-ID"/>
              </w:rPr>
              <w:t xml:space="preserve">      "resolved":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integrity":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mime-db": {</w:t>
            </w:r>
          </w:p>
          <w:p w14:paraId="69A62AEB" w14:textId="77777777" w:rsidR="00801B5C" w:rsidRPr="00FD40C3" w:rsidRDefault="00801B5C" w:rsidP="00801B5C">
            <w:pPr>
              <w:pStyle w:val="Code"/>
              <w:rPr>
                <w:lang w:val="id-ID"/>
              </w:rPr>
            </w:pPr>
            <w:r w:rsidRPr="00FD40C3">
              <w:rPr>
                <w:lang w:val="id-ID"/>
              </w:rPr>
              <w:t xml:space="preserve">      "version": "1.52.0",</w:t>
            </w:r>
          </w:p>
          <w:p w14:paraId="26C979A6" w14:textId="77777777" w:rsidR="00801B5C" w:rsidRPr="00FD40C3" w:rsidRDefault="00801B5C" w:rsidP="00801B5C">
            <w:pPr>
              <w:pStyle w:val="Code"/>
              <w:rPr>
                <w:lang w:val="id-ID"/>
              </w:rPr>
            </w:pPr>
            <w:r w:rsidRPr="00FD40C3">
              <w:rPr>
                <w:lang w:val="id-ID"/>
              </w:rPr>
              <w:t xml:space="preserve">      "resolved": "https://registry.npmjs.org/mime-db/-/mime-db-1.52.0.tgz",</w:t>
            </w:r>
          </w:p>
          <w:p w14:paraId="1A4CADF3"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mime-types": {</w:t>
            </w:r>
          </w:p>
          <w:p w14:paraId="253B8C15" w14:textId="77777777" w:rsidR="00801B5C" w:rsidRPr="00FD40C3" w:rsidRDefault="00801B5C" w:rsidP="00801B5C">
            <w:pPr>
              <w:pStyle w:val="Code"/>
              <w:rPr>
                <w:lang w:val="id-ID"/>
              </w:rPr>
            </w:pPr>
            <w:r w:rsidRPr="00FD40C3">
              <w:rPr>
                <w:lang w:val="id-ID"/>
              </w:rPr>
              <w:t xml:space="preserve">      "version": "2.1.35",</w:t>
            </w:r>
          </w:p>
          <w:p w14:paraId="7879B8FF"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requires": {</w:t>
            </w:r>
          </w:p>
          <w:p w14:paraId="7AD1E77C" w14:textId="77777777" w:rsidR="00801B5C" w:rsidRPr="00FD40C3" w:rsidRDefault="00801B5C" w:rsidP="00801B5C">
            <w:pPr>
              <w:pStyle w:val="Code"/>
              <w:rPr>
                <w:lang w:val="id-ID"/>
              </w:rPr>
            </w:pPr>
            <w:r w:rsidRPr="00FD40C3">
              <w:rPr>
                <w:lang w:val="id-ID"/>
              </w:rPr>
              <w:t xml:space="preserve">        "mime-db":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minimatch": {</w:t>
            </w:r>
          </w:p>
          <w:p w14:paraId="5E78AE95" w14:textId="77777777" w:rsidR="00801B5C" w:rsidRPr="00FD40C3" w:rsidRDefault="00801B5C" w:rsidP="00801B5C">
            <w:pPr>
              <w:pStyle w:val="Code"/>
              <w:rPr>
                <w:lang w:val="id-ID"/>
              </w:rPr>
            </w:pPr>
            <w:r w:rsidRPr="00FD40C3">
              <w:rPr>
                <w:lang w:val="id-ID"/>
              </w:rPr>
              <w:t xml:space="preserve">      "version": "3.1.2",</w:t>
            </w:r>
          </w:p>
          <w:p w14:paraId="56CE8396"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requires": {</w:t>
            </w:r>
          </w:p>
          <w:p w14:paraId="3B832503" w14:textId="77777777" w:rsidR="00801B5C" w:rsidRPr="00FD40C3" w:rsidRDefault="00801B5C" w:rsidP="00801B5C">
            <w:pPr>
              <w:pStyle w:val="Code"/>
              <w:rPr>
                <w:lang w:val="id-ID"/>
              </w:rPr>
            </w:pPr>
            <w:r w:rsidRPr="00FD40C3">
              <w:rPr>
                <w:lang w:val="id-ID"/>
              </w:rPr>
              <w:t xml:space="preserve">        "brace-expansion":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minimist": {</w:t>
            </w:r>
          </w:p>
          <w:p w14:paraId="198EF64D" w14:textId="77777777" w:rsidR="00801B5C" w:rsidRPr="00FD40C3" w:rsidRDefault="00801B5C" w:rsidP="00801B5C">
            <w:pPr>
              <w:pStyle w:val="Code"/>
              <w:rPr>
                <w:lang w:val="id-ID"/>
              </w:rPr>
            </w:pPr>
            <w:r w:rsidRPr="00FD40C3">
              <w:rPr>
                <w:lang w:val="id-ID"/>
              </w:rPr>
              <w:t xml:space="preserve">      "version": "1.2.8",</w:t>
            </w:r>
          </w:p>
          <w:p w14:paraId="1C8BB214" w14:textId="77777777" w:rsidR="00801B5C" w:rsidRPr="00FD40C3" w:rsidRDefault="00801B5C" w:rsidP="00801B5C">
            <w:pPr>
              <w:pStyle w:val="Code"/>
              <w:rPr>
                <w:lang w:val="id-ID"/>
              </w:rPr>
            </w:pPr>
            <w:r w:rsidRPr="00FD40C3">
              <w:rPr>
                <w:lang w:val="id-ID"/>
              </w:rPr>
              <w:t xml:space="preserve">      "resolved": "https://registry.npmjs.org/minimist/-/minimist-1.2.8.tgz",</w:t>
            </w:r>
          </w:p>
          <w:p w14:paraId="363B7565"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mkdirp": {</w:t>
            </w:r>
          </w:p>
          <w:p w14:paraId="5B778E05" w14:textId="77777777" w:rsidR="00801B5C" w:rsidRPr="00FD40C3" w:rsidRDefault="00801B5C" w:rsidP="00801B5C">
            <w:pPr>
              <w:pStyle w:val="Code"/>
              <w:rPr>
                <w:lang w:val="id-ID"/>
              </w:rPr>
            </w:pPr>
            <w:r w:rsidRPr="00FD40C3">
              <w:rPr>
                <w:lang w:val="id-ID"/>
              </w:rPr>
              <w:t xml:space="preserve">      "version": "0.5.6",</w:t>
            </w:r>
          </w:p>
          <w:p w14:paraId="14904038" w14:textId="77777777" w:rsidR="00801B5C" w:rsidRPr="00FD40C3" w:rsidRDefault="00801B5C" w:rsidP="00801B5C">
            <w:pPr>
              <w:pStyle w:val="Code"/>
              <w:rPr>
                <w:lang w:val="id-ID"/>
              </w:rPr>
            </w:pPr>
            <w:r w:rsidRPr="00FD40C3">
              <w:rPr>
                <w:lang w:val="id-ID"/>
              </w:rPr>
              <w:t xml:space="preserve">      "resolved": "https://registry.npmjs.org/mkdirp/-/mkdirp-0.5.6.tgz",</w:t>
            </w:r>
          </w:p>
          <w:p w14:paraId="7CFC551E"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requires": {</w:t>
            </w:r>
          </w:p>
          <w:p w14:paraId="6292A6D7" w14:textId="77777777" w:rsidR="00801B5C" w:rsidRPr="00FD40C3" w:rsidRDefault="00801B5C" w:rsidP="00801B5C">
            <w:pPr>
              <w:pStyle w:val="Code"/>
              <w:rPr>
                <w:lang w:val="id-ID"/>
              </w:rPr>
            </w:pPr>
            <w:r w:rsidRPr="00FD40C3">
              <w:rPr>
                <w:lang w:val="id-ID"/>
              </w:rPr>
              <w:t xml:space="preserve">        "minimis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ms": {</w:t>
            </w:r>
          </w:p>
          <w:p w14:paraId="218F3523" w14:textId="77777777" w:rsidR="00801B5C" w:rsidRPr="00FD40C3" w:rsidRDefault="00801B5C" w:rsidP="00801B5C">
            <w:pPr>
              <w:pStyle w:val="Code"/>
              <w:rPr>
                <w:lang w:val="id-ID"/>
              </w:rPr>
            </w:pPr>
            <w:r w:rsidRPr="00FD40C3">
              <w:rPr>
                <w:lang w:val="id-ID"/>
              </w:rPr>
              <w:t xml:space="preserve">      "version": "2.0.0",</w:t>
            </w:r>
          </w:p>
          <w:p w14:paraId="0DF63B96" w14:textId="77777777" w:rsidR="00801B5C" w:rsidRPr="00FD40C3" w:rsidRDefault="00801B5C" w:rsidP="00801B5C">
            <w:pPr>
              <w:pStyle w:val="Code"/>
              <w:rPr>
                <w:lang w:val="id-ID"/>
              </w:rPr>
            </w:pPr>
            <w:r w:rsidRPr="00FD40C3">
              <w:rPr>
                <w:lang w:val="id-ID"/>
              </w:rPr>
              <w:t xml:space="preserve">      "resolved": "https://registry.npmjs.org/ms/-/ms-2.0.0.tgz",</w:t>
            </w:r>
          </w:p>
          <w:p w14:paraId="3A58A1FD"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multer": {</w:t>
            </w:r>
          </w:p>
          <w:p w14:paraId="11EB0A08" w14:textId="77777777" w:rsidR="00801B5C" w:rsidRPr="00FD40C3" w:rsidRDefault="00801B5C" w:rsidP="00801B5C">
            <w:pPr>
              <w:pStyle w:val="Code"/>
              <w:rPr>
                <w:lang w:val="id-ID"/>
              </w:rPr>
            </w:pPr>
            <w:r w:rsidRPr="00FD40C3">
              <w:rPr>
                <w:lang w:val="id-ID"/>
              </w:rPr>
              <w:t xml:space="preserve">      "version": "1.4.5-lts.1",</w:t>
            </w:r>
          </w:p>
          <w:p w14:paraId="00EC9AE5" w14:textId="77777777" w:rsidR="00801B5C" w:rsidRPr="00FD40C3" w:rsidRDefault="00801B5C" w:rsidP="00801B5C">
            <w:pPr>
              <w:pStyle w:val="Code"/>
              <w:rPr>
                <w:lang w:val="id-ID"/>
              </w:rPr>
            </w:pPr>
            <w:r w:rsidRPr="00FD40C3">
              <w:rPr>
                <w:lang w:val="id-ID"/>
              </w:rPr>
              <w:t xml:space="preserve">      "resolved": "https://registry.npmjs.org/multer/-/multer-1.4.5-lts.1.tgz",</w:t>
            </w:r>
          </w:p>
          <w:p w14:paraId="0FFEE955"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requires": {</w:t>
            </w:r>
          </w:p>
          <w:p w14:paraId="54BFE319" w14:textId="77777777" w:rsidR="00801B5C" w:rsidRPr="00FD40C3" w:rsidRDefault="00801B5C" w:rsidP="00801B5C">
            <w:pPr>
              <w:pStyle w:val="Code"/>
              <w:rPr>
                <w:lang w:val="id-ID"/>
              </w:rPr>
            </w:pPr>
            <w:r w:rsidRPr="00FD40C3">
              <w:rPr>
                <w:lang w:val="id-ID"/>
              </w:rPr>
              <w:t xml:space="preserve">        "append-field": "^1.0.0",</w:t>
            </w:r>
          </w:p>
          <w:p w14:paraId="60781D08" w14:textId="77777777" w:rsidR="00801B5C" w:rsidRPr="00FD40C3" w:rsidRDefault="00801B5C" w:rsidP="00801B5C">
            <w:pPr>
              <w:pStyle w:val="Code"/>
              <w:rPr>
                <w:lang w:val="id-ID"/>
              </w:rPr>
            </w:pPr>
            <w:r w:rsidRPr="00FD40C3">
              <w:rPr>
                <w:lang w:val="id-ID"/>
              </w:rPr>
              <w:t xml:space="preserve">        "busboy": "^1.0.0",</w:t>
            </w:r>
          </w:p>
          <w:p w14:paraId="7AFEABC5" w14:textId="77777777" w:rsidR="00801B5C" w:rsidRPr="00FD40C3" w:rsidRDefault="00801B5C" w:rsidP="00801B5C">
            <w:pPr>
              <w:pStyle w:val="Code"/>
              <w:rPr>
                <w:lang w:val="id-ID"/>
              </w:rPr>
            </w:pPr>
            <w:r w:rsidRPr="00FD40C3">
              <w:rPr>
                <w:lang w:val="id-ID"/>
              </w:rPr>
              <w:t xml:space="preserve">        "concat-stream": "^1.5.2",</w:t>
            </w:r>
          </w:p>
          <w:p w14:paraId="1710AC0A" w14:textId="77777777" w:rsidR="00801B5C" w:rsidRPr="00FD40C3" w:rsidRDefault="00801B5C" w:rsidP="00801B5C">
            <w:pPr>
              <w:pStyle w:val="Code"/>
              <w:rPr>
                <w:lang w:val="id-ID"/>
              </w:rPr>
            </w:pPr>
            <w:r w:rsidRPr="00FD40C3">
              <w:rPr>
                <w:lang w:val="id-ID"/>
              </w:rPr>
              <w:t xml:space="preserve">        "mkdirp": "^0.5.4",</w:t>
            </w:r>
          </w:p>
          <w:p w14:paraId="75A4BEB1" w14:textId="77777777" w:rsidR="00801B5C" w:rsidRPr="00FD40C3" w:rsidRDefault="00801B5C" w:rsidP="00801B5C">
            <w:pPr>
              <w:pStyle w:val="Code"/>
              <w:rPr>
                <w:lang w:val="id-ID"/>
              </w:rPr>
            </w:pPr>
            <w:r w:rsidRPr="00FD40C3">
              <w:rPr>
                <w:lang w:val="id-ID"/>
              </w:rPr>
              <w:t xml:space="preserve">        "object-assign": "^4.1.1",</w:t>
            </w:r>
          </w:p>
          <w:p w14:paraId="4C347BF2" w14:textId="77777777" w:rsidR="00801B5C" w:rsidRPr="00FD40C3" w:rsidRDefault="00801B5C" w:rsidP="00801B5C">
            <w:pPr>
              <w:pStyle w:val="Code"/>
              <w:rPr>
                <w:lang w:val="id-ID"/>
              </w:rPr>
            </w:pPr>
            <w:r w:rsidRPr="00FD40C3">
              <w:rPr>
                <w:lang w:val="id-ID"/>
              </w:rPr>
              <w:t xml:space="preserve">        "type-is": "^1.6.4",</w:t>
            </w:r>
          </w:p>
          <w:p w14:paraId="1483BF45" w14:textId="77777777" w:rsidR="00801B5C" w:rsidRPr="00FD40C3" w:rsidRDefault="00801B5C" w:rsidP="00801B5C">
            <w:pPr>
              <w:pStyle w:val="Code"/>
              <w:rPr>
                <w:lang w:val="id-ID"/>
              </w:rPr>
            </w:pPr>
            <w:r w:rsidRPr="00FD40C3">
              <w:rPr>
                <w:lang w:val="id-ID"/>
              </w:rPr>
              <w:t xml:space="preserve">        "xtend":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negotiator": {</w:t>
            </w:r>
          </w:p>
          <w:p w14:paraId="4ED8B0D8" w14:textId="77777777" w:rsidR="00801B5C" w:rsidRPr="00FD40C3" w:rsidRDefault="00801B5C" w:rsidP="00801B5C">
            <w:pPr>
              <w:pStyle w:val="Code"/>
              <w:rPr>
                <w:lang w:val="id-ID"/>
              </w:rPr>
            </w:pPr>
            <w:r w:rsidRPr="00FD40C3">
              <w:rPr>
                <w:lang w:val="id-ID"/>
              </w:rPr>
              <w:t xml:space="preserve">      "version": "0.6.3",</w:t>
            </w:r>
          </w:p>
          <w:p w14:paraId="6A053485"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nodemon": {</w:t>
            </w:r>
          </w:p>
          <w:p w14:paraId="138B2158" w14:textId="77777777" w:rsidR="00801B5C" w:rsidRPr="00FD40C3" w:rsidRDefault="00801B5C" w:rsidP="00801B5C">
            <w:pPr>
              <w:pStyle w:val="Code"/>
              <w:rPr>
                <w:lang w:val="id-ID"/>
              </w:rPr>
            </w:pPr>
            <w:r w:rsidRPr="00FD40C3">
              <w:rPr>
                <w:lang w:val="id-ID"/>
              </w:rPr>
              <w:t xml:space="preserve">      "version": "2.0.22",</w:t>
            </w:r>
          </w:p>
          <w:p w14:paraId="5B8AE40A" w14:textId="77777777" w:rsidR="00801B5C" w:rsidRPr="00FD40C3" w:rsidRDefault="00801B5C" w:rsidP="00801B5C">
            <w:pPr>
              <w:pStyle w:val="Code"/>
              <w:rPr>
                <w:lang w:val="id-ID"/>
              </w:rPr>
            </w:pPr>
            <w:r w:rsidRPr="00FD40C3">
              <w:rPr>
                <w:lang w:val="id-ID"/>
              </w:rPr>
              <w:t xml:space="preserve">      "resolved": "https://registry.npmjs.org/nodemon/-/nodemon-2.0.22.tgz",</w:t>
            </w:r>
          </w:p>
          <w:p w14:paraId="7A5B40E0" w14:textId="77777777" w:rsidR="00801B5C" w:rsidRPr="00FD40C3" w:rsidRDefault="00801B5C" w:rsidP="00801B5C">
            <w:pPr>
              <w:pStyle w:val="Code"/>
              <w:rPr>
                <w:lang w:val="id-ID"/>
              </w:rPr>
            </w:pPr>
            <w:r w:rsidRPr="00FD40C3">
              <w:rPr>
                <w:lang w:val="id-ID"/>
              </w:rPr>
              <w:t xml:space="preserve">      "integrity":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requires": {</w:t>
            </w:r>
          </w:p>
          <w:p w14:paraId="1381B7A3" w14:textId="77777777" w:rsidR="00801B5C" w:rsidRPr="00FD40C3" w:rsidRDefault="00801B5C" w:rsidP="00801B5C">
            <w:pPr>
              <w:pStyle w:val="Code"/>
              <w:rPr>
                <w:lang w:val="id-ID"/>
              </w:rPr>
            </w:pPr>
            <w:r w:rsidRPr="00FD40C3">
              <w:rPr>
                <w:lang w:val="id-ID"/>
              </w:rPr>
              <w:t xml:space="preserve">        "chokidar":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ignore-by-default": "^1.0.1",</w:t>
            </w:r>
          </w:p>
          <w:p w14:paraId="7D29EB11" w14:textId="77777777" w:rsidR="00801B5C" w:rsidRPr="00FD40C3" w:rsidRDefault="00801B5C" w:rsidP="00801B5C">
            <w:pPr>
              <w:pStyle w:val="Code"/>
              <w:rPr>
                <w:lang w:val="id-ID"/>
              </w:rPr>
            </w:pPr>
            <w:r w:rsidRPr="00FD40C3">
              <w:rPr>
                <w:lang w:val="id-ID"/>
              </w:rPr>
              <w:t xml:space="preserve">        "minimatch": "^3.1.2",</w:t>
            </w:r>
          </w:p>
          <w:p w14:paraId="4C2BE84E" w14:textId="77777777" w:rsidR="00801B5C" w:rsidRPr="00FD40C3" w:rsidRDefault="00801B5C" w:rsidP="00801B5C">
            <w:pPr>
              <w:pStyle w:val="Code"/>
              <w:rPr>
                <w:lang w:val="id-ID"/>
              </w:rPr>
            </w:pPr>
            <w:r w:rsidRPr="00FD40C3">
              <w:rPr>
                <w:lang w:val="id-ID"/>
              </w:rPr>
              <w:t xml:space="preserve">        "pstree.remy": "^1.1.8",</w:t>
            </w:r>
          </w:p>
          <w:p w14:paraId="4B7BDF5D" w14:textId="77777777" w:rsidR="00801B5C" w:rsidRPr="00FD40C3" w:rsidRDefault="00801B5C" w:rsidP="00801B5C">
            <w:pPr>
              <w:pStyle w:val="Code"/>
              <w:rPr>
                <w:lang w:val="id-ID"/>
              </w:rPr>
            </w:pPr>
            <w:r w:rsidRPr="00FD40C3">
              <w:rPr>
                <w:lang w:val="id-ID"/>
              </w:rPr>
              <w:t xml:space="preserve">        "semver": "^5.7.1",</w:t>
            </w:r>
          </w:p>
          <w:p w14:paraId="6A34C342" w14:textId="77777777" w:rsidR="00801B5C" w:rsidRPr="00FD40C3" w:rsidRDefault="00801B5C" w:rsidP="00801B5C">
            <w:pPr>
              <w:pStyle w:val="Code"/>
              <w:rPr>
                <w:lang w:val="id-ID"/>
              </w:rPr>
            </w:pPr>
            <w:r w:rsidRPr="00FD40C3">
              <w:rPr>
                <w:lang w:val="id-ID"/>
              </w:rPr>
              <w:t xml:space="preserve">        "simple-update-notifier": "^1.0.7",</w:t>
            </w:r>
          </w:p>
          <w:p w14:paraId="053397F7" w14:textId="77777777" w:rsidR="00801B5C" w:rsidRPr="00FD40C3" w:rsidRDefault="00801B5C" w:rsidP="00801B5C">
            <w:pPr>
              <w:pStyle w:val="Code"/>
              <w:rPr>
                <w:lang w:val="id-ID"/>
              </w:rPr>
            </w:pPr>
            <w:r w:rsidRPr="00FD40C3">
              <w:rPr>
                <w:lang w:val="id-ID"/>
              </w:rPr>
              <w:t xml:space="preserve">        "supports-color": "^5.5.0",</w:t>
            </w:r>
          </w:p>
          <w:p w14:paraId="2759A22B" w14:textId="77777777" w:rsidR="00801B5C" w:rsidRPr="00FD40C3" w:rsidRDefault="00801B5C" w:rsidP="00801B5C">
            <w:pPr>
              <w:pStyle w:val="Code"/>
              <w:rPr>
                <w:lang w:val="id-ID"/>
              </w:rPr>
            </w:pPr>
            <w:r w:rsidRPr="00FD40C3">
              <w:rPr>
                <w:lang w:val="id-ID"/>
              </w:rPr>
              <w:t xml:space="preserve">        "touch": "^3.1.0",</w:t>
            </w:r>
          </w:p>
          <w:p w14:paraId="34AF1161" w14:textId="77777777" w:rsidR="00801B5C" w:rsidRPr="00FD40C3" w:rsidRDefault="00801B5C" w:rsidP="00801B5C">
            <w:pPr>
              <w:pStyle w:val="Code"/>
              <w:rPr>
                <w:lang w:val="id-ID"/>
              </w:rPr>
            </w:pPr>
            <w:r w:rsidRPr="00FD40C3">
              <w:rPr>
                <w:lang w:val="id-ID"/>
              </w:rPr>
              <w:t xml:space="preserve">        "undefsafe":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dependencies":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version": "3.2.7",</w:t>
            </w:r>
          </w:p>
          <w:p w14:paraId="642A4052" w14:textId="77777777" w:rsidR="00801B5C" w:rsidRPr="00FD40C3" w:rsidRDefault="00801B5C" w:rsidP="00801B5C">
            <w:pPr>
              <w:pStyle w:val="Code"/>
              <w:rPr>
                <w:lang w:val="id-ID"/>
              </w:rPr>
            </w:pPr>
            <w:r w:rsidRPr="00FD40C3">
              <w:rPr>
                <w:lang w:val="id-ID"/>
              </w:rPr>
              <w:t xml:space="preserve">          "resolved": "https://registry.npmjs.org/debug/-/debug-3.2.7.tgz",</w:t>
            </w:r>
          </w:p>
          <w:p w14:paraId="43F26760"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requires": {</w:t>
            </w:r>
          </w:p>
          <w:p w14:paraId="269251D2" w14:textId="77777777" w:rsidR="00801B5C" w:rsidRPr="00FD40C3" w:rsidRDefault="00801B5C" w:rsidP="00801B5C">
            <w:pPr>
              <w:pStyle w:val="Code"/>
              <w:rPr>
                <w:lang w:val="id-ID"/>
              </w:rPr>
            </w:pPr>
            <w:r w:rsidRPr="00FD40C3">
              <w:rPr>
                <w:lang w:val="id-ID"/>
              </w:rPr>
              <w:t xml:space="preserve">            "ms":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flag": {</w:t>
            </w:r>
          </w:p>
          <w:p w14:paraId="58241AB1" w14:textId="77777777" w:rsidR="00801B5C" w:rsidRPr="00FD40C3" w:rsidRDefault="00801B5C" w:rsidP="00801B5C">
            <w:pPr>
              <w:pStyle w:val="Code"/>
              <w:rPr>
                <w:lang w:val="id-ID"/>
              </w:rPr>
            </w:pPr>
            <w:r w:rsidRPr="00FD40C3">
              <w:rPr>
                <w:lang w:val="id-ID"/>
              </w:rPr>
              <w:t xml:space="preserve">          "version": "3.0.0",</w:t>
            </w:r>
          </w:p>
          <w:p w14:paraId="7C20CEC4" w14:textId="77777777" w:rsidR="00801B5C" w:rsidRPr="00FD40C3" w:rsidRDefault="00801B5C" w:rsidP="00801B5C">
            <w:pPr>
              <w:pStyle w:val="Code"/>
              <w:rPr>
                <w:lang w:val="id-ID"/>
              </w:rPr>
            </w:pPr>
            <w:r w:rsidRPr="00FD40C3">
              <w:rPr>
                <w:lang w:val="id-ID"/>
              </w:rPr>
              <w:lastRenderedPageBreak/>
              <w:t xml:space="preserve">          "resolved": "https://registry.npmjs.org/has-flag/-/has-flag-3.0.0.tgz",</w:t>
            </w:r>
          </w:p>
          <w:p w14:paraId="11A93D93"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ms": {</w:t>
            </w:r>
          </w:p>
          <w:p w14:paraId="2C6AACBC" w14:textId="77777777" w:rsidR="00801B5C" w:rsidRPr="00FD40C3" w:rsidRDefault="00801B5C" w:rsidP="00801B5C">
            <w:pPr>
              <w:pStyle w:val="Code"/>
              <w:rPr>
                <w:lang w:val="id-ID"/>
              </w:rPr>
            </w:pPr>
            <w:r w:rsidRPr="00FD40C3">
              <w:rPr>
                <w:lang w:val="id-ID"/>
              </w:rPr>
              <w:t xml:space="preserve">          "version": "2.1.3",</w:t>
            </w:r>
          </w:p>
          <w:p w14:paraId="137173E7" w14:textId="77777777" w:rsidR="00801B5C" w:rsidRPr="00FD40C3" w:rsidRDefault="00801B5C" w:rsidP="00801B5C">
            <w:pPr>
              <w:pStyle w:val="Code"/>
              <w:rPr>
                <w:lang w:val="id-ID"/>
              </w:rPr>
            </w:pPr>
            <w:r w:rsidRPr="00FD40C3">
              <w:rPr>
                <w:lang w:val="id-ID"/>
              </w:rPr>
              <w:t xml:space="preserve">          "resolved": "https://registry.npmjs.org/ms/-/ms-2.1.3.tgz",</w:t>
            </w:r>
          </w:p>
          <w:p w14:paraId="027822F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supports-color": {</w:t>
            </w:r>
          </w:p>
          <w:p w14:paraId="5DDBE12A" w14:textId="77777777" w:rsidR="00801B5C" w:rsidRPr="00FD40C3" w:rsidRDefault="00801B5C" w:rsidP="00801B5C">
            <w:pPr>
              <w:pStyle w:val="Code"/>
              <w:rPr>
                <w:lang w:val="id-ID"/>
              </w:rPr>
            </w:pPr>
            <w:r w:rsidRPr="00FD40C3">
              <w:rPr>
                <w:lang w:val="id-ID"/>
              </w:rPr>
              <w:t xml:space="preserve">          "version": "5.5.0",</w:t>
            </w:r>
          </w:p>
          <w:p w14:paraId="5759F37B"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integrity":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requires": {</w:t>
            </w:r>
          </w:p>
          <w:p w14:paraId="4755DD21" w14:textId="77777777" w:rsidR="00801B5C" w:rsidRPr="00FD40C3" w:rsidRDefault="00801B5C" w:rsidP="00801B5C">
            <w:pPr>
              <w:pStyle w:val="Code"/>
              <w:rPr>
                <w:lang w:val="id-ID"/>
              </w:rPr>
            </w:pPr>
            <w:r w:rsidRPr="00FD40C3">
              <w:rPr>
                <w:lang w:val="id-ID"/>
              </w:rPr>
              <w:t xml:space="preserve">            "has-flag":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nopt": {</w:t>
            </w:r>
          </w:p>
          <w:p w14:paraId="0D44E12E" w14:textId="77777777" w:rsidR="00801B5C" w:rsidRPr="00FD40C3" w:rsidRDefault="00801B5C" w:rsidP="00801B5C">
            <w:pPr>
              <w:pStyle w:val="Code"/>
              <w:rPr>
                <w:lang w:val="id-ID"/>
              </w:rPr>
            </w:pPr>
            <w:r w:rsidRPr="00FD40C3">
              <w:rPr>
                <w:lang w:val="id-ID"/>
              </w:rPr>
              <w:t xml:space="preserve">      "version": "1.0.10",</w:t>
            </w:r>
          </w:p>
          <w:p w14:paraId="267F6B84" w14:textId="77777777" w:rsidR="00801B5C" w:rsidRPr="00FD40C3" w:rsidRDefault="00801B5C" w:rsidP="00801B5C">
            <w:pPr>
              <w:pStyle w:val="Code"/>
              <w:rPr>
                <w:lang w:val="id-ID"/>
              </w:rPr>
            </w:pPr>
            <w:r w:rsidRPr="00FD40C3">
              <w:rPr>
                <w:lang w:val="id-ID"/>
              </w:rPr>
              <w:t xml:space="preserve">      "resolved": "https://registry.npmjs.org/nopt/-/nopt-1.0.10.tgz",</w:t>
            </w:r>
          </w:p>
          <w:p w14:paraId="014C7D93"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requires": {</w:t>
            </w:r>
          </w:p>
          <w:p w14:paraId="5E9CC1F6" w14:textId="77777777" w:rsidR="00801B5C" w:rsidRPr="00FD40C3" w:rsidRDefault="00801B5C" w:rsidP="00801B5C">
            <w:pPr>
              <w:pStyle w:val="Code"/>
              <w:rPr>
                <w:lang w:val="id-ID"/>
              </w:rPr>
            </w:pPr>
            <w:r w:rsidRPr="00FD40C3">
              <w:rPr>
                <w:lang w:val="id-ID"/>
              </w:rPr>
              <w:t xml:space="preserve">        "abbrev":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normalize-path": {</w:t>
            </w:r>
          </w:p>
          <w:p w14:paraId="71D384A7" w14:textId="77777777" w:rsidR="00801B5C" w:rsidRPr="00FD40C3" w:rsidRDefault="00801B5C" w:rsidP="00801B5C">
            <w:pPr>
              <w:pStyle w:val="Code"/>
              <w:rPr>
                <w:lang w:val="id-ID"/>
              </w:rPr>
            </w:pPr>
            <w:r w:rsidRPr="00FD40C3">
              <w:rPr>
                <w:lang w:val="id-ID"/>
              </w:rPr>
              <w:t xml:space="preserve">      "version": "3.0.0",</w:t>
            </w:r>
          </w:p>
          <w:p w14:paraId="5A94E631"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object-assign": {</w:t>
            </w:r>
          </w:p>
          <w:p w14:paraId="0760D42B" w14:textId="77777777" w:rsidR="00801B5C" w:rsidRPr="00FD40C3" w:rsidRDefault="00801B5C" w:rsidP="00801B5C">
            <w:pPr>
              <w:pStyle w:val="Code"/>
              <w:rPr>
                <w:lang w:val="id-ID"/>
              </w:rPr>
            </w:pPr>
            <w:r w:rsidRPr="00FD40C3">
              <w:rPr>
                <w:lang w:val="id-ID"/>
              </w:rPr>
              <w:t xml:space="preserve">      "version": "4.1.1",</w:t>
            </w:r>
          </w:p>
          <w:p w14:paraId="28B81D8F"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object-inspect": {</w:t>
            </w:r>
          </w:p>
          <w:p w14:paraId="02155C49" w14:textId="77777777" w:rsidR="00801B5C" w:rsidRPr="00FD40C3" w:rsidRDefault="00801B5C" w:rsidP="00801B5C">
            <w:pPr>
              <w:pStyle w:val="Code"/>
              <w:rPr>
                <w:lang w:val="id-ID"/>
              </w:rPr>
            </w:pPr>
            <w:r w:rsidRPr="00FD40C3">
              <w:rPr>
                <w:lang w:val="id-ID"/>
              </w:rPr>
              <w:t xml:space="preserve">      "version": "1.12.3",</w:t>
            </w:r>
          </w:p>
          <w:p w14:paraId="08821D9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on-finished": {</w:t>
            </w:r>
          </w:p>
          <w:p w14:paraId="2EB382E1" w14:textId="77777777" w:rsidR="00801B5C" w:rsidRPr="00FD40C3" w:rsidRDefault="00801B5C" w:rsidP="00801B5C">
            <w:pPr>
              <w:pStyle w:val="Code"/>
              <w:rPr>
                <w:lang w:val="id-ID"/>
              </w:rPr>
            </w:pPr>
            <w:r w:rsidRPr="00FD40C3">
              <w:rPr>
                <w:lang w:val="id-ID"/>
              </w:rPr>
              <w:t xml:space="preserve">      "version": "2.4.1",</w:t>
            </w:r>
          </w:p>
          <w:p w14:paraId="37B0CEA6"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requires": {</w:t>
            </w:r>
          </w:p>
          <w:p w14:paraId="4DE1ADCE" w14:textId="77777777" w:rsidR="00801B5C" w:rsidRPr="00FD40C3" w:rsidRDefault="00801B5C" w:rsidP="00801B5C">
            <w:pPr>
              <w:pStyle w:val="Code"/>
              <w:rPr>
                <w:lang w:val="id-ID"/>
              </w:rPr>
            </w:pPr>
            <w:r w:rsidRPr="00FD40C3">
              <w:rPr>
                <w:lang w:val="id-ID"/>
              </w:rPr>
              <w:t xml:space="preserve">        "ee-firs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version": "1.4.0",</w:t>
            </w:r>
          </w:p>
          <w:p w14:paraId="39547A37" w14:textId="77777777" w:rsidR="00801B5C" w:rsidRPr="00FD40C3" w:rsidRDefault="00801B5C" w:rsidP="00801B5C">
            <w:pPr>
              <w:pStyle w:val="Code"/>
              <w:rPr>
                <w:lang w:val="id-ID"/>
              </w:rPr>
            </w:pPr>
            <w:r w:rsidRPr="00FD40C3">
              <w:rPr>
                <w:lang w:val="id-ID"/>
              </w:rPr>
              <w:t xml:space="preserve">      "resolved": "https://registry.npmjs.org/once/-/once-1.4.0.tgz",</w:t>
            </w:r>
          </w:p>
          <w:p w14:paraId="78E15B6E"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requires": {</w:t>
            </w:r>
          </w:p>
          <w:p w14:paraId="02CF41E7" w14:textId="77777777" w:rsidR="00801B5C" w:rsidRPr="00FD40C3" w:rsidRDefault="00801B5C" w:rsidP="00801B5C">
            <w:pPr>
              <w:pStyle w:val="Code"/>
              <w:rPr>
                <w:lang w:val="id-ID"/>
              </w:rPr>
            </w:pPr>
            <w:r w:rsidRPr="00FD40C3">
              <w:rPr>
                <w:lang w:val="id-ID"/>
              </w:rPr>
              <w:t xml:space="preserve">        "wrappy":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openurl": {</w:t>
            </w:r>
          </w:p>
          <w:p w14:paraId="365B5756" w14:textId="77777777" w:rsidR="00801B5C" w:rsidRPr="00FD40C3" w:rsidRDefault="00801B5C" w:rsidP="00801B5C">
            <w:pPr>
              <w:pStyle w:val="Code"/>
              <w:rPr>
                <w:lang w:val="id-ID"/>
              </w:rPr>
            </w:pPr>
            <w:r w:rsidRPr="00FD40C3">
              <w:rPr>
                <w:lang w:val="id-ID"/>
              </w:rPr>
              <w:t xml:space="preserve">      "version": "1.1.1",</w:t>
            </w:r>
          </w:p>
          <w:p w14:paraId="69325203" w14:textId="77777777" w:rsidR="00801B5C" w:rsidRPr="00FD40C3" w:rsidRDefault="00801B5C" w:rsidP="00801B5C">
            <w:pPr>
              <w:pStyle w:val="Code"/>
              <w:rPr>
                <w:lang w:val="id-ID"/>
              </w:rPr>
            </w:pPr>
            <w:r w:rsidRPr="00FD40C3">
              <w:rPr>
                <w:lang w:val="id-ID"/>
              </w:rPr>
              <w:t xml:space="preserve">      "resolved": "https://registry.npmjs.org/openurl/-/openurl-1.1.1.tgz",</w:t>
            </w:r>
          </w:p>
          <w:p w14:paraId="4A8119C7"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papaparse": {</w:t>
            </w:r>
          </w:p>
          <w:p w14:paraId="301A85F4" w14:textId="77777777" w:rsidR="00801B5C" w:rsidRPr="00FD40C3" w:rsidRDefault="00801B5C" w:rsidP="00801B5C">
            <w:pPr>
              <w:pStyle w:val="Code"/>
              <w:rPr>
                <w:lang w:val="id-ID"/>
              </w:rPr>
            </w:pPr>
            <w:r w:rsidRPr="00FD40C3">
              <w:rPr>
                <w:lang w:val="id-ID"/>
              </w:rPr>
              <w:t xml:space="preserve">      "version": "5.4.1",</w:t>
            </w:r>
          </w:p>
          <w:p w14:paraId="0491C107"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parseurl": {</w:t>
            </w:r>
          </w:p>
          <w:p w14:paraId="1D1B1C6D" w14:textId="77777777" w:rsidR="00801B5C" w:rsidRPr="00FD40C3" w:rsidRDefault="00801B5C" w:rsidP="00801B5C">
            <w:pPr>
              <w:pStyle w:val="Code"/>
              <w:rPr>
                <w:lang w:val="id-ID"/>
              </w:rPr>
            </w:pPr>
            <w:r w:rsidRPr="00FD40C3">
              <w:rPr>
                <w:lang w:val="id-ID"/>
              </w:rPr>
              <w:t xml:space="preserve">      "version": "1.3.3",</w:t>
            </w:r>
          </w:p>
          <w:p w14:paraId="341E30F4" w14:textId="77777777" w:rsidR="00801B5C" w:rsidRPr="00FD40C3" w:rsidRDefault="00801B5C" w:rsidP="00801B5C">
            <w:pPr>
              <w:pStyle w:val="Code"/>
              <w:rPr>
                <w:lang w:val="id-ID"/>
              </w:rPr>
            </w:pPr>
            <w:r w:rsidRPr="00FD40C3">
              <w:rPr>
                <w:lang w:val="id-ID"/>
              </w:rPr>
              <w:t xml:space="preserve">      "resolved": "https://registry.npmjs.org/parseurl/-/parseurl-1.3.3.tgz",</w:t>
            </w:r>
          </w:p>
          <w:p w14:paraId="0548D2B1"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path-to-regexp": {</w:t>
            </w:r>
          </w:p>
          <w:p w14:paraId="5BAA02EA" w14:textId="77777777" w:rsidR="00801B5C" w:rsidRPr="00FD40C3" w:rsidRDefault="00801B5C" w:rsidP="00801B5C">
            <w:pPr>
              <w:pStyle w:val="Code"/>
              <w:rPr>
                <w:lang w:val="id-ID"/>
              </w:rPr>
            </w:pPr>
            <w:r w:rsidRPr="00FD40C3">
              <w:rPr>
                <w:lang w:val="id-ID"/>
              </w:rPr>
              <w:t xml:space="preserve">      "version": "0.1.7",</w:t>
            </w:r>
          </w:p>
          <w:p w14:paraId="243EABBE"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picomatch": {</w:t>
            </w:r>
          </w:p>
          <w:p w14:paraId="2D3998CF" w14:textId="77777777" w:rsidR="00801B5C" w:rsidRPr="00FD40C3" w:rsidRDefault="00801B5C" w:rsidP="00801B5C">
            <w:pPr>
              <w:pStyle w:val="Code"/>
              <w:rPr>
                <w:lang w:val="id-ID"/>
              </w:rPr>
            </w:pPr>
            <w:r w:rsidRPr="00FD40C3">
              <w:rPr>
                <w:lang w:val="id-ID"/>
              </w:rPr>
              <w:t xml:space="preserve">      "version": "2.3.1",</w:t>
            </w:r>
          </w:p>
          <w:p w14:paraId="15A7F94B" w14:textId="77777777" w:rsidR="00801B5C" w:rsidRPr="00FD40C3" w:rsidRDefault="00801B5C" w:rsidP="00801B5C">
            <w:pPr>
              <w:pStyle w:val="Code"/>
              <w:rPr>
                <w:lang w:val="id-ID"/>
              </w:rPr>
            </w:pPr>
            <w:r w:rsidRPr="00FD40C3">
              <w:rPr>
                <w:lang w:val="id-ID"/>
              </w:rPr>
              <w:lastRenderedPageBreak/>
              <w:t xml:space="preserve">      "resolved":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process-nextick-args": {</w:t>
            </w:r>
          </w:p>
          <w:p w14:paraId="7EA6265E" w14:textId="77777777" w:rsidR="00801B5C" w:rsidRPr="00FD40C3" w:rsidRDefault="00801B5C" w:rsidP="00801B5C">
            <w:pPr>
              <w:pStyle w:val="Code"/>
              <w:rPr>
                <w:lang w:val="id-ID"/>
              </w:rPr>
            </w:pPr>
            <w:r w:rsidRPr="00FD40C3">
              <w:rPr>
                <w:lang w:val="id-ID"/>
              </w:rPr>
              <w:t xml:space="preserve">      "version": "2.0.1",</w:t>
            </w:r>
          </w:p>
          <w:p w14:paraId="471ADF8E"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proxy-addr": {</w:t>
            </w:r>
          </w:p>
          <w:p w14:paraId="02852A82" w14:textId="77777777" w:rsidR="00801B5C" w:rsidRPr="00FD40C3" w:rsidRDefault="00801B5C" w:rsidP="00801B5C">
            <w:pPr>
              <w:pStyle w:val="Code"/>
              <w:rPr>
                <w:lang w:val="id-ID"/>
              </w:rPr>
            </w:pPr>
            <w:r w:rsidRPr="00FD40C3">
              <w:rPr>
                <w:lang w:val="id-ID"/>
              </w:rPr>
              <w:t xml:space="preserve">      "version": "2.0.7",</w:t>
            </w:r>
          </w:p>
          <w:p w14:paraId="49BC6576"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requires": {</w:t>
            </w:r>
          </w:p>
          <w:p w14:paraId="67FF88FF" w14:textId="77777777" w:rsidR="00801B5C" w:rsidRPr="00FD40C3" w:rsidRDefault="00801B5C" w:rsidP="00801B5C">
            <w:pPr>
              <w:pStyle w:val="Code"/>
              <w:rPr>
                <w:lang w:val="id-ID"/>
              </w:rPr>
            </w:pPr>
            <w:r w:rsidRPr="00FD40C3">
              <w:rPr>
                <w:lang w:val="id-ID"/>
              </w:rPr>
              <w:t xml:space="preserve">        "forwarded":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pstree.remy": {</w:t>
            </w:r>
          </w:p>
          <w:p w14:paraId="1AAD4F60" w14:textId="77777777" w:rsidR="00801B5C" w:rsidRPr="00FD40C3" w:rsidRDefault="00801B5C" w:rsidP="00801B5C">
            <w:pPr>
              <w:pStyle w:val="Code"/>
              <w:rPr>
                <w:lang w:val="id-ID"/>
              </w:rPr>
            </w:pPr>
            <w:r w:rsidRPr="00FD40C3">
              <w:rPr>
                <w:lang w:val="id-ID"/>
              </w:rPr>
              <w:t xml:space="preserve">      "version": "1.1.8",</w:t>
            </w:r>
          </w:p>
          <w:p w14:paraId="05CACCA7"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python-shell": {</w:t>
            </w:r>
          </w:p>
          <w:p w14:paraId="5DCAEB69" w14:textId="77777777" w:rsidR="00801B5C" w:rsidRPr="00FD40C3" w:rsidRDefault="00801B5C" w:rsidP="00801B5C">
            <w:pPr>
              <w:pStyle w:val="Code"/>
              <w:rPr>
                <w:lang w:val="id-ID"/>
              </w:rPr>
            </w:pPr>
            <w:r w:rsidRPr="00FD40C3">
              <w:rPr>
                <w:lang w:val="id-ID"/>
              </w:rPr>
              <w:t xml:space="preserve">      "version": "5.0.0",</w:t>
            </w:r>
          </w:p>
          <w:p w14:paraId="4CB5F535"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qs": {</w:t>
            </w:r>
          </w:p>
          <w:p w14:paraId="47D53A8A" w14:textId="77777777" w:rsidR="00801B5C" w:rsidRPr="00FD40C3" w:rsidRDefault="00801B5C" w:rsidP="00801B5C">
            <w:pPr>
              <w:pStyle w:val="Code"/>
              <w:rPr>
                <w:lang w:val="id-ID"/>
              </w:rPr>
            </w:pPr>
            <w:r w:rsidRPr="00FD40C3">
              <w:rPr>
                <w:lang w:val="id-ID"/>
              </w:rPr>
              <w:t xml:space="preserve">      "version": "6.11.0",</w:t>
            </w:r>
          </w:p>
          <w:p w14:paraId="5A339B05" w14:textId="77777777" w:rsidR="00801B5C" w:rsidRPr="00FD40C3" w:rsidRDefault="00801B5C" w:rsidP="00801B5C">
            <w:pPr>
              <w:pStyle w:val="Code"/>
              <w:rPr>
                <w:lang w:val="id-ID"/>
              </w:rPr>
            </w:pPr>
            <w:r w:rsidRPr="00FD40C3">
              <w:rPr>
                <w:lang w:val="id-ID"/>
              </w:rPr>
              <w:t xml:space="preserve">      "resolved": "https://registry.npmjs.org/qs/-/qs-6.11.0.tgz",</w:t>
            </w:r>
          </w:p>
          <w:p w14:paraId="08CEF552"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requires": {</w:t>
            </w:r>
          </w:p>
          <w:p w14:paraId="2BE1284E" w14:textId="77777777" w:rsidR="00801B5C" w:rsidRPr="00FD40C3" w:rsidRDefault="00801B5C" w:rsidP="00801B5C">
            <w:pPr>
              <w:pStyle w:val="Code"/>
              <w:rPr>
                <w:lang w:val="id-ID"/>
              </w:rPr>
            </w:pPr>
            <w:r w:rsidRPr="00FD40C3">
              <w:rPr>
                <w:lang w:val="id-ID"/>
              </w:rPr>
              <w:t xml:space="preserve">        "side-channel":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range-parser": {</w:t>
            </w:r>
          </w:p>
          <w:p w14:paraId="250B1AC2" w14:textId="77777777" w:rsidR="00801B5C" w:rsidRPr="00FD40C3" w:rsidRDefault="00801B5C" w:rsidP="00801B5C">
            <w:pPr>
              <w:pStyle w:val="Code"/>
              <w:rPr>
                <w:lang w:val="id-ID"/>
              </w:rPr>
            </w:pPr>
            <w:r w:rsidRPr="00FD40C3">
              <w:rPr>
                <w:lang w:val="id-ID"/>
              </w:rPr>
              <w:t xml:space="preserve">      "version": "1.2.1",</w:t>
            </w:r>
          </w:p>
          <w:p w14:paraId="360E4331"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raw-body": {</w:t>
            </w:r>
          </w:p>
          <w:p w14:paraId="35315A40" w14:textId="77777777" w:rsidR="00801B5C" w:rsidRPr="00FD40C3" w:rsidRDefault="00801B5C" w:rsidP="00801B5C">
            <w:pPr>
              <w:pStyle w:val="Code"/>
              <w:rPr>
                <w:lang w:val="id-ID"/>
              </w:rPr>
            </w:pPr>
            <w:r w:rsidRPr="00FD40C3">
              <w:rPr>
                <w:lang w:val="id-ID"/>
              </w:rPr>
              <w:t xml:space="preserve">      "version": "2.5.1",</w:t>
            </w:r>
          </w:p>
          <w:p w14:paraId="416025F0" w14:textId="77777777" w:rsidR="00801B5C" w:rsidRPr="00FD40C3" w:rsidRDefault="00801B5C" w:rsidP="00801B5C">
            <w:pPr>
              <w:pStyle w:val="Code"/>
              <w:rPr>
                <w:lang w:val="id-ID"/>
              </w:rPr>
            </w:pPr>
            <w:r w:rsidRPr="00FD40C3">
              <w:rPr>
                <w:lang w:val="id-ID"/>
              </w:rPr>
              <w:t xml:space="preserve">      "resolved": "https://registry.npmjs.org/raw-body/-/raw-body-2.5.1.tgz",</w:t>
            </w:r>
          </w:p>
          <w:p w14:paraId="209C361D"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requires": {</w:t>
            </w:r>
          </w:p>
          <w:p w14:paraId="35C0CAC1" w14:textId="77777777" w:rsidR="00801B5C" w:rsidRPr="00FD40C3" w:rsidRDefault="00801B5C" w:rsidP="00801B5C">
            <w:pPr>
              <w:pStyle w:val="Code"/>
              <w:rPr>
                <w:lang w:val="id-ID"/>
              </w:rPr>
            </w:pPr>
            <w:r w:rsidRPr="00FD40C3">
              <w:rPr>
                <w:lang w:val="id-ID"/>
              </w:rPr>
              <w:t xml:space="preserve">        "bytes": "3.1.2",</w:t>
            </w:r>
          </w:p>
          <w:p w14:paraId="402F2D7F" w14:textId="77777777" w:rsidR="00801B5C" w:rsidRPr="00FD40C3" w:rsidRDefault="00801B5C" w:rsidP="00801B5C">
            <w:pPr>
              <w:pStyle w:val="Code"/>
              <w:rPr>
                <w:lang w:val="id-ID"/>
              </w:rPr>
            </w:pPr>
            <w:r w:rsidRPr="00FD40C3">
              <w:rPr>
                <w:lang w:val="id-ID"/>
              </w:rPr>
              <w:t xml:space="preserve">        "http-errors": "2.0.0",</w:t>
            </w:r>
          </w:p>
          <w:p w14:paraId="6CF143BD" w14:textId="77777777" w:rsidR="00801B5C" w:rsidRPr="00FD40C3" w:rsidRDefault="00801B5C" w:rsidP="00801B5C">
            <w:pPr>
              <w:pStyle w:val="Code"/>
              <w:rPr>
                <w:lang w:val="id-ID"/>
              </w:rPr>
            </w:pPr>
            <w:r w:rsidRPr="00FD40C3">
              <w:rPr>
                <w:lang w:val="id-ID"/>
              </w:rPr>
              <w:t xml:space="preserve">        "iconv-lite": "0.4.24",</w:t>
            </w:r>
          </w:p>
          <w:p w14:paraId="7EC0AB5C" w14:textId="77777777" w:rsidR="00801B5C" w:rsidRPr="00FD40C3" w:rsidRDefault="00801B5C" w:rsidP="00801B5C">
            <w:pPr>
              <w:pStyle w:val="Code"/>
              <w:rPr>
                <w:lang w:val="id-ID"/>
              </w:rPr>
            </w:pPr>
            <w:r w:rsidRPr="00FD40C3">
              <w:rPr>
                <w:lang w:val="id-ID"/>
              </w:rPr>
              <w:t xml:space="preserve">        "unpipe":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readable-stream": {</w:t>
            </w:r>
          </w:p>
          <w:p w14:paraId="783A7498" w14:textId="77777777" w:rsidR="00801B5C" w:rsidRPr="00FD40C3" w:rsidRDefault="00801B5C" w:rsidP="00801B5C">
            <w:pPr>
              <w:pStyle w:val="Code"/>
              <w:rPr>
                <w:lang w:val="id-ID"/>
              </w:rPr>
            </w:pPr>
            <w:r w:rsidRPr="00FD40C3">
              <w:rPr>
                <w:lang w:val="id-ID"/>
              </w:rPr>
              <w:t xml:space="preserve">      "version": "2.3.8",</w:t>
            </w:r>
          </w:p>
          <w:p w14:paraId="7597E44D"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requires": {</w:t>
            </w:r>
          </w:p>
          <w:p w14:paraId="32C65152" w14:textId="77777777" w:rsidR="00801B5C" w:rsidRPr="00FD40C3" w:rsidRDefault="00801B5C" w:rsidP="00801B5C">
            <w:pPr>
              <w:pStyle w:val="Code"/>
              <w:rPr>
                <w:lang w:val="id-ID"/>
              </w:rPr>
            </w:pPr>
            <w:r w:rsidRPr="00FD40C3">
              <w:rPr>
                <w:lang w:val="id-ID"/>
              </w:rPr>
              <w:t xml:space="preserve">        "core-util-is": "~1.0.0",</w:t>
            </w:r>
          </w:p>
          <w:p w14:paraId="7D2A73B4" w14:textId="77777777" w:rsidR="00801B5C" w:rsidRPr="00FD40C3" w:rsidRDefault="00801B5C" w:rsidP="00801B5C">
            <w:pPr>
              <w:pStyle w:val="Code"/>
              <w:rPr>
                <w:lang w:val="id-ID"/>
              </w:rPr>
            </w:pPr>
            <w:r w:rsidRPr="00FD40C3">
              <w:rPr>
                <w:lang w:val="id-ID"/>
              </w:rPr>
              <w:t xml:space="preserve">        "inherits": "~2.0.3",</w:t>
            </w:r>
          </w:p>
          <w:p w14:paraId="60A5B414" w14:textId="77777777" w:rsidR="00801B5C" w:rsidRPr="00FD40C3" w:rsidRDefault="00801B5C" w:rsidP="00801B5C">
            <w:pPr>
              <w:pStyle w:val="Code"/>
              <w:rPr>
                <w:lang w:val="id-ID"/>
              </w:rPr>
            </w:pPr>
            <w:r w:rsidRPr="00FD40C3">
              <w:rPr>
                <w:lang w:val="id-ID"/>
              </w:rPr>
              <w:t xml:space="preserve">        "isarray": "~1.0.0",</w:t>
            </w:r>
          </w:p>
          <w:p w14:paraId="4FFA4E7D" w14:textId="77777777" w:rsidR="00801B5C" w:rsidRPr="00FD40C3" w:rsidRDefault="00801B5C" w:rsidP="00801B5C">
            <w:pPr>
              <w:pStyle w:val="Code"/>
              <w:rPr>
                <w:lang w:val="id-ID"/>
              </w:rPr>
            </w:pPr>
            <w:r w:rsidRPr="00FD40C3">
              <w:rPr>
                <w:lang w:val="id-ID"/>
              </w:rPr>
              <w:t xml:space="preserve">        "process-nextick-args": "~2.0.0",</w:t>
            </w:r>
          </w:p>
          <w:p w14:paraId="50A1E87A" w14:textId="77777777" w:rsidR="00801B5C" w:rsidRPr="00FD40C3" w:rsidRDefault="00801B5C" w:rsidP="00801B5C">
            <w:pPr>
              <w:pStyle w:val="Code"/>
              <w:rPr>
                <w:lang w:val="id-ID"/>
              </w:rPr>
            </w:pPr>
            <w:r w:rsidRPr="00FD40C3">
              <w:rPr>
                <w:lang w:val="id-ID"/>
              </w:rPr>
              <w:t xml:space="preserve">        "safe-buffer": "~5.1.1",</w:t>
            </w:r>
          </w:p>
          <w:p w14:paraId="6E606CB4" w14:textId="77777777" w:rsidR="00801B5C" w:rsidRPr="00FD40C3" w:rsidRDefault="00801B5C" w:rsidP="00801B5C">
            <w:pPr>
              <w:pStyle w:val="Code"/>
              <w:rPr>
                <w:lang w:val="id-ID"/>
              </w:rPr>
            </w:pPr>
            <w:r w:rsidRPr="00FD40C3">
              <w:rPr>
                <w:lang w:val="id-ID"/>
              </w:rPr>
              <w:t xml:space="preserve">        "string_decoder": "~1.1.1",</w:t>
            </w:r>
          </w:p>
          <w:p w14:paraId="0437342C" w14:textId="77777777" w:rsidR="00801B5C" w:rsidRPr="00FD40C3" w:rsidRDefault="00801B5C" w:rsidP="00801B5C">
            <w:pPr>
              <w:pStyle w:val="Code"/>
              <w:rPr>
                <w:lang w:val="id-ID"/>
              </w:rPr>
            </w:pPr>
            <w:r w:rsidRPr="00FD40C3">
              <w:rPr>
                <w:lang w:val="id-ID"/>
              </w:rPr>
              <w:t xml:space="preserve">        "util-deprecate":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dependencies": {</w:t>
            </w:r>
          </w:p>
          <w:p w14:paraId="1ABE13B8" w14:textId="77777777" w:rsidR="00801B5C" w:rsidRPr="00FD40C3" w:rsidRDefault="00801B5C" w:rsidP="00801B5C">
            <w:pPr>
              <w:pStyle w:val="Code"/>
              <w:rPr>
                <w:lang w:val="id-ID"/>
              </w:rPr>
            </w:pPr>
            <w:r w:rsidRPr="00FD40C3">
              <w:rPr>
                <w:lang w:val="id-ID"/>
              </w:rPr>
              <w:t xml:space="preserve">        "safe-buffer": {</w:t>
            </w:r>
          </w:p>
          <w:p w14:paraId="09073BC9" w14:textId="77777777" w:rsidR="00801B5C" w:rsidRPr="00FD40C3" w:rsidRDefault="00801B5C" w:rsidP="00801B5C">
            <w:pPr>
              <w:pStyle w:val="Code"/>
              <w:rPr>
                <w:lang w:val="id-ID"/>
              </w:rPr>
            </w:pPr>
            <w:r w:rsidRPr="00FD40C3">
              <w:rPr>
                <w:lang w:val="id-ID"/>
              </w:rPr>
              <w:t xml:space="preserve">          "version": "5.1.2",</w:t>
            </w:r>
          </w:p>
          <w:p w14:paraId="758D3B80"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readdirp": {</w:t>
            </w:r>
          </w:p>
          <w:p w14:paraId="3D964008" w14:textId="77777777" w:rsidR="00801B5C" w:rsidRPr="00FD40C3" w:rsidRDefault="00801B5C" w:rsidP="00801B5C">
            <w:pPr>
              <w:pStyle w:val="Code"/>
              <w:rPr>
                <w:lang w:val="id-ID"/>
              </w:rPr>
            </w:pPr>
            <w:r w:rsidRPr="00FD40C3">
              <w:rPr>
                <w:lang w:val="id-ID"/>
              </w:rPr>
              <w:t xml:space="preserve">      "version": "3.6.0",</w:t>
            </w:r>
          </w:p>
          <w:p w14:paraId="482339CA" w14:textId="77777777" w:rsidR="00801B5C" w:rsidRPr="00FD40C3" w:rsidRDefault="00801B5C" w:rsidP="00801B5C">
            <w:pPr>
              <w:pStyle w:val="Code"/>
              <w:rPr>
                <w:lang w:val="id-ID"/>
              </w:rPr>
            </w:pPr>
            <w:r w:rsidRPr="00FD40C3">
              <w:rPr>
                <w:lang w:val="id-ID"/>
              </w:rPr>
              <w:t xml:space="preserve">      "resolved": "https://registry.npmjs.org/readdirp/-/readdirp-3.6.0.tgz",</w:t>
            </w:r>
          </w:p>
          <w:p w14:paraId="0A6CCDC8"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requires": {</w:t>
            </w:r>
          </w:p>
          <w:p w14:paraId="45D4B008" w14:textId="77777777" w:rsidR="00801B5C" w:rsidRPr="00FD40C3" w:rsidRDefault="00801B5C" w:rsidP="00801B5C">
            <w:pPr>
              <w:pStyle w:val="Code"/>
              <w:rPr>
                <w:lang w:val="id-ID"/>
              </w:rPr>
            </w:pPr>
            <w:r w:rsidRPr="00FD40C3">
              <w:rPr>
                <w:lang w:val="id-ID"/>
              </w:rPr>
              <w:t xml:space="preserve">        "picomatch":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require-directory": {</w:t>
            </w:r>
          </w:p>
          <w:p w14:paraId="71868487" w14:textId="77777777" w:rsidR="00801B5C" w:rsidRPr="00FD40C3" w:rsidRDefault="00801B5C" w:rsidP="00801B5C">
            <w:pPr>
              <w:pStyle w:val="Code"/>
              <w:rPr>
                <w:lang w:val="id-ID"/>
              </w:rPr>
            </w:pPr>
            <w:r w:rsidRPr="00FD40C3">
              <w:rPr>
                <w:lang w:val="id-ID"/>
              </w:rPr>
              <w:t xml:space="preserve">      "version": "2.1.1",</w:t>
            </w:r>
          </w:p>
          <w:p w14:paraId="509715B2"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safe-buffer": {</w:t>
            </w:r>
          </w:p>
          <w:p w14:paraId="617DF9B5" w14:textId="77777777" w:rsidR="00801B5C" w:rsidRPr="00FD40C3" w:rsidRDefault="00801B5C" w:rsidP="00801B5C">
            <w:pPr>
              <w:pStyle w:val="Code"/>
              <w:rPr>
                <w:lang w:val="id-ID"/>
              </w:rPr>
            </w:pPr>
            <w:r w:rsidRPr="00FD40C3">
              <w:rPr>
                <w:lang w:val="id-ID"/>
              </w:rPr>
              <w:t xml:space="preserve">      "version": "5.2.1",</w:t>
            </w:r>
          </w:p>
          <w:p w14:paraId="38E185F9"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safer-buffer": {</w:t>
            </w:r>
          </w:p>
          <w:p w14:paraId="36E53BEB" w14:textId="77777777" w:rsidR="00801B5C" w:rsidRPr="00FD40C3" w:rsidRDefault="00801B5C" w:rsidP="00801B5C">
            <w:pPr>
              <w:pStyle w:val="Code"/>
              <w:rPr>
                <w:lang w:val="id-ID"/>
              </w:rPr>
            </w:pPr>
            <w:r w:rsidRPr="00FD40C3">
              <w:rPr>
                <w:lang w:val="id-ID"/>
              </w:rPr>
              <w:t xml:space="preserve">      "version": "2.1.2",</w:t>
            </w:r>
          </w:p>
          <w:p w14:paraId="13388289"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integrity":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semver": {</w:t>
            </w:r>
          </w:p>
          <w:p w14:paraId="0C44C93A" w14:textId="77777777" w:rsidR="00801B5C" w:rsidRPr="00FD40C3" w:rsidRDefault="00801B5C" w:rsidP="00801B5C">
            <w:pPr>
              <w:pStyle w:val="Code"/>
              <w:rPr>
                <w:lang w:val="id-ID"/>
              </w:rPr>
            </w:pPr>
            <w:r w:rsidRPr="00FD40C3">
              <w:rPr>
                <w:lang w:val="id-ID"/>
              </w:rPr>
              <w:t xml:space="preserve">      "version": "5.7.1",</w:t>
            </w:r>
          </w:p>
          <w:p w14:paraId="45E8693F" w14:textId="77777777" w:rsidR="00801B5C" w:rsidRPr="00FD40C3" w:rsidRDefault="00801B5C" w:rsidP="00801B5C">
            <w:pPr>
              <w:pStyle w:val="Code"/>
              <w:rPr>
                <w:lang w:val="id-ID"/>
              </w:rPr>
            </w:pPr>
            <w:r w:rsidRPr="00FD40C3">
              <w:rPr>
                <w:lang w:val="id-ID"/>
              </w:rPr>
              <w:t xml:space="preserve">      "resolved": "https://registry.npmjs.org/semver/-/semver-5.7.1.tgz",</w:t>
            </w:r>
          </w:p>
          <w:p w14:paraId="001A720E"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send": {</w:t>
            </w:r>
          </w:p>
          <w:p w14:paraId="32867EE3" w14:textId="77777777" w:rsidR="00801B5C" w:rsidRPr="00FD40C3" w:rsidRDefault="00801B5C" w:rsidP="00801B5C">
            <w:pPr>
              <w:pStyle w:val="Code"/>
              <w:rPr>
                <w:lang w:val="id-ID"/>
              </w:rPr>
            </w:pPr>
            <w:r w:rsidRPr="00FD40C3">
              <w:rPr>
                <w:lang w:val="id-ID"/>
              </w:rPr>
              <w:t xml:space="preserve">      "version": "0.18.0",</w:t>
            </w:r>
          </w:p>
          <w:p w14:paraId="6CBE9F35" w14:textId="77777777" w:rsidR="00801B5C" w:rsidRPr="00FD40C3" w:rsidRDefault="00801B5C" w:rsidP="00801B5C">
            <w:pPr>
              <w:pStyle w:val="Code"/>
              <w:rPr>
                <w:lang w:val="id-ID"/>
              </w:rPr>
            </w:pPr>
            <w:r w:rsidRPr="00FD40C3">
              <w:rPr>
                <w:lang w:val="id-ID"/>
              </w:rPr>
              <w:t xml:space="preserve">      "resolved": "https://registry.npmjs.org/send/-/send-0.18.0.tgz",</w:t>
            </w:r>
          </w:p>
          <w:p w14:paraId="67EE9ECD"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requires":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depd": "2.0.0",</w:t>
            </w:r>
          </w:p>
          <w:p w14:paraId="50F633FC" w14:textId="77777777" w:rsidR="00801B5C" w:rsidRPr="00FD40C3" w:rsidRDefault="00801B5C" w:rsidP="00801B5C">
            <w:pPr>
              <w:pStyle w:val="Code"/>
              <w:rPr>
                <w:lang w:val="id-ID"/>
              </w:rPr>
            </w:pPr>
            <w:r w:rsidRPr="00FD40C3">
              <w:rPr>
                <w:lang w:val="id-ID"/>
              </w:rPr>
              <w:t xml:space="preserve">        "destroy": "1.2.0",</w:t>
            </w:r>
          </w:p>
          <w:p w14:paraId="1035181A" w14:textId="77777777" w:rsidR="00801B5C" w:rsidRPr="00FD40C3" w:rsidRDefault="00801B5C" w:rsidP="00801B5C">
            <w:pPr>
              <w:pStyle w:val="Code"/>
              <w:rPr>
                <w:lang w:val="id-ID"/>
              </w:rPr>
            </w:pPr>
            <w:r w:rsidRPr="00FD40C3">
              <w:rPr>
                <w:lang w:val="id-ID"/>
              </w:rPr>
              <w:t xml:space="preserve">        "encodeurl": "~1.0.2",</w:t>
            </w:r>
          </w:p>
          <w:p w14:paraId="5FEA50D8" w14:textId="77777777" w:rsidR="00801B5C" w:rsidRPr="00FD40C3" w:rsidRDefault="00801B5C" w:rsidP="00801B5C">
            <w:pPr>
              <w:pStyle w:val="Code"/>
              <w:rPr>
                <w:lang w:val="id-ID"/>
              </w:rPr>
            </w:pPr>
            <w:r w:rsidRPr="00FD40C3">
              <w:rPr>
                <w:lang w:val="id-ID"/>
              </w:rPr>
              <w:t xml:space="preserve">        "escape-html": "~1.0.3",</w:t>
            </w:r>
          </w:p>
          <w:p w14:paraId="3B2C5F89" w14:textId="77777777" w:rsidR="00801B5C" w:rsidRPr="00FD40C3" w:rsidRDefault="00801B5C" w:rsidP="00801B5C">
            <w:pPr>
              <w:pStyle w:val="Code"/>
              <w:rPr>
                <w:lang w:val="id-ID"/>
              </w:rPr>
            </w:pPr>
            <w:r w:rsidRPr="00FD40C3">
              <w:rPr>
                <w:lang w:val="id-ID"/>
              </w:rPr>
              <w:t xml:space="preserve">        "etag": "~1.8.1",</w:t>
            </w:r>
          </w:p>
          <w:p w14:paraId="3059E848" w14:textId="77777777" w:rsidR="00801B5C" w:rsidRPr="00FD40C3" w:rsidRDefault="00801B5C" w:rsidP="00801B5C">
            <w:pPr>
              <w:pStyle w:val="Code"/>
              <w:rPr>
                <w:lang w:val="id-ID"/>
              </w:rPr>
            </w:pPr>
            <w:r w:rsidRPr="00FD40C3">
              <w:rPr>
                <w:lang w:val="id-ID"/>
              </w:rPr>
              <w:t xml:space="preserve">        "fresh": "0.5.2",</w:t>
            </w:r>
          </w:p>
          <w:p w14:paraId="0430E003" w14:textId="77777777" w:rsidR="00801B5C" w:rsidRPr="00FD40C3" w:rsidRDefault="00801B5C" w:rsidP="00801B5C">
            <w:pPr>
              <w:pStyle w:val="Code"/>
              <w:rPr>
                <w:lang w:val="id-ID"/>
              </w:rPr>
            </w:pPr>
            <w:r w:rsidRPr="00FD40C3">
              <w:rPr>
                <w:lang w:val="id-ID"/>
              </w:rPr>
              <w:t xml:space="preserve">        "http-errors": "2.0.0",</w:t>
            </w:r>
          </w:p>
          <w:p w14:paraId="620E7C00" w14:textId="77777777" w:rsidR="00801B5C" w:rsidRPr="00FD40C3" w:rsidRDefault="00801B5C" w:rsidP="00801B5C">
            <w:pPr>
              <w:pStyle w:val="Code"/>
              <w:rPr>
                <w:lang w:val="id-ID"/>
              </w:rPr>
            </w:pPr>
            <w:r w:rsidRPr="00FD40C3">
              <w:rPr>
                <w:lang w:val="id-ID"/>
              </w:rPr>
              <w:t xml:space="preserve">        "mime": "1.6.0",</w:t>
            </w:r>
          </w:p>
          <w:p w14:paraId="60B7EC95" w14:textId="77777777" w:rsidR="00801B5C" w:rsidRPr="00FD40C3" w:rsidRDefault="00801B5C" w:rsidP="00801B5C">
            <w:pPr>
              <w:pStyle w:val="Code"/>
              <w:rPr>
                <w:lang w:val="id-ID"/>
              </w:rPr>
            </w:pPr>
            <w:r w:rsidRPr="00FD40C3">
              <w:rPr>
                <w:lang w:val="id-ID"/>
              </w:rPr>
              <w:t xml:space="preserve">        "ms": "2.1.3",</w:t>
            </w:r>
          </w:p>
          <w:p w14:paraId="0AFBEF24" w14:textId="77777777" w:rsidR="00801B5C" w:rsidRPr="00FD40C3" w:rsidRDefault="00801B5C" w:rsidP="00801B5C">
            <w:pPr>
              <w:pStyle w:val="Code"/>
              <w:rPr>
                <w:lang w:val="id-ID"/>
              </w:rPr>
            </w:pPr>
            <w:r w:rsidRPr="00FD40C3">
              <w:rPr>
                <w:lang w:val="id-ID"/>
              </w:rPr>
              <w:t xml:space="preserve">        "on-finished": "2.4.1",</w:t>
            </w:r>
          </w:p>
          <w:p w14:paraId="7E11F7D7" w14:textId="77777777" w:rsidR="00801B5C" w:rsidRPr="00FD40C3" w:rsidRDefault="00801B5C" w:rsidP="00801B5C">
            <w:pPr>
              <w:pStyle w:val="Code"/>
              <w:rPr>
                <w:lang w:val="id-ID"/>
              </w:rPr>
            </w:pPr>
            <w:r w:rsidRPr="00FD40C3">
              <w:rPr>
                <w:lang w:val="id-ID"/>
              </w:rPr>
              <w:t xml:space="preserve">        "range-parser": "~1.2.1",</w:t>
            </w:r>
          </w:p>
          <w:p w14:paraId="125DE30D" w14:textId="77777777" w:rsidR="00801B5C" w:rsidRPr="00FD40C3" w:rsidRDefault="00801B5C" w:rsidP="00801B5C">
            <w:pPr>
              <w:pStyle w:val="Code"/>
              <w:rPr>
                <w:lang w:val="id-ID"/>
              </w:rPr>
            </w:pPr>
            <w:r w:rsidRPr="00FD40C3">
              <w:rPr>
                <w:lang w:val="id-ID"/>
              </w:rPr>
              <w:t xml:space="preserve">        "statuses":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dependencies": {</w:t>
            </w:r>
          </w:p>
          <w:p w14:paraId="67128BEC" w14:textId="77777777" w:rsidR="00801B5C" w:rsidRPr="00FD40C3" w:rsidRDefault="00801B5C" w:rsidP="00801B5C">
            <w:pPr>
              <w:pStyle w:val="Code"/>
              <w:rPr>
                <w:lang w:val="id-ID"/>
              </w:rPr>
            </w:pPr>
            <w:r w:rsidRPr="00FD40C3">
              <w:rPr>
                <w:lang w:val="id-ID"/>
              </w:rPr>
              <w:t xml:space="preserve">        "ms": {</w:t>
            </w:r>
          </w:p>
          <w:p w14:paraId="4D8ECC87" w14:textId="77777777" w:rsidR="00801B5C" w:rsidRPr="00FD40C3" w:rsidRDefault="00801B5C" w:rsidP="00801B5C">
            <w:pPr>
              <w:pStyle w:val="Code"/>
              <w:rPr>
                <w:lang w:val="id-ID"/>
              </w:rPr>
            </w:pPr>
            <w:r w:rsidRPr="00FD40C3">
              <w:rPr>
                <w:lang w:val="id-ID"/>
              </w:rPr>
              <w:t xml:space="preserve">          "version": "2.1.3",</w:t>
            </w:r>
          </w:p>
          <w:p w14:paraId="7A49312E" w14:textId="77777777" w:rsidR="00801B5C" w:rsidRPr="00FD40C3" w:rsidRDefault="00801B5C" w:rsidP="00801B5C">
            <w:pPr>
              <w:pStyle w:val="Code"/>
              <w:rPr>
                <w:lang w:val="id-ID"/>
              </w:rPr>
            </w:pPr>
            <w:r w:rsidRPr="00FD40C3">
              <w:rPr>
                <w:lang w:val="id-ID"/>
              </w:rPr>
              <w:t xml:space="preserve">          "resolved": "https://registry.npmjs.org/ms/-/ms-2.1.3.tgz",</w:t>
            </w:r>
          </w:p>
          <w:p w14:paraId="64F09F41"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serve-static": {</w:t>
            </w:r>
          </w:p>
          <w:p w14:paraId="683BF173" w14:textId="77777777" w:rsidR="00801B5C" w:rsidRPr="00FD40C3" w:rsidRDefault="00801B5C" w:rsidP="00801B5C">
            <w:pPr>
              <w:pStyle w:val="Code"/>
              <w:rPr>
                <w:lang w:val="id-ID"/>
              </w:rPr>
            </w:pPr>
            <w:r w:rsidRPr="00FD40C3">
              <w:rPr>
                <w:lang w:val="id-ID"/>
              </w:rPr>
              <w:t xml:space="preserve">      "version": "1.15.0",</w:t>
            </w:r>
          </w:p>
          <w:p w14:paraId="5EAAC7DB"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requires": {</w:t>
            </w:r>
          </w:p>
          <w:p w14:paraId="55EF8D76" w14:textId="77777777" w:rsidR="00801B5C" w:rsidRPr="00FD40C3" w:rsidRDefault="00801B5C" w:rsidP="00801B5C">
            <w:pPr>
              <w:pStyle w:val="Code"/>
              <w:rPr>
                <w:lang w:val="id-ID"/>
              </w:rPr>
            </w:pPr>
            <w:r w:rsidRPr="00FD40C3">
              <w:rPr>
                <w:lang w:val="id-ID"/>
              </w:rPr>
              <w:t xml:space="preserve">        "encodeurl": "~1.0.2",</w:t>
            </w:r>
          </w:p>
          <w:p w14:paraId="6212C214" w14:textId="77777777" w:rsidR="00801B5C" w:rsidRPr="00FD40C3" w:rsidRDefault="00801B5C" w:rsidP="00801B5C">
            <w:pPr>
              <w:pStyle w:val="Code"/>
              <w:rPr>
                <w:lang w:val="id-ID"/>
              </w:rPr>
            </w:pPr>
            <w:r w:rsidRPr="00FD40C3">
              <w:rPr>
                <w:lang w:val="id-ID"/>
              </w:rPr>
              <w:t xml:space="preserve">        "escape-html": "~1.0.3",</w:t>
            </w:r>
          </w:p>
          <w:p w14:paraId="04AC6DC8" w14:textId="77777777" w:rsidR="00801B5C" w:rsidRPr="00FD40C3" w:rsidRDefault="00801B5C" w:rsidP="00801B5C">
            <w:pPr>
              <w:pStyle w:val="Code"/>
              <w:rPr>
                <w:lang w:val="id-ID"/>
              </w:rPr>
            </w:pPr>
            <w:r w:rsidRPr="00FD40C3">
              <w:rPr>
                <w:lang w:val="id-ID"/>
              </w:rPr>
              <w:t xml:space="preserve">        "parseurl": "~1.3.3",</w:t>
            </w:r>
          </w:p>
          <w:p w14:paraId="65FC5670" w14:textId="77777777" w:rsidR="00801B5C" w:rsidRPr="00FD40C3" w:rsidRDefault="00801B5C" w:rsidP="00801B5C">
            <w:pPr>
              <w:pStyle w:val="Code"/>
              <w:rPr>
                <w:lang w:val="id-ID"/>
              </w:rPr>
            </w:pPr>
            <w:r w:rsidRPr="00FD40C3">
              <w:rPr>
                <w:lang w:val="id-ID"/>
              </w:rPr>
              <w:t xml:space="preserve">        "send":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setprototypeof": {</w:t>
            </w:r>
          </w:p>
          <w:p w14:paraId="437BC3B2" w14:textId="77777777" w:rsidR="00801B5C" w:rsidRPr="00FD40C3" w:rsidRDefault="00801B5C" w:rsidP="00801B5C">
            <w:pPr>
              <w:pStyle w:val="Code"/>
              <w:rPr>
                <w:lang w:val="id-ID"/>
              </w:rPr>
            </w:pPr>
            <w:r w:rsidRPr="00FD40C3">
              <w:rPr>
                <w:lang w:val="id-ID"/>
              </w:rPr>
              <w:t xml:space="preserve">      "version": "1.2.0",</w:t>
            </w:r>
          </w:p>
          <w:p w14:paraId="7E0F4D04"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side-channel": {</w:t>
            </w:r>
          </w:p>
          <w:p w14:paraId="6C724A9D" w14:textId="77777777" w:rsidR="00801B5C" w:rsidRPr="00FD40C3" w:rsidRDefault="00801B5C" w:rsidP="00801B5C">
            <w:pPr>
              <w:pStyle w:val="Code"/>
              <w:rPr>
                <w:lang w:val="id-ID"/>
              </w:rPr>
            </w:pPr>
            <w:r w:rsidRPr="00FD40C3">
              <w:rPr>
                <w:lang w:val="id-ID"/>
              </w:rPr>
              <w:t xml:space="preserve">      "version": "1.0.4",</w:t>
            </w:r>
          </w:p>
          <w:p w14:paraId="77A5626A"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requires": {</w:t>
            </w:r>
          </w:p>
          <w:p w14:paraId="53C94F36" w14:textId="77777777" w:rsidR="00801B5C" w:rsidRPr="00FD40C3" w:rsidRDefault="00801B5C" w:rsidP="00801B5C">
            <w:pPr>
              <w:pStyle w:val="Code"/>
              <w:rPr>
                <w:lang w:val="id-ID"/>
              </w:rPr>
            </w:pPr>
            <w:r w:rsidRPr="00FD40C3">
              <w:rPr>
                <w:lang w:val="id-ID"/>
              </w:rPr>
              <w:t xml:space="preserve">        "call-bind": "^1.0.0",</w:t>
            </w:r>
          </w:p>
          <w:p w14:paraId="6CF09FCF" w14:textId="77777777" w:rsidR="00801B5C" w:rsidRPr="00FD40C3" w:rsidRDefault="00801B5C" w:rsidP="00801B5C">
            <w:pPr>
              <w:pStyle w:val="Code"/>
              <w:rPr>
                <w:lang w:val="id-ID"/>
              </w:rPr>
            </w:pPr>
            <w:r w:rsidRPr="00FD40C3">
              <w:rPr>
                <w:lang w:val="id-ID"/>
              </w:rPr>
              <w:t xml:space="preserve">        "get-intrinsic": "^1.0.2",</w:t>
            </w:r>
          </w:p>
          <w:p w14:paraId="662FB631" w14:textId="77777777" w:rsidR="00801B5C" w:rsidRPr="00FD40C3" w:rsidRDefault="00801B5C" w:rsidP="00801B5C">
            <w:pPr>
              <w:pStyle w:val="Code"/>
              <w:rPr>
                <w:lang w:val="id-ID"/>
              </w:rPr>
            </w:pPr>
            <w:r w:rsidRPr="00FD40C3">
              <w:rPr>
                <w:lang w:val="id-ID"/>
              </w:rPr>
              <w:t xml:space="preserve">        "object-inspec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simple-update-notifier": {</w:t>
            </w:r>
          </w:p>
          <w:p w14:paraId="64ABED1F" w14:textId="77777777" w:rsidR="00801B5C" w:rsidRPr="00FD40C3" w:rsidRDefault="00801B5C" w:rsidP="00801B5C">
            <w:pPr>
              <w:pStyle w:val="Code"/>
              <w:rPr>
                <w:lang w:val="id-ID"/>
              </w:rPr>
            </w:pPr>
            <w:r w:rsidRPr="00FD40C3">
              <w:rPr>
                <w:lang w:val="id-ID"/>
              </w:rPr>
              <w:t xml:space="preserve">      "version": "1.1.0",</w:t>
            </w:r>
          </w:p>
          <w:p w14:paraId="32B49E19"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requires": {</w:t>
            </w:r>
          </w:p>
          <w:p w14:paraId="07CF9455" w14:textId="77777777" w:rsidR="00801B5C" w:rsidRPr="00FD40C3" w:rsidRDefault="00801B5C" w:rsidP="00801B5C">
            <w:pPr>
              <w:pStyle w:val="Code"/>
              <w:rPr>
                <w:lang w:val="id-ID"/>
              </w:rPr>
            </w:pPr>
            <w:r w:rsidRPr="00FD40C3">
              <w:rPr>
                <w:lang w:val="id-ID"/>
              </w:rPr>
              <w:t xml:space="preserve">        "semver":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dependencies": {</w:t>
            </w:r>
          </w:p>
          <w:p w14:paraId="0F090F25" w14:textId="77777777" w:rsidR="00801B5C" w:rsidRPr="00FD40C3" w:rsidRDefault="00801B5C" w:rsidP="00801B5C">
            <w:pPr>
              <w:pStyle w:val="Code"/>
              <w:rPr>
                <w:lang w:val="id-ID"/>
              </w:rPr>
            </w:pPr>
            <w:r w:rsidRPr="00FD40C3">
              <w:rPr>
                <w:lang w:val="id-ID"/>
              </w:rPr>
              <w:t xml:space="preserve">        "semver": {</w:t>
            </w:r>
          </w:p>
          <w:p w14:paraId="6996B762" w14:textId="77777777" w:rsidR="00801B5C" w:rsidRPr="00FD40C3" w:rsidRDefault="00801B5C" w:rsidP="00801B5C">
            <w:pPr>
              <w:pStyle w:val="Code"/>
              <w:rPr>
                <w:lang w:val="id-ID"/>
              </w:rPr>
            </w:pPr>
            <w:r w:rsidRPr="00FD40C3">
              <w:rPr>
                <w:lang w:val="id-ID"/>
              </w:rPr>
              <w:t xml:space="preserve">          "version": "7.0.0",</w:t>
            </w:r>
          </w:p>
          <w:p w14:paraId="56062C9A" w14:textId="77777777" w:rsidR="00801B5C" w:rsidRPr="00FD40C3" w:rsidRDefault="00801B5C" w:rsidP="00801B5C">
            <w:pPr>
              <w:pStyle w:val="Code"/>
              <w:rPr>
                <w:lang w:val="id-ID"/>
              </w:rPr>
            </w:pPr>
            <w:r w:rsidRPr="00FD40C3">
              <w:rPr>
                <w:lang w:val="id-ID"/>
              </w:rPr>
              <w:t xml:space="preserve">          "resolved": "https://registry.npmjs.org/semver/-/semver-7.0.0.tgz",</w:t>
            </w:r>
          </w:p>
          <w:p w14:paraId="45E9EF67"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statuses": {</w:t>
            </w:r>
          </w:p>
          <w:p w14:paraId="042C9A13" w14:textId="77777777" w:rsidR="00801B5C" w:rsidRPr="00FD40C3" w:rsidRDefault="00801B5C" w:rsidP="00801B5C">
            <w:pPr>
              <w:pStyle w:val="Code"/>
              <w:rPr>
                <w:lang w:val="id-ID"/>
              </w:rPr>
            </w:pPr>
            <w:r w:rsidRPr="00FD40C3">
              <w:rPr>
                <w:lang w:val="id-ID"/>
              </w:rPr>
              <w:t xml:space="preserve">      "version": "2.0.1",</w:t>
            </w:r>
          </w:p>
          <w:p w14:paraId="3E1F7876" w14:textId="77777777" w:rsidR="00801B5C" w:rsidRPr="00FD40C3" w:rsidRDefault="00801B5C" w:rsidP="00801B5C">
            <w:pPr>
              <w:pStyle w:val="Code"/>
              <w:rPr>
                <w:lang w:val="id-ID"/>
              </w:rPr>
            </w:pPr>
            <w:r w:rsidRPr="00FD40C3">
              <w:rPr>
                <w:lang w:val="id-ID"/>
              </w:rPr>
              <w:t xml:space="preserve">      "resolved":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integrity":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stream-transform": {</w:t>
            </w:r>
          </w:p>
          <w:p w14:paraId="0CE10CBE" w14:textId="77777777" w:rsidR="00801B5C" w:rsidRPr="00FD40C3" w:rsidRDefault="00801B5C" w:rsidP="00801B5C">
            <w:pPr>
              <w:pStyle w:val="Code"/>
              <w:rPr>
                <w:lang w:val="id-ID"/>
              </w:rPr>
            </w:pPr>
            <w:r w:rsidRPr="00FD40C3">
              <w:rPr>
                <w:lang w:val="id-ID"/>
              </w:rPr>
              <w:t xml:space="preserve">      "version": "3.2.6",</w:t>
            </w:r>
          </w:p>
          <w:p w14:paraId="30B28B33"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streamsearch": {</w:t>
            </w:r>
          </w:p>
          <w:p w14:paraId="759F887B" w14:textId="77777777" w:rsidR="00801B5C" w:rsidRPr="00FD40C3" w:rsidRDefault="00801B5C" w:rsidP="00801B5C">
            <w:pPr>
              <w:pStyle w:val="Code"/>
              <w:rPr>
                <w:lang w:val="id-ID"/>
              </w:rPr>
            </w:pPr>
            <w:r w:rsidRPr="00FD40C3">
              <w:rPr>
                <w:lang w:val="id-ID"/>
              </w:rPr>
              <w:t xml:space="preserve">      "version": "1.1.0",</w:t>
            </w:r>
          </w:p>
          <w:p w14:paraId="0443BC24"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string_decoder": {</w:t>
            </w:r>
          </w:p>
          <w:p w14:paraId="45585CB2" w14:textId="77777777" w:rsidR="00801B5C" w:rsidRPr="00FD40C3" w:rsidRDefault="00801B5C" w:rsidP="00801B5C">
            <w:pPr>
              <w:pStyle w:val="Code"/>
              <w:rPr>
                <w:lang w:val="id-ID"/>
              </w:rPr>
            </w:pPr>
            <w:r w:rsidRPr="00FD40C3">
              <w:rPr>
                <w:lang w:val="id-ID"/>
              </w:rPr>
              <w:t xml:space="preserve">      "version": "1.1.1",</w:t>
            </w:r>
          </w:p>
          <w:p w14:paraId="69E8FA4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requires": {</w:t>
            </w:r>
          </w:p>
          <w:p w14:paraId="28825536" w14:textId="77777777" w:rsidR="00801B5C" w:rsidRPr="00FD40C3" w:rsidRDefault="00801B5C" w:rsidP="00801B5C">
            <w:pPr>
              <w:pStyle w:val="Code"/>
              <w:rPr>
                <w:lang w:val="id-ID"/>
              </w:rPr>
            </w:pPr>
            <w:r w:rsidRPr="00FD40C3">
              <w:rPr>
                <w:lang w:val="id-ID"/>
              </w:rPr>
              <w:t xml:space="preserve">        "safe-buffer":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dependencies": {</w:t>
            </w:r>
          </w:p>
          <w:p w14:paraId="120E96E9" w14:textId="77777777" w:rsidR="00801B5C" w:rsidRPr="00FD40C3" w:rsidRDefault="00801B5C" w:rsidP="00801B5C">
            <w:pPr>
              <w:pStyle w:val="Code"/>
              <w:rPr>
                <w:lang w:val="id-ID"/>
              </w:rPr>
            </w:pPr>
            <w:r w:rsidRPr="00FD40C3">
              <w:rPr>
                <w:lang w:val="id-ID"/>
              </w:rPr>
              <w:t xml:space="preserve">        "safe-buffer": {</w:t>
            </w:r>
          </w:p>
          <w:p w14:paraId="54C02111" w14:textId="77777777" w:rsidR="00801B5C" w:rsidRPr="00FD40C3" w:rsidRDefault="00801B5C" w:rsidP="00801B5C">
            <w:pPr>
              <w:pStyle w:val="Code"/>
              <w:rPr>
                <w:lang w:val="id-ID"/>
              </w:rPr>
            </w:pPr>
            <w:r w:rsidRPr="00FD40C3">
              <w:rPr>
                <w:lang w:val="id-ID"/>
              </w:rPr>
              <w:t xml:space="preserve">          "version": "5.1.2",</w:t>
            </w:r>
          </w:p>
          <w:p w14:paraId="69C15A65"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string-width": {</w:t>
            </w:r>
          </w:p>
          <w:p w14:paraId="76EAA1DF" w14:textId="77777777" w:rsidR="00801B5C" w:rsidRPr="00FD40C3" w:rsidRDefault="00801B5C" w:rsidP="00801B5C">
            <w:pPr>
              <w:pStyle w:val="Code"/>
              <w:rPr>
                <w:lang w:val="id-ID"/>
              </w:rPr>
            </w:pPr>
            <w:r w:rsidRPr="00FD40C3">
              <w:rPr>
                <w:lang w:val="id-ID"/>
              </w:rPr>
              <w:t xml:space="preserve">      "version": "4.2.3",</w:t>
            </w:r>
          </w:p>
          <w:p w14:paraId="2250DA94"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requires": {</w:t>
            </w:r>
          </w:p>
          <w:p w14:paraId="468721A9" w14:textId="77777777" w:rsidR="00801B5C" w:rsidRPr="00FD40C3" w:rsidRDefault="00801B5C" w:rsidP="00801B5C">
            <w:pPr>
              <w:pStyle w:val="Code"/>
              <w:rPr>
                <w:lang w:val="id-ID"/>
              </w:rPr>
            </w:pPr>
            <w:r w:rsidRPr="00FD40C3">
              <w:rPr>
                <w:lang w:val="id-ID"/>
              </w:rPr>
              <w:t xml:space="preserve">        "emoji-regex": "^8.0.0",</w:t>
            </w:r>
          </w:p>
          <w:p w14:paraId="492337B8" w14:textId="77777777" w:rsidR="00801B5C" w:rsidRPr="00FD40C3" w:rsidRDefault="00801B5C" w:rsidP="00801B5C">
            <w:pPr>
              <w:pStyle w:val="Code"/>
              <w:rPr>
                <w:lang w:val="id-ID"/>
              </w:rPr>
            </w:pPr>
            <w:r w:rsidRPr="00FD40C3">
              <w:rPr>
                <w:lang w:val="id-ID"/>
              </w:rPr>
              <w:t xml:space="preserve">        "is-fullwidth-code-point": "^3.0.0",</w:t>
            </w:r>
          </w:p>
          <w:p w14:paraId="671D7A30" w14:textId="77777777" w:rsidR="00801B5C" w:rsidRPr="00FD40C3" w:rsidRDefault="00801B5C" w:rsidP="00801B5C">
            <w:pPr>
              <w:pStyle w:val="Code"/>
              <w:rPr>
                <w:lang w:val="id-ID"/>
              </w:rPr>
            </w:pPr>
            <w:r w:rsidRPr="00FD40C3">
              <w:rPr>
                <w:lang w:val="id-ID"/>
              </w:rPr>
              <w:t xml:space="preserve">        "strip-ansi":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ansi": {</w:t>
            </w:r>
          </w:p>
          <w:p w14:paraId="3E9D29B6" w14:textId="77777777" w:rsidR="00801B5C" w:rsidRPr="00FD40C3" w:rsidRDefault="00801B5C" w:rsidP="00801B5C">
            <w:pPr>
              <w:pStyle w:val="Code"/>
              <w:rPr>
                <w:lang w:val="id-ID"/>
              </w:rPr>
            </w:pPr>
            <w:r w:rsidRPr="00FD40C3">
              <w:rPr>
                <w:lang w:val="id-ID"/>
              </w:rPr>
              <w:t xml:space="preserve">      "version": "6.0.1",</w:t>
            </w:r>
          </w:p>
          <w:p w14:paraId="2E5603E9"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integrity":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requires": {</w:t>
            </w:r>
          </w:p>
          <w:p w14:paraId="557D598C" w14:textId="77777777" w:rsidR="00801B5C" w:rsidRPr="00FD40C3" w:rsidRDefault="00801B5C" w:rsidP="00801B5C">
            <w:pPr>
              <w:pStyle w:val="Code"/>
              <w:rPr>
                <w:lang w:val="id-ID"/>
              </w:rPr>
            </w:pPr>
            <w:r w:rsidRPr="00FD40C3">
              <w:rPr>
                <w:lang w:val="id-ID"/>
              </w:rPr>
              <w:t xml:space="preserve">        "ansi-regex":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version": "2.0.0",</w:t>
            </w:r>
          </w:p>
          <w:p w14:paraId="356B0956" w14:textId="77777777" w:rsidR="00801B5C" w:rsidRPr="00FD40C3" w:rsidRDefault="00801B5C" w:rsidP="00801B5C">
            <w:pPr>
              <w:pStyle w:val="Code"/>
              <w:rPr>
                <w:lang w:val="id-ID"/>
              </w:rPr>
            </w:pPr>
            <w:r w:rsidRPr="00FD40C3">
              <w:rPr>
                <w:lang w:val="id-ID"/>
              </w:rPr>
              <w:t xml:space="preserve">      "resolved": "https://registry.npmjs.org/strip-bom/-/strip-bom-2.0.0.tgz",</w:t>
            </w:r>
          </w:p>
          <w:p w14:paraId="665209A6"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requires":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supports-color": {</w:t>
            </w:r>
          </w:p>
          <w:p w14:paraId="3237BC4E" w14:textId="77777777" w:rsidR="00801B5C" w:rsidRPr="00FD40C3" w:rsidRDefault="00801B5C" w:rsidP="00801B5C">
            <w:pPr>
              <w:pStyle w:val="Code"/>
              <w:rPr>
                <w:lang w:val="id-ID"/>
              </w:rPr>
            </w:pPr>
            <w:r w:rsidRPr="00FD40C3">
              <w:rPr>
                <w:lang w:val="id-ID"/>
              </w:rPr>
              <w:t xml:space="preserve">      "version": "7.2.0",</w:t>
            </w:r>
          </w:p>
          <w:p w14:paraId="1F3FBC1A"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requires": {</w:t>
            </w:r>
          </w:p>
          <w:p w14:paraId="79198BFD" w14:textId="77777777" w:rsidR="00801B5C" w:rsidRPr="00FD40C3" w:rsidRDefault="00801B5C" w:rsidP="00801B5C">
            <w:pPr>
              <w:pStyle w:val="Code"/>
              <w:rPr>
                <w:lang w:val="id-ID"/>
              </w:rPr>
            </w:pPr>
            <w:r w:rsidRPr="00FD40C3">
              <w:rPr>
                <w:lang w:val="id-ID"/>
              </w:rPr>
              <w:t xml:space="preserve">        "has-flag":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to-regex-range": {</w:t>
            </w:r>
          </w:p>
          <w:p w14:paraId="66166839" w14:textId="77777777" w:rsidR="00801B5C" w:rsidRPr="00FD40C3" w:rsidRDefault="00801B5C" w:rsidP="00801B5C">
            <w:pPr>
              <w:pStyle w:val="Code"/>
              <w:rPr>
                <w:lang w:val="id-ID"/>
              </w:rPr>
            </w:pPr>
            <w:r w:rsidRPr="00FD40C3">
              <w:rPr>
                <w:lang w:val="id-ID"/>
              </w:rPr>
              <w:t xml:space="preserve">      "version": "5.0.1",</w:t>
            </w:r>
          </w:p>
          <w:p w14:paraId="04A95011"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requires": {</w:t>
            </w:r>
          </w:p>
          <w:p w14:paraId="7AF8FA84" w14:textId="77777777" w:rsidR="00801B5C" w:rsidRPr="00FD40C3" w:rsidRDefault="00801B5C" w:rsidP="00801B5C">
            <w:pPr>
              <w:pStyle w:val="Code"/>
              <w:rPr>
                <w:lang w:val="id-ID"/>
              </w:rPr>
            </w:pPr>
            <w:r w:rsidRPr="00FD40C3">
              <w:rPr>
                <w:lang w:val="id-ID"/>
              </w:rPr>
              <w:t xml:space="preserve">        "is-number":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toidentifier": {</w:t>
            </w:r>
          </w:p>
          <w:p w14:paraId="00C3E198" w14:textId="77777777" w:rsidR="00801B5C" w:rsidRPr="00FD40C3" w:rsidRDefault="00801B5C" w:rsidP="00801B5C">
            <w:pPr>
              <w:pStyle w:val="Code"/>
              <w:rPr>
                <w:lang w:val="id-ID"/>
              </w:rPr>
            </w:pPr>
            <w:r w:rsidRPr="00FD40C3">
              <w:rPr>
                <w:lang w:val="id-ID"/>
              </w:rPr>
              <w:t xml:space="preserve">      "version": "1.0.1",</w:t>
            </w:r>
          </w:p>
          <w:p w14:paraId="75B247F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touch": {</w:t>
            </w:r>
          </w:p>
          <w:p w14:paraId="4D751124" w14:textId="77777777" w:rsidR="00801B5C" w:rsidRPr="00FD40C3" w:rsidRDefault="00801B5C" w:rsidP="00801B5C">
            <w:pPr>
              <w:pStyle w:val="Code"/>
              <w:rPr>
                <w:lang w:val="id-ID"/>
              </w:rPr>
            </w:pPr>
            <w:r w:rsidRPr="00FD40C3">
              <w:rPr>
                <w:lang w:val="id-ID"/>
              </w:rPr>
              <w:t xml:space="preserve">      "version": "3.1.0",</w:t>
            </w:r>
          </w:p>
          <w:p w14:paraId="1F1F82FF" w14:textId="77777777" w:rsidR="00801B5C" w:rsidRPr="00FD40C3" w:rsidRDefault="00801B5C" w:rsidP="00801B5C">
            <w:pPr>
              <w:pStyle w:val="Code"/>
              <w:rPr>
                <w:lang w:val="id-ID"/>
              </w:rPr>
            </w:pPr>
            <w:r w:rsidRPr="00FD40C3">
              <w:rPr>
                <w:lang w:val="id-ID"/>
              </w:rPr>
              <w:t xml:space="preserve">      "resolved": "https://registry.npmjs.org/touch/-/touch-3.1.0.tgz",</w:t>
            </w:r>
          </w:p>
          <w:p w14:paraId="16F14037"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requires": {</w:t>
            </w:r>
          </w:p>
          <w:p w14:paraId="6C9B6DA4" w14:textId="77777777" w:rsidR="00801B5C" w:rsidRPr="00FD40C3" w:rsidRDefault="00801B5C" w:rsidP="00801B5C">
            <w:pPr>
              <w:pStyle w:val="Code"/>
              <w:rPr>
                <w:lang w:val="id-ID"/>
              </w:rPr>
            </w:pPr>
            <w:r w:rsidRPr="00FD40C3">
              <w:rPr>
                <w:lang w:val="id-ID"/>
              </w:rPr>
              <w:t xml:space="preserve">        "nop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type-is": {</w:t>
            </w:r>
          </w:p>
          <w:p w14:paraId="6F7402E3" w14:textId="77777777" w:rsidR="00801B5C" w:rsidRPr="00FD40C3" w:rsidRDefault="00801B5C" w:rsidP="00801B5C">
            <w:pPr>
              <w:pStyle w:val="Code"/>
              <w:rPr>
                <w:lang w:val="id-ID"/>
              </w:rPr>
            </w:pPr>
            <w:r w:rsidRPr="00FD40C3">
              <w:rPr>
                <w:lang w:val="id-ID"/>
              </w:rPr>
              <w:t xml:space="preserve">      "version": "1.6.18",</w:t>
            </w:r>
          </w:p>
          <w:p w14:paraId="509FB527" w14:textId="77777777" w:rsidR="00801B5C" w:rsidRPr="00FD40C3" w:rsidRDefault="00801B5C" w:rsidP="00801B5C">
            <w:pPr>
              <w:pStyle w:val="Code"/>
              <w:rPr>
                <w:lang w:val="id-ID"/>
              </w:rPr>
            </w:pPr>
            <w:r w:rsidRPr="00FD40C3">
              <w:rPr>
                <w:lang w:val="id-ID"/>
              </w:rPr>
              <w:t xml:space="preserve">      "resolved": "https://registry.npmjs.org/type-is/-/type-is-1.6.18.tgz",</w:t>
            </w:r>
          </w:p>
          <w:p w14:paraId="19F56838"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requires": {</w:t>
            </w:r>
          </w:p>
          <w:p w14:paraId="3E56C330" w14:textId="77777777" w:rsidR="00801B5C" w:rsidRPr="00FD40C3" w:rsidRDefault="00801B5C" w:rsidP="00801B5C">
            <w:pPr>
              <w:pStyle w:val="Code"/>
              <w:rPr>
                <w:lang w:val="id-ID"/>
              </w:rPr>
            </w:pPr>
            <w:r w:rsidRPr="00FD40C3">
              <w:rPr>
                <w:lang w:val="id-ID"/>
              </w:rPr>
              <w:t xml:space="preserve">        "media-typer": "0.3.0",</w:t>
            </w:r>
          </w:p>
          <w:p w14:paraId="218AED85" w14:textId="77777777" w:rsidR="00801B5C" w:rsidRPr="00FD40C3" w:rsidRDefault="00801B5C" w:rsidP="00801B5C">
            <w:pPr>
              <w:pStyle w:val="Code"/>
              <w:rPr>
                <w:lang w:val="id-ID"/>
              </w:rPr>
            </w:pPr>
            <w:r w:rsidRPr="00FD40C3">
              <w:rPr>
                <w:lang w:val="id-ID"/>
              </w:rPr>
              <w:t xml:space="preserve">        "mime-types":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typedarray": {</w:t>
            </w:r>
          </w:p>
          <w:p w14:paraId="5A5FCD03" w14:textId="77777777" w:rsidR="00801B5C" w:rsidRPr="00FD40C3" w:rsidRDefault="00801B5C" w:rsidP="00801B5C">
            <w:pPr>
              <w:pStyle w:val="Code"/>
              <w:rPr>
                <w:lang w:val="id-ID"/>
              </w:rPr>
            </w:pPr>
            <w:r w:rsidRPr="00FD40C3">
              <w:rPr>
                <w:lang w:val="id-ID"/>
              </w:rPr>
              <w:t xml:space="preserve">      "version": "0.0.6",</w:t>
            </w:r>
          </w:p>
          <w:p w14:paraId="2848C8B4"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undefsafe": {</w:t>
            </w:r>
          </w:p>
          <w:p w14:paraId="455FC8BB" w14:textId="77777777" w:rsidR="00801B5C" w:rsidRPr="00FD40C3" w:rsidRDefault="00801B5C" w:rsidP="00801B5C">
            <w:pPr>
              <w:pStyle w:val="Code"/>
              <w:rPr>
                <w:lang w:val="id-ID"/>
              </w:rPr>
            </w:pPr>
            <w:r w:rsidRPr="00FD40C3">
              <w:rPr>
                <w:lang w:val="id-ID"/>
              </w:rPr>
              <w:t xml:space="preserve">      "version": "2.0.5",</w:t>
            </w:r>
          </w:p>
          <w:p w14:paraId="06A485C1"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unpipe": {</w:t>
            </w:r>
          </w:p>
          <w:p w14:paraId="7816DA1F" w14:textId="77777777" w:rsidR="00801B5C" w:rsidRPr="00FD40C3" w:rsidRDefault="00801B5C" w:rsidP="00801B5C">
            <w:pPr>
              <w:pStyle w:val="Code"/>
              <w:rPr>
                <w:lang w:val="id-ID"/>
              </w:rPr>
            </w:pPr>
            <w:r w:rsidRPr="00FD40C3">
              <w:rPr>
                <w:lang w:val="id-ID"/>
              </w:rPr>
              <w:t xml:space="preserve">      "version": "1.0.0",</w:t>
            </w:r>
          </w:p>
          <w:p w14:paraId="1FBAD49E" w14:textId="77777777" w:rsidR="00801B5C" w:rsidRPr="00FD40C3" w:rsidRDefault="00801B5C" w:rsidP="00801B5C">
            <w:pPr>
              <w:pStyle w:val="Code"/>
              <w:rPr>
                <w:lang w:val="id-ID"/>
              </w:rPr>
            </w:pPr>
            <w:r w:rsidRPr="00FD40C3">
              <w:rPr>
                <w:lang w:val="id-ID"/>
              </w:rPr>
              <w:t xml:space="preserve">      "resolved": "https://registry.npmjs.org/unpipe/-/unpipe-1.0.0.tgz",</w:t>
            </w:r>
          </w:p>
          <w:p w14:paraId="5D7B86E4" w14:textId="77777777" w:rsidR="00801B5C" w:rsidRPr="00FD40C3" w:rsidRDefault="00801B5C" w:rsidP="00801B5C">
            <w:pPr>
              <w:pStyle w:val="Code"/>
              <w:rPr>
                <w:lang w:val="id-ID"/>
              </w:rPr>
            </w:pPr>
            <w:r w:rsidRPr="00FD40C3">
              <w:rPr>
                <w:lang w:val="id-ID"/>
              </w:rPr>
              <w:t xml:space="preserve">      "integrity":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util-deprecate": {</w:t>
            </w:r>
          </w:p>
          <w:p w14:paraId="0E5B7009" w14:textId="77777777" w:rsidR="00801B5C" w:rsidRPr="00FD40C3" w:rsidRDefault="00801B5C" w:rsidP="00801B5C">
            <w:pPr>
              <w:pStyle w:val="Code"/>
              <w:rPr>
                <w:lang w:val="id-ID"/>
              </w:rPr>
            </w:pPr>
            <w:r w:rsidRPr="00FD40C3">
              <w:rPr>
                <w:lang w:val="id-ID"/>
              </w:rPr>
              <w:t xml:space="preserve">      "version": "1.0.2",</w:t>
            </w:r>
          </w:p>
          <w:p w14:paraId="64E5BB1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utils-merge": {</w:t>
            </w:r>
          </w:p>
          <w:p w14:paraId="3C61BD84" w14:textId="77777777" w:rsidR="00801B5C" w:rsidRPr="00FD40C3" w:rsidRDefault="00801B5C" w:rsidP="00801B5C">
            <w:pPr>
              <w:pStyle w:val="Code"/>
              <w:rPr>
                <w:lang w:val="id-ID"/>
              </w:rPr>
            </w:pPr>
            <w:r w:rsidRPr="00FD40C3">
              <w:rPr>
                <w:lang w:val="id-ID"/>
              </w:rPr>
              <w:t xml:space="preserve">      "version": "1.0.1",</w:t>
            </w:r>
          </w:p>
          <w:p w14:paraId="0CB035E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vary": {</w:t>
            </w:r>
          </w:p>
          <w:p w14:paraId="77EE537A" w14:textId="77777777" w:rsidR="00801B5C" w:rsidRPr="00FD40C3" w:rsidRDefault="00801B5C" w:rsidP="00801B5C">
            <w:pPr>
              <w:pStyle w:val="Code"/>
              <w:rPr>
                <w:lang w:val="id-ID"/>
              </w:rPr>
            </w:pPr>
            <w:r w:rsidRPr="00FD40C3">
              <w:rPr>
                <w:lang w:val="id-ID"/>
              </w:rPr>
              <w:t xml:space="preserve">      "version": "1.1.2",</w:t>
            </w:r>
          </w:p>
          <w:p w14:paraId="0D055C0B" w14:textId="77777777" w:rsidR="00801B5C" w:rsidRPr="00FD40C3" w:rsidRDefault="00801B5C" w:rsidP="00801B5C">
            <w:pPr>
              <w:pStyle w:val="Code"/>
              <w:rPr>
                <w:lang w:val="id-ID"/>
              </w:rPr>
            </w:pPr>
            <w:r w:rsidRPr="00FD40C3">
              <w:rPr>
                <w:lang w:val="id-ID"/>
              </w:rPr>
              <w:t xml:space="preserve">      "resolved": "https://registry.npmjs.org/vary/-/vary-1.1.2.tgz",</w:t>
            </w:r>
          </w:p>
          <w:p w14:paraId="21A8DB0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rap-ansi": {</w:t>
            </w:r>
          </w:p>
          <w:p w14:paraId="7D54D95B" w14:textId="77777777" w:rsidR="00801B5C" w:rsidRPr="00FD40C3" w:rsidRDefault="00801B5C" w:rsidP="00801B5C">
            <w:pPr>
              <w:pStyle w:val="Code"/>
              <w:rPr>
                <w:lang w:val="id-ID"/>
              </w:rPr>
            </w:pPr>
            <w:r w:rsidRPr="00FD40C3">
              <w:rPr>
                <w:lang w:val="id-ID"/>
              </w:rPr>
              <w:t xml:space="preserve">      "version": "7.0.0",</w:t>
            </w:r>
          </w:p>
          <w:p w14:paraId="3B237FC1" w14:textId="77777777" w:rsidR="00801B5C" w:rsidRPr="00FD40C3" w:rsidRDefault="00801B5C" w:rsidP="00801B5C">
            <w:pPr>
              <w:pStyle w:val="Code"/>
              <w:rPr>
                <w:lang w:val="id-ID"/>
              </w:rPr>
            </w:pPr>
            <w:r w:rsidRPr="00FD40C3">
              <w:rPr>
                <w:lang w:val="id-ID"/>
              </w:rPr>
              <w:t xml:space="preserve">      "resolved": "https://registry.npmjs.org/wrap-ansi/-/wrap-ansi-7.0.0.tgz",</w:t>
            </w:r>
          </w:p>
          <w:p w14:paraId="5BE8E727"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requires": {</w:t>
            </w:r>
          </w:p>
          <w:p w14:paraId="2F21AB14" w14:textId="77777777" w:rsidR="00801B5C" w:rsidRPr="00FD40C3" w:rsidRDefault="00801B5C" w:rsidP="00801B5C">
            <w:pPr>
              <w:pStyle w:val="Code"/>
              <w:rPr>
                <w:lang w:val="id-ID"/>
              </w:rPr>
            </w:pPr>
            <w:r w:rsidRPr="00FD40C3">
              <w:rPr>
                <w:lang w:val="id-ID"/>
              </w:rPr>
              <w:t xml:space="preserve">        "ansi-styles": "^4.0.0",</w:t>
            </w:r>
          </w:p>
          <w:p w14:paraId="39ACE380" w14:textId="77777777" w:rsidR="00801B5C" w:rsidRPr="00FD40C3" w:rsidRDefault="00801B5C" w:rsidP="00801B5C">
            <w:pPr>
              <w:pStyle w:val="Code"/>
              <w:rPr>
                <w:lang w:val="id-ID"/>
              </w:rPr>
            </w:pPr>
            <w:r w:rsidRPr="00FD40C3">
              <w:rPr>
                <w:lang w:val="id-ID"/>
              </w:rPr>
              <w:t xml:space="preserve">        "string-width": "^4.1.0",</w:t>
            </w:r>
          </w:p>
          <w:p w14:paraId="38A0790C" w14:textId="77777777" w:rsidR="00801B5C" w:rsidRPr="00FD40C3" w:rsidRDefault="00801B5C" w:rsidP="00801B5C">
            <w:pPr>
              <w:pStyle w:val="Code"/>
              <w:rPr>
                <w:lang w:val="id-ID"/>
              </w:rPr>
            </w:pPr>
            <w:r w:rsidRPr="00FD40C3">
              <w:rPr>
                <w:lang w:val="id-ID"/>
              </w:rPr>
              <w:t xml:space="preserve">        "strip-ansi":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rappy": {</w:t>
            </w:r>
          </w:p>
          <w:p w14:paraId="00347A9B" w14:textId="77777777" w:rsidR="00801B5C" w:rsidRPr="00FD40C3" w:rsidRDefault="00801B5C" w:rsidP="00801B5C">
            <w:pPr>
              <w:pStyle w:val="Code"/>
              <w:rPr>
                <w:lang w:val="id-ID"/>
              </w:rPr>
            </w:pPr>
            <w:r w:rsidRPr="00FD40C3">
              <w:rPr>
                <w:lang w:val="id-ID"/>
              </w:rPr>
              <w:t xml:space="preserve">      "version": "1.0.2",</w:t>
            </w:r>
          </w:p>
          <w:p w14:paraId="7850324B" w14:textId="77777777" w:rsidR="00801B5C" w:rsidRPr="00FD40C3" w:rsidRDefault="00801B5C" w:rsidP="00801B5C">
            <w:pPr>
              <w:pStyle w:val="Code"/>
              <w:rPr>
                <w:lang w:val="id-ID"/>
              </w:rPr>
            </w:pPr>
            <w:r w:rsidRPr="00FD40C3">
              <w:rPr>
                <w:lang w:val="id-ID"/>
              </w:rPr>
              <w:t xml:space="preserve">      "resolved": "https://registry.npmjs.org/wrappy/-/wrappy-1.0.2.tgz",</w:t>
            </w:r>
          </w:p>
          <w:p w14:paraId="37A66AF9"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xtend": {</w:t>
            </w:r>
          </w:p>
          <w:p w14:paraId="64DA3D62" w14:textId="77777777" w:rsidR="00801B5C" w:rsidRPr="00FD40C3" w:rsidRDefault="00801B5C" w:rsidP="00801B5C">
            <w:pPr>
              <w:pStyle w:val="Code"/>
              <w:rPr>
                <w:lang w:val="id-ID"/>
              </w:rPr>
            </w:pPr>
            <w:r w:rsidRPr="00FD40C3">
              <w:rPr>
                <w:lang w:val="id-ID"/>
              </w:rPr>
              <w:t xml:space="preserve">      "version": "4.0.2",</w:t>
            </w:r>
          </w:p>
          <w:p w14:paraId="2371B9DC" w14:textId="77777777" w:rsidR="00801B5C" w:rsidRPr="00FD40C3" w:rsidRDefault="00801B5C" w:rsidP="00801B5C">
            <w:pPr>
              <w:pStyle w:val="Code"/>
              <w:rPr>
                <w:lang w:val="id-ID"/>
              </w:rPr>
            </w:pPr>
            <w:r w:rsidRPr="00FD40C3">
              <w:rPr>
                <w:lang w:val="id-ID"/>
              </w:rPr>
              <w:t xml:space="preserve">      "resolved": "https://registry.npmjs.org/xtend/-/xtend-4.0.2.tgz",</w:t>
            </w:r>
          </w:p>
          <w:p w14:paraId="5CF3FDEB"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version": "5.0.8",</w:t>
            </w:r>
          </w:p>
          <w:p w14:paraId="2603035C" w14:textId="77777777" w:rsidR="00801B5C" w:rsidRPr="00FD40C3" w:rsidRDefault="00801B5C" w:rsidP="00801B5C">
            <w:pPr>
              <w:pStyle w:val="Code"/>
              <w:rPr>
                <w:lang w:val="id-ID"/>
              </w:rPr>
            </w:pPr>
            <w:r w:rsidRPr="00FD40C3">
              <w:rPr>
                <w:lang w:val="id-ID"/>
              </w:rPr>
              <w:t xml:space="preserve">      "resolved": "https://registry.npmjs.org/y18n/-/y18n-5.0.8.tgz",</w:t>
            </w:r>
          </w:p>
          <w:p w14:paraId="5CA4A02F"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yargs": {</w:t>
            </w:r>
          </w:p>
          <w:p w14:paraId="0465305A" w14:textId="77777777" w:rsidR="00801B5C" w:rsidRPr="00FD40C3" w:rsidRDefault="00801B5C" w:rsidP="00801B5C">
            <w:pPr>
              <w:pStyle w:val="Code"/>
              <w:rPr>
                <w:lang w:val="id-ID"/>
              </w:rPr>
            </w:pPr>
            <w:r w:rsidRPr="00FD40C3">
              <w:rPr>
                <w:lang w:val="id-ID"/>
              </w:rPr>
              <w:t xml:space="preserve">      "version": "17.1.1",</w:t>
            </w:r>
          </w:p>
          <w:p w14:paraId="38FC8FFD" w14:textId="77777777" w:rsidR="00801B5C" w:rsidRPr="00FD40C3" w:rsidRDefault="00801B5C" w:rsidP="00801B5C">
            <w:pPr>
              <w:pStyle w:val="Code"/>
              <w:rPr>
                <w:lang w:val="id-ID"/>
              </w:rPr>
            </w:pPr>
            <w:r w:rsidRPr="00FD40C3">
              <w:rPr>
                <w:lang w:val="id-ID"/>
              </w:rPr>
              <w:t xml:space="preserve">      "resolved": "https://registry.npmjs.org/yargs/-/yargs-17.1.1.tgz",</w:t>
            </w:r>
          </w:p>
          <w:p w14:paraId="4C2CA597"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requires": {</w:t>
            </w:r>
          </w:p>
          <w:p w14:paraId="1C1F10AA" w14:textId="77777777" w:rsidR="00801B5C" w:rsidRPr="00FD40C3" w:rsidRDefault="00801B5C" w:rsidP="00801B5C">
            <w:pPr>
              <w:pStyle w:val="Code"/>
              <w:rPr>
                <w:lang w:val="id-ID"/>
              </w:rPr>
            </w:pPr>
            <w:r w:rsidRPr="00FD40C3">
              <w:rPr>
                <w:lang w:val="id-ID"/>
              </w:rPr>
              <w:t xml:space="preserve">        "cliui": "^7.0.2",</w:t>
            </w:r>
          </w:p>
          <w:p w14:paraId="6ECF0EEA" w14:textId="77777777" w:rsidR="00801B5C" w:rsidRPr="00FD40C3" w:rsidRDefault="00801B5C" w:rsidP="00801B5C">
            <w:pPr>
              <w:pStyle w:val="Code"/>
              <w:rPr>
                <w:lang w:val="id-ID"/>
              </w:rPr>
            </w:pPr>
            <w:r w:rsidRPr="00FD40C3">
              <w:rPr>
                <w:lang w:val="id-ID"/>
              </w:rPr>
              <w:t xml:space="preserve">        "escalade": "^3.1.1",</w:t>
            </w:r>
          </w:p>
          <w:p w14:paraId="187C19F3" w14:textId="77777777" w:rsidR="00801B5C" w:rsidRPr="00FD40C3" w:rsidRDefault="00801B5C" w:rsidP="00801B5C">
            <w:pPr>
              <w:pStyle w:val="Code"/>
              <w:rPr>
                <w:lang w:val="id-ID"/>
              </w:rPr>
            </w:pPr>
            <w:r w:rsidRPr="00FD40C3">
              <w:rPr>
                <w:lang w:val="id-ID"/>
              </w:rPr>
              <w:t xml:space="preserve">        "get-caller-file": "^2.0.5",</w:t>
            </w:r>
          </w:p>
          <w:p w14:paraId="6BFC4B54" w14:textId="77777777" w:rsidR="00801B5C" w:rsidRPr="00FD40C3" w:rsidRDefault="00801B5C" w:rsidP="00801B5C">
            <w:pPr>
              <w:pStyle w:val="Code"/>
              <w:rPr>
                <w:lang w:val="id-ID"/>
              </w:rPr>
            </w:pPr>
            <w:r w:rsidRPr="00FD40C3">
              <w:rPr>
                <w:lang w:val="id-ID"/>
              </w:rPr>
              <w:t xml:space="preserve">        "require-directory": "^2.1.1",</w:t>
            </w:r>
          </w:p>
          <w:p w14:paraId="48E2BD5E" w14:textId="77777777" w:rsidR="00801B5C" w:rsidRPr="00FD40C3" w:rsidRDefault="00801B5C" w:rsidP="00801B5C">
            <w:pPr>
              <w:pStyle w:val="Code"/>
              <w:rPr>
                <w:lang w:val="id-ID"/>
              </w:rPr>
            </w:pPr>
            <w:r w:rsidRPr="00FD40C3">
              <w:rPr>
                <w:lang w:val="id-ID"/>
              </w:rPr>
              <w:t xml:space="preserve">        "string-width":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yargs-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yargs-parser": {</w:t>
            </w:r>
          </w:p>
          <w:p w14:paraId="0FABFAD5" w14:textId="77777777" w:rsidR="00801B5C" w:rsidRPr="00FD40C3" w:rsidRDefault="00801B5C" w:rsidP="00801B5C">
            <w:pPr>
              <w:pStyle w:val="Code"/>
              <w:rPr>
                <w:lang w:val="id-ID"/>
              </w:rPr>
            </w:pPr>
            <w:r w:rsidRPr="00FD40C3">
              <w:rPr>
                <w:lang w:val="id-ID"/>
              </w:rPr>
              <w:t xml:space="preserve">      "version": "20.2.9",</w:t>
            </w:r>
          </w:p>
          <w:p w14:paraId="53C275CD"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integrity":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8. package.json</w:t>
      </w:r>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name": "product",</w:t>
            </w:r>
          </w:p>
          <w:p w14:paraId="1E749864" w14:textId="77777777" w:rsidR="00801B5C" w:rsidRPr="00FD40C3" w:rsidRDefault="00801B5C" w:rsidP="00801B5C">
            <w:pPr>
              <w:pStyle w:val="Code"/>
              <w:rPr>
                <w:lang w:val="id-ID"/>
              </w:rPr>
            </w:pPr>
            <w:r w:rsidRPr="00FD40C3">
              <w:rPr>
                <w:lang w:val="id-ID"/>
              </w:rPr>
              <w:t xml:space="preserve">  "version": "1.0.0",</w:t>
            </w:r>
          </w:p>
          <w:p w14:paraId="7A070612" w14:textId="77777777" w:rsidR="00801B5C" w:rsidRPr="00FD40C3" w:rsidRDefault="00801B5C" w:rsidP="00801B5C">
            <w:pPr>
              <w:pStyle w:val="Code"/>
              <w:rPr>
                <w:lang w:val="id-ID"/>
              </w:rPr>
            </w:pPr>
            <w:r w:rsidRPr="00FD40C3">
              <w:rPr>
                <w:lang w:val="id-ID"/>
              </w:rPr>
              <w:t xml:space="preserve">  "description":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scripts": {</w:t>
            </w:r>
          </w:p>
          <w:p w14:paraId="08A7045C" w14:textId="77777777" w:rsidR="00801B5C" w:rsidRPr="00FD40C3" w:rsidRDefault="00801B5C" w:rsidP="00801B5C">
            <w:pPr>
              <w:pStyle w:val="Code"/>
              <w:rPr>
                <w:lang w:val="id-ID"/>
              </w:rPr>
            </w:pPr>
            <w:r w:rsidRPr="00FD40C3">
              <w:rPr>
                <w:lang w:val="id-ID"/>
              </w:rPr>
              <w:t xml:space="preserve">    "test": "echo \"Error: no test specified\" &amp;&amp; exit 1",</w:t>
            </w:r>
          </w:p>
          <w:p w14:paraId="0A5F049B" w14:textId="77777777" w:rsidR="00801B5C" w:rsidRPr="00FD40C3" w:rsidRDefault="00801B5C" w:rsidP="00801B5C">
            <w:pPr>
              <w:pStyle w:val="Code"/>
              <w:rPr>
                <w:lang w:val="id-ID"/>
              </w:rPr>
            </w:pPr>
            <w:r w:rsidRPr="00FD40C3">
              <w:rPr>
                <w:lang w:val="id-ID"/>
              </w:rPr>
              <w:t xml:space="preserve">    "demo": "node app.js",</w:t>
            </w:r>
          </w:p>
          <w:p w14:paraId="7A407736" w14:textId="77777777" w:rsidR="00801B5C" w:rsidRPr="00FD40C3" w:rsidRDefault="00801B5C" w:rsidP="00801B5C">
            <w:pPr>
              <w:pStyle w:val="Code"/>
              <w:rPr>
                <w:lang w:val="id-ID"/>
              </w:rPr>
            </w:pPr>
            <w:r w:rsidRPr="00FD40C3">
              <w:rPr>
                <w:lang w:val="id-ID"/>
              </w:rPr>
              <w:t xml:space="preserve">    "start": "node app.js",</w:t>
            </w:r>
          </w:p>
          <w:p w14:paraId="162A48B5" w14:textId="77777777" w:rsidR="00801B5C" w:rsidRPr="00FD40C3" w:rsidRDefault="00801B5C" w:rsidP="00801B5C">
            <w:pPr>
              <w:pStyle w:val="Code"/>
              <w:rPr>
                <w:lang w:val="id-ID"/>
              </w:rPr>
            </w:pPr>
            <w:r w:rsidRPr="00FD40C3">
              <w:rPr>
                <w:lang w:val="id-ID"/>
              </w:rPr>
              <w:t xml:space="preserve">    "live": "nodemon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author": "Shercosta",</w:t>
            </w:r>
          </w:p>
          <w:p w14:paraId="338C9E7B" w14:textId="77777777" w:rsidR="00801B5C" w:rsidRPr="00FD40C3" w:rsidRDefault="00801B5C" w:rsidP="00801B5C">
            <w:pPr>
              <w:pStyle w:val="Code"/>
              <w:rPr>
                <w:lang w:val="id-ID"/>
              </w:rPr>
            </w:pPr>
            <w:r w:rsidRPr="00FD40C3">
              <w:rPr>
                <w:lang w:val="id-ID"/>
              </w:rPr>
              <w:t xml:space="preserve">  "license": "ISC",</w:t>
            </w:r>
          </w:p>
          <w:p w14:paraId="34A89712" w14:textId="77777777" w:rsidR="00801B5C" w:rsidRPr="00FD40C3" w:rsidRDefault="00801B5C" w:rsidP="00801B5C">
            <w:pPr>
              <w:pStyle w:val="Code"/>
              <w:rPr>
                <w:lang w:val="id-ID"/>
              </w:rPr>
            </w:pPr>
            <w:r w:rsidRPr="00FD40C3">
              <w:rPr>
                <w:lang w:val="id-ID"/>
              </w:rPr>
              <w:t xml:space="preserve">  "dependencies": {</w:t>
            </w:r>
          </w:p>
          <w:p w14:paraId="42B864D5" w14:textId="77777777" w:rsidR="00801B5C" w:rsidRPr="00FD40C3" w:rsidRDefault="00801B5C" w:rsidP="00801B5C">
            <w:pPr>
              <w:pStyle w:val="Code"/>
              <w:rPr>
                <w:lang w:val="id-ID"/>
              </w:rPr>
            </w:pPr>
            <w:r w:rsidRPr="00FD40C3">
              <w:rPr>
                <w:lang w:val="id-ID"/>
              </w:rPr>
              <w:t xml:space="preserve">    "body-parser": "^1.20.1",</w:t>
            </w:r>
          </w:p>
          <w:p w14:paraId="37010A4F" w14:textId="77777777" w:rsidR="00801B5C" w:rsidRPr="00FD40C3" w:rsidRDefault="00801B5C" w:rsidP="00801B5C">
            <w:pPr>
              <w:pStyle w:val="Code"/>
              <w:rPr>
                <w:lang w:val="id-ID"/>
              </w:rPr>
            </w:pPr>
            <w:r w:rsidRPr="00FD40C3">
              <w:rPr>
                <w:lang w:val="id-ID"/>
              </w:rPr>
              <w:t xml:space="preserve">    "csv": "^6.3.0",</w:t>
            </w:r>
          </w:p>
          <w:p w14:paraId="3DF544C0" w14:textId="77777777" w:rsidR="00801B5C" w:rsidRPr="00FD40C3" w:rsidRDefault="00801B5C" w:rsidP="00801B5C">
            <w:pPr>
              <w:pStyle w:val="Code"/>
              <w:rPr>
                <w:lang w:val="id-ID"/>
              </w:rPr>
            </w:pPr>
            <w:r w:rsidRPr="00FD40C3">
              <w:rPr>
                <w:lang w:val="id-ID"/>
              </w:rPr>
              <w:t xml:space="preserve">    "csv-generate": "^4.2.6",</w:t>
            </w:r>
          </w:p>
          <w:p w14:paraId="055B619B" w14:textId="77777777" w:rsidR="00801B5C" w:rsidRPr="00FD40C3" w:rsidRDefault="00801B5C" w:rsidP="00801B5C">
            <w:pPr>
              <w:pStyle w:val="Code"/>
              <w:rPr>
                <w:lang w:val="id-ID"/>
              </w:rPr>
            </w:pPr>
            <w:r w:rsidRPr="00FD40C3">
              <w:rPr>
                <w:lang w:val="id-ID"/>
              </w:rPr>
              <w:t xml:space="preserve">    "csvtojson": "^2.0.10",</w:t>
            </w:r>
          </w:p>
          <w:p w14:paraId="1DBC2159" w14:textId="77777777" w:rsidR="00801B5C" w:rsidRPr="00FD40C3" w:rsidRDefault="00801B5C" w:rsidP="00801B5C">
            <w:pPr>
              <w:pStyle w:val="Code"/>
              <w:rPr>
                <w:lang w:val="id-ID"/>
              </w:rPr>
            </w:pPr>
            <w:r w:rsidRPr="00FD40C3">
              <w:rPr>
                <w:lang w:val="id-ID"/>
              </w:rPr>
              <w:t xml:space="preserve">    "ejs": "^3.1.8",</w:t>
            </w:r>
          </w:p>
          <w:p w14:paraId="555802FC" w14:textId="77777777" w:rsidR="00801B5C" w:rsidRPr="00FD40C3" w:rsidRDefault="00801B5C" w:rsidP="00801B5C">
            <w:pPr>
              <w:pStyle w:val="Code"/>
              <w:rPr>
                <w:lang w:val="id-ID"/>
              </w:rPr>
            </w:pPr>
            <w:r w:rsidRPr="00FD40C3">
              <w:rPr>
                <w:lang w:val="id-ID"/>
              </w:rPr>
              <w:t xml:space="preserve">    "express": "^4.18.2",</w:t>
            </w:r>
          </w:p>
          <w:p w14:paraId="2C776B78" w14:textId="77777777" w:rsidR="00801B5C" w:rsidRPr="00FD40C3" w:rsidRDefault="00801B5C" w:rsidP="00801B5C">
            <w:pPr>
              <w:pStyle w:val="Code"/>
              <w:rPr>
                <w:lang w:val="id-ID"/>
              </w:rPr>
            </w:pPr>
            <w:r w:rsidRPr="00FD40C3">
              <w:rPr>
                <w:lang w:val="id-ID"/>
              </w:rPr>
              <w:t xml:space="preserve">    "formidable": "^2.1.1",</w:t>
            </w:r>
          </w:p>
          <w:p w14:paraId="7C629FF9" w14:textId="77777777" w:rsidR="00801B5C" w:rsidRPr="00FD40C3" w:rsidRDefault="00801B5C" w:rsidP="00801B5C">
            <w:pPr>
              <w:pStyle w:val="Code"/>
              <w:rPr>
                <w:lang w:val="id-ID"/>
              </w:rPr>
            </w:pPr>
            <w:r w:rsidRPr="00FD40C3">
              <w:rPr>
                <w:lang w:val="id-ID"/>
              </w:rPr>
              <w:t xml:space="preserve">    "json-to-csv-expor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localtunnel": "^2.0.2",</w:t>
            </w:r>
          </w:p>
          <w:p w14:paraId="482FD25C" w14:textId="77777777" w:rsidR="00801B5C" w:rsidRPr="00FD40C3" w:rsidRDefault="00801B5C" w:rsidP="00801B5C">
            <w:pPr>
              <w:pStyle w:val="Code"/>
              <w:rPr>
                <w:lang w:val="id-ID"/>
              </w:rPr>
            </w:pPr>
            <w:r w:rsidRPr="00FD40C3">
              <w:rPr>
                <w:lang w:val="id-ID"/>
              </w:rPr>
              <w:t xml:space="preserve">    "multer": "^1.4.5-lts.1",</w:t>
            </w:r>
          </w:p>
          <w:p w14:paraId="6DA5E458" w14:textId="77777777" w:rsidR="00801B5C" w:rsidRPr="00FD40C3" w:rsidRDefault="00801B5C" w:rsidP="00801B5C">
            <w:pPr>
              <w:pStyle w:val="Code"/>
              <w:rPr>
                <w:lang w:val="id-ID"/>
              </w:rPr>
            </w:pPr>
            <w:r w:rsidRPr="00FD40C3">
              <w:rPr>
                <w:lang w:val="id-ID"/>
              </w:rPr>
              <w:t xml:space="preserve">    "nodemon": "^2.0.22",</w:t>
            </w:r>
          </w:p>
          <w:p w14:paraId="1035E468" w14:textId="77777777" w:rsidR="00801B5C" w:rsidRPr="00FD40C3" w:rsidRDefault="00801B5C" w:rsidP="00801B5C">
            <w:pPr>
              <w:pStyle w:val="Code"/>
              <w:rPr>
                <w:lang w:val="id-ID"/>
              </w:rPr>
            </w:pPr>
            <w:r w:rsidRPr="00FD40C3">
              <w:rPr>
                <w:lang w:val="id-ID"/>
              </w:rPr>
              <w:t xml:space="preserve">    "papaparse": "^5.4.1",</w:t>
            </w:r>
          </w:p>
          <w:p w14:paraId="7E881490" w14:textId="77777777" w:rsidR="00801B5C" w:rsidRPr="00FD40C3" w:rsidRDefault="00801B5C" w:rsidP="00801B5C">
            <w:pPr>
              <w:pStyle w:val="Code"/>
              <w:rPr>
                <w:lang w:val="id-ID"/>
              </w:rPr>
            </w:pPr>
            <w:r w:rsidRPr="00FD40C3">
              <w:rPr>
                <w:lang w:val="id-ID"/>
              </w:rPr>
              <w:t xml:space="preserve">    "python-shell":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r w:rsidRPr="00FD40C3">
              <w:rPr>
                <w:lang w:val="id-ID"/>
              </w:rPr>
              <w:t>import nltk</w:t>
            </w:r>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r w:rsidRPr="00FD40C3">
              <w:rPr>
                <w:lang w:val="id-ID"/>
              </w:rPr>
              <w:t>nltk.download("punkt")</w:t>
            </w:r>
          </w:p>
          <w:p w14:paraId="3FA318FE" w14:textId="77777777" w:rsidR="00801B5C" w:rsidRPr="00FD40C3" w:rsidRDefault="00801B5C" w:rsidP="00801B5C">
            <w:pPr>
              <w:pStyle w:val="Code"/>
              <w:rPr>
                <w:lang w:val="id-ID"/>
              </w:rPr>
            </w:pPr>
            <w:r w:rsidRPr="00FD40C3">
              <w:rPr>
                <w:lang w:val="id-ID"/>
              </w:rPr>
              <w:t>nltk.download("averaged_perceptron_tagger")</w:t>
            </w:r>
          </w:p>
          <w:p w14:paraId="6F02A209" w14:textId="77777777" w:rsidR="00801B5C" w:rsidRPr="00FD40C3" w:rsidRDefault="00801B5C" w:rsidP="00801B5C">
            <w:pPr>
              <w:pStyle w:val="Code"/>
              <w:rPr>
                <w:lang w:val="id-ID"/>
              </w:rPr>
            </w:pPr>
            <w:r w:rsidRPr="00FD40C3">
              <w:rPr>
                <w:lang w:val="id-ID"/>
              </w:rPr>
              <w:t>nltk.download("wordnet")</w:t>
            </w:r>
          </w:p>
          <w:p w14:paraId="530F2456" w14:textId="77777777" w:rsidR="00801B5C" w:rsidRPr="00FD40C3" w:rsidRDefault="00801B5C" w:rsidP="00801B5C">
            <w:pPr>
              <w:pStyle w:val="Code"/>
              <w:rPr>
                <w:lang w:val="id-ID"/>
              </w:rPr>
            </w:pPr>
            <w:r w:rsidRPr="00FD40C3">
              <w:rPr>
                <w:lang w:val="id-ID"/>
              </w:rPr>
              <w:t>nltk.download("omw-1.4")</w:t>
            </w:r>
          </w:p>
          <w:p w14:paraId="3905166D" w14:textId="06F1D4D5" w:rsidR="00801B5C" w:rsidRPr="00FD40C3" w:rsidRDefault="00801B5C" w:rsidP="00801B5C">
            <w:pPr>
              <w:pStyle w:val="Code"/>
              <w:rPr>
                <w:lang w:val="id-ID"/>
              </w:rPr>
            </w:pPr>
            <w:r w:rsidRPr="00FD40C3">
              <w:rPr>
                <w:lang w:val="id-ID"/>
              </w:rPr>
              <w:t>nltk.download("stopwords")</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0. slang.dic</w:t>
      </w:r>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satupun",</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Jkt": "Jakarta",</w:t>
            </w:r>
          </w:p>
          <w:p w14:paraId="526371D1" w14:textId="77777777" w:rsidR="00801B5C" w:rsidRPr="00FD40C3" w:rsidRDefault="00801B5C" w:rsidP="00801B5C">
            <w:pPr>
              <w:pStyle w:val="Code"/>
              <w:rPr>
                <w:lang w:val="id-ID"/>
              </w:rPr>
            </w:pPr>
            <w:r w:rsidRPr="00FD40C3">
              <w:rPr>
                <w:lang w:val="id-ID"/>
              </w:rPr>
              <w:t xml:space="preserve">    "Jkw": "jokowi",</w:t>
            </w:r>
          </w:p>
          <w:p w14:paraId="4C123AF0" w14:textId="77777777" w:rsidR="00801B5C" w:rsidRPr="00FD40C3" w:rsidRDefault="00801B5C" w:rsidP="00801B5C">
            <w:pPr>
              <w:pStyle w:val="Code"/>
              <w:rPr>
                <w:lang w:val="id-ID"/>
              </w:rPr>
            </w:pPr>
            <w:r w:rsidRPr="00FD40C3">
              <w:rPr>
                <w:lang w:val="id-ID"/>
              </w:rPr>
              <w:t xml:space="preserve">    "Napza":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ababil": "abg labil",</w:t>
            </w:r>
          </w:p>
          <w:p w14:paraId="68128D75" w14:textId="77777777" w:rsidR="00801B5C" w:rsidRPr="00FD40C3" w:rsidRDefault="00801B5C" w:rsidP="00801B5C">
            <w:pPr>
              <w:pStyle w:val="Code"/>
              <w:rPr>
                <w:lang w:val="id-ID"/>
              </w:rPr>
            </w:pPr>
            <w:r w:rsidRPr="00FD40C3">
              <w:rPr>
                <w:lang w:val="id-ID"/>
              </w:rPr>
              <w:t xml:space="preserve">    "abis": "habis",</w:t>
            </w:r>
          </w:p>
          <w:p w14:paraId="2AC9A828" w14:textId="77777777" w:rsidR="00801B5C" w:rsidRPr="00FD40C3" w:rsidRDefault="00801B5C" w:rsidP="00801B5C">
            <w:pPr>
              <w:pStyle w:val="Code"/>
              <w:rPr>
                <w:lang w:val="id-ID"/>
              </w:rPr>
            </w:pPr>
            <w:r w:rsidRPr="00FD40C3">
              <w:rPr>
                <w:lang w:val="id-ID"/>
              </w:rPr>
              <w:t xml:space="preserve">    "acc": "accord",</w:t>
            </w:r>
          </w:p>
          <w:p w14:paraId="1544DA87" w14:textId="77777777" w:rsidR="00801B5C" w:rsidRPr="00FD40C3" w:rsidRDefault="00801B5C" w:rsidP="00801B5C">
            <w:pPr>
              <w:pStyle w:val="Code"/>
              <w:rPr>
                <w:lang w:val="id-ID"/>
              </w:rPr>
            </w:pPr>
            <w:r w:rsidRPr="00FD40C3">
              <w:rPr>
                <w:lang w:val="id-ID"/>
              </w:rPr>
              <w:t xml:space="preserve">    "accord": "sesuai",</w:t>
            </w:r>
          </w:p>
          <w:p w14:paraId="0D803846" w14:textId="77777777" w:rsidR="00801B5C" w:rsidRPr="00FD40C3" w:rsidRDefault="00801B5C" w:rsidP="00801B5C">
            <w:pPr>
              <w:pStyle w:val="Code"/>
              <w:rPr>
                <w:lang w:val="id-ID"/>
              </w:rPr>
            </w:pPr>
            <w:r w:rsidRPr="00FD40C3">
              <w:rPr>
                <w:lang w:val="id-ID"/>
              </w:rPr>
              <w:t xml:space="preserve">    "ad": "ada",</w:t>
            </w:r>
          </w:p>
          <w:p w14:paraId="0AFB96FF" w14:textId="77777777" w:rsidR="00801B5C" w:rsidRPr="00FD40C3" w:rsidRDefault="00801B5C" w:rsidP="00801B5C">
            <w:pPr>
              <w:pStyle w:val="Code"/>
              <w:rPr>
                <w:lang w:val="id-ID"/>
              </w:rPr>
            </w:pPr>
            <w:r w:rsidRPr="00FD40C3">
              <w:rPr>
                <w:lang w:val="id-ID"/>
              </w:rPr>
              <w:t xml:space="preserve">    "adl": "adalah",</w:t>
            </w:r>
          </w:p>
          <w:p w14:paraId="70DC65A3" w14:textId="77777777" w:rsidR="00801B5C" w:rsidRPr="00FD40C3" w:rsidRDefault="00801B5C" w:rsidP="00801B5C">
            <w:pPr>
              <w:pStyle w:val="Code"/>
              <w:rPr>
                <w:lang w:val="id-ID"/>
              </w:rPr>
            </w:pPr>
            <w:r w:rsidRPr="00FD40C3">
              <w:rPr>
                <w:lang w:val="id-ID"/>
              </w:rPr>
              <w:t xml:space="preserve">    "adlah": "adalah",</w:t>
            </w:r>
          </w:p>
          <w:p w14:paraId="52341679" w14:textId="77777777" w:rsidR="00801B5C" w:rsidRPr="00FD40C3" w:rsidRDefault="00801B5C" w:rsidP="00801B5C">
            <w:pPr>
              <w:pStyle w:val="Code"/>
              <w:rPr>
                <w:lang w:val="id-ID"/>
              </w:rPr>
            </w:pPr>
            <w:r w:rsidRPr="00FD40C3">
              <w:rPr>
                <w:lang w:val="id-ID"/>
              </w:rPr>
              <w:t xml:space="preserve">    "adlh": "adalah",</w:t>
            </w:r>
          </w:p>
          <w:p w14:paraId="334F0E54" w14:textId="77777777" w:rsidR="00801B5C" w:rsidRPr="00FD40C3" w:rsidRDefault="00801B5C" w:rsidP="00801B5C">
            <w:pPr>
              <w:pStyle w:val="Code"/>
              <w:rPr>
                <w:lang w:val="id-ID"/>
              </w:rPr>
            </w:pPr>
            <w:r w:rsidRPr="00FD40C3">
              <w:rPr>
                <w:lang w:val="id-ID"/>
              </w:rPr>
              <w:t xml:space="preserve">    "administ": "administrasi",</w:t>
            </w:r>
          </w:p>
          <w:p w14:paraId="7AE57558" w14:textId="77777777" w:rsidR="00801B5C" w:rsidRPr="00FD40C3" w:rsidRDefault="00801B5C" w:rsidP="00801B5C">
            <w:pPr>
              <w:pStyle w:val="Code"/>
              <w:rPr>
                <w:lang w:val="id-ID"/>
              </w:rPr>
            </w:pPr>
            <w:r w:rsidRPr="00FD40C3">
              <w:rPr>
                <w:lang w:val="id-ID"/>
              </w:rPr>
              <w:t xml:space="preserve">    "adoh": "aduh",</w:t>
            </w:r>
          </w:p>
          <w:p w14:paraId="4FD3A016" w14:textId="77777777" w:rsidR="00801B5C" w:rsidRPr="00FD40C3" w:rsidRDefault="00801B5C" w:rsidP="00801B5C">
            <w:pPr>
              <w:pStyle w:val="Code"/>
              <w:rPr>
                <w:lang w:val="id-ID"/>
              </w:rPr>
            </w:pPr>
            <w:r w:rsidRPr="00FD40C3">
              <w:rPr>
                <w:lang w:val="id-ID"/>
              </w:rPr>
              <w:t xml:space="preserve">    "afaik": "as far as i know",</w:t>
            </w:r>
          </w:p>
          <w:p w14:paraId="04B15439" w14:textId="77777777" w:rsidR="00801B5C" w:rsidRPr="00FD40C3" w:rsidRDefault="00801B5C" w:rsidP="00801B5C">
            <w:pPr>
              <w:pStyle w:val="Code"/>
              <w:rPr>
                <w:lang w:val="id-ID"/>
              </w:rPr>
            </w:pPr>
            <w:r w:rsidRPr="00FD40C3">
              <w:rPr>
                <w:lang w:val="id-ID"/>
              </w:rPr>
              <w:t xml:space="preserve">    "agma":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ahaha": "haha",</w:t>
            </w:r>
          </w:p>
          <w:p w14:paraId="6FFD27B0" w14:textId="77777777" w:rsidR="00801B5C" w:rsidRPr="00FD40C3" w:rsidRDefault="00801B5C" w:rsidP="00801B5C">
            <w:pPr>
              <w:pStyle w:val="Code"/>
              <w:rPr>
                <w:lang w:val="id-ID"/>
              </w:rPr>
            </w:pPr>
            <w:r w:rsidRPr="00FD40C3">
              <w:rPr>
                <w:lang w:val="id-ID"/>
              </w:rPr>
              <w:t xml:space="preserve">    "ahiok": "ahok",</w:t>
            </w:r>
          </w:p>
          <w:p w14:paraId="5DE88B70" w14:textId="77777777" w:rsidR="00801B5C" w:rsidRPr="00FD40C3" w:rsidRDefault="00801B5C" w:rsidP="00801B5C">
            <w:pPr>
              <w:pStyle w:val="Code"/>
              <w:rPr>
                <w:lang w:val="id-ID"/>
              </w:rPr>
            </w:pPr>
            <w:r w:rsidRPr="00FD40C3">
              <w:rPr>
                <w:lang w:val="id-ID"/>
              </w:rPr>
              <w:t xml:space="preserve">    "mehong": "mahal",</w:t>
            </w:r>
          </w:p>
          <w:p w14:paraId="3D3A354F" w14:textId="77777777" w:rsidR="00801B5C" w:rsidRPr="00FD40C3" w:rsidRDefault="00801B5C" w:rsidP="00801B5C">
            <w:pPr>
              <w:pStyle w:val="Code"/>
              <w:rPr>
                <w:lang w:val="id-ID"/>
              </w:rPr>
            </w:pPr>
            <w:r w:rsidRPr="00FD40C3">
              <w:rPr>
                <w:lang w:val="id-ID"/>
              </w:rPr>
              <w:t xml:space="preserve">    "ahoax": "ahok",</w:t>
            </w:r>
          </w:p>
          <w:p w14:paraId="7D1BE792" w14:textId="77777777" w:rsidR="00801B5C" w:rsidRPr="00FD40C3" w:rsidRDefault="00801B5C" w:rsidP="00801B5C">
            <w:pPr>
              <w:pStyle w:val="Code"/>
              <w:rPr>
                <w:lang w:val="id-ID"/>
              </w:rPr>
            </w:pPr>
            <w:r w:rsidRPr="00FD40C3">
              <w:rPr>
                <w:lang w:val="id-ID"/>
              </w:rPr>
              <w:t xml:space="preserve">    "ahokncc": "ahok",</w:t>
            </w:r>
          </w:p>
          <w:p w14:paraId="328FBE02" w14:textId="77777777" w:rsidR="00801B5C" w:rsidRPr="00FD40C3" w:rsidRDefault="00801B5C" w:rsidP="00801B5C">
            <w:pPr>
              <w:pStyle w:val="Code"/>
              <w:rPr>
                <w:lang w:val="id-ID"/>
              </w:rPr>
            </w:pPr>
            <w:r w:rsidRPr="00FD40C3">
              <w:rPr>
                <w:lang w:val="id-ID"/>
              </w:rPr>
              <w:t xml:space="preserve">    "aing": "saya",</w:t>
            </w:r>
          </w:p>
          <w:p w14:paraId="4F7910D7" w14:textId="77777777" w:rsidR="00801B5C" w:rsidRPr="00FD40C3" w:rsidRDefault="00801B5C" w:rsidP="00801B5C">
            <w:pPr>
              <w:pStyle w:val="Code"/>
              <w:rPr>
                <w:lang w:val="id-ID"/>
              </w:rPr>
            </w:pPr>
            <w:r w:rsidRPr="00FD40C3">
              <w:rPr>
                <w:lang w:val="id-ID"/>
              </w:rPr>
              <w:t xml:space="preserve">    "aj": "saja",</w:t>
            </w:r>
          </w:p>
          <w:p w14:paraId="7287F832" w14:textId="77777777" w:rsidR="00801B5C" w:rsidRPr="00FD40C3" w:rsidRDefault="00801B5C" w:rsidP="00801B5C">
            <w:pPr>
              <w:pStyle w:val="Code"/>
              <w:rPr>
                <w:lang w:val="id-ID"/>
              </w:rPr>
            </w:pPr>
            <w:r w:rsidRPr="00FD40C3">
              <w:rPr>
                <w:lang w:val="id-ID"/>
              </w:rPr>
              <w:t xml:space="preserve">    "aja":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ajep-ajep": "dunia gemerlap",</w:t>
            </w:r>
          </w:p>
          <w:p w14:paraId="215BA16C" w14:textId="77777777" w:rsidR="00801B5C" w:rsidRPr="00FD40C3" w:rsidRDefault="00801B5C" w:rsidP="00801B5C">
            <w:pPr>
              <w:pStyle w:val="Code"/>
              <w:rPr>
                <w:lang w:val="id-ID"/>
              </w:rPr>
            </w:pPr>
            <w:r w:rsidRPr="00FD40C3">
              <w:rPr>
                <w:lang w:val="id-ID"/>
              </w:rPr>
              <w:t xml:space="preserve">    "ajj": "saja",</w:t>
            </w:r>
          </w:p>
          <w:p w14:paraId="534C69C0" w14:textId="77777777" w:rsidR="00801B5C" w:rsidRPr="00FD40C3" w:rsidRDefault="00801B5C" w:rsidP="00801B5C">
            <w:pPr>
              <w:pStyle w:val="Code"/>
              <w:rPr>
                <w:lang w:val="id-ID"/>
              </w:rPr>
            </w:pPr>
            <w:r w:rsidRPr="00FD40C3">
              <w:rPr>
                <w:lang w:val="id-ID"/>
              </w:rPr>
              <w:t xml:space="preserve">    "ak": "aku",</w:t>
            </w:r>
          </w:p>
          <w:p w14:paraId="3581C976" w14:textId="77777777" w:rsidR="00801B5C" w:rsidRPr="00FD40C3" w:rsidRDefault="00801B5C" w:rsidP="00801B5C">
            <w:pPr>
              <w:pStyle w:val="Code"/>
              <w:rPr>
                <w:lang w:val="id-ID"/>
              </w:rPr>
            </w:pPr>
            <w:r w:rsidRPr="00FD40C3">
              <w:rPr>
                <w:lang w:val="id-ID"/>
              </w:rPr>
              <w:t xml:space="preserve">    "aka": "dikenal juga sebagai",</w:t>
            </w:r>
          </w:p>
          <w:p w14:paraId="4F1A7E1F" w14:textId="77777777" w:rsidR="00801B5C" w:rsidRPr="00FD40C3" w:rsidRDefault="00801B5C" w:rsidP="00801B5C">
            <w:pPr>
              <w:pStyle w:val="Code"/>
              <w:rPr>
                <w:lang w:val="id-ID"/>
              </w:rPr>
            </w:pPr>
            <w:r w:rsidRPr="00FD40C3">
              <w:rPr>
                <w:lang w:val="id-ID"/>
              </w:rPr>
              <w:t xml:space="preserve">    "akherat": "akhirat",</w:t>
            </w:r>
          </w:p>
          <w:p w14:paraId="46654553" w14:textId="77777777" w:rsidR="00801B5C" w:rsidRPr="00FD40C3" w:rsidRDefault="00801B5C" w:rsidP="00801B5C">
            <w:pPr>
              <w:pStyle w:val="Code"/>
              <w:rPr>
                <w:lang w:val="id-ID"/>
              </w:rPr>
            </w:pPr>
            <w:r w:rsidRPr="00FD40C3">
              <w:rPr>
                <w:lang w:val="id-ID"/>
              </w:rPr>
              <w:t xml:space="preserve">    "akhirx": "akhirnya",</w:t>
            </w:r>
          </w:p>
          <w:p w14:paraId="362167BB" w14:textId="77777777" w:rsidR="00801B5C" w:rsidRPr="00FD40C3" w:rsidRDefault="00801B5C" w:rsidP="00801B5C">
            <w:pPr>
              <w:pStyle w:val="Code"/>
              <w:rPr>
                <w:lang w:val="id-ID"/>
              </w:rPr>
            </w:pPr>
            <w:r w:rsidRPr="00FD40C3">
              <w:rPr>
                <w:lang w:val="id-ID"/>
              </w:rPr>
              <w:t xml:space="preserve">    "akika": "aku",</w:t>
            </w:r>
          </w:p>
          <w:p w14:paraId="3A953DF6" w14:textId="77777777" w:rsidR="00801B5C" w:rsidRPr="00FD40C3" w:rsidRDefault="00801B5C" w:rsidP="00801B5C">
            <w:pPr>
              <w:pStyle w:val="Code"/>
              <w:rPr>
                <w:lang w:val="id-ID"/>
              </w:rPr>
            </w:pPr>
            <w:r w:rsidRPr="00FD40C3">
              <w:rPr>
                <w:lang w:val="id-ID"/>
              </w:rPr>
              <w:t xml:space="preserve">    "akko": "aku",</w:t>
            </w:r>
          </w:p>
          <w:p w14:paraId="0A76D5B8" w14:textId="77777777" w:rsidR="00801B5C" w:rsidRPr="00FD40C3" w:rsidRDefault="00801B5C" w:rsidP="00801B5C">
            <w:pPr>
              <w:pStyle w:val="Code"/>
              <w:rPr>
                <w:lang w:val="id-ID"/>
              </w:rPr>
            </w:pPr>
            <w:r w:rsidRPr="00FD40C3">
              <w:rPr>
                <w:lang w:val="id-ID"/>
              </w:rPr>
              <w:t xml:space="preserve">    "akkoh": "aku",</w:t>
            </w:r>
          </w:p>
          <w:p w14:paraId="0BF1B509" w14:textId="77777777" w:rsidR="00801B5C" w:rsidRPr="00FD40C3" w:rsidRDefault="00801B5C" w:rsidP="00801B5C">
            <w:pPr>
              <w:pStyle w:val="Code"/>
              <w:rPr>
                <w:lang w:val="id-ID"/>
              </w:rPr>
            </w:pPr>
            <w:r w:rsidRPr="00FD40C3">
              <w:rPr>
                <w:lang w:val="id-ID"/>
              </w:rPr>
              <w:t xml:space="preserve">    "akku": "aku",</w:t>
            </w:r>
          </w:p>
          <w:p w14:paraId="52BACECB" w14:textId="77777777" w:rsidR="00801B5C" w:rsidRPr="00FD40C3" w:rsidRDefault="00801B5C" w:rsidP="00801B5C">
            <w:pPr>
              <w:pStyle w:val="Code"/>
              <w:rPr>
                <w:lang w:val="id-ID"/>
              </w:rPr>
            </w:pPr>
            <w:r w:rsidRPr="00FD40C3">
              <w:rPr>
                <w:lang w:val="id-ID"/>
              </w:rPr>
              <w:t xml:space="preserve">    "akn":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aktivi":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akuwh": "aku",</w:t>
            </w:r>
          </w:p>
          <w:p w14:paraId="3726A5D8" w14:textId="77777777" w:rsidR="00801B5C" w:rsidRPr="00FD40C3" w:rsidRDefault="00801B5C" w:rsidP="00801B5C">
            <w:pPr>
              <w:pStyle w:val="Code"/>
              <w:rPr>
                <w:lang w:val="id-ID"/>
              </w:rPr>
            </w:pPr>
            <w:r w:rsidRPr="00FD40C3">
              <w:rPr>
                <w:lang w:val="id-ID"/>
              </w:rPr>
              <w:t xml:space="preserve">    "akyu": "aku",</w:t>
            </w:r>
          </w:p>
          <w:p w14:paraId="60B5147A" w14:textId="77777777" w:rsidR="00801B5C" w:rsidRPr="00FD40C3" w:rsidRDefault="00801B5C" w:rsidP="00801B5C">
            <w:pPr>
              <w:pStyle w:val="Code"/>
              <w:rPr>
                <w:lang w:val="id-ID"/>
              </w:rPr>
            </w:pPr>
            <w:r w:rsidRPr="00FD40C3">
              <w:rPr>
                <w:lang w:val="id-ID"/>
              </w:rPr>
              <w:t xml:space="preserve">    "alay": "norak",</w:t>
            </w:r>
          </w:p>
          <w:p w14:paraId="1DDF7153" w14:textId="77777777" w:rsidR="00801B5C" w:rsidRPr="00FD40C3" w:rsidRDefault="00801B5C" w:rsidP="00801B5C">
            <w:pPr>
              <w:pStyle w:val="Code"/>
              <w:rPr>
                <w:lang w:val="id-ID"/>
              </w:rPr>
            </w:pPr>
            <w:r w:rsidRPr="00FD40C3">
              <w:rPr>
                <w:lang w:val="id-ID"/>
              </w:rPr>
              <w:t xml:space="preserve">    "aleg": "caleg",</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aljasa": "asal jadi saja",</w:t>
            </w:r>
          </w:p>
          <w:p w14:paraId="7E8FF09C" w14:textId="77777777" w:rsidR="00801B5C" w:rsidRPr="00FD40C3" w:rsidRDefault="00801B5C" w:rsidP="00801B5C">
            <w:pPr>
              <w:pStyle w:val="Code"/>
              <w:rPr>
                <w:lang w:val="id-ID"/>
              </w:rPr>
            </w:pPr>
            <w:r w:rsidRPr="00FD40C3">
              <w:rPr>
                <w:lang w:val="id-ID"/>
              </w:rPr>
              <w:t xml:space="preserve">    "almaidahyg": "almaidah",</w:t>
            </w:r>
          </w:p>
          <w:p w14:paraId="730E8F39" w14:textId="77777777" w:rsidR="00801B5C" w:rsidRPr="00FD40C3" w:rsidRDefault="00801B5C" w:rsidP="00801B5C">
            <w:pPr>
              <w:pStyle w:val="Code"/>
              <w:rPr>
                <w:lang w:val="id-ID"/>
              </w:rPr>
            </w:pPr>
            <w:r w:rsidRPr="00FD40C3">
              <w:rPr>
                <w:lang w:val="id-ID"/>
              </w:rPr>
              <w:t xml:space="preserve">    "alow": "halo",</w:t>
            </w:r>
          </w:p>
          <w:p w14:paraId="109975F8" w14:textId="77777777" w:rsidR="00801B5C" w:rsidRPr="00FD40C3" w:rsidRDefault="00801B5C" w:rsidP="00801B5C">
            <w:pPr>
              <w:pStyle w:val="Code"/>
              <w:rPr>
                <w:lang w:val="id-ID"/>
              </w:rPr>
            </w:pPr>
            <w:r w:rsidRPr="00FD40C3">
              <w:rPr>
                <w:lang w:val="id-ID"/>
              </w:rPr>
              <w:t xml:space="preserve">    "ama": "sama",</w:t>
            </w:r>
          </w:p>
          <w:p w14:paraId="6A4F7319" w14:textId="77777777" w:rsidR="00801B5C" w:rsidRPr="00FD40C3" w:rsidRDefault="00801B5C" w:rsidP="00801B5C">
            <w:pPr>
              <w:pStyle w:val="Code"/>
              <w:rPr>
                <w:lang w:val="id-ID"/>
              </w:rPr>
            </w:pPr>
            <w:r w:rsidRPr="00FD40C3">
              <w:rPr>
                <w:lang w:val="id-ID"/>
              </w:rPr>
              <w:t xml:space="preserve">    "ambilin": "ambilkan",</w:t>
            </w:r>
          </w:p>
          <w:p w14:paraId="04FF7548" w14:textId="77777777" w:rsidR="00801B5C" w:rsidRPr="00FD40C3" w:rsidRDefault="00801B5C" w:rsidP="00801B5C">
            <w:pPr>
              <w:pStyle w:val="Code"/>
              <w:rPr>
                <w:lang w:val="id-ID"/>
              </w:rPr>
            </w:pPr>
            <w:r w:rsidRPr="00FD40C3">
              <w:rPr>
                <w:lang w:val="id-ID"/>
              </w:rPr>
              <w:t xml:space="preserve">    "ambl": "ambil",</w:t>
            </w:r>
          </w:p>
          <w:p w14:paraId="5742ED8C" w14:textId="77777777" w:rsidR="00801B5C" w:rsidRPr="00FD40C3" w:rsidRDefault="00801B5C" w:rsidP="00801B5C">
            <w:pPr>
              <w:pStyle w:val="Code"/>
              <w:rPr>
                <w:lang w:val="id-ID"/>
              </w:rPr>
            </w:pPr>
            <w:r w:rsidRPr="00FD40C3">
              <w:rPr>
                <w:lang w:val="id-ID"/>
              </w:rPr>
              <w:t xml:space="preserve">    "amerik": "amarika",</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analisise": "analisis",</w:t>
            </w:r>
          </w:p>
          <w:p w14:paraId="68F95688" w14:textId="77777777" w:rsidR="00801B5C" w:rsidRPr="00FD40C3" w:rsidRDefault="00801B5C" w:rsidP="00801B5C">
            <w:pPr>
              <w:pStyle w:val="Code"/>
              <w:rPr>
                <w:lang w:val="id-ID"/>
              </w:rPr>
            </w:pPr>
            <w:r w:rsidRPr="00FD40C3">
              <w:rPr>
                <w:lang w:val="id-ID"/>
              </w:rPr>
              <w:t xml:space="preserve">    "ancur": "hancur",</w:t>
            </w:r>
          </w:p>
          <w:p w14:paraId="40798ED3" w14:textId="77777777" w:rsidR="00801B5C" w:rsidRPr="00FD40C3" w:rsidRDefault="00801B5C" w:rsidP="00801B5C">
            <w:pPr>
              <w:pStyle w:val="Code"/>
              <w:rPr>
                <w:lang w:val="id-ID"/>
              </w:rPr>
            </w:pPr>
            <w:r w:rsidRPr="00FD40C3">
              <w:rPr>
                <w:lang w:val="id-ID"/>
              </w:rPr>
              <w:lastRenderedPageBreak/>
              <w:t xml:space="preserve">    "angis": "nangis",</w:t>
            </w:r>
          </w:p>
          <w:p w14:paraId="12691251" w14:textId="77777777" w:rsidR="00801B5C" w:rsidRPr="00FD40C3" w:rsidRDefault="00801B5C" w:rsidP="00801B5C">
            <w:pPr>
              <w:pStyle w:val="Code"/>
              <w:rPr>
                <w:lang w:val="id-ID"/>
              </w:rPr>
            </w:pPr>
            <w:r w:rsidRPr="00FD40C3">
              <w:rPr>
                <w:lang w:val="id-ID"/>
              </w:rPr>
              <w:t xml:space="preserve">    "anjay":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ank":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ap":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apasih":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aplot": "unggah",</w:t>
            </w:r>
          </w:p>
          <w:p w14:paraId="1B7A4BFD" w14:textId="77777777" w:rsidR="00801B5C" w:rsidRPr="00FD40C3" w:rsidRDefault="00801B5C" w:rsidP="00801B5C">
            <w:pPr>
              <w:pStyle w:val="Code"/>
              <w:rPr>
                <w:lang w:val="id-ID"/>
              </w:rPr>
            </w:pPr>
            <w:r w:rsidRPr="00FD40C3">
              <w:rPr>
                <w:lang w:val="id-ID"/>
              </w:rPr>
              <w:t xml:space="preserve">    "aps": "apa",</w:t>
            </w:r>
          </w:p>
          <w:p w14:paraId="3DC1F004" w14:textId="77777777" w:rsidR="00801B5C" w:rsidRPr="00FD40C3" w:rsidRDefault="00801B5C" w:rsidP="00801B5C">
            <w:pPr>
              <w:pStyle w:val="Code"/>
              <w:rPr>
                <w:lang w:val="id-ID"/>
              </w:rPr>
            </w:pPr>
            <w:r w:rsidRPr="00FD40C3">
              <w:rPr>
                <w:lang w:val="id-ID"/>
              </w:rPr>
              <w:t xml:space="preserve">    "apva": "apa",</w:t>
            </w:r>
          </w:p>
          <w:p w14:paraId="5421B1C1" w14:textId="77777777" w:rsidR="00801B5C" w:rsidRPr="00FD40C3" w:rsidRDefault="00801B5C" w:rsidP="00801B5C">
            <w:pPr>
              <w:pStyle w:val="Code"/>
              <w:rPr>
                <w:lang w:val="id-ID"/>
              </w:rPr>
            </w:pPr>
            <w:r w:rsidRPr="00FD40C3">
              <w:rPr>
                <w:lang w:val="id-ID"/>
              </w:rPr>
              <w:t xml:space="preserve">    "aq": "saya",</w:t>
            </w:r>
          </w:p>
          <w:p w14:paraId="2BAD0CF6" w14:textId="77777777" w:rsidR="00801B5C" w:rsidRPr="00FD40C3" w:rsidRDefault="00801B5C" w:rsidP="00801B5C">
            <w:pPr>
              <w:pStyle w:val="Code"/>
              <w:rPr>
                <w:lang w:val="id-ID"/>
              </w:rPr>
            </w:pPr>
            <w:r w:rsidRPr="00FD40C3">
              <w:rPr>
                <w:lang w:val="id-ID"/>
              </w:rPr>
              <w:t xml:space="preserve">    "aqu": "aku",</w:t>
            </w:r>
          </w:p>
          <w:p w14:paraId="28D6F6A9" w14:textId="77777777" w:rsidR="00801B5C" w:rsidRPr="00FD40C3" w:rsidRDefault="00801B5C" w:rsidP="00801B5C">
            <w:pPr>
              <w:pStyle w:val="Code"/>
              <w:rPr>
                <w:lang w:val="id-ID"/>
              </w:rPr>
            </w:pPr>
            <w:r w:rsidRPr="00FD40C3">
              <w:rPr>
                <w:lang w:val="id-ID"/>
              </w:rPr>
              <w:t xml:space="preserve">    "aquwh": "aku",</w:t>
            </w:r>
          </w:p>
          <w:p w14:paraId="59C17B33" w14:textId="77777777" w:rsidR="00801B5C" w:rsidRPr="00FD40C3" w:rsidRDefault="00801B5C" w:rsidP="00801B5C">
            <w:pPr>
              <w:pStyle w:val="Code"/>
              <w:rPr>
                <w:lang w:val="id-ID"/>
              </w:rPr>
            </w:pPr>
            <w:r w:rsidRPr="00FD40C3">
              <w:rPr>
                <w:lang w:val="id-ID"/>
              </w:rPr>
              <w:t xml:space="preserve">    "as": "amerika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aseek": "asyik",</w:t>
            </w:r>
          </w:p>
          <w:p w14:paraId="616AF596" w14:textId="77777777" w:rsidR="00801B5C" w:rsidRPr="00FD40C3" w:rsidRDefault="00801B5C" w:rsidP="00801B5C">
            <w:pPr>
              <w:pStyle w:val="Code"/>
              <w:rPr>
                <w:lang w:val="id-ID"/>
              </w:rPr>
            </w:pPr>
            <w:r w:rsidRPr="00FD40C3">
              <w:rPr>
                <w:lang w:val="id-ID"/>
              </w:rPr>
              <w:t xml:space="preserve">    "aseekk": "asyik",</w:t>
            </w:r>
          </w:p>
          <w:p w14:paraId="5F5C6776" w14:textId="77777777" w:rsidR="00801B5C" w:rsidRPr="00FD40C3" w:rsidRDefault="00801B5C" w:rsidP="00801B5C">
            <w:pPr>
              <w:pStyle w:val="Code"/>
              <w:rPr>
                <w:lang w:val="id-ID"/>
              </w:rPr>
            </w:pPr>
            <w:r w:rsidRPr="00FD40C3">
              <w:rPr>
                <w:lang w:val="id-ID"/>
              </w:rPr>
              <w:t xml:space="preserve">    "asek": "asyik",</w:t>
            </w:r>
          </w:p>
          <w:p w14:paraId="76FA1040" w14:textId="77777777" w:rsidR="00801B5C" w:rsidRPr="00FD40C3" w:rsidRDefault="00801B5C" w:rsidP="00801B5C">
            <w:pPr>
              <w:pStyle w:val="Code"/>
              <w:rPr>
                <w:lang w:val="id-ID"/>
              </w:rPr>
            </w:pPr>
            <w:r w:rsidRPr="00FD40C3">
              <w:rPr>
                <w:lang w:val="id-ID"/>
              </w:rPr>
              <w:t xml:space="preserve">    "asekk": "asyik",</w:t>
            </w:r>
          </w:p>
          <w:p w14:paraId="724E6726" w14:textId="77777777" w:rsidR="00801B5C" w:rsidRPr="00FD40C3" w:rsidRDefault="00801B5C" w:rsidP="00801B5C">
            <w:pPr>
              <w:pStyle w:val="Code"/>
              <w:rPr>
                <w:lang w:val="id-ID"/>
              </w:rPr>
            </w:pPr>
            <w:r w:rsidRPr="00FD40C3">
              <w:rPr>
                <w:lang w:val="id-ID"/>
              </w:rPr>
              <w:t xml:space="preserve">    "aseknya":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asoy":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astrojim": "astagfirullahaladzim",</w:t>
            </w:r>
          </w:p>
          <w:p w14:paraId="71170757" w14:textId="77777777" w:rsidR="00801B5C" w:rsidRPr="00FD40C3" w:rsidRDefault="00801B5C" w:rsidP="00801B5C">
            <w:pPr>
              <w:pStyle w:val="Code"/>
              <w:rPr>
                <w:lang w:val="id-ID"/>
              </w:rPr>
            </w:pPr>
            <w:r w:rsidRPr="00FD40C3">
              <w:rPr>
                <w:lang w:val="id-ID"/>
              </w:rPr>
              <w:t xml:space="preserve">    "astul": "asal tulis",</w:t>
            </w:r>
          </w:p>
          <w:p w14:paraId="1B817C3C" w14:textId="77777777" w:rsidR="00801B5C" w:rsidRPr="00FD40C3" w:rsidRDefault="00801B5C" w:rsidP="00801B5C">
            <w:pPr>
              <w:pStyle w:val="Code"/>
              <w:rPr>
                <w:lang w:val="id-ID"/>
              </w:rPr>
            </w:pPr>
            <w:r w:rsidRPr="00FD40C3">
              <w:rPr>
                <w:lang w:val="id-ID"/>
              </w:rPr>
              <w:t xml:space="preserve">    "ath": "kalau begitu",</w:t>
            </w:r>
          </w:p>
          <w:p w14:paraId="5187C55D" w14:textId="77777777" w:rsidR="00801B5C" w:rsidRPr="00FD40C3" w:rsidRDefault="00801B5C" w:rsidP="00801B5C">
            <w:pPr>
              <w:pStyle w:val="Code"/>
              <w:rPr>
                <w:lang w:val="id-ID"/>
              </w:rPr>
            </w:pPr>
            <w:r w:rsidRPr="00FD40C3">
              <w:rPr>
                <w:lang w:val="id-ID"/>
              </w:rPr>
              <w:t xml:space="preserve">    "ato": "atau",</w:t>
            </w:r>
          </w:p>
          <w:p w14:paraId="60AB6A22" w14:textId="77777777" w:rsidR="00801B5C" w:rsidRPr="00FD40C3" w:rsidRDefault="00801B5C" w:rsidP="00801B5C">
            <w:pPr>
              <w:pStyle w:val="Code"/>
              <w:rPr>
                <w:lang w:val="id-ID"/>
              </w:rPr>
            </w:pPr>
            <w:r w:rsidRPr="00FD40C3">
              <w:rPr>
                <w:lang w:val="id-ID"/>
              </w:rPr>
              <w:t xml:space="preserve">    "ats": "atas",</w:t>
            </w:r>
          </w:p>
          <w:p w14:paraId="2B138307" w14:textId="77777777" w:rsidR="00801B5C" w:rsidRPr="00FD40C3" w:rsidRDefault="00801B5C" w:rsidP="00801B5C">
            <w:pPr>
              <w:pStyle w:val="Code"/>
              <w:rPr>
                <w:lang w:val="id-ID"/>
              </w:rPr>
            </w:pPr>
            <w:r w:rsidRPr="00FD40C3">
              <w:rPr>
                <w:lang w:val="id-ID"/>
              </w:rPr>
              <w:t xml:space="preserve">    "atuh": "kalau begitu",</w:t>
            </w:r>
          </w:p>
          <w:p w14:paraId="269673DE" w14:textId="77777777" w:rsidR="00801B5C" w:rsidRPr="00FD40C3" w:rsidRDefault="00801B5C" w:rsidP="00801B5C">
            <w:pPr>
              <w:pStyle w:val="Code"/>
              <w:rPr>
                <w:lang w:val="id-ID"/>
              </w:rPr>
            </w:pPr>
            <w:r w:rsidRPr="00FD40C3">
              <w:rPr>
                <w:lang w:val="id-ID"/>
              </w:rPr>
              <w:t xml:space="preserve">    "atvsi": "asosiasi televisi swasta indonesia",</w:t>
            </w:r>
          </w:p>
          <w:p w14:paraId="74E7DAB2" w14:textId="77777777" w:rsidR="00801B5C" w:rsidRPr="00FD40C3" w:rsidRDefault="00801B5C" w:rsidP="00801B5C">
            <w:pPr>
              <w:pStyle w:val="Code"/>
              <w:rPr>
                <w:lang w:val="id-ID"/>
              </w:rPr>
            </w:pPr>
            <w:r w:rsidRPr="00FD40C3">
              <w:rPr>
                <w:lang w:val="id-ID"/>
              </w:rPr>
              <w:t xml:space="preserve">    "au": "angkatan udara",</w:t>
            </w:r>
          </w:p>
          <w:p w14:paraId="7DBDD0B4" w14:textId="77777777" w:rsidR="00801B5C" w:rsidRPr="00FD40C3" w:rsidRDefault="00801B5C" w:rsidP="00801B5C">
            <w:pPr>
              <w:pStyle w:val="Code"/>
              <w:rPr>
                <w:lang w:val="id-ID"/>
              </w:rPr>
            </w:pPr>
            <w:r w:rsidRPr="00FD40C3">
              <w:rPr>
                <w:lang w:val="id-ID"/>
              </w:rPr>
              <w:t xml:space="preserve">    "au ah": "tidak mau tahu",</w:t>
            </w:r>
          </w:p>
          <w:p w14:paraId="75FC74E9" w14:textId="77777777" w:rsidR="00801B5C" w:rsidRPr="00FD40C3" w:rsidRDefault="00801B5C" w:rsidP="00801B5C">
            <w:pPr>
              <w:pStyle w:val="Code"/>
              <w:rPr>
                <w:lang w:val="id-ID"/>
              </w:rPr>
            </w:pPr>
            <w:r w:rsidRPr="00FD40C3">
              <w:rPr>
                <w:lang w:val="id-ID"/>
              </w:rPr>
              <w:t xml:space="preserve">    "ava": "avatar",</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aws": "awas",</w:t>
            </w:r>
          </w:p>
          <w:p w14:paraId="57E57D71" w14:textId="77777777" w:rsidR="00801B5C" w:rsidRPr="00FD40C3" w:rsidRDefault="00801B5C" w:rsidP="00801B5C">
            <w:pPr>
              <w:pStyle w:val="Code"/>
              <w:rPr>
                <w:lang w:val="id-ID"/>
              </w:rPr>
            </w:pPr>
            <w:r w:rsidRPr="00FD40C3">
              <w:rPr>
                <w:lang w:val="id-ID"/>
              </w:rPr>
              <w:t xml:space="preserve">    "ay": "sayang",</w:t>
            </w:r>
          </w:p>
          <w:p w14:paraId="1A0A33EA" w14:textId="77777777" w:rsidR="00801B5C" w:rsidRPr="00FD40C3" w:rsidRDefault="00801B5C" w:rsidP="00801B5C">
            <w:pPr>
              <w:pStyle w:val="Code"/>
              <w:rPr>
                <w:lang w:val="id-ID"/>
              </w:rPr>
            </w:pPr>
            <w:r w:rsidRPr="00FD40C3">
              <w:rPr>
                <w:lang w:val="id-ID"/>
              </w:rPr>
              <w:t xml:space="preserve">    "ayang": "sayang",</w:t>
            </w:r>
          </w:p>
          <w:p w14:paraId="14766603" w14:textId="77777777" w:rsidR="00801B5C" w:rsidRPr="00FD40C3" w:rsidRDefault="00801B5C" w:rsidP="00801B5C">
            <w:pPr>
              <w:pStyle w:val="Code"/>
              <w:rPr>
                <w:lang w:val="id-ID"/>
              </w:rPr>
            </w:pPr>
            <w:r w:rsidRPr="00FD40C3">
              <w:rPr>
                <w:lang w:val="id-ID"/>
              </w:rPr>
              <w:t xml:space="preserve">    "ayank":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ayok":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bajir":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bales":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bangedh":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baper": "bawa perasaan",</w:t>
            </w:r>
          </w:p>
          <w:p w14:paraId="6A80940C" w14:textId="77777777" w:rsidR="00801B5C" w:rsidRPr="00FD40C3" w:rsidRDefault="00801B5C" w:rsidP="00801B5C">
            <w:pPr>
              <w:pStyle w:val="Code"/>
              <w:rPr>
                <w:lang w:val="id-ID"/>
              </w:rPr>
            </w:pPr>
            <w:r w:rsidRPr="00FD40C3">
              <w:rPr>
                <w:lang w:val="id-ID"/>
              </w:rPr>
              <w:t xml:space="preserve">    "basbang":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bbrp": "beberapa",</w:t>
            </w:r>
          </w:p>
          <w:p w14:paraId="07042E43" w14:textId="77777777" w:rsidR="00801B5C" w:rsidRPr="00FD40C3" w:rsidRDefault="00801B5C" w:rsidP="00801B5C">
            <w:pPr>
              <w:pStyle w:val="Code"/>
              <w:rPr>
                <w:lang w:val="id-ID"/>
              </w:rPr>
            </w:pPr>
            <w:r w:rsidRPr="00FD40C3">
              <w:rPr>
                <w:lang w:val="id-ID"/>
              </w:rPr>
              <w:t xml:space="preserve">    "bcanda": "bercanda",</w:t>
            </w:r>
          </w:p>
          <w:p w14:paraId="466F83DA" w14:textId="77777777" w:rsidR="00801B5C" w:rsidRPr="00FD40C3" w:rsidRDefault="00801B5C" w:rsidP="00801B5C">
            <w:pPr>
              <w:pStyle w:val="Code"/>
              <w:rPr>
                <w:lang w:val="id-ID"/>
              </w:rPr>
            </w:pPr>
            <w:r w:rsidRPr="00FD40C3">
              <w:rPr>
                <w:lang w:val="id-ID"/>
              </w:rPr>
              <w:t xml:space="preserve">    "bcoz": "karena",</w:t>
            </w:r>
          </w:p>
          <w:p w14:paraId="3F220EEC" w14:textId="77777777" w:rsidR="00801B5C" w:rsidRPr="00FD40C3" w:rsidRDefault="00801B5C" w:rsidP="00801B5C">
            <w:pPr>
              <w:pStyle w:val="Code"/>
              <w:rPr>
                <w:lang w:val="id-ID"/>
              </w:rPr>
            </w:pPr>
            <w:r w:rsidRPr="00FD40C3">
              <w:rPr>
                <w:lang w:val="id-ID"/>
              </w:rPr>
              <w:t xml:space="preserve">    "bdaya": "budaya",</w:t>
            </w:r>
          </w:p>
          <w:p w14:paraId="18A34D93" w14:textId="77777777" w:rsidR="00801B5C" w:rsidRPr="00FD40C3" w:rsidRDefault="00801B5C" w:rsidP="00801B5C">
            <w:pPr>
              <w:pStyle w:val="Code"/>
              <w:rPr>
                <w:lang w:val="id-ID"/>
              </w:rPr>
            </w:pPr>
            <w:r w:rsidRPr="00FD40C3">
              <w:rPr>
                <w:lang w:val="id-ID"/>
              </w:rPr>
              <w:t xml:space="preserve">    "bdg": "bandung",</w:t>
            </w:r>
          </w:p>
          <w:p w14:paraId="4BE3D213" w14:textId="77777777" w:rsidR="00801B5C" w:rsidRPr="00FD40C3" w:rsidRDefault="00801B5C" w:rsidP="00801B5C">
            <w:pPr>
              <w:pStyle w:val="Code"/>
              <w:rPr>
                <w:lang w:val="id-ID"/>
              </w:rPr>
            </w:pPr>
            <w:r w:rsidRPr="00FD40C3">
              <w:rPr>
                <w:lang w:val="id-ID"/>
              </w:rPr>
              <w:t xml:space="preserve">    "bdk": "budak",</w:t>
            </w:r>
          </w:p>
          <w:p w14:paraId="7DFEFC4A" w14:textId="77777777" w:rsidR="00801B5C" w:rsidRPr="00FD40C3" w:rsidRDefault="00801B5C" w:rsidP="00801B5C">
            <w:pPr>
              <w:pStyle w:val="Code"/>
              <w:rPr>
                <w:lang w:val="id-ID"/>
              </w:rPr>
            </w:pPr>
            <w:r w:rsidRPr="00FD40C3">
              <w:rPr>
                <w:lang w:val="id-ID"/>
              </w:rPr>
              <w:t xml:space="preserve">    "beb":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bedakin": "bedak",</w:t>
            </w:r>
          </w:p>
          <w:p w14:paraId="266CBA19" w14:textId="77777777" w:rsidR="00801B5C" w:rsidRPr="00FD40C3" w:rsidRDefault="00801B5C" w:rsidP="00801B5C">
            <w:pPr>
              <w:pStyle w:val="Code"/>
              <w:rPr>
                <w:lang w:val="id-ID"/>
              </w:rPr>
            </w:pPr>
            <w:r w:rsidRPr="00FD40C3">
              <w:rPr>
                <w:lang w:val="id-ID"/>
              </w:rPr>
              <w:t xml:space="preserve">    "begajulan": "nakal",</w:t>
            </w:r>
          </w:p>
          <w:p w14:paraId="342C0B9A" w14:textId="77777777" w:rsidR="00801B5C" w:rsidRPr="00FD40C3" w:rsidRDefault="00801B5C" w:rsidP="00801B5C">
            <w:pPr>
              <w:pStyle w:val="Code"/>
              <w:rPr>
                <w:lang w:val="id-ID"/>
              </w:rPr>
            </w:pPr>
            <w:r w:rsidRPr="00FD40C3">
              <w:rPr>
                <w:lang w:val="id-ID"/>
              </w:rPr>
              <w:t xml:space="preserve">    "bejibun": "banyak",</w:t>
            </w:r>
          </w:p>
          <w:p w14:paraId="18C5E778" w14:textId="77777777" w:rsidR="00801B5C" w:rsidRPr="00FD40C3" w:rsidRDefault="00801B5C" w:rsidP="00801B5C">
            <w:pPr>
              <w:pStyle w:val="Code"/>
              <w:rPr>
                <w:lang w:val="id-ID"/>
              </w:rPr>
            </w:pPr>
            <w:r w:rsidRPr="00FD40C3">
              <w:rPr>
                <w:lang w:val="id-ID"/>
              </w:rPr>
              <w:t xml:space="preserve">    "beliin": "belikan",</w:t>
            </w:r>
          </w:p>
          <w:p w14:paraId="7B4D95DF" w14:textId="77777777" w:rsidR="00801B5C" w:rsidRPr="00FD40C3" w:rsidRDefault="00801B5C" w:rsidP="00801B5C">
            <w:pPr>
              <w:pStyle w:val="Code"/>
              <w:rPr>
                <w:lang w:val="id-ID"/>
              </w:rPr>
            </w:pPr>
            <w:r w:rsidRPr="00FD40C3">
              <w:rPr>
                <w:lang w:val="id-ID"/>
              </w:rPr>
              <w:t xml:space="preserve">    "belom": "belum",</w:t>
            </w:r>
          </w:p>
          <w:p w14:paraId="6A7B7D73" w14:textId="77777777" w:rsidR="00801B5C" w:rsidRPr="00FD40C3" w:rsidRDefault="00801B5C" w:rsidP="00801B5C">
            <w:pPr>
              <w:pStyle w:val="Code"/>
              <w:rPr>
                <w:lang w:val="id-ID"/>
              </w:rPr>
            </w:pPr>
            <w:r w:rsidRPr="00FD40C3">
              <w:rPr>
                <w:lang w:val="id-ID"/>
              </w:rPr>
              <w:t xml:space="preserve">    "bem": "badan eksekutif mahasiswa",</w:t>
            </w:r>
          </w:p>
          <w:p w14:paraId="1E88A548" w14:textId="77777777" w:rsidR="00801B5C" w:rsidRPr="00FD40C3" w:rsidRDefault="00801B5C" w:rsidP="00801B5C">
            <w:pPr>
              <w:pStyle w:val="Code"/>
              <w:rPr>
                <w:lang w:val="id-ID"/>
              </w:rPr>
            </w:pPr>
            <w:r w:rsidRPr="00FD40C3">
              <w:rPr>
                <w:lang w:val="id-ID"/>
              </w:rPr>
              <w:t xml:space="preserve">    "benarjujur":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bener": "benar",</w:t>
            </w:r>
          </w:p>
          <w:p w14:paraId="7BCECD63" w14:textId="77777777" w:rsidR="00801B5C" w:rsidRPr="00FD40C3" w:rsidRDefault="00801B5C" w:rsidP="00801B5C">
            <w:pPr>
              <w:pStyle w:val="Code"/>
              <w:rPr>
                <w:lang w:val="id-ID"/>
              </w:rPr>
            </w:pPr>
            <w:r w:rsidRPr="00FD40C3">
              <w:rPr>
                <w:lang w:val="id-ID"/>
              </w:rPr>
              <w:t xml:space="preserve">    "bener2": "bener bener",</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berhenti",</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bete":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beud": "banget",</w:t>
            </w:r>
          </w:p>
          <w:p w14:paraId="5A00D037" w14:textId="77777777" w:rsidR="00801B5C" w:rsidRPr="00FD40C3" w:rsidRDefault="00801B5C" w:rsidP="00801B5C">
            <w:pPr>
              <w:pStyle w:val="Code"/>
              <w:rPr>
                <w:lang w:val="id-ID"/>
              </w:rPr>
            </w:pPr>
            <w:r w:rsidRPr="00FD40C3">
              <w:rPr>
                <w:lang w:val="id-ID"/>
              </w:rPr>
              <w:t xml:space="preserve">    "beut": "banget",</w:t>
            </w:r>
          </w:p>
          <w:p w14:paraId="6C40AF63" w14:textId="77777777" w:rsidR="00801B5C" w:rsidRPr="00FD40C3" w:rsidRDefault="00801B5C" w:rsidP="00801B5C">
            <w:pPr>
              <w:pStyle w:val="Code"/>
              <w:rPr>
                <w:lang w:val="id-ID"/>
              </w:rPr>
            </w:pPr>
            <w:r w:rsidRPr="00FD40C3">
              <w:rPr>
                <w:lang w:val="id-ID"/>
              </w:rPr>
              <w:t xml:space="preserve">    "bg": "bagi",</w:t>
            </w:r>
          </w:p>
          <w:p w14:paraId="089547E7" w14:textId="77777777" w:rsidR="00801B5C" w:rsidRPr="00FD40C3" w:rsidRDefault="00801B5C" w:rsidP="00801B5C">
            <w:pPr>
              <w:pStyle w:val="Code"/>
              <w:rPr>
                <w:lang w:val="id-ID"/>
              </w:rPr>
            </w:pPr>
            <w:r w:rsidRPr="00FD40C3">
              <w:rPr>
                <w:lang w:val="id-ID"/>
              </w:rPr>
              <w:t xml:space="preserve">    "bgd": "banget",</w:t>
            </w:r>
          </w:p>
          <w:p w14:paraId="61F421C9" w14:textId="77777777" w:rsidR="00801B5C" w:rsidRPr="00FD40C3" w:rsidRDefault="00801B5C" w:rsidP="00801B5C">
            <w:pPr>
              <w:pStyle w:val="Code"/>
              <w:rPr>
                <w:lang w:val="id-ID"/>
              </w:rPr>
            </w:pPr>
            <w:r w:rsidRPr="00FD40C3">
              <w:rPr>
                <w:lang w:val="id-ID"/>
              </w:rPr>
              <w:t xml:space="preserve">    "bgm": "bagaimana",</w:t>
            </w:r>
          </w:p>
          <w:p w14:paraId="6DC1170D" w14:textId="77777777" w:rsidR="00801B5C" w:rsidRPr="00FD40C3" w:rsidRDefault="00801B5C" w:rsidP="00801B5C">
            <w:pPr>
              <w:pStyle w:val="Code"/>
              <w:rPr>
                <w:lang w:val="id-ID"/>
              </w:rPr>
            </w:pPr>
            <w:r w:rsidRPr="00FD40C3">
              <w:rPr>
                <w:lang w:val="id-ID"/>
              </w:rPr>
              <w:t xml:space="preserve">    "bgmn": "bagaimana",</w:t>
            </w:r>
          </w:p>
          <w:p w14:paraId="239E314E" w14:textId="77777777" w:rsidR="00801B5C" w:rsidRPr="00FD40C3" w:rsidRDefault="00801B5C" w:rsidP="00801B5C">
            <w:pPr>
              <w:pStyle w:val="Code"/>
              <w:rPr>
                <w:lang w:val="id-ID"/>
              </w:rPr>
            </w:pPr>
            <w:r w:rsidRPr="00FD40C3">
              <w:rPr>
                <w:lang w:val="id-ID"/>
              </w:rPr>
              <w:t xml:space="preserve">    "bgs": "bagus",</w:t>
            </w:r>
          </w:p>
          <w:p w14:paraId="06D64040" w14:textId="77777777" w:rsidR="00801B5C" w:rsidRPr="00FD40C3" w:rsidRDefault="00801B5C" w:rsidP="00801B5C">
            <w:pPr>
              <w:pStyle w:val="Code"/>
              <w:rPr>
                <w:lang w:val="id-ID"/>
              </w:rPr>
            </w:pPr>
            <w:r w:rsidRPr="00FD40C3">
              <w:rPr>
                <w:lang w:val="id-ID"/>
              </w:rPr>
              <w:t xml:space="preserve">    "bgst": "bangsat",</w:t>
            </w:r>
          </w:p>
          <w:p w14:paraId="646B9297" w14:textId="77777777" w:rsidR="00801B5C" w:rsidRPr="00FD40C3" w:rsidRDefault="00801B5C" w:rsidP="00801B5C">
            <w:pPr>
              <w:pStyle w:val="Code"/>
              <w:rPr>
                <w:lang w:val="id-ID"/>
              </w:rPr>
            </w:pPr>
            <w:r w:rsidRPr="00FD40C3">
              <w:rPr>
                <w:lang w:val="id-ID"/>
              </w:rPr>
              <w:t xml:space="preserve">    "bgt": "banget",</w:t>
            </w:r>
          </w:p>
          <w:p w14:paraId="0DE3A5AB" w14:textId="77777777" w:rsidR="00801B5C" w:rsidRPr="00FD40C3" w:rsidRDefault="00801B5C" w:rsidP="00801B5C">
            <w:pPr>
              <w:pStyle w:val="Code"/>
              <w:rPr>
                <w:lang w:val="id-ID"/>
              </w:rPr>
            </w:pPr>
            <w:r w:rsidRPr="00FD40C3">
              <w:rPr>
                <w:lang w:val="id-ID"/>
              </w:rPr>
              <w:t xml:space="preserve">    "bgtu": "begitu",</w:t>
            </w:r>
          </w:p>
          <w:p w14:paraId="7157396E" w14:textId="77777777" w:rsidR="00801B5C" w:rsidRPr="00FD40C3" w:rsidRDefault="00801B5C" w:rsidP="00801B5C">
            <w:pPr>
              <w:pStyle w:val="Code"/>
              <w:rPr>
                <w:lang w:val="id-ID"/>
              </w:rPr>
            </w:pPr>
            <w:r w:rsidRPr="00FD40C3">
              <w:rPr>
                <w:lang w:val="id-ID"/>
              </w:rPr>
              <w:t xml:space="preserve">    "bhai": "bye",</w:t>
            </w:r>
          </w:p>
          <w:p w14:paraId="3A432686" w14:textId="77777777" w:rsidR="00801B5C" w:rsidRPr="00FD40C3" w:rsidRDefault="00801B5C" w:rsidP="00801B5C">
            <w:pPr>
              <w:pStyle w:val="Code"/>
              <w:rPr>
                <w:lang w:val="id-ID"/>
              </w:rPr>
            </w:pPr>
            <w:r w:rsidRPr="00FD40C3">
              <w:rPr>
                <w:lang w:val="id-ID"/>
              </w:rPr>
              <w:t xml:space="preserve">    "bhkan": "bahkan",</w:t>
            </w:r>
          </w:p>
          <w:p w14:paraId="3D29BC5F" w14:textId="77777777" w:rsidR="00801B5C" w:rsidRPr="00FD40C3" w:rsidRDefault="00801B5C" w:rsidP="00801B5C">
            <w:pPr>
              <w:pStyle w:val="Code"/>
              <w:rPr>
                <w:lang w:val="id-ID"/>
              </w:rPr>
            </w:pPr>
            <w:r w:rsidRPr="00FD40C3">
              <w:rPr>
                <w:lang w:val="id-ID"/>
              </w:rPr>
              <w:t xml:space="preserve">    "bhubu": "tidur",</w:t>
            </w:r>
          </w:p>
          <w:p w14:paraId="052C4C40" w14:textId="77777777" w:rsidR="00801B5C" w:rsidRPr="00FD40C3" w:rsidRDefault="00801B5C" w:rsidP="00801B5C">
            <w:pPr>
              <w:pStyle w:val="Code"/>
              <w:rPr>
                <w:lang w:val="id-ID"/>
              </w:rPr>
            </w:pPr>
            <w:r w:rsidRPr="00FD40C3">
              <w:rPr>
                <w:lang w:val="id-ID"/>
              </w:rPr>
              <w:t xml:space="preserve">    "bhw": "bahwa",</w:t>
            </w:r>
          </w:p>
          <w:p w14:paraId="0F75EE86" w14:textId="77777777" w:rsidR="00801B5C" w:rsidRPr="00FD40C3" w:rsidRDefault="00801B5C" w:rsidP="00801B5C">
            <w:pPr>
              <w:pStyle w:val="Code"/>
              <w:rPr>
                <w:lang w:val="id-ID"/>
              </w:rPr>
            </w:pPr>
            <w:r w:rsidRPr="00FD40C3">
              <w:rPr>
                <w:lang w:val="id-ID"/>
              </w:rPr>
              <w:t xml:space="preserve">    "bhy": "bahaya",</w:t>
            </w:r>
          </w:p>
          <w:p w14:paraId="3A4C31CB" w14:textId="77777777" w:rsidR="00801B5C" w:rsidRPr="00FD40C3" w:rsidRDefault="00801B5C" w:rsidP="00801B5C">
            <w:pPr>
              <w:pStyle w:val="Code"/>
              <w:rPr>
                <w:lang w:val="id-ID"/>
              </w:rPr>
            </w:pPr>
            <w:r w:rsidRPr="00FD40C3">
              <w:rPr>
                <w:lang w:val="id-ID"/>
              </w:rPr>
              <w:t xml:space="preserve">    "bijimane": "bagaimana",</w:t>
            </w:r>
          </w:p>
          <w:p w14:paraId="181F0B8B" w14:textId="77777777" w:rsidR="00801B5C" w:rsidRPr="00FD40C3" w:rsidRDefault="00801B5C" w:rsidP="00801B5C">
            <w:pPr>
              <w:pStyle w:val="Code"/>
              <w:rPr>
                <w:lang w:val="id-ID"/>
              </w:rPr>
            </w:pPr>
            <w:r w:rsidRPr="00FD40C3">
              <w:rPr>
                <w:lang w:val="id-ID"/>
              </w:rPr>
              <w:t xml:space="preserve">    "bilanh": "bilang",</w:t>
            </w:r>
          </w:p>
          <w:p w14:paraId="7A0AA251" w14:textId="77777777" w:rsidR="00801B5C" w:rsidRPr="00FD40C3" w:rsidRDefault="00801B5C" w:rsidP="00801B5C">
            <w:pPr>
              <w:pStyle w:val="Code"/>
              <w:rPr>
                <w:lang w:val="id-ID"/>
              </w:rPr>
            </w:pPr>
            <w:r w:rsidRPr="00FD40C3">
              <w:rPr>
                <w:lang w:val="id-ID"/>
              </w:rPr>
              <w:t xml:space="preserve">    "bimbuluh":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bisi": "kalau-kalau",</w:t>
            </w:r>
          </w:p>
          <w:p w14:paraId="10E0A059" w14:textId="77777777" w:rsidR="00801B5C" w:rsidRPr="00FD40C3" w:rsidRDefault="00801B5C" w:rsidP="00801B5C">
            <w:pPr>
              <w:pStyle w:val="Code"/>
              <w:rPr>
                <w:lang w:val="id-ID"/>
              </w:rPr>
            </w:pPr>
            <w:r w:rsidRPr="00FD40C3">
              <w:rPr>
                <w:lang w:val="id-ID"/>
              </w:rPr>
              <w:t xml:space="preserve">    "bkannya": "bukannya",</w:t>
            </w:r>
          </w:p>
          <w:p w14:paraId="14742A8F" w14:textId="77777777" w:rsidR="00801B5C" w:rsidRPr="00FD40C3" w:rsidRDefault="00801B5C" w:rsidP="00801B5C">
            <w:pPr>
              <w:pStyle w:val="Code"/>
              <w:rPr>
                <w:lang w:val="id-ID"/>
              </w:rPr>
            </w:pPr>
            <w:r w:rsidRPr="00FD40C3">
              <w:rPr>
                <w:lang w:val="id-ID"/>
              </w:rPr>
              <w:t xml:space="preserve">    "bkl": "akan",</w:t>
            </w:r>
          </w:p>
          <w:p w14:paraId="47917A94" w14:textId="77777777" w:rsidR="00801B5C" w:rsidRPr="00FD40C3" w:rsidRDefault="00801B5C" w:rsidP="00801B5C">
            <w:pPr>
              <w:pStyle w:val="Code"/>
              <w:rPr>
                <w:lang w:val="id-ID"/>
              </w:rPr>
            </w:pPr>
            <w:r w:rsidRPr="00FD40C3">
              <w:rPr>
                <w:lang w:val="id-ID"/>
              </w:rPr>
              <w:t xml:space="preserve">    "bkmt": "badan kontak majelis taklim",</w:t>
            </w:r>
          </w:p>
          <w:p w14:paraId="3318564F" w14:textId="77777777" w:rsidR="00801B5C" w:rsidRPr="00FD40C3" w:rsidRDefault="00801B5C" w:rsidP="00801B5C">
            <w:pPr>
              <w:pStyle w:val="Code"/>
              <w:rPr>
                <w:lang w:val="id-ID"/>
              </w:rPr>
            </w:pPr>
            <w:r w:rsidRPr="00FD40C3">
              <w:rPr>
                <w:lang w:val="id-ID"/>
              </w:rPr>
              <w:t xml:space="preserve">    "bkn": "bukan",</w:t>
            </w:r>
          </w:p>
          <w:p w14:paraId="47B3E6AC" w14:textId="77777777" w:rsidR="00801B5C" w:rsidRPr="00FD40C3" w:rsidRDefault="00801B5C" w:rsidP="00801B5C">
            <w:pPr>
              <w:pStyle w:val="Code"/>
              <w:rPr>
                <w:lang w:val="id-ID"/>
              </w:rPr>
            </w:pPr>
            <w:r w:rsidRPr="00FD40C3">
              <w:rPr>
                <w:lang w:val="id-ID"/>
              </w:rPr>
              <w:t xml:space="preserve">    "bknnya": "bukannya",</w:t>
            </w:r>
          </w:p>
          <w:p w14:paraId="5BA52362" w14:textId="77777777" w:rsidR="00801B5C" w:rsidRPr="00FD40C3" w:rsidRDefault="00801B5C" w:rsidP="00801B5C">
            <w:pPr>
              <w:pStyle w:val="Code"/>
              <w:rPr>
                <w:lang w:val="id-ID"/>
              </w:rPr>
            </w:pPr>
            <w:r w:rsidRPr="00FD40C3">
              <w:rPr>
                <w:lang w:val="id-ID"/>
              </w:rPr>
              <w:t xml:space="preserve">    "bl": "beli",</w:t>
            </w:r>
          </w:p>
          <w:p w14:paraId="694B4AB4" w14:textId="77777777" w:rsidR="00801B5C" w:rsidRPr="00FD40C3" w:rsidRDefault="00801B5C" w:rsidP="00801B5C">
            <w:pPr>
              <w:pStyle w:val="Code"/>
              <w:rPr>
                <w:lang w:val="id-ID"/>
              </w:rPr>
            </w:pPr>
            <w:r w:rsidRPr="00FD40C3">
              <w:rPr>
                <w:lang w:val="id-ID"/>
              </w:rPr>
              <w:t xml:space="preserve">    "blas": "balas",</w:t>
            </w:r>
          </w:p>
          <w:p w14:paraId="087DCF02" w14:textId="77777777" w:rsidR="00801B5C" w:rsidRPr="00FD40C3" w:rsidRDefault="00801B5C" w:rsidP="00801B5C">
            <w:pPr>
              <w:pStyle w:val="Code"/>
              <w:rPr>
                <w:lang w:val="id-ID"/>
              </w:rPr>
            </w:pPr>
            <w:r w:rsidRPr="00FD40C3">
              <w:rPr>
                <w:lang w:val="id-ID"/>
              </w:rPr>
              <w:t xml:space="preserve">    "blegug": "bodoh",</w:t>
            </w:r>
          </w:p>
          <w:p w14:paraId="5D7B3D9E" w14:textId="77777777" w:rsidR="00801B5C" w:rsidRPr="00FD40C3" w:rsidRDefault="00801B5C" w:rsidP="00801B5C">
            <w:pPr>
              <w:pStyle w:val="Code"/>
              <w:rPr>
                <w:lang w:val="id-ID"/>
              </w:rPr>
            </w:pPr>
            <w:r w:rsidRPr="00FD40C3">
              <w:rPr>
                <w:lang w:val="id-ID"/>
              </w:rPr>
              <w:lastRenderedPageBreak/>
              <w:t xml:space="preserve">    "blg": "bilang",</w:t>
            </w:r>
          </w:p>
          <w:p w14:paraId="5BF7B196" w14:textId="77777777" w:rsidR="00801B5C" w:rsidRPr="00FD40C3" w:rsidRDefault="00801B5C" w:rsidP="00801B5C">
            <w:pPr>
              <w:pStyle w:val="Code"/>
              <w:rPr>
                <w:lang w:val="id-ID"/>
              </w:rPr>
            </w:pPr>
            <w:r w:rsidRPr="00FD40C3">
              <w:rPr>
                <w:lang w:val="id-ID"/>
              </w:rPr>
              <w:t xml:space="preserve">    "blh": "boleh",</w:t>
            </w:r>
          </w:p>
          <w:p w14:paraId="4864A381" w14:textId="77777777" w:rsidR="00801B5C" w:rsidRPr="00FD40C3" w:rsidRDefault="00801B5C" w:rsidP="00801B5C">
            <w:pPr>
              <w:pStyle w:val="Code"/>
              <w:rPr>
                <w:lang w:val="id-ID"/>
              </w:rPr>
            </w:pPr>
            <w:r w:rsidRPr="00FD40C3">
              <w:rPr>
                <w:lang w:val="id-ID"/>
              </w:rPr>
              <w:t xml:space="preserve">    "blm": "belum",</w:t>
            </w:r>
          </w:p>
          <w:p w14:paraId="57E167CD" w14:textId="77777777" w:rsidR="00801B5C" w:rsidRPr="00FD40C3" w:rsidRDefault="00801B5C" w:rsidP="00801B5C">
            <w:pPr>
              <w:pStyle w:val="Code"/>
              <w:rPr>
                <w:lang w:val="id-ID"/>
              </w:rPr>
            </w:pPr>
            <w:r w:rsidRPr="00FD40C3">
              <w:rPr>
                <w:lang w:val="id-ID"/>
              </w:rPr>
              <w:t xml:space="preserve">    "bln": "bulan",</w:t>
            </w:r>
          </w:p>
          <w:p w14:paraId="7D57F870" w14:textId="77777777" w:rsidR="00801B5C" w:rsidRPr="00FD40C3" w:rsidRDefault="00801B5C" w:rsidP="00801B5C">
            <w:pPr>
              <w:pStyle w:val="Code"/>
              <w:rPr>
                <w:lang w:val="id-ID"/>
              </w:rPr>
            </w:pPr>
            <w:r w:rsidRPr="00FD40C3">
              <w:rPr>
                <w:lang w:val="id-ID"/>
              </w:rPr>
              <w:t xml:space="preserve">    "bls": "balas",</w:t>
            </w:r>
          </w:p>
          <w:p w14:paraId="32E2E024" w14:textId="77777777" w:rsidR="00801B5C" w:rsidRPr="00FD40C3" w:rsidRDefault="00801B5C" w:rsidP="00801B5C">
            <w:pPr>
              <w:pStyle w:val="Code"/>
              <w:rPr>
                <w:lang w:val="id-ID"/>
              </w:rPr>
            </w:pPr>
            <w:r w:rsidRPr="00FD40C3">
              <w:rPr>
                <w:lang w:val="id-ID"/>
              </w:rPr>
              <w:t xml:space="preserve">    "blum": "belum",</w:t>
            </w:r>
          </w:p>
          <w:p w14:paraId="44BD9DDE" w14:textId="77777777" w:rsidR="00801B5C" w:rsidRPr="00FD40C3" w:rsidRDefault="00801B5C" w:rsidP="00801B5C">
            <w:pPr>
              <w:pStyle w:val="Code"/>
              <w:rPr>
                <w:lang w:val="id-ID"/>
              </w:rPr>
            </w:pPr>
            <w:r w:rsidRPr="00FD40C3">
              <w:rPr>
                <w:lang w:val="id-ID"/>
              </w:rPr>
              <w:t xml:space="preserve">    "bnchi": "benci",</w:t>
            </w:r>
          </w:p>
          <w:p w14:paraId="395E30DB" w14:textId="77777777" w:rsidR="00801B5C" w:rsidRPr="00FD40C3" w:rsidRDefault="00801B5C" w:rsidP="00801B5C">
            <w:pPr>
              <w:pStyle w:val="Code"/>
              <w:rPr>
                <w:lang w:val="id-ID"/>
              </w:rPr>
            </w:pPr>
            <w:r w:rsidRPr="00FD40C3">
              <w:rPr>
                <w:lang w:val="id-ID"/>
              </w:rPr>
              <w:t xml:space="preserve">    "bnci": "benci",</w:t>
            </w:r>
          </w:p>
          <w:p w14:paraId="6D8507EA" w14:textId="77777777" w:rsidR="00801B5C" w:rsidRPr="00FD40C3" w:rsidRDefault="00801B5C" w:rsidP="00801B5C">
            <w:pPr>
              <w:pStyle w:val="Code"/>
              <w:rPr>
                <w:lang w:val="id-ID"/>
              </w:rPr>
            </w:pPr>
            <w:r w:rsidRPr="00FD40C3">
              <w:rPr>
                <w:lang w:val="id-ID"/>
              </w:rPr>
              <w:t xml:space="preserve">    "bnda": "benda",</w:t>
            </w:r>
          </w:p>
          <w:p w14:paraId="238D8B5A" w14:textId="77777777" w:rsidR="00801B5C" w:rsidRPr="00FD40C3" w:rsidRDefault="00801B5C" w:rsidP="00801B5C">
            <w:pPr>
              <w:pStyle w:val="Code"/>
              <w:rPr>
                <w:lang w:val="id-ID"/>
              </w:rPr>
            </w:pPr>
            <w:r w:rsidRPr="00FD40C3">
              <w:rPr>
                <w:lang w:val="id-ID"/>
              </w:rPr>
              <w:t xml:space="preserve">    "bngung": "bingung",</w:t>
            </w:r>
          </w:p>
          <w:p w14:paraId="0827D28A" w14:textId="77777777" w:rsidR="00801B5C" w:rsidRPr="00FD40C3" w:rsidRDefault="00801B5C" w:rsidP="00801B5C">
            <w:pPr>
              <w:pStyle w:val="Code"/>
              <w:rPr>
                <w:lang w:val="id-ID"/>
              </w:rPr>
            </w:pPr>
            <w:r w:rsidRPr="00FD40C3">
              <w:rPr>
                <w:lang w:val="id-ID"/>
              </w:rPr>
              <w:t xml:space="preserve">    "bnran": "yang benar",</w:t>
            </w:r>
          </w:p>
          <w:p w14:paraId="7AC4BF9C" w14:textId="77777777" w:rsidR="00801B5C" w:rsidRPr="00FD40C3" w:rsidRDefault="00801B5C" w:rsidP="00801B5C">
            <w:pPr>
              <w:pStyle w:val="Code"/>
              <w:rPr>
                <w:lang w:val="id-ID"/>
              </w:rPr>
            </w:pPr>
            <w:r w:rsidRPr="00FD40C3">
              <w:rPr>
                <w:lang w:val="id-ID"/>
              </w:rPr>
              <w:t xml:space="preserve">    "bntr": "sebentar",</w:t>
            </w:r>
          </w:p>
          <w:p w14:paraId="68F7CED0" w14:textId="77777777" w:rsidR="00801B5C" w:rsidRPr="00FD40C3" w:rsidRDefault="00801B5C" w:rsidP="00801B5C">
            <w:pPr>
              <w:pStyle w:val="Code"/>
              <w:rPr>
                <w:lang w:val="id-ID"/>
              </w:rPr>
            </w:pPr>
            <w:r w:rsidRPr="00FD40C3">
              <w:rPr>
                <w:lang w:val="id-ID"/>
              </w:rPr>
              <w:t xml:space="preserve">    "bnyk":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bohay": "badan aduhai",</w:t>
            </w:r>
          </w:p>
          <w:p w14:paraId="35773678" w14:textId="77777777" w:rsidR="00801B5C" w:rsidRPr="00FD40C3" w:rsidRDefault="00801B5C" w:rsidP="00801B5C">
            <w:pPr>
              <w:pStyle w:val="Code"/>
              <w:rPr>
                <w:lang w:val="id-ID"/>
              </w:rPr>
            </w:pPr>
            <w:r w:rsidRPr="00FD40C3">
              <w:rPr>
                <w:lang w:val="id-ID"/>
              </w:rPr>
              <w:t xml:space="preserve">    "bokap": "ayah",</w:t>
            </w:r>
          </w:p>
          <w:p w14:paraId="39717CA6" w14:textId="77777777" w:rsidR="00801B5C" w:rsidRPr="00FD40C3" w:rsidRDefault="00801B5C" w:rsidP="00801B5C">
            <w:pPr>
              <w:pStyle w:val="Code"/>
              <w:rPr>
                <w:lang w:val="id-ID"/>
              </w:rPr>
            </w:pPr>
            <w:r w:rsidRPr="00FD40C3">
              <w:rPr>
                <w:lang w:val="id-ID"/>
              </w:rPr>
              <w:t xml:space="preserve">    "bokep": "video porno",</w:t>
            </w:r>
          </w:p>
          <w:p w14:paraId="51C7CB17" w14:textId="77777777" w:rsidR="00801B5C" w:rsidRPr="00FD40C3" w:rsidRDefault="00801B5C" w:rsidP="00801B5C">
            <w:pPr>
              <w:pStyle w:val="Code"/>
              <w:rPr>
                <w:lang w:val="id-ID"/>
              </w:rPr>
            </w:pPr>
            <w:r w:rsidRPr="00FD40C3">
              <w:rPr>
                <w:lang w:val="id-ID"/>
              </w:rPr>
              <w:t xml:space="preserve">    "boker": "buang air besar",</w:t>
            </w:r>
          </w:p>
          <w:p w14:paraId="78C70293" w14:textId="77777777" w:rsidR="00801B5C" w:rsidRPr="00FD40C3" w:rsidRDefault="00801B5C" w:rsidP="00801B5C">
            <w:pPr>
              <w:pStyle w:val="Code"/>
              <w:rPr>
                <w:lang w:val="id-ID"/>
              </w:rPr>
            </w:pPr>
            <w:r w:rsidRPr="00FD40C3">
              <w:rPr>
                <w:lang w:val="id-ID"/>
              </w:rPr>
              <w:t xml:space="preserve">    "bokin": "pacar",</w:t>
            </w:r>
          </w:p>
          <w:p w14:paraId="05BABDB6" w14:textId="77777777" w:rsidR="00801B5C" w:rsidRPr="00FD40C3" w:rsidRDefault="00801B5C" w:rsidP="00801B5C">
            <w:pPr>
              <w:pStyle w:val="Code"/>
              <w:rPr>
                <w:lang w:val="id-ID"/>
              </w:rPr>
            </w:pPr>
            <w:r w:rsidRPr="00FD40C3">
              <w:rPr>
                <w:lang w:val="id-ID"/>
              </w:rPr>
              <w:t xml:space="preserve">    "bokis": "bohong",</w:t>
            </w:r>
          </w:p>
          <w:p w14:paraId="680CAFC7" w14:textId="77777777" w:rsidR="00801B5C" w:rsidRPr="00FD40C3" w:rsidRDefault="00801B5C" w:rsidP="00801B5C">
            <w:pPr>
              <w:pStyle w:val="Code"/>
              <w:rPr>
                <w:lang w:val="id-ID"/>
              </w:rPr>
            </w:pPr>
            <w:r w:rsidRPr="00FD40C3">
              <w:rPr>
                <w:lang w:val="id-ID"/>
              </w:rPr>
              <w:t xml:space="preserve">    "bole": "boleh",</w:t>
            </w:r>
          </w:p>
          <w:p w14:paraId="49C05C21" w14:textId="77777777" w:rsidR="00801B5C" w:rsidRPr="00FD40C3" w:rsidRDefault="00801B5C" w:rsidP="00801B5C">
            <w:pPr>
              <w:pStyle w:val="Code"/>
              <w:rPr>
                <w:lang w:val="id-ID"/>
              </w:rPr>
            </w:pPr>
            <w:r w:rsidRPr="00FD40C3">
              <w:rPr>
                <w:lang w:val="id-ID"/>
              </w:rPr>
              <w:t xml:space="preserve">    "boljug":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bonek":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bopi": "badan olahraga profesional indonesia",</w:t>
            </w:r>
          </w:p>
          <w:p w14:paraId="50668446" w14:textId="77777777" w:rsidR="00801B5C" w:rsidRPr="00FD40C3" w:rsidRDefault="00801B5C" w:rsidP="00801B5C">
            <w:pPr>
              <w:pStyle w:val="Code"/>
              <w:rPr>
                <w:lang w:val="id-ID"/>
              </w:rPr>
            </w:pPr>
            <w:r w:rsidRPr="00FD40C3">
              <w:rPr>
                <w:lang w:val="id-ID"/>
              </w:rPr>
              <w:t xml:space="preserve">    "boyeh": "boleh",</w:t>
            </w:r>
          </w:p>
          <w:p w14:paraId="07ED4E58" w14:textId="77777777" w:rsidR="00801B5C" w:rsidRPr="00FD40C3" w:rsidRDefault="00801B5C" w:rsidP="00801B5C">
            <w:pPr>
              <w:pStyle w:val="Code"/>
              <w:rPr>
                <w:lang w:val="id-ID"/>
              </w:rPr>
            </w:pPr>
            <w:r w:rsidRPr="00FD40C3">
              <w:rPr>
                <w:lang w:val="id-ID"/>
              </w:rPr>
              <w:t xml:space="preserve">    "bpk": "bapak",</w:t>
            </w:r>
          </w:p>
          <w:p w14:paraId="35E34270" w14:textId="77777777" w:rsidR="00801B5C" w:rsidRPr="00FD40C3" w:rsidRDefault="00801B5C" w:rsidP="00801B5C">
            <w:pPr>
              <w:pStyle w:val="Code"/>
              <w:rPr>
                <w:lang w:val="id-ID"/>
              </w:rPr>
            </w:pPr>
            <w:r w:rsidRPr="00FD40C3">
              <w:rPr>
                <w:lang w:val="id-ID"/>
              </w:rPr>
              <w:t xml:space="preserve">    "br": "baru",</w:t>
            </w:r>
          </w:p>
          <w:p w14:paraId="6A788C91" w14:textId="77777777" w:rsidR="00801B5C" w:rsidRPr="00FD40C3" w:rsidRDefault="00801B5C" w:rsidP="00801B5C">
            <w:pPr>
              <w:pStyle w:val="Code"/>
              <w:rPr>
                <w:lang w:val="id-ID"/>
              </w:rPr>
            </w:pPr>
            <w:r w:rsidRPr="00FD40C3">
              <w:rPr>
                <w:lang w:val="id-ID"/>
              </w:rPr>
              <w:t xml:space="preserve">    "brb": "segera kembali",</w:t>
            </w:r>
          </w:p>
          <w:p w14:paraId="2DB57443" w14:textId="77777777" w:rsidR="00801B5C" w:rsidRPr="00FD40C3" w:rsidRDefault="00801B5C" w:rsidP="00801B5C">
            <w:pPr>
              <w:pStyle w:val="Code"/>
              <w:rPr>
                <w:lang w:val="id-ID"/>
              </w:rPr>
            </w:pPr>
            <w:r w:rsidRPr="00FD40C3">
              <w:rPr>
                <w:lang w:val="id-ID"/>
              </w:rPr>
              <w:t xml:space="preserve">    "brg": "bareng",</w:t>
            </w:r>
          </w:p>
          <w:p w14:paraId="253A0329" w14:textId="77777777" w:rsidR="00801B5C" w:rsidRPr="00FD40C3" w:rsidRDefault="00801B5C" w:rsidP="00801B5C">
            <w:pPr>
              <w:pStyle w:val="Code"/>
              <w:rPr>
                <w:lang w:val="id-ID"/>
              </w:rPr>
            </w:pPr>
            <w:r w:rsidRPr="00FD40C3">
              <w:rPr>
                <w:lang w:val="id-ID"/>
              </w:rPr>
              <w:t xml:space="preserve">    "brhadapan": "berhadapan",</w:t>
            </w:r>
          </w:p>
          <w:p w14:paraId="3D98070C" w14:textId="77777777" w:rsidR="00801B5C" w:rsidRPr="00FD40C3" w:rsidRDefault="00801B5C" w:rsidP="00801B5C">
            <w:pPr>
              <w:pStyle w:val="Code"/>
              <w:rPr>
                <w:lang w:val="id-ID"/>
              </w:rPr>
            </w:pPr>
            <w:r w:rsidRPr="00FD40C3">
              <w:rPr>
                <w:lang w:val="id-ID"/>
              </w:rPr>
              <w:t xml:space="preserve">    "brngkt": "berangkat",</w:t>
            </w:r>
          </w:p>
          <w:p w14:paraId="0C533852" w14:textId="77777777" w:rsidR="00801B5C" w:rsidRPr="00FD40C3" w:rsidRDefault="00801B5C" w:rsidP="00801B5C">
            <w:pPr>
              <w:pStyle w:val="Code"/>
              <w:rPr>
                <w:lang w:val="id-ID"/>
              </w:rPr>
            </w:pPr>
            <w:r w:rsidRPr="00FD40C3">
              <w:rPr>
                <w:lang w:val="id-ID"/>
              </w:rPr>
              <w:t xml:space="preserve">    "bro": "saudara laki-laki",</w:t>
            </w:r>
          </w:p>
          <w:p w14:paraId="6FA456E9" w14:textId="77777777" w:rsidR="00801B5C" w:rsidRPr="00FD40C3" w:rsidRDefault="00801B5C" w:rsidP="00801B5C">
            <w:pPr>
              <w:pStyle w:val="Code"/>
              <w:rPr>
                <w:lang w:val="id-ID"/>
              </w:rPr>
            </w:pPr>
            <w:r w:rsidRPr="00FD40C3">
              <w:rPr>
                <w:lang w:val="id-ID"/>
              </w:rPr>
              <w:t xml:space="preserve">    "brp": "berapa",</w:t>
            </w:r>
          </w:p>
          <w:p w14:paraId="0EA72088" w14:textId="77777777" w:rsidR="00801B5C" w:rsidRPr="00FD40C3" w:rsidRDefault="00801B5C" w:rsidP="00801B5C">
            <w:pPr>
              <w:pStyle w:val="Code"/>
              <w:rPr>
                <w:lang w:val="id-ID"/>
              </w:rPr>
            </w:pPr>
            <w:r w:rsidRPr="00FD40C3">
              <w:rPr>
                <w:lang w:val="id-ID"/>
              </w:rPr>
              <w:t xml:space="preserve">    "brsdia": "bersedia",</w:t>
            </w:r>
          </w:p>
          <w:p w14:paraId="3C97CCDC" w14:textId="77777777" w:rsidR="00801B5C" w:rsidRPr="00FD40C3" w:rsidRDefault="00801B5C" w:rsidP="00801B5C">
            <w:pPr>
              <w:pStyle w:val="Code"/>
              <w:rPr>
                <w:lang w:val="id-ID"/>
              </w:rPr>
            </w:pPr>
            <w:r w:rsidRPr="00FD40C3">
              <w:rPr>
                <w:lang w:val="id-ID"/>
              </w:rPr>
              <w:t xml:space="preserve">    "brstu": "bersatu",</w:t>
            </w:r>
          </w:p>
          <w:p w14:paraId="269AEA64" w14:textId="77777777" w:rsidR="00801B5C" w:rsidRPr="00FD40C3" w:rsidRDefault="00801B5C" w:rsidP="00801B5C">
            <w:pPr>
              <w:pStyle w:val="Code"/>
              <w:rPr>
                <w:lang w:val="id-ID"/>
              </w:rPr>
            </w:pPr>
            <w:r w:rsidRPr="00FD40C3">
              <w:rPr>
                <w:lang w:val="id-ID"/>
              </w:rPr>
              <w:t xml:space="preserve">    "bru": "baru",</w:t>
            </w:r>
          </w:p>
          <w:p w14:paraId="201EC955" w14:textId="77777777" w:rsidR="00801B5C" w:rsidRPr="00FD40C3" w:rsidRDefault="00801B5C" w:rsidP="00801B5C">
            <w:pPr>
              <w:pStyle w:val="Code"/>
              <w:rPr>
                <w:lang w:val="id-ID"/>
              </w:rPr>
            </w:pPr>
            <w:r w:rsidRPr="00FD40C3">
              <w:rPr>
                <w:lang w:val="id-ID"/>
              </w:rPr>
              <w:t xml:space="preserve">    "brur": "saudara laki-laki",</w:t>
            </w:r>
          </w:p>
          <w:p w14:paraId="581E94E6" w14:textId="77777777" w:rsidR="00801B5C" w:rsidRPr="00FD40C3" w:rsidRDefault="00801B5C" w:rsidP="00801B5C">
            <w:pPr>
              <w:pStyle w:val="Code"/>
              <w:rPr>
                <w:lang w:val="id-ID"/>
              </w:rPr>
            </w:pPr>
            <w:r w:rsidRPr="00FD40C3">
              <w:rPr>
                <w:lang w:val="id-ID"/>
              </w:rPr>
              <w:t xml:space="preserve">    "bs": "bisa",</w:t>
            </w:r>
          </w:p>
          <w:p w14:paraId="28431F49" w14:textId="77777777" w:rsidR="00801B5C" w:rsidRPr="00FD40C3" w:rsidRDefault="00801B5C" w:rsidP="00801B5C">
            <w:pPr>
              <w:pStyle w:val="Code"/>
              <w:rPr>
                <w:lang w:val="id-ID"/>
              </w:rPr>
            </w:pPr>
            <w:r w:rsidRPr="00FD40C3">
              <w:rPr>
                <w:lang w:val="id-ID"/>
              </w:rPr>
              <w:t xml:space="preserve">    "bsa": "bisa",</w:t>
            </w:r>
          </w:p>
          <w:p w14:paraId="3214044B" w14:textId="77777777" w:rsidR="00801B5C" w:rsidRPr="00FD40C3" w:rsidRDefault="00801B5C" w:rsidP="00801B5C">
            <w:pPr>
              <w:pStyle w:val="Code"/>
              <w:rPr>
                <w:lang w:val="id-ID"/>
              </w:rPr>
            </w:pPr>
            <w:r w:rsidRPr="00FD40C3">
              <w:rPr>
                <w:lang w:val="id-ID"/>
              </w:rPr>
              <w:t xml:space="preserve">    "bsen": "bosan",</w:t>
            </w:r>
          </w:p>
          <w:p w14:paraId="44F583BE" w14:textId="77777777" w:rsidR="00801B5C" w:rsidRPr="00FD40C3" w:rsidRDefault="00801B5C" w:rsidP="00801B5C">
            <w:pPr>
              <w:pStyle w:val="Code"/>
              <w:rPr>
                <w:lang w:val="id-ID"/>
              </w:rPr>
            </w:pPr>
            <w:r w:rsidRPr="00FD40C3">
              <w:rPr>
                <w:lang w:val="id-ID"/>
              </w:rPr>
              <w:t xml:space="preserve">    "bsk": "besok",</w:t>
            </w:r>
          </w:p>
          <w:p w14:paraId="19CBE957" w14:textId="77777777" w:rsidR="00801B5C" w:rsidRPr="00FD40C3" w:rsidRDefault="00801B5C" w:rsidP="00801B5C">
            <w:pPr>
              <w:pStyle w:val="Code"/>
              <w:rPr>
                <w:lang w:val="id-ID"/>
              </w:rPr>
            </w:pPr>
            <w:r w:rsidRPr="00FD40C3">
              <w:rPr>
                <w:lang w:val="id-ID"/>
              </w:rPr>
              <w:t xml:space="preserve">    "bsr": "besar",</w:t>
            </w:r>
          </w:p>
          <w:p w14:paraId="3EC375DD" w14:textId="77777777" w:rsidR="00801B5C" w:rsidRPr="00FD40C3" w:rsidRDefault="00801B5C" w:rsidP="00801B5C">
            <w:pPr>
              <w:pStyle w:val="Code"/>
              <w:rPr>
                <w:lang w:val="id-ID"/>
              </w:rPr>
            </w:pPr>
            <w:r w:rsidRPr="00FD40C3">
              <w:rPr>
                <w:lang w:val="id-ID"/>
              </w:rPr>
              <w:t xml:space="preserve">    "bt": "buat",</w:t>
            </w:r>
          </w:p>
          <w:p w14:paraId="6B8D6F28" w14:textId="77777777" w:rsidR="00801B5C" w:rsidRPr="00FD40C3" w:rsidRDefault="00801B5C" w:rsidP="00801B5C">
            <w:pPr>
              <w:pStyle w:val="Code"/>
              <w:rPr>
                <w:lang w:val="id-ID"/>
              </w:rPr>
            </w:pPr>
            <w:r w:rsidRPr="00FD40C3">
              <w:rPr>
                <w:lang w:val="id-ID"/>
              </w:rPr>
              <w:t xml:space="preserve">    "btol": "botol",</w:t>
            </w:r>
          </w:p>
          <w:p w14:paraId="2BEE4380" w14:textId="77777777" w:rsidR="00801B5C" w:rsidRPr="00FD40C3" w:rsidRDefault="00801B5C" w:rsidP="00801B5C">
            <w:pPr>
              <w:pStyle w:val="Code"/>
              <w:rPr>
                <w:lang w:val="id-ID"/>
              </w:rPr>
            </w:pPr>
            <w:r w:rsidRPr="00FD40C3">
              <w:rPr>
                <w:lang w:val="id-ID"/>
              </w:rPr>
              <w:t xml:space="preserve">    "btw": "ngomong-ngomong",</w:t>
            </w:r>
          </w:p>
          <w:p w14:paraId="6EA0439D" w14:textId="77777777" w:rsidR="00801B5C" w:rsidRPr="00FD40C3" w:rsidRDefault="00801B5C" w:rsidP="00801B5C">
            <w:pPr>
              <w:pStyle w:val="Code"/>
              <w:rPr>
                <w:lang w:val="id-ID"/>
              </w:rPr>
            </w:pPr>
            <w:r w:rsidRPr="00FD40C3">
              <w:rPr>
                <w:lang w:val="id-ID"/>
              </w:rPr>
              <w:t xml:space="preserve">    "bu_bu": "tidur",</w:t>
            </w:r>
          </w:p>
          <w:p w14:paraId="154ECE21" w14:textId="77777777" w:rsidR="00801B5C" w:rsidRPr="00FD40C3" w:rsidRDefault="00801B5C" w:rsidP="00801B5C">
            <w:pPr>
              <w:pStyle w:val="Code"/>
              <w:rPr>
                <w:lang w:val="id-ID"/>
              </w:rPr>
            </w:pPr>
            <w:r w:rsidRPr="00FD40C3">
              <w:rPr>
                <w:lang w:val="id-ID"/>
              </w:rPr>
              <w:t xml:space="preserve">    "buangbuang":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bubarin": "bubarkan",</w:t>
            </w:r>
          </w:p>
          <w:p w14:paraId="2186DF33" w14:textId="77777777" w:rsidR="00801B5C" w:rsidRPr="00FD40C3" w:rsidRDefault="00801B5C" w:rsidP="00801B5C">
            <w:pPr>
              <w:pStyle w:val="Code"/>
              <w:rPr>
                <w:lang w:val="id-ID"/>
              </w:rPr>
            </w:pPr>
            <w:r w:rsidRPr="00FD40C3">
              <w:rPr>
                <w:lang w:val="id-ID"/>
              </w:rPr>
              <w:t xml:space="preserve">    "bubbu": "tidur",</w:t>
            </w:r>
          </w:p>
          <w:p w14:paraId="4E2D692A" w14:textId="77777777" w:rsidR="00801B5C" w:rsidRPr="00FD40C3" w:rsidRDefault="00801B5C" w:rsidP="00801B5C">
            <w:pPr>
              <w:pStyle w:val="Code"/>
              <w:rPr>
                <w:lang w:val="id-ID"/>
              </w:rPr>
            </w:pPr>
            <w:r w:rsidRPr="00FD40C3">
              <w:rPr>
                <w:lang w:val="id-ID"/>
              </w:rPr>
              <w:t xml:space="preserve">    "buber":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bujubune": "luar biasa",</w:t>
            </w:r>
          </w:p>
          <w:p w14:paraId="495300F1" w14:textId="77777777" w:rsidR="00801B5C" w:rsidRPr="00FD40C3" w:rsidRDefault="00801B5C" w:rsidP="00801B5C">
            <w:pPr>
              <w:pStyle w:val="Code"/>
              <w:rPr>
                <w:lang w:val="id-ID"/>
              </w:rPr>
            </w:pPr>
            <w:r w:rsidRPr="00FD40C3">
              <w:rPr>
                <w:lang w:val="id-ID"/>
              </w:rPr>
              <w:t xml:space="preserve">    "bumil": "ibu hamil",</w:t>
            </w:r>
          </w:p>
          <w:p w14:paraId="10580242" w14:textId="77777777" w:rsidR="00801B5C" w:rsidRPr="00FD40C3" w:rsidRDefault="00801B5C" w:rsidP="00801B5C">
            <w:pPr>
              <w:pStyle w:val="Code"/>
              <w:rPr>
                <w:lang w:val="id-ID"/>
              </w:rPr>
            </w:pPr>
            <w:r w:rsidRPr="00FD40C3">
              <w:rPr>
                <w:lang w:val="id-ID"/>
              </w:rPr>
              <w:t xml:space="preserve">    "bunuh2an": "bunuh-bunuhan",</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buzzerbuzzer": "buzzer",</w:t>
            </w:r>
          </w:p>
          <w:p w14:paraId="56D09DF4" w14:textId="77777777" w:rsidR="00801B5C" w:rsidRPr="00FD40C3" w:rsidRDefault="00801B5C" w:rsidP="00801B5C">
            <w:pPr>
              <w:pStyle w:val="Code"/>
              <w:rPr>
                <w:lang w:val="id-ID"/>
              </w:rPr>
            </w:pPr>
            <w:r w:rsidRPr="00FD40C3">
              <w:rPr>
                <w:lang w:val="id-ID"/>
              </w:rPr>
              <w:lastRenderedPageBreak/>
              <w:t xml:space="preserve">    "bw": "bawa",</w:t>
            </w:r>
          </w:p>
          <w:p w14:paraId="1C487FD8" w14:textId="77777777" w:rsidR="00801B5C" w:rsidRPr="00FD40C3" w:rsidRDefault="00801B5C" w:rsidP="00801B5C">
            <w:pPr>
              <w:pStyle w:val="Code"/>
              <w:rPr>
                <w:lang w:val="id-ID"/>
              </w:rPr>
            </w:pPr>
            <w:r w:rsidRPr="00FD40C3">
              <w:rPr>
                <w:lang w:val="id-ID"/>
              </w:rPr>
              <w:t xml:space="preserve">    "bwhn": "bawahan",</w:t>
            </w:r>
          </w:p>
          <w:p w14:paraId="245D5205" w14:textId="77777777" w:rsidR="00801B5C" w:rsidRPr="00FD40C3" w:rsidRDefault="00801B5C" w:rsidP="00801B5C">
            <w:pPr>
              <w:pStyle w:val="Code"/>
              <w:rPr>
                <w:lang w:val="id-ID"/>
              </w:rPr>
            </w:pPr>
            <w:r w:rsidRPr="00FD40C3">
              <w:rPr>
                <w:lang w:val="id-ID"/>
              </w:rPr>
              <w:t xml:space="preserve">    "bwt": "buat",</w:t>
            </w:r>
          </w:p>
          <w:p w14:paraId="2B204769" w14:textId="77777777" w:rsidR="00801B5C" w:rsidRPr="00FD40C3" w:rsidRDefault="00801B5C" w:rsidP="00801B5C">
            <w:pPr>
              <w:pStyle w:val="Code"/>
              <w:rPr>
                <w:lang w:val="id-ID"/>
              </w:rPr>
            </w:pPr>
            <w:r w:rsidRPr="00FD40C3">
              <w:rPr>
                <w:lang w:val="id-ID"/>
              </w:rPr>
              <w:t xml:space="preserve">    "byar": "bayar",</w:t>
            </w:r>
          </w:p>
          <w:p w14:paraId="10604676" w14:textId="77777777" w:rsidR="00801B5C" w:rsidRPr="00FD40C3" w:rsidRDefault="00801B5C" w:rsidP="00801B5C">
            <w:pPr>
              <w:pStyle w:val="Code"/>
              <w:rPr>
                <w:lang w:val="id-ID"/>
              </w:rPr>
            </w:pPr>
            <w:r w:rsidRPr="00FD40C3">
              <w:rPr>
                <w:lang w:val="id-ID"/>
              </w:rPr>
              <w:t xml:space="preserve">    "byk": "banyak",</w:t>
            </w:r>
          </w:p>
          <w:p w14:paraId="587BE300" w14:textId="77777777" w:rsidR="00801B5C" w:rsidRPr="00FD40C3" w:rsidRDefault="00801B5C" w:rsidP="00801B5C">
            <w:pPr>
              <w:pStyle w:val="Code"/>
              <w:rPr>
                <w:lang w:val="id-ID"/>
              </w:rPr>
            </w:pPr>
            <w:r w:rsidRPr="00FD40C3">
              <w:rPr>
                <w:lang w:val="id-ID"/>
              </w:rPr>
              <w:t xml:space="preserve">    "byr": "bayar",</w:t>
            </w:r>
          </w:p>
          <w:p w14:paraId="23C05171" w14:textId="77777777" w:rsidR="00801B5C" w:rsidRPr="00FD40C3" w:rsidRDefault="00801B5C" w:rsidP="00801B5C">
            <w:pPr>
              <w:pStyle w:val="Code"/>
              <w:rPr>
                <w:lang w:val="id-ID"/>
              </w:rPr>
            </w:pPr>
            <w:r w:rsidRPr="00FD40C3">
              <w:rPr>
                <w:lang w:val="id-ID"/>
              </w:rPr>
              <w:t xml:space="preserve">    "byrin": "bayarkan",</w:t>
            </w:r>
          </w:p>
          <w:p w14:paraId="240118BF" w14:textId="77777777" w:rsidR="00801B5C" w:rsidRPr="00FD40C3" w:rsidRDefault="00801B5C" w:rsidP="00801B5C">
            <w:pPr>
              <w:pStyle w:val="Code"/>
              <w:rPr>
                <w:lang w:val="id-ID"/>
              </w:rPr>
            </w:pPr>
            <w:r w:rsidRPr="00FD40C3">
              <w:rPr>
                <w:lang w:val="id-ID"/>
              </w:rPr>
              <w:t xml:space="preserve">    "c8": "chat",</w:t>
            </w:r>
          </w:p>
          <w:p w14:paraId="591F0FCE" w14:textId="77777777" w:rsidR="00801B5C" w:rsidRPr="00FD40C3" w:rsidRDefault="00801B5C" w:rsidP="00801B5C">
            <w:pPr>
              <w:pStyle w:val="Code"/>
              <w:rPr>
                <w:lang w:val="id-ID"/>
              </w:rPr>
            </w:pPr>
            <w:r w:rsidRPr="00FD40C3">
              <w:rPr>
                <w:lang w:val="id-ID"/>
              </w:rPr>
              <w:t xml:space="preserve">    "cabal":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can": "belum",</w:t>
            </w:r>
          </w:p>
          <w:p w14:paraId="00CFA047" w14:textId="77777777" w:rsidR="00801B5C" w:rsidRPr="00FD40C3" w:rsidRDefault="00801B5C" w:rsidP="00801B5C">
            <w:pPr>
              <w:pStyle w:val="Code"/>
              <w:rPr>
                <w:lang w:val="id-ID"/>
              </w:rPr>
            </w:pPr>
            <w:r w:rsidRPr="00FD40C3">
              <w:rPr>
                <w:lang w:val="id-ID"/>
              </w:rPr>
              <w:t xml:space="preserve">    "cangcut": "celana dalam",</w:t>
            </w:r>
          </w:p>
          <w:p w14:paraId="38446955" w14:textId="77777777" w:rsidR="00801B5C" w:rsidRPr="00FD40C3" w:rsidRDefault="00801B5C" w:rsidP="00801B5C">
            <w:pPr>
              <w:pStyle w:val="Code"/>
              <w:rPr>
                <w:lang w:val="id-ID"/>
              </w:rPr>
            </w:pPr>
            <w:r w:rsidRPr="00FD40C3">
              <w:rPr>
                <w:lang w:val="id-ID"/>
              </w:rPr>
              <w:t xml:space="preserve">    "capcus":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caper": "cari perhatian",</w:t>
            </w:r>
          </w:p>
          <w:p w14:paraId="368F3FAB" w14:textId="77777777" w:rsidR="00801B5C" w:rsidRPr="00FD40C3" w:rsidRDefault="00801B5C" w:rsidP="00801B5C">
            <w:pPr>
              <w:pStyle w:val="Code"/>
              <w:rPr>
                <w:lang w:val="id-ID"/>
              </w:rPr>
            </w:pPr>
            <w:r w:rsidRPr="00FD40C3">
              <w:rPr>
                <w:lang w:val="id-ID"/>
              </w:rPr>
              <w:t xml:space="preserve">    "capresss": "calon presiden",</w:t>
            </w:r>
          </w:p>
          <w:p w14:paraId="308A5E4F" w14:textId="77777777" w:rsidR="00801B5C" w:rsidRPr="00FD40C3" w:rsidRDefault="00801B5C" w:rsidP="00801B5C">
            <w:pPr>
              <w:pStyle w:val="Code"/>
              <w:rPr>
                <w:lang w:val="id-ID"/>
              </w:rPr>
            </w:pPr>
            <w:r w:rsidRPr="00FD40C3">
              <w:rPr>
                <w:lang w:val="id-ID"/>
              </w:rPr>
              <w:t xml:space="preserve">    "caur": "jelek",</w:t>
            </w:r>
          </w:p>
          <w:p w14:paraId="4750D8B6" w14:textId="77777777" w:rsidR="00801B5C" w:rsidRPr="00FD40C3" w:rsidRDefault="00801B5C" w:rsidP="00801B5C">
            <w:pPr>
              <w:pStyle w:val="Code"/>
              <w:rPr>
                <w:lang w:val="id-ID"/>
              </w:rPr>
            </w:pPr>
            <w:r w:rsidRPr="00FD40C3">
              <w:rPr>
                <w:lang w:val="id-ID"/>
              </w:rPr>
              <w:t xml:space="preserve">    "cayalah": "percaya",</w:t>
            </w:r>
          </w:p>
          <w:p w14:paraId="03969A0F" w14:textId="77777777" w:rsidR="00801B5C" w:rsidRPr="00FD40C3" w:rsidRDefault="00801B5C" w:rsidP="00801B5C">
            <w:pPr>
              <w:pStyle w:val="Code"/>
              <w:rPr>
                <w:lang w:val="id-ID"/>
              </w:rPr>
            </w:pPr>
            <w:r w:rsidRPr="00FD40C3">
              <w:rPr>
                <w:lang w:val="id-ID"/>
              </w:rPr>
              <w:t xml:space="preserve">    "cb": "coba",</w:t>
            </w:r>
          </w:p>
          <w:p w14:paraId="43A0E00E" w14:textId="77777777" w:rsidR="00801B5C" w:rsidRPr="00FD40C3" w:rsidRDefault="00801B5C" w:rsidP="00801B5C">
            <w:pPr>
              <w:pStyle w:val="Code"/>
              <w:rPr>
                <w:lang w:val="id-ID"/>
              </w:rPr>
            </w:pPr>
            <w:r w:rsidRPr="00FD40C3">
              <w:rPr>
                <w:lang w:val="id-ID"/>
              </w:rPr>
              <w:t xml:space="preserve">    "cc": "carbon copy",</w:t>
            </w:r>
          </w:p>
          <w:p w14:paraId="0DC0522E" w14:textId="77777777" w:rsidR="00801B5C" w:rsidRPr="00FD40C3" w:rsidRDefault="00801B5C" w:rsidP="00801B5C">
            <w:pPr>
              <w:pStyle w:val="Code"/>
              <w:rPr>
                <w:lang w:val="id-ID"/>
              </w:rPr>
            </w:pPr>
            <w:r w:rsidRPr="00FD40C3">
              <w:rPr>
                <w:lang w:val="id-ID"/>
              </w:rPr>
              <w:t xml:space="preserve">    "ce":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cekidot": "coba lihat",</w:t>
            </w:r>
          </w:p>
          <w:p w14:paraId="058CF380" w14:textId="77777777" w:rsidR="00801B5C" w:rsidRPr="00FD40C3" w:rsidRDefault="00801B5C" w:rsidP="00801B5C">
            <w:pPr>
              <w:pStyle w:val="Code"/>
              <w:rPr>
                <w:lang w:val="id-ID"/>
              </w:rPr>
            </w:pPr>
            <w:r w:rsidRPr="00FD40C3">
              <w:rPr>
                <w:lang w:val="id-ID"/>
              </w:rPr>
              <w:t xml:space="preserve">    "cemen": "penakut",</w:t>
            </w:r>
          </w:p>
          <w:p w14:paraId="0B66295B" w14:textId="77777777" w:rsidR="00801B5C" w:rsidRPr="00FD40C3" w:rsidRDefault="00801B5C" w:rsidP="00801B5C">
            <w:pPr>
              <w:pStyle w:val="Code"/>
              <w:rPr>
                <w:lang w:val="id-ID"/>
              </w:rPr>
            </w:pPr>
            <w:r w:rsidRPr="00FD40C3">
              <w:rPr>
                <w:lang w:val="id-ID"/>
              </w:rPr>
              <w:t xml:space="preserve">    "cemplungin": "cemplungkan",</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cepa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cepet": "cepat",</w:t>
            </w:r>
          </w:p>
          <w:p w14:paraId="2EF2CAFC" w14:textId="77777777" w:rsidR="00801B5C" w:rsidRPr="00FD40C3" w:rsidRDefault="00801B5C" w:rsidP="00801B5C">
            <w:pPr>
              <w:pStyle w:val="Code"/>
              <w:rPr>
                <w:lang w:val="id-ID"/>
              </w:rPr>
            </w:pPr>
            <w:r w:rsidRPr="00FD40C3">
              <w:rPr>
                <w:lang w:val="id-ID"/>
              </w:rPr>
              <w:t xml:space="preserve">    "ceu": "kakak perempuan",</w:t>
            </w:r>
          </w:p>
          <w:p w14:paraId="3361E96F" w14:textId="77777777" w:rsidR="00801B5C" w:rsidRPr="00FD40C3" w:rsidRDefault="00801B5C" w:rsidP="00801B5C">
            <w:pPr>
              <w:pStyle w:val="Code"/>
              <w:rPr>
                <w:lang w:val="id-ID"/>
              </w:rPr>
            </w:pPr>
            <w:r w:rsidRPr="00FD40C3">
              <w:rPr>
                <w:lang w:val="id-ID"/>
              </w:rPr>
              <w:t xml:space="preserve">    "cew": "cewek",</w:t>
            </w:r>
          </w:p>
          <w:p w14:paraId="4E451087" w14:textId="77777777" w:rsidR="00801B5C" w:rsidRPr="00FD40C3" w:rsidRDefault="00801B5C" w:rsidP="00801B5C">
            <w:pPr>
              <w:pStyle w:val="Code"/>
              <w:rPr>
                <w:lang w:val="id-ID"/>
              </w:rPr>
            </w:pPr>
            <w:r w:rsidRPr="00FD40C3">
              <w:rPr>
                <w:lang w:val="id-ID"/>
              </w:rPr>
              <w:t xml:space="preserve">    "cewe": "cewek",</w:t>
            </w:r>
          </w:p>
          <w:p w14:paraId="4A97F6A4" w14:textId="77777777" w:rsidR="00801B5C" w:rsidRPr="00FD40C3" w:rsidRDefault="00801B5C" w:rsidP="00801B5C">
            <w:pPr>
              <w:pStyle w:val="Code"/>
              <w:rPr>
                <w:lang w:val="id-ID"/>
              </w:rPr>
            </w:pPr>
            <w:r w:rsidRPr="00FD40C3">
              <w:rPr>
                <w:lang w:val="id-ID"/>
              </w:rPr>
              <w:t xml:space="preserve">    "chuyunk":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cimeng": "ganja",</w:t>
            </w:r>
          </w:p>
          <w:p w14:paraId="41E18412" w14:textId="77777777" w:rsidR="00801B5C" w:rsidRPr="00FD40C3" w:rsidRDefault="00801B5C" w:rsidP="00801B5C">
            <w:pPr>
              <w:pStyle w:val="Code"/>
              <w:rPr>
                <w:lang w:val="id-ID"/>
              </w:rPr>
            </w:pPr>
            <w:r w:rsidRPr="00FD40C3">
              <w:rPr>
                <w:lang w:val="id-ID"/>
              </w:rPr>
              <w:t xml:space="preserve">    "cin": "cinta",</w:t>
            </w:r>
          </w:p>
          <w:p w14:paraId="03947BA9" w14:textId="77777777" w:rsidR="00801B5C" w:rsidRPr="00FD40C3" w:rsidRDefault="00801B5C" w:rsidP="00801B5C">
            <w:pPr>
              <w:pStyle w:val="Code"/>
              <w:rPr>
                <w:lang w:val="id-ID"/>
              </w:rPr>
            </w:pPr>
            <w:r w:rsidRPr="00FD40C3">
              <w:rPr>
                <w:lang w:val="id-ID"/>
              </w:rPr>
              <w:t xml:space="preserve">    "cipika cipiki": "cium pipi kanan cium pipi kiri",</w:t>
            </w:r>
          </w:p>
          <w:p w14:paraId="7258C30E" w14:textId="77777777" w:rsidR="00801B5C" w:rsidRPr="00FD40C3" w:rsidRDefault="00801B5C" w:rsidP="00801B5C">
            <w:pPr>
              <w:pStyle w:val="Code"/>
              <w:rPr>
                <w:lang w:val="id-ID"/>
              </w:rPr>
            </w:pPr>
            <w:r w:rsidRPr="00FD40C3">
              <w:rPr>
                <w:lang w:val="id-ID"/>
              </w:rPr>
              <w:t xml:space="preserve">    "ciye": "cie",</w:t>
            </w:r>
          </w:p>
          <w:p w14:paraId="523FE6EC" w14:textId="77777777" w:rsidR="00801B5C" w:rsidRPr="00FD40C3" w:rsidRDefault="00801B5C" w:rsidP="00801B5C">
            <w:pPr>
              <w:pStyle w:val="Code"/>
              <w:rPr>
                <w:lang w:val="id-ID"/>
              </w:rPr>
            </w:pPr>
            <w:r w:rsidRPr="00FD40C3">
              <w:rPr>
                <w:lang w:val="id-ID"/>
              </w:rPr>
              <w:t xml:space="preserve">    "ciyh": "sih",</w:t>
            </w:r>
          </w:p>
          <w:p w14:paraId="788AC8DE" w14:textId="77777777" w:rsidR="00801B5C" w:rsidRPr="00FD40C3" w:rsidRDefault="00801B5C" w:rsidP="00801B5C">
            <w:pPr>
              <w:pStyle w:val="Code"/>
              <w:rPr>
                <w:lang w:val="id-ID"/>
              </w:rPr>
            </w:pPr>
            <w:r w:rsidRPr="00FD40C3">
              <w:rPr>
                <w:lang w:val="id-ID"/>
              </w:rPr>
              <w:t xml:space="preserve">    "cjr": "coboy junior",</w:t>
            </w:r>
          </w:p>
          <w:p w14:paraId="7F48E461" w14:textId="77777777" w:rsidR="00801B5C" w:rsidRPr="00FD40C3" w:rsidRDefault="00801B5C" w:rsidP="00801B5C">
            <w:pPr>
              <w:pStyle w:val="Code"/>
              <w:rPr>
                <w:lang w:val="id-ID"/>
              </w:rPr>
            </w:pPr>
            <w:r w:rsidRPr="00FD40C3">
              <w:rPr>
                <w:lang w:val="id-ID"/>
              </w:rPr>
              <w:t xml:space="preserve">    "ckck": "ck",</w:t>
            </w:r>
          </w:p>
          <w:p w14:paraId="2A6E67A2" w14:textId="77777777" w:rsidR="00801B5C" w:rsidRPr="00FD40C3" w:rsidRDefault="00801B5C" w:rsidP="00801B5C">
            <w:pPr>
              <w:pStyle w:val="Code"/>
              <w:rPr>
                <w:lang w:val="id-ID"/>
              </w:rPr>
            </w:pPr>
            <w:r w:rsidRPr="00FD40C3">
              <w:rPr>
                <w:lang w:val="id-ID"/>
              </w:rPr>
              <w:t xml:space="preserve">    "ckepp": "cakep",</w:t>
            </w:r>
          </w:p>
          <w:p w14:paraId="688A7835" w14:textId="77777777" w:rsidR="00801B5C" w:rsidRPr="00FD40C3" w:rsidRDefault="00801B5C" w:rsidP="00801B5C">
            <w:pPr>
              <w:pStyle w:val="Code"/>
              <w:rPr>
                <w:lang w:val="id-ID"/>
              </w:rPr>
            </w:pPr>
            <w:r w:rsidRPr="00FD40C3">
              <w:rPr>
                <w:lang w:val="id-ID"/>
              </w:rPr>
              <w:t xml:space="preserve">    "ckp": "cukup",</w:t>
            </w:r>
          </w:p>
          <w:p w14:paraId="23327899" w14:textId="77777777" w:rsidR="00801B5C" w:rsidRPr="00FD40C3" w:rsidRDefault="00801B5C" w:rsidP="00801B5C">
            <w:pPr>
              <w:pStyle w:val="Code"/>
              <w:rPr>
                <w:lang w:val="id-ID"/>
              </w:rPr>
            </w:pPr>
            <w:r w:rsidRPr="00FD40C3">
              <w:rPr>
                <w:lang w:val="id-ID"/>
              </w:rPr>
              <w:t xml:space="preserve">    "clbk":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cmiiw": "correct me if i'm wrong",</w:t>
            </w:r>
          </w:p>
          <w:p w14:paraId="62E9D543" w14:textId="77777777" w:rsidR="00801B5C" w:rsidRPr="00FD40C3" w:rsidRDefault="00801B5C" w:rsidP="00801B5C">
            <w:pPr>
              <w:pStyle w:val="Code"/>
              <w:rPr>
                <w:lang w:val="id-ID"/>
              </w:rPr>
            </w:pPr>
            <w:r w:rsidRPr="00FD40C3">
              <w:rPr>
                <w:lang w:val="id-ID"/>
              </w:rPr>
              <w:t xml:space="preserve">    "cmpr": "campur",</w:t>
            </w:r>
          </w:p>
          <w:p w14:paraId="3FA75032" w14:textId="77777777" w:rsidR="00801B5C" w:rsidRPr="00FD40C3" w:rsidRDefault="00801B5C" w:rsidP="00801B5C">
            <w:pPr>
              <w:pStyle w:val="Code"/>
              <w:rPr>
                <w:lang w:val="id-ID"/>
              </w:rPr>
            </w:pPr>
            <w:r w:rsidRPr="00FD40C3">
              <w:rPr>
                <w:lang w:val="id-ID"/>
              </w:rPr>
              <w:t xml:space="preserve">    "cmpur": "campur",</w:t>
            </w:r>
          </w:p>
          <w:p w14:paraId="10BC5460" w14:textId="77777777" w:rsidR="00801B5C" w:rsidRPr="00FD40C3" w:rsidRDefault="00801B5C" w:rsidP="00801B5C">
            <w:pPr>
              <w:pStyle w:val="Code"/>
              <w:rPr>
                <w:lang w:val="id-ID"/>
              </w:rPr>
            </w:pPr>
            <w:r w:rsidRPr="00FD40C3">
              <w:rPr>
                <w:lang w:val="id-ID"/>
              </w:rPr>
              <w:t xml:space="preserve">    "cnenk": "senang",</w:t>
            </w:r>
          </w:p>
          <w:p w14:paraId="23FDA1EC" w14:textId="77777777" w:rsidR="00801B5C" w:rsidRPr="00FD40C3" w:rsidRDefault="00801B5C" w:rsidP="00801B5C">
            <w:pPr>
              <w:pStyle w:val="Code"/>
              <w:rPr>
                <w:lang w:val="id-ID"/>
              </w:rPr>
            </w:pPr>
            <w:r w:rsidRPr="00FD40C3">
              <w:rPr>
                <w:lang w:val="id-ID"/>
              </w:rPr>
              <w:t xml:space="preserve">    "cong":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conlok": "cinta lokasi",</w:t>
            </w:r>
          </w:p>
          <w:p w14:paraId="680133D6" w14:textId="77777777" w:rsidR="00801B5C" w:rsidRPr="00FD40C3" w:rsidRDefault="00801B5C" w:rsidP="00801B5C">
            <w:pPr>
              <w:pStyle w:val="Code"/>
              <w:rPr>
                <w:lang w:val="id-ID"/>
              </w:rPr>
            </w:pPr>
            <w:r w:rsidRPr="00FD40C3">
              <w:rPr>
                <w:lang w:val="id-ID"/>
              </w:rPr>
              <w:lastRenderedPageBreak/>
              <w:t xml:space="preserve">    "cos": "cause",</w:t>
            </w:r>
          </w:p>
          <w:p w14:paraId="112E8072" w14:textId="77777777" w:rsidR="00801B5C" w:rsidRPr="00FD40C3" w:rsidRDefault="00801B5C" w:rsidP="00801B5C">
            <w:pPr>
              <w:pStyle w:val="Code"/>
              <w:rPr>
                <w:lang w:val="id-ID"/>
              </w:rPr>
            </w:pPr>
            <w:r w:rsidRPr="00FD40C3">
              <w:rPr>
                <w:lang w:val="id-ID"/>
              </w:rPr>
              <w:t xml:space="preserve">    "cow": "cowok",</w:t>
            </w:r>
          </w:p>
          <w:p w14:paraId="400257E0" w14:textId="77777777" w:rsidR="00801B5C" w:rsidRPr="00FD40C3" w:rsidRDefault="00801B5C" w:rsidP="00801B5C">
            <w:pPr>
              <w:pStyle w:val="Code"/>
              <w:rPr>
                <w:lang w:val="id-ID"/>
              </w:rPr>
            </w:pPr>
            <w:r w:rsidRPr="00FD40C3">
              <w:rPr>
                <w:lang w:val="id-ID"/>
              </w:rPr>
              <w:t xml:space="preserve">    "cowwyy": "maaf",</w:t>
            </w:r>
          </w:p>
          <w:p w14:paraId="34F20AA3" w14:textId="77777777" w:rsidR="00801B5C" w:rsidRPr="00FD40C3" w:rsidRDefault="00801B5C" w:rsidP="00801B5C">
            <w:pPr>
              <w:pStyle w:val="Code"/>
              <w:rPr>
                <w:lang w:val="id-ID"/>
              </w:rPr>
            </w:pPr>
            <w:r w:rsidRPr="00FD40C3">
              <w:rPr>
                <w:lang w:val="id-ID"/>
              </w:rPr>
              <w:t xml:space="preserve">    "coz": "karena",</w:t>
            </w:r>
          </w:p>
          <w:p w14:paraId="448ED606" w14:textId="77777777" w:rsidR="00801B5C" w:rsidRPr="00FD40C3" w:rsidRDefault="00801B5C" w:rsidP="00801B5C">
            <w:pPr>
              <w:pStyle w:val="Code"/>
              <w:rPr>
                <w:lang w:val="id-ID"/>
              </w:rPr>
            </w:pPr>
            <w:r w:rsidRPr="00FD40C3">
              <w:rPr>
                <w:lang w:val="id-ID"/>
              </w:rPr>
              <w:t xml:space="preserve">    "cp": "siapa",</w:t>
            </w:r>
          </w:p>
          <w:p w14:paraId="36B5709C" w14:textId="77777777" w:rsidR="00801B5C" w:rsidRPr="00FD40C3" w:rsidRDefault="00801B5C" w:rsidP="00801B5C">
            <w:pPr>
              <w:pStyle w:val="Code"/>
              <w:rPr>
                <w:lang w:val="id-ID"/>
              </w:rPr>
            </w:pPr>
            <w:r w:rsidRPr="00FD40C3">
              <w:rPr>
                <w:lang w:val="id-ID"/>
              </w:rPr>
              <w:t xml:space="preserve">    "cpa": "siapa",</w:t>
            </w:r>
          </w:p>
          <w:p w14:paraId="69ADCEA3" w14:textId="77777777" w:rsidR="00801B5C" w:rsidRPr="00FD40C3" w:rsidRDefault="00801B5C" w:rsidP="00801B5C">
            <w:pPr>
              <w:pStyle w:val="Code"/>
              <w:rPr>
                <w:lang w:val="id-ID"/>
              </w:rPr>
            </w:pPr>
            <w:r w:rsidRPr="00FD40C3">
              <w:rPr>
                <w:lang w:val="id-ID"/>
              </w:rPr>
              <w:t xml:space="preserve">    "cpe": "capek",</w:t>
            </w:r>
          </w:p>
          <w:p w14:paraId="4BDD255F" w14:textId="77777777" w:rsidR="00801B5C" w:rsidRPr="00FD40C3" w:rsidRDefault="00801B5C" w:rsidP="00801B5C">
            <w:pPr>
              <w:pStyle w:val="Code"/>
              <w:rPr>
                <w:lang w:val="id-ID"/>
              </w:rPr>
            </w:pPr>
            <w:r w:rsidRPr="00FD40C3">
              <w:rPr>
                <w:lang w:val="id-ID"/>
              </w:rPr>
              <w:t xml:space="preserve">    "cppa": "siapa",</w:t>
            </w:r>
          </w:p>
          <w:p w14:paraId="7DEF8566" w14:textId="77777777" w:rsidR="00801B5C" w:rsidRPr="00FD40C3" w:rsidRDefault="00801B5C" w:rsidP="00801B5C">
            <w:pPr>
              <w:pStyle w:val="Code"/>
              <w:rPr>
                <w:lang w:val="id-ID"/>
              </w:rPr>
            </w:pPr>
            <w:r w:rsidRPr="00FD40C3">
              <w:rPr>
                <w:lang w:val="id-ID"/>
              </w:rPr>
              <w:t xml:space="preserve">    "cppe": "capek",</w:t>
            </w:r>
          </w:p>
          <w:p w14:paraId="68DD9CBA" w14:textId="77777777" w:rsidR="00801B5C" w:rsidRPr="00FD40C3" w:rsidRDefault="00801B5C" w:rsidP="00801B5C">
            <w:pPr>
              <w:pStyle w:val="Code"/>
              <w:rPr>
                <w:lang w:val="id-ID"/>
              </w:rPr>
            </w:pPr>
            <w:r w:rsidRPr="00FD40C3">
              <w:rPr>
                <w:lang w:val="id-ID"/>
              </w:rPr>
              <w:t xml:space="preserve">    "cr": "cara",</w:t>
            </w:r>
          </w:p>
          <w:p w14:paraId="18D28362" w14:textId="77777777" w:rsidR="00801B5C" w:rsidRPr="00FD40C3" w:rsidRDefault="00801B5C" w:rsidP="00801B5C">
            <w:pPr>
              <w:pStyle w:val="Code"/>
              <w:rPr>
                <w:lang w:val="id-ID"/>
              </w:rPr>
            </w:pPr>
            <w:r w:rsidRPr="00FD40C3">
              <w:rPr>
                <w:lang w:val="id-ID"/>
              </w:rPr>
              <w:t xml:space="preserve">    "crny": "caranya",</w:t>
            </w:r>
          </w:p>
          <w:p w14:paraId="5F070B16" w14:textId="77777777" w:rsidR="00801B5C" w:rsidRPr="00FD40C3" w:rsidRDefault="00801B5C" w:rsidP="00801B5C">
            <w:pPr>
              <w:pStyle w:val="Code"/>
              <w:rPr>
                <w:lang w:val="id-ID"/>
              </w:rPr>
            </w:pPr>
            <w:r w:rsidRPr="00FD40C3">
              <w:rPr>
                <w:lang w:val="id-ID"/>
              </w:rPr>
              <w:t xml:space="preserve">    "cth": "contoh",</w:t>
            </w:r>
          </w:p>
          <w:p w14:paraId="2C412595" w14:textId="77777777" w:rsidR="00801B5C" w:rsidRPr="00FD40C3" w:rsidRDefault="00801B5C" w:rsidP="00801B5C">
            <w:pPr>
              <w:pStyle w:val="Code"/>
              <w:rPr>
                <w:lang w:val="id-ID"/>
              </w:rPr>
            </w:pPr>
            <w:r w:rsidRPr="00FD40C3">
              <w:rPr>
                <w:lang w:val="id-ID"/>
              </w:rPr>
              <w:t xml:space="preserve">    "cucok":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cuex":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cumi": "Cuma miscall",</w:t>
            </w:r>
          </w:p>
          <w:p w14:paraId="1E7C1743" w14:textId="77777777" w:rsidR="00801B5C" w:rsidRPr="00FD40C3" w:rsidRDefault="00801B5C" w:rsidP="00801B5C">
            <w:pPr>
              <w:pStyle w:val="Code"/>
              <w:rPr>
                <w:lang w:val="id-ID"/>
              </w:rPr>
            </w:pPr>
            <w:r w:rsidRPr="00FD40C3">
              <w:rPr>
                <w:lang w:val="id-ID"/>
              </w:rPr>
              <w:t xml:space="preserve">    "cungkring": "kurus tinggi",</w:t>
            </w:r>
          </w:p>
          <w:p w14:paraId="19953298" w14:textId="77777777" w:rsidR="00801B5C" w:rsidRPr="00FD40C3" w:rsidRDefault="00801B5C" w:rsidP="00801B5C">
            <w:pPr>
              <w:pStyle w:val="Code"/>
              <w:rPr>
                <w:lang w:val="id-ID"/>
              </w:rPr>
            </w:pPr>
            <w:r w:rsidRPr="00FD40C3">
              <w:rPr>
                <w:lang w:val="id-ID"/>
              </w:rPr>
              <w:t xml:space="preserve">    "cups":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curcol": "curahan hati colongan",</w:t>
            </w:r>
          </w:p>
          <w:p w14:paraId="4315524F" w14:textId="77777777" w:rsidR="00801B5C" w:rsidRPr="00FD40C3" w:rsidRDefault="00801B5C" w:rsidP="00801B5C">
            <w:pPr>
              <w:pStyle w:val="Code"/>
              <w:rPr>
                <w:lang w:val="id-ID"/>
              </w:rPr>
            </w:pPr>
            <w:r w:rsidRPr="00FD40C3">
              <w:rPr>
                <w:lang w:val="id-ID"/>
              </w:rPr>
              <w:t xml:space="preserve">    "curhat": "curahan hati",</w:t>
            </w:r>
          </w:p>
          <w:p w14:paraId="2403882A" w14:textId="77777777" w:rsidR="00801B5C" w:rsidRPr="00FD40C3" w:rsidRDefault="00801B5C" w:rsidP="00801B5C">
            <w:pPr>
              <w:pStyle w:val="Code"/>
              <w:rPr>
                <w:lang w:val="id-ID"/>
              </w:rPr>
            </w:pPr>
            <w:r w:rsidRPr="00FD40C3">
              <w:rPr>
                <w:lang w:val="id-ID"/>
              </w:rPr>
              <w:t xml:space="preserve">    "cust": "customer",</w:t>
            </w:r>
          </w:p>
          <w:p w14:paraId="368B8741" w14:textId="77777777" w:rsidR="00801B5C" w:rsidRPr="00FD40C3" w:rsidRDefault="00801B5C" w:rsidP="00801B5C">
            <w:pPr>
              <w:pStyle w:val="Code"/>
              <w:rPr>
                <w:lang w:val="id-ID"/>
              </w:rPr>
            </w:pPr>
            <w:r w:rsidRPr="00FD40C3">
              <w:rPr>
                <w:lang w:val="id-ID"/>
              </w:rPr>
              <w:t xml:space="preserve">    "cwek": "cewek",</w:t>
            </w:r>
          </w:p>
          <w:p w14:paraId="21D093D8" w14:textId="77777777" w:rsidR="00801B5C" w:rsidRPr="00FD40C3" w:rsidRDefault="00801B5C" w:rsidP="00801B5C">
            <w:pPr>
              <w:pStyle w:val="Code"/>
              <w:rPr>
                <w:lang w:val="id-ID"/>
              </w:rPr>
            </w:pPr>
            <w:r w:rsidRPr="00FD40C3">
              <w:rPr>
                <w:lang w:val="id-ID"/>
              </w:rPr>
              <w:t xml:space="preserve">    "cwo": "cowo",</w:t>
            </w:r>
          </w:p>
          <w:p w14:paraId="59C48708" w14:textId="77777777" w:rsidR="00801B5C" w:rsidRPr="00FD40C3" w:rsidRDefault="00801B5C" w:rsidP="00801B5C">
            <w:pPr>
              <w:pStyle w:val="Code"/>
              <w:rPr>
                <w:lang w:val="id-ID"/>
              </w:rPr>
            </w:pPr>
            <w:r w:rsidRPr="00FD40C3">
              <w:rPr>
                <w:lang w:val="id-ID"/>
              </w:rPr>
              <w:t xml:space="preserve">    "cwok": "cowok",</w:t>
            </w:r>
          </w:p>
          <w:p w14:paraId="637D1545" w14:textId="77777777" w:rsidR="00801B5C" w:rsidRPr="00FD40C3" w:rsidRDefault="00801B5C" w:rsidP="00801B5C">
            <w:pPr>
              <w:pStyle w:val="Code"/>
              <w:rPr>
                <w:lang w:val="id-ID"/>
              </w:rPr>
            </w:pPr>
            <w:r w:rsidRPr="00FD40C3">
              <w:rPr>
                <w:lang w:val="id-ID"/>
              </w:rPr>
              <w:t xml:space="preserve">    "cyin": "cinta",</w:t>
            </w:r>
          </w:p>
          <w:p w14:paraId="50A5F053" w14:textId="77777777" w:rsidR="00801B5C" w:rsidRPr="00FD40C3" w:rsidRDefault="00801B5C" w:rsidP="00801B5C">
            <w:pPr>
              <w:pStyle w:val="Code"/>
              <w:rPr>
                <w:lang w:val="id-ID"/>
              </w:rPr>
            </w:pPr>
            <w:r w:rsidRPr="00FD40C3">
              <w:rPr>
                <w:lang w:val="id-ID"/>
              </w:rPr>
              <w:t xml:space="preserve">    "cz":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dagh": "sudah",</w:t>
            </w:r>
          </w:p>
          <w:p w14:paraId="12A6C775" w14:textId="77777777" w:rsidR="00801B5C" w:rsidRPr="00FD40C3" w:rsidRDefault="00801B5C" w:rsidP="00801B5C">
            <w:pPr>
              <w:pStyle w:val="Code"/>
              <w:rPr>
                <w:lang w:val="id-ID"/>
              </w:rPr>
            </w:pPr>
            <w:r w:rsidRPr="00FD40C3">
              <w:rPr>
                <w:lang w:val="id-ID"/>
              </w:rPr>
              <w:t xml:space="preserve">    "dah":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dapet": "dapat",</w:t>
            </w:r>
          </w:p>
          <w:p w14:paraId="6701C69C" w14:textId="77777777" w:rsidR="00801B5C" w:rsidRPr="00FD40C3" w:rsidRDefault="00801B5C" w:rsidP="00801B5C">
            <w:pPr>
              <w:pStyle w:val="Code"/>
              <w:rPr>
                <w:lang w:val="id-ID"/>
              </w:rPr>
            </w:pPr>
            <w:r w:rsidRPr="00FD40C3">
              <w:rPr>
                <w:lang w:val="id-ID"/>
              </w:rPr>
              <w:t xml:space="preserve">    "dateng": "datang",</w:t>
            </w:r>
          </w:p>
          <w:p w14:paraId="4A2D3C37" w14:textId="77777777" w:rsidR="00801B5C" w:rsidRPr="00FD40C3" w:rsidRDefault="00801B5C" w:rsidP="00801B5C">
            <w:pPr>
              <w:pStyle w:val="Code"/>
              <w:rPr>
                <w:lang w:val="id-ID"/>
              </w:rPr>
            </w:pPr>
            <w:r w:rsidRPr="00FD40C3">
              <w:rPr>
                <w:lang w:val="id-ID"/>
              </w:rPr>
              <w:t xml:space="preserve">    "de": "adik",</w:t>
            </w:r>
          </w:p>
          <w:p w14:paraId="446BF940" w14:textId="77777777" w:rsidR="00801B5C" w:rsidRPr="00FD40C3" w:rsidRDefault="00801B5C" w:rsidP="00801B5C">
            <w:pPr>
              <w:pStyle w:val="Code"/>
              <w:rPr>
                <w:lang w:val="id-ID"/>
              </w:rPr>
            </w:pPr>
            <w:r w:rsidRPr="00FD40C3">
              <w:rPr>
                <w:lang w:val="id-ID"/>
              </w:rPr>
              <w:t xml:space="preserve">    "dech": "deh",</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deke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denger": "dengar",</w:t>
            </w:r>
          </w:p>
          <w:p w14:paraId="6BD01F6B" w14:textId="77777777" w:rsidR="00801B5C" w:rsidRPr="00FD40C3" w:rsidRDefault="00801B5C" w:rsidP="00801B5C">
            <w:pPr>
              <w:pStyle w:val="Code"/>
              <w:rPr>
                <w:lang w:val="id-ID"/>
              </w:rPr>
            </w:pPr>
            <w:r w:rsidRPr="00FD40C3">
              <w:rPr>
                <w:lang w:val="id-ID"/>
              </w:rPr>
              <w:t xml:space="preserve">    "dengerin": "dengarkan",</w:t>
            </w:r>
          </w:p>
          <w:p w14:paraId="2A524E06" w14:textId="77777777" w:rsidR="00801B5C" w:rsidRPr="00FD40C3" w:rsidRDefault="00801B5C" w:rsidP="00801B5C">
            <w:pPr>
              <w:pStyle w:val="Code"/>
              <w:rPr>
                <w:lang w:val="id-ID"/>
              </w:rPr>
            </w:pPr>
            <w:r w:rsidRPr="00FD40C3">
              <w:rPr>
                <w:lang w:val="id-ID"/>
              </w:rPr>
              <w:t xml:space="preserve">    "deyh": "deh",</w:t>
            </w:r>
          </w:p>
          <w:p w14:paraId="3288034A" w14:textId="77777777" w:rsidR="00801B5C" w:rsidRPr="00FD40C3" w:rsidRDefault="00801B5C" w:rsidP="00801B5C">
            <w:pPr>
              <w:pStyle w:val="Code"/>
              <w:rPr>
                <w:lang w:val="id-ID"/>
              </w:rPr>
            </w:pPr>
            <w:r w:rsidRPr="00FD40C3">
              <w:rPr>
                <w:lang w:val="id-ID"/>
              </w:rPr>
              <w:t xml:space="preserve">    "dg": "dengan",</w:t>
            </w:r>
          </w:p>
          <w:p w14:paraId="26F2EFD2" w14:textId="77777777" w:rsidR="00801B5C" w:rsidRPr="00FD40C3" w:rsidRDefault="00801B5C" w:rsidP="00801B5C">
            <w:pPr>
              <w:pStyle w:val="Code"/>
              <w:rPr>
                <w:lang w:val="id-ID"/>
              </w:rPr>
            </w:pPr>
            <w:r w:rsidRPr="00FD40C3">
              <w:rPr>
                <w:lang w:val="id-ID"/>
              </w:rPr>
              <w:t xml:space="preserve">    "dgn": "dengan",</w:t>
            </w:r>
          </w:p>
          <w:p w14:paraId="50E71F22" w14:textId="77777777" w:rsidR="00801B5C" w:rsidRPr="00FD40C3" w:rsidRDefault="00801B5C" w:rsidP="00801B5C">
            <w:pPr>
              <w:pStyle w:val="Code"/>
              <w:rPr>
                <w:lang w:val="id-ID"/>
              </w:rPr>
            </w:pPr>
            <w:r w:rsidRPr="00FD40C3">
              <w:rPr>
                <w:lang w:val="id-ID"/>
              </w:rPr>
              <w:t xml:space="preserve">    "dgr": "dengar",</w:t>
            </w:r>
          </w:p>
          <w:p w14:paraId="4DA23F01" w14:textId="77777777" w:rsidR="00801B5C" w:rsidRPr="00FD40C3" w:rsidRDefault="00801B5C" w:rsidP="00801B5C">
            <w:pPr>
              <w:pStyle w:val="Code"/>
              <w:rPr>
                <w:lang w:val="id-ID"/>
              </w:rPr>
            </w:pPr>
            <w:r w:rsidRPr="00FD40C3">
              <w:rPr>
                <w:lang w:val="id-ID"/>
              </w:rPr>
              <w:t xml:space="preserve">    "dh": "sudah",</w:t>
            </w:r>
          </w:p>
          <w:p w14:paraId="6457F987" w14:textId="77777777" w:rsidR="00801B5C" w:rsidRPr="00FD40C3" w:rsidRDefault="00801B5C" w:rsidP="00801B5C">
            <w:pPr>
              <w:pStyle w:val="Code"/>
              <w:rPr>
                <w:lang w:val="id-ID"/>
              </w:rPr>
            </w:pPr>
            <w:r w:rsidRPr="00FD40C3">
              <w:rPr>
                <w:lang w:val="id-ID"/>
              </w:rPr>
              <w:t xml:space="preserve">    "diancurin": "dihancurkan",</w:t>
            </w:r>
          </w:p>
          <w:p w14:paraId="1E0CAD07" w14:textId="77777777" w:rsidR="00801B5C" w:rsidRPr="00FD40C3" w:rsidRDefault="00801B5C" w:rsidP="00801B5C">
            <w:pPr>
              <w:pStyle w:val="Code"/>
              <w:rPr>
                <w:lang w:val="id-ID"/>
              </w:rPr>
            </w:pPr>
            <w:r w:rsidRPr="00FD40C3">
              <w:rPr>
                <w:lang w:val="id-ID"/>
              </w:rPr>
              <w:t xml:space="preserve">    "die": "dia",</w:t>
            </w:r>
          </w:p>
          <w:p w14:paraId="6756981E" w14:textId="77777777" w:rsidR="00801B5C" w:rsidRPr="00FD40C3" w:rsidRDefault="00801B5C" w:rsidP="00801B5C">
            <w:pPr>
              <w:pStyle w:val="Code"/>
              <w:rPr>
                <w:lang w:val="id-ID"/>
              </w:rPr>
            </w:pPr>
            <w:r w:rsidRPr="00FD40C3">
              <w:rPr>
                <w:lang w:val="id-ID"/>
              </w:rPr>
              <w:t xml:space="preserve">    "diem2": "diam diam",</w:t>
            </w:r>
          </w:p>
          <w:p w14:paraId="0016A80B" w14:textId="77777777" w:rsidR="00801B5C" w:rsidRPr="00FD40C3" w:rsidRDefault="00801B5C" w:rsidP="00801B5C">
            <w:pPr>
              <w:pStyle w:val="Code"/>
              <w:rPr>
                <w:lang w:val="id-ID"/>
              </w:rPr>
            </w:pPr>
            <w:r w:rsidRPr="00FD40C3">
              <w:rPr>
                <w:lang w:val="id-ID"/>
              </w:rPr>
              <w:t xml:space="preserve">    "digosipin": "digosipkan",</w:t>
            </w:r>
          </w:p>
          <w:p w14:paraId="00396C1E" w14:textId="77777777" w:rsidR="00801B5C" w:rsidRPr="00FD40C3" w:rsidRDefault="00801B5C" w:rsidP="00801B5C">
            <w:pPr>
              <w:pStyle w:val="Code"/>
              <w:rPr>
                <w:lang w:val="id-ID"/>
              </w:rPr>
            </w:pPr>
            <w:r w:rsidRPr="00FD40C3">
              <w:rPr>
                <w:lang w:val="id-ID"/>
              </w:rPr>
              <w:t xml:space="preserve">    "dikti": "direktoral jendral pendidikan tinggi",</w:t>
            </w:r>
          </w:p>
          <w:p w14:paraId="35F55E44" w14:textId="77777777" w:rsidR="00801B5C" w:rsidRPr="00FD40C3" w:rsidRDefault="00801B5C" w:rsidP="00801B5C">
            <w:pPr>
              <w:pStyle w:val="Code"/>
              <w:rPr>
                <w:lang w:val="id-ID"/>
              </w:rPr>
            </w:pPr>
            <w:r w:rsidRPr="00FD40C3">
              <w:rPr>
                <w:lang w:val="id-ID"/>
              </w:rPr>
              <w:t xml:space="preserve">    "dimaafin":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dimintak": "diminta",</w:t>
            </w:r>
          </w:p>
          <w:p w14:paraId="576EF766" w14:textId="77777777" w:rsidR="00801B5C" w:rsidRPr="00FD40C3" w:rsidRDefault="00801B5C" w:rsidP="00801B5C">
            <w:pPr>
              <w:pStyle w:val="Code"/>
              <w:rPr>
                <w:lang w:val="id-ID"/>
              </w:rPr>
            </w:pPr>
            <w:r w:rsidRPr="00FD40C3">
              <w:rPr>
                <w:lang w:val="id-ID"/>
              </w:rPr>
              <w:t xml:space="preserve">    "dimna": "dimana",</w:t>
            </w:r>
          </w:p>
          <w:p w14:paraId="5715F160" w14:textId="77777777" w:rsidR="00801B5C" w:rsidRPr="00FD40C3" w:rsidRDefault="00801B5C" w:rsidP="00801B5C">
            <w:pPr>
              <w:pStyle w:val="Code"/>
              <w:rPr>
                <w:lang w:val="id-ID"/>
              </w:rPr>
            </w:pPr>
            <w:r w:rsidRPr="00FD40C3">
              <w:rPr>
                <w:lang w:val="id-ID"/>
              </w:rPr>
              <w:t xml:space="preserve">    "direhap": "direhab",</w:t>
            </w:r>
          </w:p>
          <w:p w14:paraId="7FD9CA3C" w14:textId="77777777" w:rsidR="00801B5C" w:rsidRPr="00FD40C3" w:rsidRDefault="00801B5C" w:rsidP="00801B5C">
            <w:pPr>
              <w:pStyle w:val="Code"/>
              <w:rPr>
                <w:lang w:val="id-ID"/>
              </w:rPr>
            </w:pPr>
            <w:r w:rsidRPr="00FD40C3">
              <w:rPr>
                <w:lang w:val="id-ID"/>
              </w:rPr>
              <w:t xml:space="preserve">    "disono":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dket": "dekat",</w:t>
            </w:r>
          </w:p>
          <w:p w14:paraId="67F33576" w14:textId="77777777" w:rsidR="00801B5C" w:rsidRPr="00FD40C3" w:rsidRDefault="00801B5C" w:rsidP="00801B5C">
            <w:pPr>
              <w:pStyle w:val="Code"/>
              <w:rPr>
                <w:lang w:val="id-ID"/>
              </w:rPr>
            </w:pPr>
            <w:r w:rsidRPr="00FD40C3">
              <w:rPr>
                <w:lang w:val="id-ID"/>
              </w:rPr>
              <w:t xml:space="preserve">    "dki": "daerah khusus ibukota",</w:t>
            </w:r>
          </w:p>
          <w:p w14:paraId="7856EB92" w14:textId="77777777" w:rsidR="00801B5C" w:rsidRPr="00FD40C3" w:rsidRDefault="00801B5C" w:rsidP="00801B5C">
            <w:pPr>
              <w:pStyle w:val="Code"/>
              <w:rPr>
                <w:lang w:val="id-ID"/>
              </w:rPr>
            </w:pPr>
            <w:r w:rsidRPr="00FD40C3">
              <w:rPr>
                <w:lang w:val="id-ID"/>
              </w:rPr>
              <w:t xml:space="preserve">    "dkit": "sedikit",</w:t>
            </w:r>
          </w:p>
          <w:p w14:paraId="39983BF9" w14:textId="77777777" w:rsidR="00801B5C" w:rsidRPr="00FD40C3" w:rsidRDefault="00801B5C" w:rsidP="00801B5C">
            <w:pPr>
              <w:pStyle w:val="Code"/>
              <w:rPr>
                <w:lang w:val="id-ID"/>
              </w:rPr>
            </w:pPr>
            <w:r w:rsidRPr="00FD40C3">
              <w:rPr>
                <w:lang w:val="id-ID"/>
              </w:rPr>
              <w:t xml:space="preserve">    "dkk":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dll": "dan lain-lain",</w:t>
            </w:r>
          </w:p>
          <w:p w14:paraId="63FFE508" w14:textId="77777777" w:rsidR="00801B5C" w:rsidRPr="00FD40C3" w:rsidRDefault="00801B5C" w:rsidP="00801B5C">
            <w:pPr>
              <w:pStyle w:val="Code"/>
              <w:rPr>
                <w:lang w:val="id-ID"/>
              </w:rPr>
            </w:pPr>
            <w:r w:rsidRPr="00FD40C3">
              <w:rPr>
                <w:lang w:val="id-ID"/>
              </w:rPr>
              <w:t xml:space="preserve">    "dlm": "dalam",</w:t>
            </w:r>
          </w:p>
          <w:p w14:paraId="6B025FAF" w14:textId="77777777" w:rsidR="00801B5C" w:rsidRPr="00FD40C3" w:rsidRDefault="00801B5C" w:rsidP="00801B5C">
            <w:pPr>
              <w:pStyle w:val="Code"/>
              <w:rPr>
                <w:lang w:val="id-ID"/>
              </w:rPr>
            </w:pPr>
            <w:r w:rsidRPr="00FD40C3">
              <w:rPr>
                <w:lang w:val="id-ID"/>
              </w:rPr>
              <w:t xml:space="preserve">    "dlu": "dulu",</w:t>
            </w:r>
          </w:p>
          <w:p w14:paraId="551DBF79" w14:textId="77777777" w:rsidR="00801B5C" w:rsidRPr="00FD40C3" w:rsidRDefault="00801B5C" w:rsidP="00801B5C">
            <w:pPr>
              <w:pStyle w:val="Code"/>
              <w:rPr>
                <w:lang w:val="id-ID"/>
              </w:rPr>
            </w:pPr>
            <w:r w:rsidRPr="00FD40C3">
              <w:rPr>
                <w:lang w:val="id-ID"/>
              </w:rPr>
              <w:t xml:space="preserve">    "dmaksud": "dimaksud",</w:t>
            </w:r>
          </w:p>
          <w:p w14:paraId="71476B62" w14:textId="77777777" w:rsidR="00801B5C" w:rsidRPr="00FD40C3" w:rsidRDefault="00801B5C" w:rsidP="00801B5C">
            <w:pPr>
              <w:pStyle w:val="Code"/>
              <w:rPr>
                <w:lang w:val="id-ID"/>
              </w:rPr>
            </w:pPr>
            <w:r w:rsidRPr="00FD40C3">
              <w:rPr>
                <w:lang w:val="id-ID"/>
              </w:rPr>
              <w:t xml:space="preserve">    "dmn": "dimana",</w:t>
            </w:r>
          </w:p>
          <w:p w14:paraId="5BEF740E" w14:textId="77777777" w:rsidR="00801B5C" w:rsidRPr="00FD40C3" w:rsidRDefault="00801B5C" w:rsidP="00801B5C">
            <w:pPr>
              <w:pStyle w:val="Code"/>
              <w:rPr>
                <w:lang w:val="id-ID"/>
              </w:rPr>
            </w:pPr>
            <w:r w:rsidRPr="00FD40C3">
              <w:rPr>
                <w:lang w:val="id-ID"/>
              </w:rPr>
              <w:t xml:space="preserve">    "dn": "dan",</w:t>
            </w:r>
          </w:p>
          <w:p w14:paraId="0C4414D5" w14:textId="77777777" w:rsidR="00801B5C" w:rsidRPr="00FD40C3" w:rsidRDefault="00801B5C" w:rsidP="00801B5C">
            <w:pPr>
              <w:pStyle w:val="Code"/>
              <w:rPr>
                <w:lang w:val="id-ID"/>
              </w:rPr>
            </w:pPr>
            <w:r w:rsidRPr="00FD40C3">
              <w:rPr>
                <w:lang w:val="id-ID"/>
              </w:rPr>
              <w:t xml:space="preserve">    "dngn":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donut",</w:t>
            </w:r>
          </w:p>
          <w:p w14:paraId="7FF5D110" w14:textId="77777777" w:rsidR="00801B5C" w:rsidRPr="00FD40C3" w:rsidRDefault="00801B5C" w:rsidP="00801B5C">
            <w:pPr>
              <w:pStyle w:val="Code"/>
              <w:rPr>
                <w:lang w:val="id-ID"/>
              </w:rPr>
            </w:pPr>
            <w:r w:rsidRPr="00FD40C3">
              <w:rPr>
                <w:lang w:val="id-ID"/>
              </w:rPr>
              <w:t xml:space="preserve">    "doughnat": "donut",</w:t>
            </w:r>
          </w:p>
          <w:p w14:paraId="14624801" w14:textId="77777777" w:rsidR="00801B5C" w:rsidRPr="00FD40C3" w:rsidRDefault="00801B5C" w:rsidP="00801B5C">
            <w:pPr>
              <w:pStyle w:val="Code"/>
              <w:rPr>
                <w:lang w:val="id-ID"/>
              </w:rPr>
            </w:pPr>
            <w:r w:rsidRPr="00FD40C3">
              <w:rPr>
                <w:lang w:val="id-ID"/>
              </w:rPr>
              <w:t xml:space="preserve">    "don juan": "playboy",</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dongs": "dong",</w:t>
            </w:r>
          </w:p>
          <w:p w14:paraId="446DECDF" w14:textId="77777777" w:rsidR="00801B5C" w:rsidRPr="00FD40C3" w:rsidRDefault="00801B5C" w:rsidP="00801B5C">
            <w:pPr>
              <w:pStyle w:val="Code"/>
              <w:rPr>
                <w:lang w:val="id-ID"/>
              </w:rPr>
            </w:pPr>
            <w:r w:rsidRPr="00FD40C3">
              <w:rPr>
                <w:lang w:val="id-ID"/>
              </w:rPr>
              <w:t xml:space="preserve">    "donk": "dong",</w:t>
            </w:r>
          </w:p>
          <w:p w14:paraId="482505B9" w14:textId="77777777" w:rsidR="00801B5C" w:rsidRPr="00FD40C3" w:rsidRDefault="00801B5C" w:rsidP="00801B5C">
            <w:pPr>
              <w:pStyle w:val="Code"/>
              <w:rPr>
                <w:lang w:val="id-ID"/>
              </w:rPr>
            </w:pPr>
            <w:r w:rsidRPr="00FD40C3">
              <w:rPr>
                <w:lang w:val="id-ID"/>
              </w:rPr>
              <w:t xml:space="preserve">    "donlot": "unduh",</w:t>
            </w:r>
          </w:p>
          <w:p w14:paraId="4F595476" w14:textId="77777777" w:rsidR="00801B5C" w:rsidRPr="00FD40C3" w:rsidRDefault="00801B5C" w:rsidP="00801B5C">
            <w:pPr>
              <w:pStyle w:val="Code"/>
              <w:rPr>
                <w:lang w:val="id-ID"/>
              </w:rPr>
            </w:pPr>
            <w:r w:rsidRPr="00FD40C3">
              <w:rPr>
                <w:lang w:val="id-ID"/>
              </w:rPr>
              <w:t xml:space="preserve">    "dpr": "dewan perwakilan rakyat",</w:t>
            </w:r>
          </w:p>
          <w:p w14:paraId="310A0CEF" w14:textId="77777777" w:rsidR="00801B5C" w:rsidRPr="00FD40C3" w:rsidRDefault="00801B5C" w:rsidP="00801B5C">
            <w:pPr>
              <w:pStyle w:val="Code"/>
              <w:rPr>
                <w:lang w:val="id-ID"/>
              </w:rPr>
            </w:pPr>
            <w:r w:rsidRPr="00FD40C3">
              <w:rPr>
                <w:lang w:val="id-ID"/>
              </w:rPr>
              <w:t xml:space="preserve">    "dprd": "dewan perwakilan rakyat daerah",</w:t>
            </w:r>
          </w:p>
          <w:p w14:paraId="699EED09" w14:textId="77777777" w:rsidR="00801B5C" w:rsidRPr="00FD40C3" w:rsidRDefault="00801B5C" w:rsidP="00801B5C">
            <w:pPr>
              <w:pStyle w:val="Code"/>
              <w:rPr>
                <w:lang w:val="id-ID"/>
              </w:rPr>
            </w:pPr>
            <w:r w:rsidRPr="00FD40C3">
              <w:rPr>
                <w:lang w:val="id-ID"/>
              </w:rPr>
              <w:t xml:space="preserve">    "dpt": "dapat",</w:t>
            </w:r>
          </w:p>
          <w:p w14:paraId="10F865AA" w14:textId="77777777" w:rsidR="00801B5C" w:rsidRPr="00FD40C3" w:rsidRDefault="00801B5C" w:rsidP="00801B5C">
            <w:pPr>
              <w:pStyle w:val="Code"/>
              <w:rPr>
                <w:lang w:val="id-ID"/>
              </w:rPr>
            </w:pPr>
            <w:r w:rsidRPr="00FD40C3">
              <w:rPr>
                <w:lang w:val="id-ID"/>
              </w:rPr>
              <w:t xml:space="preserve">    "dr": "dari",</w:t>
            </w:r>
          </w:p>
          <w:p w14:paraId="2460D3BF" w14:textId="77777777" w:rsidR="00801B5C" w:rsidRPr="00FD40C3" w:rsidRDefault="00801B5C" w:rsidP="00801B5C">
            <w:pPr>
              <w:pStyle w:val="Code"/>
              <w:rPr>
                <w:lang w:val="id-ID"/>
              </w:rPr>
            </w:pPr>
            <w:r w:rsidRPr="00FD40C3">
              <w:rPr>
                <w:lang w:val="id-ID"/>
              </w:rPr>
              <w:t xml:space="preserve">    "dri": "dari",</w:t>
            </w:r>
          </w:p>
          <w:p w14:paraId="31A80793" w14:textId="77777777" w:rsidR="00801B5C" w:rsidRPr="00FD40C3" w:rsidRDefault="00801B5C" w:rsidP="00801B5C">
            <w:pPr>
              <w:pStyle w:val="Code"/>
              <w:rPr>
                <w:lang w:val="id-ID"/>
              </w:rPr>
            </w:pPr>
            <w:r w:rsidRPr="00FD40C3">
              <w:rPr>
                <w:lang w:val="id-ID"/>
              </w:rPr>
              <w:t xml:space="preserve">    "drmana": "darimana",</w:t>
            </w:r>
          </w:p>
          <w:p w14:paraId="16376D4B" w14:textId="77777777" w:rsidR="00801B5C" w:rsidRPr="00FD40C3" w:rsidRDefault="00801B5C" w:rsidP="00801B5C">
            <w:pPr>
              <w:pStyle w:val="Code"/>
              <w:rPr>
                <w:lang w:val="id-ID"/>
              </w:rPr>
            </w:pPr>
            <w:r w:rsidRPr="00FD40C3">
              <w:rPr>
                <w:lang w:val="id-ID"/>
              </w:rPr>
              <w:t xml:space="preserve">    "drmn": "darimana",</w:t>
            </w:r>
          </w:p>
          <w:p w14:paraId="67689662" w14:textId="77777777" w:rsidR="00801B5C" w:rsidRPr="00FD40C3" w:rsidRDefault="00801B5C" w:rsidP="00801B5C">
            <w:pPr>
              <w:pStyle w:val="Code"/>
              <w:rPr>
                <w:lang w:val="id-ID"/>
              </w:rPr>
            </w:pPr>
            <w:r w:rsidRPr="00FD40C3">
              <w:rPr>
                <w:lang w:val="id-ID"/>
              </w:rPr>
              <w:t xml:space="preserve">    "drpd": "daripada",</w:t>
            </w:r>
          </w:p>
          <w:p w14:paraId="325E1A06" w14:textId="77777777" w:rsidR="00801B5C" w:rsidRPr="00FD40C3" w:rsidRDefault="00801B5C" w:rsidP="00801B5C">
            <w:pPr>
              <w:pStyle w:val="Code"/>
              <w:rPr>
                <w:lang w:val="id-ID"/>
              </w:rPr>
            </w:pPr>
            <w:r w:rsidRPr="00FD40C3">
              <w:rPr>
                <w:lang w:val="id-ID"/>
              </w:rPr>
              <w:t xml:space="preserve">    "drtd": "dari tadi",</w:t>
            </w:r>
          </w:p>
          <w:p w14:paraId="5F192BA6" w14:textId="77777777" w:rsidR="00801B5C" w:rsidRPr="00FD40C3" w:rsidRDefault="00801B5C" w:rsidP="00801B5C">
            <w:pPr>
              <w:pStyle w:val="Code"/>
              <w:rPr>
                <w:lang w:val="id-ID"/>
              </w:rPr>
            </w:pPr>
            <w:r w:rsidRPr="00FD40C3">
              <w:rPr>
                <w:lang w:val="id-ID"/>
              </w:rPr>
              <w:t xml:space="preserve">    "dsb": "dan sebagainya",</w:t>
            </w:r>
          </w:p>
          <w:p w14:paraId="63AC667B" w14:textId="77777777" w:rsidR="00801B5C" w:rsidRPr="00FD40C3" w:rsidRDefault="00801B5C" w:rsidP="00801B5C">
            <w:pPr>
              <w:pStyle w:val="Code"/>
              <w:rPr>
                <w:lang w:val="id-ID"/>
              </w:rPr>
            </w:pPr>
            <w:r w:rsidRPr="00FD40C3">
              <w:rPr>
                <w:lang w:val="id-ID"/>
              </w:rPr>
              <w:t xml:space="preserve">    "dst": "dan seterusnya",</w:t>
            </w:r>
          </w:p>
          <w:p w14:paraId="67E45B17" w14:textId="77777777" w:rsidR="00801B5C" w:rsidRPr="00FD40C3" w:rsidRDefault="00801B5C" w:rsidP="00801B5C">
            <w:pPr>
              <w:pStyle w:val="Code"/>
              <w:rPr>
                <w:lang w:val="id-ID"/>
              </w:rPr>
            </w:pPr>
            <w:r w:rsidRPr="00FD40C3">
              <w:rPr>
                <w:lang w:val="id-ID"/>
              </w:rPr>
              <w:t xml:space="preserve">    "dstu": "disitu",</w:t>
            </w:r>
          </w:p>
          <w:p w14:paraId="3E877C77" w14:textId="77777777" w:rsidR="00801B5C" w:rsidRPr="00FD40C3" w:rsidRDefault="00801B5C" w:rsidP="00801B5C">
            <w:pPr>
              <w:pStyle w:val="Code"/>
              <w:rPr>
                <w:lang w:val="id-ID"/>
              </w:rPr>
            </w:pPr>
            <w:r w:rsidRPr="00FD40C3">
              <w:rPr>
                <w:lang w:val="id-ID"/>
              </w:rPr>
              <w:t xml:space="preserve">    "dtg": "datang",</w:t>
            </w:r>
          </w:p>
          <w:p w14:paraId="6EBEA56A" w14:textId="77777777" w:rsidR="00801B5C" w:rsidRPr="00FD40C3" w:rsidRDefault="00801B5C" w:rsidP="00801B5C">
            <w:pPr>
              <w:pStyle w:val="Code"/>
              <w:rPr>
                <w:lang w:val="id-ID"/>
              </w:rPr>
            </w:pPr>
            <w:r w:rsidRPr="00FD40C3">
              <w:rPr>
                <w:lang w:val="id-ID"/>
              </w:rPr>
              <w:t xml:space="preserve">    "dugem":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dy": "dia",</w:t>
            </w:r>
          </w:p>
          <w:p w14:paraId="42042016" w14:textId="77777777" w:rsidR="00801B5C" w:rsidRPr="00FD40C3" w:rsidRDefault="00801B5C" w:rsidP="00801B5C">
            <w:pPr>
              <w:pStyle w:val="Code"/>
              <w:rPr>
                <w:lang w:val="id-ID"/>
              </w:rPr>
            </w:pPr>
            <w:r w:rsidRPr="00FD40C3">
              <w:rPr>
                <w:lang w:val="id-ID"/>
              </w:rPr>
              <w:t xml:space="preserve">    "dzolim": "zalim",</w:t>
            </w:r>
          </w:p>
          <w:p w14:paraId="334FCF33" w14:textId="77777777" w:rsidR="00801B5C" w:rsidRPr="00FD40C3" w:rsidRDefault="00801B5C" w:rsidP="00801B5C">
            <w:pPr>
              <w:pStyle w:val="Code"/>
              <w:rPr>
                <w:lang w:val="id-ID"/>
              </w:rPr>
            </w:pPr>
            <w:r w:rsidRPr="00FD40C3">
              <w:rPr>
                <w:lang w:val="id-ID"/>
              </w:rPr>
              <w:t xml:space="preserve">    "ed":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egp": "emang gue pikirin",</w:t>
            </w:r>
          </w:p>
          <w:p w14:paraId="76B6ADB7" w14:textId="77777777" w:rsidR="00801B5C" w:rsidRPr="00FD40C3" w:rsidRDefault="00801B5C" w:rsidP="00801B5C">
            <w:pPr>
              <w:pStyle w:val="Code"/>
              <w:rPr>
                <w:lang w:val="id-ID"/>
              </w:rPr>
            </w:pPr>
            <w:r w:rsidRPr="00FD40C3">
              <w:rPr>
                <w:lang w:val="id-ID"/>
              </w:rPr>
              <w:t xml:space="preserve">    "eike": "aku",</w:t>
            </w:r>
          </w:p>
          <w:p w14:paraId="59333280" w14:textId="77777777" w:rsidR="00801B5C" w:rsidRPr="00FD40C3" w:rsidRDefault="00801B5C" w:rsidP="00801B5C">
            <w:pPr>
              <w:pStyle w:val="Code"/>
              <w:rPr>
                <w:lang w:val="id-ID"/>
              </w:rPr>
            </w:pPr>
            <w:r w:rsidRPr="00FD40C3">
              <w:rPr>
                <w:lang w:val="id-ID"/>
              </w:rPr>
              <w:t xml:space="preserve">    "eke":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emang": "memang",</w:t>
            </w:r>
          </w:p>
          <w:p w14:paraId="6C0E8D4E" w14:textId="77777777" w:rsidR="00801B5C" w:rsidRPr="00FD40C3" w:rsidRDefault="00801B5C" w:rsidP="00801B5C">
            <w:pPr>
              <w:pStyle w:val="Code"/>
              <w:rPr>
                <w:lang w:val="id-ID"/>
              </w:rPr>
            </w:pPr>
            <w:r w:rsidRPr="00FD40C3">
              <w:rPr>
                <w:lang w:val="id-ID"/>
              </w:rPr>
              <w:t xml:space="preserve">    "emangnya": "memangnya",</w:t>
            </w:r>
          </w:p>
          <w:p w14:paraId="054FEB57" w14:textId="77777777" w:rsidR="00801B5C" w:rsidRPr="00FD40C3" w:rsidRDefault="00801B5C" w:rsidP="00801B5C">
            <w:pPr>
              <w:pStyle w:val="Code"/>
              <w:rPr>
                <w:lang w:val="id-ID"/>
              </w:rPr>
            </w:pPr>
            <w:r w:rsidRPr="00FD40C3">
              <w:rPr>
                <w:lang w:val="id-ID"/>
              </w:rPr>
              <w:t xml:space="preserve">    "emank": "memang",</w:t>
            </w:r>
          </w:p>
          <w:p w14:paraId="660421C6" w14:textId="77777777" w:rsidR="00801B5C" w:rsidRPr="00FD40C3" w:rsidRDefault="00801B5C" w:rsidP="00801B5C">
            <w:pPr>
              <w:pStyle w:val="Code"/>
              <w:rPr>
                <w:lang w:val="id-ID"/>
              </w:rPr>
            </w:pPr>
            <w:r w:rsidRPr="00FD40C3">
              <w:rPr>
                <w:lang w:val="id-ID"/>
              </w:rPr>
              <w:t xml:space="preserve">    "emg": "memang",</w:t>
            </w:r>
          </w:p>
          <w:p w14:paraId="47909979" w14:textId="77777777" w:rsidR="00801B5C" w:rsidRPr="00FD40C3" w:rsidRDefault="00801B5C" w:rsidP="00801B5C">
            <w:pPr>
              <w:pStyle w:val="Code"/>
              <w:rPr>
                <w:lang w:val="id-ID"/>
              </w:rPr>
            </w:pPr>
            <w:r w:rsidRPr="00FD40C3">
              <w:rPr>
                <w:lang w:val="id-ID"/>
              </w:rPr>
              <w:t xml:space="preserve">    "emng": "memang",</w:t>
            </w:r>
          </w:p>
          <w:p w14:paraId="115C8A0E" w14:textId="77777777" w:rsidR="00801B5C" w:rsidRPr="00FD40C3" w:rsidRDefault="00801B5C" w:rsidP="00801B5C">
            <w:pPr>
              <w:pStyle w:val="Code"/>
              <w:rPr>
                <w:lang w:val="id-ID"/>
              </w:rPr>
            </w:pPr>
            <w:r w:rsidRPr="00FD40C3">
              <w:rPr>
                <w:lang w:val="id-ID"/>
              </w:rPr>
              <w:t xml:space="preserve">    "emte": "makan teman",</w:t>
            </w:r>
          </w:p>
          <w:p w14:paraId="2628FF6C" w14:textId="77777777" w:rsidR="00801B5C" w:rsidRPr="00FD40C3" w:rsidRDefault="00801B5C" w:rsidP="00801B5C">
            <w:pPr>
              <w:pStyle w:val="Code"/>
              <w:rPr>
                <w:lang w:val="id-ID"/>
              </w:rPr>
            </w:pPr>
            <w:r w:rsidRPr="00FD40C3">
              <w:rPr>
                <w:lang w:val="id-ID"/>
              </w:rPr>
              <w:lastRenderedPageBreak/>
              <w:t xml:space="preserve">    "endak": "tidak",</w:t>
            </w:r>
          </w:p>
          <w:p w14:paraId="0DDB9EE4" w14:textId="77777777" w:rsidR="00801B5C" w:rsidRPr="00FD40C3" w:rsidRDefault="00801B5C" w:rsidP="00801B5C">
            <w:pPr>
              <w:pStyle w:val="Code"/>
              <w:rPr>
                <w:lang w:val="id-ID"/>
              </w:rPr>
            </w:pPr>
            <w:r w:rsidRPr="00FD40C3">
              <w:rPr>
                <w:lang w:val="id-ID"/>
              </w:rPr>
              <w:t xml:space="preserve">    "engga":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envy": "iri",</w:t>
            </w:r>
          </w:p>
          <w:p w14:paraId="18335E45" w14:textId="77777777" w:rsidR="00801B5C" w:rsidRPr="00FD40C3" w:rsidRDefault="00801B5C" w:rsidP="00801B5C">
            <w:pPr>
              <w:pStyle w:val="Code"/>
              <w:rPr>
                <w:lang w:val="id-ID"/>
              </w:rPr>
            </w:pPr>
            <w:r w:rsidRPr="00FD40C3">
              <w:rPr>
                <w:lang w:val="id-ID"/>
              </w:rPr>
              <w:t xml:space="preserve">    "eps": "episode",</w:t>
            </w:r>
          </w:p>
          <w:p w14:paraId="05B43711" w14:textId="77777777" w:rsidR="00801B5C" w:rsidRPr="00FD40C3" w:rsidRDefault="00801B5C" w:rsidP="00801B5C">
            <w:pPr>
              <w:pStyle w:val="Code"/>
              <w:rPr>
                <w:lang w:val="id-ID"/>
              </w:rPr>
            </w:pPr>
            <w:r w:rsidRPr="00FD40C3">
              <w:rPr>
                <w:lang w:val="id-ID"/>
              </w:rPr>
              <w:t xml:space="preserve">    "etc": "et cetera",</w:t>
            </w:r>
          </w:p>
          <w:p w14:paraId="6DB12AEA" w14:textId="77777777" w:rsidR="00801B5C" w:rsidRPr="00FD40C3" w:rsidRDefault="00801B5C" w:rsidP="00801B5C">
            <w:pPr>
              <w:pStyle w:val="Code"/>
              <w:rPr>
                <w:lang w:val="id-ID"/>
              </w:rPr>
            </w:pPr>
            <w:r w:rsidRPr="00FD40C3">
              <w:rPr>
                <w:lang w:val="id-ID"/>
              </w:rPr>
              <w:t xml:space="preserve">    "ex": "mantan",</w:t>
            </w:r>
          </w:p>
          <w:p w14:paraId="40C84580" w14:textId="77777777" w:rsidR="00801B5C" w:rsidRPr="00FD40C3" w:rsidRDefault="00801B5C" w:rsidP="00801B5C">
            <w:pPr>
              <w:pStyle w:val="Code"/>
              <w:rPr>
                <w:lang w:val="id-ID"/>
              </w:rPr>
            </w:pPr>
            <w:r w:rsidRPr="00FD40C3">
              <w:rPr>
                <w:lang w:val="id-ID"/>
              </w:rPr>
              <w:t xml:space="preserve">    "ext": "extension",</w:t>
            </w:r>
          </w:p>
          <w:p w14:paraId="5E1F07F4" w14:textId="77777777" w:rsidR="00801B5C" w:rsidRPr="00FD40C3" w:rsidRDefault="00801B5C" w:rsidP="00801B5C">
            <w:pPr>
              <w:pStyle w:val="Code"/>
              <w:rPr>
                <w:lang w:val="id-ID"/>
              </w:rPr>
            </w:pPr>
            <w:r w:rsidRPr="00FD40C3">
              <w:rPr>
                <w:lang w:val="id-ID"/>
              </w:rPr>
              <w:t xml:space="preserve">    "fahami": "pahami",</w:t>
            </w:r>
          </w:p>
          <w:p w14:paraId="67810E47" w14:textId="77777777" w:rsidR="00801B5C" w:rsidRPr="00FD40C3" w:rsidRDefault="00801B5C" w:rsidP="00801B5C">
            <w:pPr>
              <w:pStyle w:val="Code"/>
              <w:rPr>
                <w:lang w:val="id-ID"/>
              </w:rPr>
            </w:pPr>
            <w:r w:rsidRPr="00FD40C3">
              <w:rPr>
                <w:lang w:val="id-ID"/>
              </w:rPr>
              <w:t xml:space="preserve">    "fak":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faktakta": "fakta",</w:t>
            </w:r>
          </w:p>
          <w:p w14:paraId="7786D21D" w14:textId="77777777" w:rsidR="00801B5C" w:rsidRPr="00FD40C3" w:rsidRDefault="00801B5C" w:rsidP="00801B5C">
            <w:pPr>
              <w:pStyle w:val="Code"/>
              <w:rPr>
                <w:lang w:val="id-ID"/>
              </w:rPr>
            </w:pPr>
            <w:r w:rsidRPr="00FD40C3">
              <w:rPr>
                <w:lang w:val="id-ID"/>
              </w:rPr>
              <w:t xml:space="preserve">    "fax": "facsimile",</w:t>
            </w:r>
          </w:p>
          <w:p w14:paraId="0A37AC55" w14:textId="77777777" w:rsidR="00801B5C" w:rsidRPr="00FD40C3" w:rsidRDefault="00801B5C" w:rsidP="00801B5C">
            <w:pPr>
              <w:pStyle w:val="Code"/>
              <w:rPr>
                <w:lang w:val="id-ID"/>
              </w:rPr>
            </w:pPr>
            <w:r w:rsidRPr="00FD40C3">
              <w:rPr>
                <w:lang w:val="id-ID"/>
              </w:rPr>
              <w:t xml:space="preserve">    "fb": "facebook",</w:t>
            </w:r>
          </w:p>
          <w:p w14:paraId="14DAEDDB" w14:textId="77777777" w:rsidR="00801B5C" w:rsidRPr="00FD40C3" w:rsidRDefault="00801B5C" w:rsidP="00801B5C">
            <w:pPr>
              <w:pStyle w:val="Code"/>
              <w:rPr>
                <w:lang w:val="id-ID"/>
              </w:rPr>
            </w:pPr>
            <w:r w:rsidRPr="00FD40C3">
              <w:rPr>
                <w:lang w:val="id-ID"/>
              </w:rPr>
              <w:t xml:space="preserve">    "fdsi": "forum diskusi suporter indonesia",</w:t>
            </w:r>
          </w:p>
          <w:p w14:paraId="2DE3AE25" w14:textId="77777777" w:rsidR="00801B5C" w:rsidRPr="00FD40C3" w:rsidRDefault="00801B5C" w:rsidP="00801B5C">
            <w:pPr>
              <w:pStyle w:val="Code"/>
              <w:rPr>
                <w:lang w:val="id-ID"/>
              </w:rPr>
            </w:pPr>
            <w:r w:rsidRPr="00FD40C3">
              <w:rPr>
                <w:lang w:val="id-ID"/>
              </w:rPr>
              <w:t xml:space="preserve">    "fifo": "first in first out",</w:t>
            </w:r>
          </w:p>
          <w:p w14:paraId="129C9524" w14:textId="77777777" w:rsidR="00801B5C" w:rsidRPr="00FD40C3" w:rsidRDefault="00801B5C" w:rsidP="00801B5C">
            <w:pPr>
              <w:pStyle w:val="Code"/>
              <w:rPr>
                <w:lang w:val="id-ID"/>
              </w:rPr>
            </w:pPr>
            <w:r w:rsidRPr="00FD40C3">
              <w:rPr>
                <w:lang w:val="id-ID"/>
              </w:rPr>
              <w:t xml:space="preserve">    "finek": "finansial ekonomi",</w:t>
            </w:r>
          </w:p>
          <w:p w14:paraId="1C12356F" w14:textId="77777777" w:rsidR="00801B5C" w:rsidRPr="00FD40C3" w:rsidRDefault="00801B5C" w:rsidP="00801B5C">
            <w:pPr>
              <w:pStyle w:val="Code"/>
              <w:rPr>
                <w:lang w:val="id-ID"/>
              </w:rPr>
            </w:pPr>
            <w:r w:rsidRPr="00FD40C3">
              <w:rPr>
                <w:lang w:val="id-ID"/>
              </w:rPr>
              <w:t xml:space="preserve">    "fisip": "fakultas ilmu sosial dan ilmu politik",</w:t>
            </w:r>
          </w:p>
          <w:p w14:paraId="0198B560" w14:textId="77777777" w:rsidR="00801B5C" w:rsidRPr="00FD40C3" w:rsidRDefault="00801B5C" w:rsidP="00801B5C">
            <w:pPr>
              <w:pStyle w:val="Code"/>
              <w:rPr>
                <w:lang w:val="id-ID"/>
              </w:rPr>
            </w:pPr>
            <w:r w:rsidRPr="00FD40C3">
              <w:rPr>
                <w:lang w:val="id-ID"/>
              </w:rPr>
              <w:t xml:space="preserve">    "fitnag": "fitnah",</w:t>
            </w:r>
          </w:p>
          <w:p w14:paraId="5A72D361" w14:textId="77777777" w:rsidR="00801B5C" w:rsidRPr="00FD40C3" w:rsidRDefault="00801B5C" w:rsidP="00801B5C">
            <w:pPr>
              <w:pStyle w:val="Code"/>
              <w:rPr>
                <w:lang w:val="id-ID"/>
              </w:rPr>
            </w:pPr>
            <w:r w:rsidRPr="00FD40C3">
              <w:rPr>
                <w:lang w:val="id-ID"/>
              </w:rPr>
              <w:t xml:space="preserve">    "folbek": "follow back",</w:t>
            </w:r>
          </w:p>
          <w:p w14:paraId="0224103A" w14:textId="77777777" w:rsidR="00801B5C" w:rsidRPr="00FD40C3" w:rsidRDefault="00801B5C" w:rsidP="00801B5C">
            <w:pPr>
              <w:pStyle w:val="Code"/>
              <w:rPr>
                <w:lang w:val="id-ID"/>
              </w:rPr>
            </w:pPr>
            <w:r w:rsidRPr="00FD40C3">
              <w:rPr>
                <w:lang w:val="id-ID"/>
              </w:rPr>
              <w:t xml:space="preserve">    "fpi": "front pembela islam",</w:t>
            </w:r>
          </w:p>
          <w:p w14:paraId="3C8F33CC" w14:textId="77777777" w:rsidR="00801B5C" w:rsidRPr="00FD40C3" w:rsidRDefault="00801B5C" w:rsidP="00801B5C">
            <w:pPr>
              <w:pStyle w:val="Code"/>
              <w:rPr>
                <w:lang w:val="id-ID"/>
              </w:rPr>
            </w:pPr>
            <w:r w:rsidRPr="00FD40C3">
              <w:rPr>
                <w:lang w:val="id-ID"/>
              </w:rPr>
              <w:t xml:space="preserve">    "fwd": "diterukan",</w:t>
            </w:r>
          </w:p>
          <w:p w14:paraId="5CC2F1D3" w14:textId="77777777" w:rsidR="00801B5C" w:rsidRPr="00FD40C3" w:rsidRDefault="00801B5C" w:rsidP="00801B5C">
            <w:pPr>
              <w:pStyle w:val="Code"/>
              <w:rPr>
                <w:lang w:val="id-ID"/>
              </w:rPr>
            </w:pPr>
            <w:r w:rsidRPr="00FD40C3">
              <w:rPr>
                <w:lang w:val="id-ID"/>
              </w:rPr>
              <w:t xml:space="preserve">    "fyi":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ga": "tidak",</w:t>
            </w:r>
          </w:p>
          <w:p w14:paraId="230B1BBE" w14:textId="77777777" w:rsidR="00801B5C" w:rsidRPr="00FD40C3" w:rsidRDefault="00801B5C" w:rsidP="00801B5C">
            <w:pPr>
              <w:pStyle w:val="Code"/>
              <w:rPr>
                <w:lang w:val="id-ID"/>
              </w:rPr>
            </w:pPr>
            <w:r w:rsidRPr="00FD40C3">
              <w:rPr>
                <w:lang w:val="id-ID"/>
              </w:rPr>
              <w:t xml:space="preserve">    "gaada": "tidak ada uang",</w:t>
            </w:r>
          </w:p>
          <w:p w14:paraId="7C33FBCC" w14:textId="77777777" w:rsidR="00801B5C" w:rsidRPr="00FD40C3" w:rsidRDefault="00801B5C" w:rsidP="00801B5C">
            <w:pPr>
              <w:pStyle w:val="Code"/>
              <w:rPr>
                <w:lang w:val="id-ID"/>
              </w:rPr>
            </w:pPr>
            <w:r w:rsidRPr="00FD40C3">
              <w:rPr>
                <w:lang w:val="id-ID"/>
              </w:rPr>
              <w:t xml:space="preserve">    "gabisa": "tidak bisa",</w:t>
            </w:r>
          </w:p>
          <w:p w14:paraId="714FAEA7" w14:textId="77777777" w:rsidR="00801B5C" w:rsidRPr="00FD40C3" w:rsidRDefault="00801B5C" w:rsidP="00801B5C">
            <w:pPr>
              <w:pStyle w:val="Code"/>
              <w:rPr>
                <w:lang w:val="id-ID"/>
              </w:rPr>
            </w:pPr>
            <w:r w:rsidRPr="00FD40C3">
              <w:rPr>
                <w:lang w:val="id-ID"/>
              </w:rPr>
              <w:t xml:space="preserve">    "gag":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gaje": "tidak jelas",</w:t>
            </w:r>
          </w:p>
          <w:p w14:paraId="18083354" w14:textId="77777777" w:rsidR="00801B5C" w:rsidRPr="00FD40C3" w:rsidRDefault="00801B5C" w:rsidP="00801B5C">
            <w:pPr>
              <w:pStyle w:val="Code"/>
              <w:rPr>
                <w:lang w:val="id-ID"/>
              </w:rPr>
            </w:pPr>
            <w:r w:rsidRPr="00FD40C3">
              <w:rPr>
                <w:lang w:val="id-ID"/>
              </w:rPr>
              <w:t xml:space="preserve">    "gak": "tidak",</w:t>
            </w:r>
          </w:p>
          <w:p w14:paraId="0DA5E06E" w14:textId="77777777" w:rsidR="00801B5C" w:rsidRPr="00FD40C3" w:rsidRDefault="00801B5C" w:rsidP="00801B5C">
            <w:pPr>
              <w:pStyle w:val="Code"/>
              <w:rPr>
                <w:lang w:val="id-ID"/>
              </w:rPr>
            </w:pPr>
            <w:r w:rsidRPr="00FD40C3">
              <w:rPr>
                <w:lang w:val="id-ID"/>
              </w:rPr>
              <w:t xml:space="preserve">    "gak papa": "tidak apa-apa",</w:t>
            </w:r>
          </w:p>
          <w:p w14:paraId="2F9F974E" w14:textId="77777777" w:rsidR="00801B5C" w:rsidRPr="00FD40C3" w:rsidRDefault="00801B5C" w:rsidP="00801B5C">
            <w:pPr>
              <w:pStyle w:val="Code"/>
              <w:rPr>
                <w:lang w:val="id-ID"/>
              </w:rPr>
            </w:pPr>
            <w:r w:rsidRPr="00FD40C3">
              <w:rPr>
                <w:lang w:val="id-ID"/>
              </w:rPr>
              <w:t xml:space="preserve">    "gamau": "tidak mau",</w:t>
            </w:r>
          </w:p>
          <w:p w14:paraId="187C5FC8" w14:textId="77777777" w:rsidR="00801B5C" w:rsidRPr="00FD40C3" w:rsidRDefault="00801B5C" w:rsidP="00801B5C">
            <w:pPr>
              <w:pStyle w:val="Code"/>
              <w:rPr>
                <w:lang w:val="id-ID"/>
              </w:rPr>
            </w:pPr>
            <w:r w:rsidRPr="00FD40C3">
              <w:rPr>
                <w:lang w:val="id-ID"/>
              </w:rPr>
              <w:t xml:space="preserve">    "gan": "juragan",</w:t>
            </w:r>
          </w:p>
          <w:p w14:paraId="76734A54" w14:textId="77777777" w:rsidR="00801B5C" w:rsidRPr="00FD40C3" w:rsidRDefault="00801B5C" w:rsidP="00801B5C">
            <w:pPr>
              <w:pStyle w:val="Code"/>
              <w:rPr>
                <w:lang w:val="id-ID"/>
              </w:rPr>
            </w:pPr>
            <w:r w:rsidRPr="00FD40C3">
              <w:rPr>
                <w:lang w:val="id-ID"/>
              </w:rPr>
              <w:t xml:space="preserve">    "gantengbs": "ganteng",</w:t>
            </w:r>
          </w:p>
          <w:p w14:paraId="3FF76E14" w14:textId="77777777" w:rsidR="00801B5C" w:rsidRPr="00FD40C3" w:rsidRDefault="00801B5C" w:rsidP="00801B5C">
            <w:pPr>
              <w:pStyle w:val="Code"/>
              <w:rPr>
                <w:lang w:val="id-ID"/>
              </w:rPr>
            </w:pPr>
            <w:r w:rsidRPr="00FD40C3">
              <w:rPr>
                <w:lang w:val="id-ID"/>
              </w:rPr>
              <w:t xml:space="preserve">    "gantengsaya": "ganteng",</w:t>
            </w:r>
          </w:p>
          <w:p w14:paraId="1246CEF5" w14:textId="77777777" w:rsidR="00801B5C" w:rsidRPr="00FD40C3" w:rsidRDefault="00801B5C" w:rsidP="00801B5C">
            <w:pPr>
              <w:pStyle w:val="Code"/>
              <w:rPr>
                <w:lang w:val="id-ID"/>
              </w:rPr>
            </w:pPr>
            <w:r w:rsidRPr="00FD40C3">
              <w:rPr>
                <w:lang w:val="id-ID"/>
              </w:rPr>
              <w:t xml:space="preserve">    "gapapa": "tidak apa-apa",</w:t>
            </w:r>
          </w:p>
          <w:p w14:paraId="417E50BD" w14:textId="77777777" w:rsidR="00801B5C" w:rsidRPr="00FD40C3" w:rsidRDefault="00801B5C" w:rsidP="00801B5C">
            <w:pPr>
              <w:pStyle w:val="Code"/>
              <w:rPr>
                <w:lang w:val="id-ID"/>
              </w:rPr>
            </w:pPr>
            <w:r w:rsidRPr="00FD40C3">
              <w:rPr>
                <w:lang w:val="id-ID"/>
              </w:rPr>
              <w:t xml:space="preserve">    "gaptek": "gagap teknologi",</w:t>
            </w:r>
          </w:p>
          <w:p w14:paraId="25EC444B" w14:textId="77777777" w:rsidR="00801B5C" w:rsidRPr="00FD40C3" w:rsidRDefault="00801B5C" w:rsidP="00801B5C">
            <w:pPr>
              <w:pStyle w:val="Code"/>
              <w:rPr>
                <w:lang w:val="id-ID"/>
              </w:rPr>
            </w:pPr>
            <w:r w:rsidRPr="00FD40C3">
              <w:rPr>
                <w:lang w:val="id-ID"/>
              </w:rPr>
              <w:t xml:space="preserve">    "gatau": "tidak tahu",</w:t>
            </w:r>
          </w:p>
          <w:p w14:paraId="7404BEB8" w14:textId="77777777" w:rsidR="00801B5C" w:rsidRPr="00FD40C3" w:rsidRDefault="00801B5C" w:rsidP="00801B5C">
            <w:pPr>
              <w:pStyle w:val="Code"/>
              <w:rPr>
                <w:lang w:val="id-ID"/>
              </w:rPr>
            </w:pPr>
            <w:r w:rsidRPr="00FD40C3">
              <w:rPr>
                <w:lang w:val="id-ID"/>
              </w:rPr>
              <w:t xml:space="preserve">    "gatek":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gawe": "kerja",</w:t>
            </w:r>
          </w:p>
          <w:p w14:paraId="23E39185" w14:textId="77777777" w:rsidR="00801B5C" w:rsidRPr="00FD40C3" w:rsidRDefault="00801B5C" w:rsidP="00801B5C">
            <w:pPr>
              <w:pStyle w:val="Code"/>
              <w:rPr>
                <w:lang w:val="id-ID"/>
              </w:rPr>
            </w:pPr>
            <w:r w:rsidRPr="00FD40C3">
              <w:rPr>
                <w:lang w:val="id-ID"/>
              </w:rPr>
              <w:t xml:space="preserve">    "gax": "tidak",</w:t>
            </w:r>
          </w:p>
          <w:p w14:paraId="6C526F89" w14:textId="77777777" w:rsidR="00801B5C" w:rsidRPr="00FD40C3" w:rsidRDefault="00801B5C" w:rsidP="00801B5C">
            <w:pPr>
              <w:pStyle w:val="Code"/>
              <w:rPr>
                <w:lang w:val="id-ID"/>
              </w:rPr>
            </w:pPr>
            <w:r w:rsidRPr="00FD40C3">
              <w:rPr>
                <w:lang w:val="id-ID"/>
              </w:rPr>
              <w:t xml:space="preserve">    "gbs": "tidak bisa",</w:t>
            </w:r>
          </w:p>
          <w:p w14:paraId="318DBAE7" w14:textId="77777777" w:rsidR="00801B5C" w:rsidRPr="00FD40C3" w:rsidRDefault="00801B5C" w:rsidP="00801B5C">
            <w:pPr>
              <w:pStyle w:val="Code"/>
              <w:rPr>
                <w:lang w:val="id-ID"/>
              </w:rPr>
            </w:pPr>
            <w:r w:rsidRPr="00FD40C3">
              <w:rPr>
                <w:lang w:val="id-ID"/>
              </w:rPr>
              <w:t xml:space="preserve">    "gd": "gusdur",</w:t>
            </w:r>
          </w:p>
          <w:p w14:paraId="25480B8F" w14:textId="77777777" w:rsidR="00801B5C" w:rsidRPr="00FD40C3" w:rsidRDefault="00801B5C" w:rsidP="00801B5C">
            <w:pPr>
              <w:pStyle w:val="Code"/>
              <w:rPr>
                <w:lang w:val="id-ID"/>
              </w:rPr>
            </w:pPr>
            <w:r w:rsidRPr="00FD40C3">
              <w:rPr>
                <w:lang w:val="id-ID"/>
              </w:rPr>
              <w:t xml:space="preserve">    "gda":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geer": "gede rasa",</w:t>
            </w:r>
          </w:p>
          <w:p w14:paraId="4A428141" w14:textId="77777777" w:rsidR="00801B5C" w:rsidRPr="00FD40C3" w:rsidRDefault="00801B5C" w:rsidP="00801B5C">
            <w:pPr>
              <w:pStyle w:val="Code"/>
              <w:rPr>
                <w:lang w:val="id-ID"/>
              </w:rPr>
            </w:pPr>
            <w:r w:rsidRPr="00FD40C3">
              <w:rPr>
                <w:lang w:val="id-ID"/>
              </w:rPr>
              <w:t xml:space="preserve">    "gegara": "gara-gara",</w:t>
            </w:r>
          </w:p>
          <w:p w14:paraId="746584EF" w14:textId="77777777" w:rsidR="00801B5C" w:rsidRPr="00FD40C3" w:rsidRDefault="00801B5C" w:rsidP="00801B5C">
            <w:pPr>
              <w:pStyle w:val="Code"/>
              <w:rPr>
                <w:lang w:val="id-ID"/>
              </w:rPr>
            </w:pPr>
            <w:r w:rsidRPr="00FD40C3">
              <w:rPr>
                <w:lang w:val="id-ID"/>
              </w:rPr>
              <w:t xml:space="preserve">    "geje":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gene":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ghiey": "lagi",</w:t>
            </w:r>
          </w:p>
          <w:p w14:paraId="68667E1B" w14:textId="77777777" w:rsidR="00801B5C" w:rsidRPr="00FD40C3" w:rsidRDefault="00801B5C" w:rsidP="00801B5C">
            <w:pPr>
              <w:pStyle w:val="Code"/>
              <w:rPr>
                <w:lang w:val="id-ID"/>
              </w:rPr>
            </w:pPr>
            <w:r w:rsidRPr="00FD40C3">
              <w:rPr>
                <w:lang w:val="id-ID"/>
              </w:rPr>
              <w:t xml:space="preserve">    "ghiy": "lagi",</w:t>
            </w:r>
          </w:p>
          <w:p w14:paraId="3F00C87F" w14:textId="77777777" w:rsidR="00801B5C" w:rsidRPr="00FD40C3" w:rsidRDefault="00801B5C" w:rsidP="00801B5C">
            <w:pPr>
              <w:pStyle w:val="Code"/>
              <w:rPr>
                <w:lang w:val="id-ID"/>
              </w:rPr>
            </w:pPr>
            <w:r w:rsidRPr="00FD40C3">
              <w:rPr>
                <w:lang w:val="id-ID"/>
              </w:rPr>
              <w:t xml:space="preserve">    "gi": "lagi",</w:t>
            </w:r>
          </w:p>
          <w:p w14:paraId="1C187F30" w14:textId="77777777" w:rsidR="00801B5C" w:rsidRPr="00FD40C3" w:rsidRDefault="00801B5C" w:rsidP="00801B5C">
            <w:pPr>
              <w:pStyle w:val="Code"/>
              <w:rPr>
                <w:lang w:val="id-ID"/>
              </w:rPr>
            </w:pPr>
            <w:r w:rsidRPr="00FD40C3">
              <w:rPr>
                <w:lang w:val="id-ID"/>
              </w:rPr>
              <w:t xml:space="preserve">    "gib": "gerakan indonesia beradab",</w:t>
            </w:r>
          </w:p>
          <w:p w14:paraId="72D4201D" w14:textId="77777777" w:rsidR="00801B5C" w:rsidRPr="00FD40C3" w:rsidRDefault="00801B5C" w:rsidP="00801B5C">
            <w:pPr>
              <w:pStyle w:val="Code"/>
              <w:rPr>
                <w:lang w:val="id-ID"/>
              </w:rPr>
            </w:pPr>
            <w:r w:rsidRPr="00FD40C3">
              <w:rPr>
                <w:lang w:val="id-ID"/>
              </w:rPr>
              <w:t xml:space="preserve">    "gile": "gila",</w:t>
            </w:r>
          </w:p>
          <w:p w14:paraId="4EE0E3E8" w14:textId="77777777" w:rsidR="00801B5C" w:rsidRPr="00FD40C3" w:rsidRDefault="00801B5C" w:rsidP="00801B5C">
            <w:pPr>
              <w:pStyle w:val="Code"/>
              <w:rPr>
                <w:lang w:val="id-ID"/>
              </w:rPr>
            </w:pPr>
            <w:r w:rsidRPr="00FD40C3">
              <w:rPr>
                <w:lang w:val="id-ID"/>
              </w:rPr>
              <w:lastRenderedPageBreak/>
              <w:t xml:space="preserve">    "giman": "gigi mancung",</w:t>
            </w:r>
          </w:p>
          <w:p w14:paraId="2494205D" w14:textId="77777777" w:rsidR="00801B5C" w:rsidRPr="00FD40C3" w:rsidRDefault="00801B5C" w:rsidP="00801B5C">
            <w:pPr>
              <w:pStyle w:val="Code"/>
              <w:rPr>
                <w:lang w:val="id-ID"/>
              </w:rPr>
            </w:pPr>
            <w:r w:rsidRPr="00FD40C3">
              <w:rPr>
                <w:lang w:val="id-ID"/>
              </w:rPr>
              <w:t xml:space="preserve">    "gimana": "bagaimana",</w:t>
            </w:r>
          </w:p>
          <w:p w14:paraId="61AA4488" w14:textId="77777777" w:rsidR="00801B5C" w:rsidRPr="00FD40C3" w:rsidRDefault="00801B5C" w:rsidP="00801B5C">
            <w:pPr>
              <w:pStyle w:val="Code"/>
              <w:rPr>
                <w:lang w:val="id-ID"/>
              </w:rPr>
            </w:pPr>
            <w:r w:rsidRPr="00FD40C3">
              <w:rPr>
                <w:lang w:val="id-ID"/>
              </w:rPr>
              <w:t xml:space="preserve">    "gini": "begini",</w:t>
            </w:r>
          </w:p>
          <w:p w14:paraId="5C1410D0" w14:textId="77777777" w:rsidR="00801B5C" w:rsidRPr="00FD40C3" w:rsidRDefault="00801B5C" w:rsidP="00801B5C">
            <w:pPr>
              <w:pStyle w:val="Code"/>
              <w:rPr>
                <w:lang w:val="id-ID"/>
              </w:rPr>
            </w:pPr>
            <w:r w:rsidRPr="00FD40C3">
              <w:rPr>
                <w:lang w:val="id-ID"/>
              </w:rPr>
              <w:t xml:space="preserve">    "gingerbread": "ginger bread",</w:t>
            </w:r>
          </w:p>
          <w:p w14:paraId="08D5DBA0" w14:textId="77777777" w:rsidR="00801B5C" w:rsidRPr="00FD40C3" w:rsidRDefault="00801B5C" w:rsidP="00801B5C">
            <w:pPr>
              <w:pStyle w:val="Code"/>
              <w:rPr>
                <w:lang w:val="id-ID"/>
              </w:rPr>
            </w:pPr>
            <w:r w:rsidRPr="00FD40C3">
              <w:rPr>
                <w:lang w:val="id-ID"/>
              </w:rPr>
              <w:t xml:space="preserve">    "gino": "gigi nongol",</w:t>
            </w:r>
          </w:p>
          <w:p w14:paraId="0F57375C" w14:textId="77777777" w:rsidR="00801B5C" w:rsidRPr="00FD40C3" w:rsidRDefault="00801B5C" w:rsidP="00801B5C">
            <w:pPr>
              <w:pStyle w:val="Code"/>
              <w:rPr>
                <w:lang w:val="id-ID"/>
              </w:rPr>
            </w:pPr>
            <w:r w:rsidRPr="00FD40C3">
              <w:rPr>
                <w:lang w:val="id-ID"/>
              </w:rPr>
              <w:t xml:space="preserve">    "gitchu": "gitu",</w:t>
            </w:r>
          </w:p>
          <w:p w14:paraId="1FF37AAC" w14:textId="77777777" w:rsidR="00801B5C" w:rsidRPr="00FD40C3" w:rsidRDefault="00801B5C" w:rsidP="00801B5C">
            <w:pPr>
              <w:pStyle w:val="Code"/>
              <w:rPr>
                <w:lang w:val="id-ID"/>
              </w:rPr>
            </w:pPr>
            <w:r w:rsidRPr="00FD40C3">
              <w:rPr>
                <w:lang w:val="id-ID"/>
              </w:rPr>
              <w:t xml:space="preserve">    "githu": "gitu",</w:t>
            </w:r>
          </w:p>
          <w:p w14:paraId="5AB5DF71" w14:textId="77777777" w:rsidR="00801B5C" w:rsidRPr="00FD40C3" w:rsidRDefault="00801B5C" w:rsidP="00801B5C">
            <w:pPr>
              <w:pStyle w:val="Code"/>
              <w:rPr>
                <w:lang w:val="id-ID"/>
              </w:rPr>
            </w:pPr>
            <w:r w:rsidRPr="00FD40C3">
              <w:rPr>
                <w:lang w:val="id-ID"/>
              </w:rPr>
              <w:t xml:space="preserve">    "gitu": "begitu",</w:t>
            </w:r>
          </w:p>
          <w:p w14:paraId="0E49CC6B" w14:textId="77777777" w:rsidR="00801B5C" w:rsidRPr="00FD40C3" w:rsidRDefault="00801B5C" w:rsidP="00801B5C">
            <w:pPr>
              <w:pStyle w:val="Code"/>
              <w:rPr>
                <w:lang w:val="id-ID"/>
              </w:rPr>
            </w:pPr>
            <w:r w:rsidRPr="00FD40C3">
              <w:rPr>
                <w:lang w:val="id-ID"/>
              </w:rPr>
              <w:t xml:space="preserve">    "gj": "tidak jelas",</w:t>
            </w:r>
          </w:p>
          <w:p w14:paraId="4033DA98" w14:textId="77777777" w:rsidR="00801B5C" w:rsidRPr="00FD40C3" w:rsidRDefault="00801B5C" w:rsidP="00801B5C">
            <w:pPr>
              <w:pStyle w:val="Code"/>
              <w:rPr>
                <w:lang w:val="id-ID"/>
              </w:rPr>
            </w:pPr>
            <w:r w:rsidRPr="00FD40C3">
              <w:rPr>
                <w:lang w:val="id-ID"/>
              </w:rPr>
              <w:t xml:space="preserve">    "gk": "tidak",</w:t>
            </w:r>
          </w:p>
          <w:p w14:paraId="2055DC20" w14:textId="77777777" w:rsidR="00801B5C" w:rsidRPr="00FD40C3" w:rsidRDefault="00801B5C" w:rsidP="00801B5C">
            <w:pPr>
              <w:pStyle w:val="Code"/>
              <w:rPr>
                <w:lang w:val="id-ID"/>
              </w:rPr>
            </w:pPr>
            <w:r w:rsidRPr="00FD40C3">
              <w:rPr>
                <w:lang w:val="id-ID"/>
              </w:rPr>
              <w:t xml:space="preserve">    "gmana": "bagaimana",</w:t>
            </w:r>
          </w:p>
          <w:p w14:paraId="18EA887A" w14:textId="77777777" w:rsidR="00801B5C" w:rsidRPr="00FD40C3" w:rsidRDefault="00801B5C" w:rsidP="00801B5C">
            <w:pPr>
              <w:pStyle w:val="Code"/>
              <w:rPr>
                <w:lang w:val="id-ID"/>
              </w:rPr>
            </w:pPr>
            <w:r w:rsidRPr="00FD40C3">
              <w:rPr>
                <w:lang w:val="id-ID"/>
              </w:rPr>
              <w:t xml:space="preserve">    "gmn": "bagamana",</w:t>
            </w:r>
          </w:p>
          <w:p w14:paraId="7882636B" w14:textId="77777777" w:rsidR="00801B5C" w:rsidRPr="00FD40C3" w:rsidRDefault="00801B5C" w:rsidP="00801B5C">
            <w:pPr>
              <w:pStyle w:val="Code"/>
              <w:rPr>
                <w:lang w:val="id-ID"/>
              </w:rPr>
            </w:pPr>
            <w:r w:rsidRPr="00FD40C3">
              <w:rPr>
                <w:lang w:val="id-ID"/>
              </w:rPr>
              <w:t xml:space="preserve">    "gn": "begini",</w:t>
            </w:r>
          </w:p>
          <w:p w14:paraId="3D2CFB6E" w14:textId="77777777" w:rsidR="00801B5C" w:rsidRPr="00FD40C3" w:rsidRDefault="00801B5C" w:rsidP="00801B5C">
            <w:pPr>
              <w:pStyle w:val="Code"/>
              <w:rPr>
                <w:lang w:val="id-ID"/>
              </w:rPr>
            </w:pPr>
            <w:r w:rsidRPr="00FD40C3">
              <w:rPr>
                <w:lang w:val="id-ID"/>
              </w:rPr>
              <w:t xml:space="preserve">    "goblog":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gokil":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good": "bagus",</w:t>
            </w:r>
          </w:p>
          <w:p w14:paraId="17F41937" w14:textId="77777777" w:rsidR="00801B5C" w:rsidRPr="00FD40C3" w:rsidRDefault="00801B5C" w:rsidP="00801B5C">
            <w:pPr>
              <w:pStyle w:val="Code"/>
              <w:rPr>
                <w:lang w:val="id-ID"/>
              </w:rPr>
            </w:pPr>
            <w:r w:rsidRPr="00FD40C3">
              <w:rPr>
                <w:lang w:val="id-ID"/>
              </w:rPr>
              <w:t xml:space="preserve">    "governor": "gubernur",</w:t>
            </w:r>
          </w:p>
          <w:p w14:paraId="0A7803FD" w14:textId="77777777" w:rsidR="00801B5C" w:rsidRPr="00FD40C3" w:rsidRDefault="00801B5C" w:rsidP="00801B5C">
            <w:pPr>
              <w:pStyle w:val="Code"/>
              <w:rPr>
                <w:lang w:val="id-ID"/>
              </w:rPr>
            </w:pPr>
            <w:r w:rsidRPr="00FD40C3">
              <w:rPr>
                <w:lang w:val="id-ID"/>
              </w:rPr>
              <w:t xml:space="preserve">    "gowes": "mengayuh sepeda",</w:t>
            </w:r>
          </w:p>
          <w:p w14:paraId="393DAC72" w14:textId="77777777" w:rsidR="00801B5C" w:rsidRPr="00FD40C3" w:rsidRDefault="00801B5C" w:rsidP="00801B5C">
            <w:pPr>
              <w:pStyle w:val="Code"/>
              <w:rPr>
                <w:lang w:val="id-ID"/>
              </w:rPr>
            </w:pPr>
            <w:r w:rsidRPr="00FD40C3">
              <w:rPr>
                <w:lang w:val="id-ID"/>
              </w:rPr>
              <w:t xml:space="preserve">    "gpl": "tidak pakai lama",</w:t>
            </w:r>
          </w:p>
          <w:p w14:paraId="0E0D5959" w14:textId="77777777" w:rsidR="00801B5C" w:rsidRPr="00FD40C3" w:rsidRDefault="00801B5C" w:rsidP="00801B5C">
            <w:pPr>
              <w:pStyle w:val="Code"/>
              <w:rPr>
                <w:lang w:val="id-ID"/>
              </w:rPr>
            </w:pPr>
            <w:r w:rsidRPr="00FD40C3">
              <w:rPr>
                <w:lang w:val="id-ID"/>
              </w:rPr>
              <w:t xml:space="preserve">    "gpny": "tidak punya",</w:t>
            </w:r>
          </w:p>
          <w:p w14:paraId="31296D32" w14:textId="77777777" w:rsidR="00801B5C" w:rsidRPr="00FD40C3" w:rsidRDefault="00801B5C" w:rsidP="00801B5C">
            <w:pPr>
              <w:pStyle w:val="Code"/>
              <w:rPr>
                <w:lang w:val="id-ID"/>
              </w:rPr>
            </w:pPr>
            <w:r w:rsidRPr="00FD40C3">
              <w:rPr>
                <w:lang w:val="id-ID"/>
              </w:rPr>
              <w:t xml:space="preserve">    "gpp": "tidak apa-apa",</w:t>
            </w:r>
          </w:p>
          <w:p w14:paraId="1D4EE40B" w14:textId="77777777" w:rsidR="00801B5C" w:rsidRPr="00FD40C3" w:rsidRDefault="00801B5C" w:rsidP="00801B5C">
            <w:pPr>
              <w:pStyle w:val="Code"/>
              <w:rPr>
                <w:lang w:val="id-ID"/>
              </w:rPr>
            </w:pPr>
            <w:r w:rsidRPr="00FD40C3">
              <w:rPr>
                <w:lang w:val="id-ID"/>
              </w:rPr>
              <w:t xml:space="preserve">    "gr": "gede rasa",</w:t>
            </w:r>
          </w:p>
          <w:p w14:paraId="768F3B68" w14:textId="77777777" w:rsidR="00801B5C" w:rsidRPr="00FD40C3" w:rsidRDefault="00801B5C" w:rsidP="00801B5C">
            <w:pPr>
              <w:pStyle w:val="Code"/>
              <w:rPr>
                <w:lang w:val="id-ID"/>
              </w:rPr>
            </w:pPr>
            <w:r w:rsidRPr="00FD40C3">
              <w:rPr>
                <w:lang w:val="id-ID"/>
              </w:rPr>
              <w:t xml:space="preserve">    "gretong": "gratis",</w:t>
            </w:r>
          </w:p>
          <w:p w14:paraId="6FE6F492" w14:textId="77777777" w:rsidR="00801B5C" w:rsidRPr="00FD40C3" w:rsidRDefault="00801B5C" w:rsidP="00801B5C">
            <w:pPr>
              <w:pStyle w:val="Code"/>
              <w:rPr>
                <w:lang w:val="id-ID"/>
              </w:rPr>
            </w:pPr>
            <w:r w:rsidRPr="00FD40C3">
              <w:rPr>
                <w:lang w:val="id-ID"/>
              </w:rPr>
              <w:t xml:space="preserve">    "gretongan": "gratisan",</w:t>
            </w:r>
          </w:p>
          <w:p w14:paraId="0A41858B" w14:textId="77777777" w:rsidR="00801B5C" w:rsidRPr="00FD40C3" w:rsidRDefault="00801B5C" w:rsidP="00801B5C">
            <w:pPr>
              <w:pStyle w:val="Code"/>
              <w:rPr>
                <w:lang w:val="id-ID"/>
              </w:rPr>
            </w:pPr>
            <w:r w:rsidRPr="00FD40C3">
              <w:rPr>
                <w:lang w:val="id-ID"/>
              </w:rPr>
              <w:t xml:space="preserve">    "gt": "gitu",</w:t>
            </w:r>
          </w:p>
          <w:p w14:paraId="0EACECC2" w14:textId="77777777" w:rsidR="00801B5C" w:rsidRPr="00FD40C3" w:rsidRDefault="00801B5C" w:rsidP="00801B5C">
            <w:pPr>
              <w:pStyle w:val="Code"/>
              <w:rPr>
                <w:lang w:val="id-ID"/>
              </w:rPr>
            </w:pPr>
            <w:r w:rsidRPr="00FD40C3">
              <w:rPr>
                <w:lang w:val="id-ID"/>
              </w:rPr>
              <w:t xml:space="preserve">    "gtau": "tidak tahu",</w:t>
            </w:r>
          </w:p>
          <w:p w14:paraId="1B0377FD" w14:textId="77777777" w:rsidR="00801B5C" w:rsidRPr="00FD40C3" w:rsidRDefault="00801B5C" w:rsidP="00801B5C">
            <w:pPr>
              <w:pStyle w:val="Code"/>
              <w:rPr>
                <w:lang w:val="id-ID"/>
              </w:rPr>
            </w:pPr>
            <w:r w:rsidRPr="00FD40C3">
              <w:rPr>
                <w:lang w:val="id-ID"/>
              </w:rPr>
              <w:t xml:space="preserve">    "gtw":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gub": "gubernur",</w:t>
            </w:r>
          </w:p>
          <w:p w14:paraId="703BBA65" w14:textId="77777777" w:rsidR="00801B5C" w:rsidRPr="00FD40C3" w:rsidRDefault="00801B5C" w:rsidP="00801B5C">
            <w:pPr>
              <w:pStyle w:val="Code"/>
              <w:rPr>
                <w:lang w:val="id-ID"/>
              </w:rPr>
            </w:pPr>
            <w:r w:rsidRPr="00FD40C3">
              <w:rPr>
                <w:lang w:val="id-ID"/>
              </w:rPr>
              <w:t xml:space="preserve">    "gue":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guoblok": "goblok",</w:t>
            </w:r>
          </w:p>
          <w:p w14:paraId="2AC2E446" w14:textId="77777777" w:rsidR="00801B5C" w:rsidRPr="00FD40C3" w:rsidRDefault="00801B5C" w:rsidP="00801B5C">
            <w:pPr>
              <w:pStyle w:val="Code"/>
              <w:rPr>
                <w:lang w:val="id-ID"/>
              </w:rPr>
            </w:pPr>
            <w:r w:rsidRPr="00FD40C3">
              <w:rPr>
                <w:lang w:val="id-ID"/>
              </w:rPr>
              <w:t xml:space="preserve">    "guys": "teman-teman",</w:t>
            </w:r>
          </w:p>
          <w:p w14:paraId="11BC1F6F" w14:textId="77777777" w:rsidR="00801B5C" w:rsidRPr="00FD40C3" w:rsidRDefault="00801B5C" w:rsidP="00801B5C">
            <w:pPr>
              <w:pStyle w:val="Code"/>
              <w:rPr>
                <w:lang w:val="id-ID"/>
              </w:rPr>
            </w:pPr>
            <w:r w:rsidRPr="00FD40C3">
              <w:rPr>
                <w:lang w:val="id-ID"/>
              </w:rPr>
              <w:t xml:space="preserve">    "gw": "saya",</w:t>
            </w:r>
          </w:p>
          <w:p w14:paraId="790E9C2B" w14:textId="77777777" w:rsidR="00801B5C" w:rsidRPr="00FD40C3" w:rsidRDefault="00801B5C" w:rsidP="00801B5C">
            <w:pPr>
              <w:pStyle w:val="Code"/>
              <w:rPr>
                <w:lang w:val="id-ID"/>
              </w:rPr>
            </w:pPr>
            <w:r w:rsidRPr="00FD40C3">
              <w:rPr>
                <w:lang w:val="id-ID"/>
              </w:rPr>
              <w:t xml:space="preserve">    "gws":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haghaghag": "tertawa",</w:t>
            </w:r>
          </w:p>
          <w:p w14:paraId="2565CE8F" w14:textId="77777777" w:rsidR="00801B5C" w:rsidRPr="00FD40C3" w:rsidRDefault="00801B5C" w:rsidP="00801B5C">
            <w:pPr>
              <w:pStyle w:val="Code"/>
              <w:rPr>
                <w:lang w:val="id-ID"/>
              </w:rPr>
            </w:pPr>
            <w:r w:rsidRPr="00FD40C3">
              <w:rPr>
                <w:lang w:val="id-ID"/>
              </w:rPr>
              <w:t xml:space="preserve">    "haha": "tertawa",</w:t>
            </w:r>
          </w:p>
          <w:p w14:paraId="4DB209C8" w14:textId="77777777" w:rsidR="00801B5C" w:rsidRPr="00FD40C3" w:rsidRDefault="00801B5C" w:rsidP="00801B5C">
            <w:pPr>
              <w:pStyle w:val="Code"/>
              <w:rPr>
                <w:lang w:val="id-ID"/>
              </w:rPr>
            </w:pPr>
            <w:r w:rsidRPr="00FD40C3">
              <w:rPr>
                <w:lang w:val="id-ID"/>
              </w:rPr>
              <w:t xml:space="preserve">    "hak2": "hak hak",</w:t>
            </w:r>
          </w:p>
          <w:p w14:paraId="422E2296" w14:textId="77777777" w:rsidR="00801B5C" w:rsidRPr="00FD40C3" w:rsidRDefault="00801B5C" w:rsidP="00801B5C">
            <w:pPr>
              <w:pStyle w:val="Code"/>
              <w:rPr>
                <w:lang w:val="id-ID"/>
              </w:rPr>
            </w:pPr>
            <w:r w:rsidRPr="00FD40C3">
              <w:rPr>
                <w:lang w:val="id-ID"/>
              </w:rPr>
              <w:t xml:space="preserve">    "hakhak": "tertawa",</w:t>
            </w:r>
          </w:p>
          <w:p w14:paraId="7EF1A1AA" w14:textId="77777777" w:rsidR="00801B5C" w:rsidRPr="00FD40C3" w:rsidRDefault="00801B5C" w:rsidP="00801B5C">
            <w:pPr>
              <w:pStyle w:val="Code"/>
              <w:rPr>
                <w:lang w:val="id-ID"/>
              </w:rPr>
            </w:pPr>
            <w:r w:rsidRPr="00FD40C3">
              <w:rPr>
                <w:lang w:val="id-ID"/>
              </w:rPr>
              <w:t xml:space="preserve">    "hallow":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handak":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happy": "bahagia",</w:t>
            </w:r>
          </w:p>
          <w:p w14:paraId="03291BF7" w14:textId="77777777" w:rsidR="00801B5C" w:rsidRPr="00FD40C3" w:rsidRDefault="00801B5C" w:rsidP="00801B5C">
            <w:pPr>
              <w:pStyle w:val="Code"/>
              <w:rPr>
                <w:lang w:val="id-ID"/>
              </w:rPr>
            </w:pPr>
            <w:r w:rsidRPr="00FD40C3">
              <w:rPr>
                <w:lang w:val="id-ID"/>
              </w:rPr>
              <w:t xml:space="preserve">    "hardcore": "keras",</w:t>
            </w:r>
          </w:p>
          <w:p w14:paraId="5B229005" w14:textId="77777777" w:rsidR="00801B5C" w:rsidRPr="00FD40C3" w:rsidRDefault="00801B5C" w:rsidP="00801B5C">
            <w:pPr>
              <w:pStyle w:val="Code"/>
              <w:rPr>
                <w:lang w:val="id-ID"/>
              </w:rPr>
            </w:pPr>
            <w:r w:rsidRPr="00FD40C3">
              <w:rPr>
                <w:lang w:val="id-ID"/>
              </w:rPr>
              <w:t xml:space="preserve">    "hehe": "he",</w:t>
            </w:r>
          </w:p>
          <w:p w14:paraId="57FBFFFC" w14:textId="77777777" w:rsidR="00801B5C" w:rsidRPr="00FD40C3" w:rsidRDefault="00801B5C" w:rsidP="00801B5C">
            <w:pPr>
              <w:pStyle w:val="Code"/>
              <w:rPr>
                <w:lang w:val="id-ID"/>
              </w:rPr>
            </w:pPr>
            <w:r w:rsidRPr="00FD40C3">
              <w:rPr>
                <w:lang w:val="id-ID"/>
              </w:rPr>
              <w:t xml:space="preserve">    "hellow": "halo",</w:t>
            </w:r>
          </w:p>
          <w:p w14:paraId="7998542A" w14:textId="77777777" w:rsidR="00801B5C" w:rsidRPr="00FD40C3" w:rsidRDefault="00801B5C" w:rsidP="00801B5C">
            <w:pPr>
              <w:pStyle w:val="Code"/>
              <w:rPr>
                <w:lang w:val="id-ID"/>
              </w:rPr>
            </w:pPr>
            <w:r w:rsidRPr="00FD40C3">
              <w:rPr>
                <w:lang w:val="id-ID"/>
              </w:rPr>
              <w:t xml:space="preserve">    "helo": "halo",</w:t>
            </w:r>
          </w:p>
          <w:p w14:paraId="63E1C57E" w14:textId="77777777" w:rsidR="00801B5C" w:rsidRPr="00FD40C3" w:rsidRDefault="00801B5C" w:rsidP="00801B5C">
            <w:pPr>
              <w:pStyle w:val="Code"/>
              <w:rPr>
                <w:lang w:val="id-ID"/>
              </w:rPr>
            </w:pPr>
            <w:r w:rsidRPr="00FD40C3">
              <w:rPr>
                <w:lang w:val="id-ID"/>
              </w:rPr>
              <w:t xml:space="preserve">    "helow": "halo",</w:t>
            </w:r>
          </w:p>
          <w:p w14:paraId="676264E3" w14:textId="77777777" w:rsidR="00801B5C" w:rsidRPr="00FD40C3" w:rsidRDefault="00801B5C" w:rsidP="00801B5C">
            <w:pPr>
              <w:pStyle w:val="Code"/>
              <w:rPr>
                <w:lang w:val="id-ID"/>
              </w:rPr>
            </w:pPr>
            <w:r w:rsidRPr="00FD40C3">
              <w:rPr>
                <w:lang w:val="id-ID"/>
              </w:rPr>
              <w:t xml:space="preserve">    "heter": "pembenci",</w:t>
            </w:r>
          </w:p>
          <w:p w14:paraId="44C54ACE" w14:textId="77777777" w:rsidR="00801B5C" w:rsidRPr="00FD40C3" w:rsidRDefault="00801B5C" w:rsidP="00801B5C">
            <w:pPr>
              <w:pStyle w:val="Code"/>
              <w:rPr>
                <w:lang w:val="id-ID"/>
              </w:rPr>
            </w:pPr>
            <w:r w:rsidRPr="00FD40C3">
              <w:rPr>
                <w:lang w:val="id-ID"/>
              </w:rPr>
              <w:t xml:space="preserve">    "heters": "pembenci",</w:t>
            </w:r>
          </w:p>
          <w:p w14:paraId="5FD3A1B7" w14:textId="77777777" w:rsidR="00801B5C" w:rsidRPr="00FD40C3" w:rsidRDefault="00801B5C" w:rsidP="00801B5C">
            <w:pPr>
              <w:pStyle w:val="Code"/>
              <w:rPr>
                <w:lang w:val="id-ID"/>
              </w:rPr>
            </w:pPr>
            <w:r w:rsidRPr="00FD40C3">
              <w:rPr>
                <w:lang w:val="id-ID"/>
              </w:rPr>
              <w:t xml:space="preserve">    "hey":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hlm": "halaman",</w:t>
            </w:r>
          </w:p>
          <w:p w14:paraId="54C2DC0A" w14:textId="77777777" w:rsidR="00801B5C" w:rsidRPr="00FD40C3" w:rsidRDefault="00801B5C" w:rsidP="00801B5C">
            <w:pPr>
              <w:pStyle w:val="Code"/>
              <w:rPr>
                <w:lang w:val="id-ID"/>
              </w:rPr>
            </w:pPr>
            <w:r w:rsidRPr="00FD40C3">
              <w:rPr>
                <w:lang w:val="id-ID"/>
              </w:rPr>
              <w:t xml:space="preserve">    "hlng": "hilang",</w:t>
            </w:r>
          </w:p>
          <w:p w14:paraId="5280459F" w14:textId="77777777" w:rsidR="00801B5C" w:rsidRPr="00FD40C3" w:rsidRDefault="00801B5C" w:rsidP="00801B5C">
            <w:pPr>
              <w:pStyle w:val="Code"/>
              <w:rPr>
                <w:lang w:val="id-ID"/>
              </w:rPr>
            </w:pPr>
            <w:r w:rsidRPr="00FD40C3">
              <w:rPr>
                <w:lang w:val="id-ID"/>
              </w:rPr>
              <w:t xml:space="preserve">    "hny": "hanya",</w:t>
            </w:r>
          </w:p>
          <w:p w14:paraId="1DFBC45F" w14:textId="77777777" w:rsidR="00801B5C" w:rsidRPr="00FD40C3" w:rsidRDefault="00801B5C" w:rsidP="00801B5C">
            <w:pPr>
              <w:pStyle w:val="Code"/>
              <w:rPr>
                <w:lang w:val="id-ID"/>
              </w:rPr>
            </w:pPr>
            <w:r w:rsidRPr="00FD40C3">
              <w:rPr>
                <w:lang w:val="id-ID"/>
              </w:rPr>
              <w:t xml:space="preserve">    "hnya": "hanya",</w:t>
            </w:r>
          </w:p>
          <w:p w14:paraId="5EA941A8" w14:textId="77777777" w:rsidR="00801B5C" w:rsidRPr="00FD40C3" w:rsidRDefault="00801B5C" w:rsidP="00801B5C">
            <w:pPr>
              <w:pStyle w:val="Code"/>
              <w:rPr>
                <w:lang w:val="id-ID"/>
              </w:rPr>
            </w:pPr>
            <w:r w:rsidRPr="00FD40C3">
              <w:rPr>
                <w:lang w:val="id-ID"/>
              </w:rPr>
              <w:t xml:space="preserve">    "hoax":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houm": "rumah",</w:t>
            </w:r>
          </w:p>
          <w:p w14:paraId="732BA7D6" w14:textId="77777777" w:rsidR="00801B5C" w:rsidRPr="00FD40C3" w:rsidRDefault="00801B5C" w:rsidP="00801B5C">
            <w:pPr>
              <w:pStyle w:val="Code"/>
              <w:rPr>
                <w:lang w:val="id-ID"/>
              </w:rPr>
            </w:pPr>
            <w:r w:rsidRPr="00FD40C3">
              <w:rPr>
                <w:lang w:val="id-ID"/>
              </w:rPr>
              <w:t xml:space="preserve">    "hr": "hari",</w:t>
            </w:r>
          </w:p>
          <w:p w14:paraId="6CD2A15E" w14:textId="77777777" w:rsidR="00801B5C" w:rsidRPr="00FD40C3" w:rsidRDefault="00801B5C" w:rsidP="00801B5C">
            <w:pPr>
              <w:pStyle w:val="Code"/>
              <w:rPr>
                <w:lang w:val="id-ID"/>
              </w:rPr>
            </w:pPr>
            <w:r w:rsidRPr="00FD40C3">
              <w:rPr>
                <w:lang w:val="id-ID"/>
              </w:rPr>
              <w:t xml:space="preserve">    "hrs": "harus",</w:t>
            </w:r>
          </w:p>
          <w:p w14:paraId="67859140" w14:textId="77777777" w:rsidR="00801B5C" w:rsidRPr="00FD40C3" w:rsidRDefault="00801B5C" w:rsidP="00801B5C">
            <w:pPr>
              <w:pStyle w:val="Code"/>
              <w:rPr>
                <w:lang w:val="id-ID"/>
              </w:rPr>
            </w:pPr>
            <w:r w:rsidRPr="00FD40C3">
              <w:rPr>
                <w:lang w:val="id-ID"/>
              </w:rPr>
              <w:t xml:space="preserve">    "hrus": "harus",</w:t>
            </w:r>
          </w:p>
          <w:p w14:paraId="0A223911" w14:textId="77777777" w:rsidR="00801B5C" w:rsidRPr="00FD40C3" w:rsidRDefault="00801B5C" w:rsidP="00801B5C">
            <w:pPr>
              <w:pStyle w:val="Code"/>
              <w:rPr>
                <w:lang w:val="id-ID"/>
              </w:rPr>
            </w:pPr>
            <w:r w:rsidRPr="00FD40C3">
              <w:rPr>
                <w:lang w:val="id-ID"/>
              </w:rPr>
              <w:t xml:space="preserve">    "hubad":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huff": "mengeluh",</w:t>
            </w:r>
          </w:p>
          <w:p w14:paraId="68D8FD50" w14:textId="77777777" w:rsidR="00801B5C" w:rsidRPr="00FD40C3" w:rsidRDefault="00801B5C" w:rsidP="00801B5C">
            <w:pPr>
              <w:pStyle w:val="Code"/>
              <w:rPr>
                <w:lang w:val="id-ID"/>
              </w:rPr>
            </w:pPr>
            <w:r w:rsidRPr="00FD40C3">
              <w:rPr>
                <w:lang w:val="id-ID"/>
              </w:rPr>
              <w:t xml:space="preserve">    "huft": "mengeluh",</w:t>
            </w:r>
          </w:p>
          <w:p w14:paraId="677ACA9D" w14:textId="77777777" w:rsidR="00801B5C" w:rsidRPr="00FD40C3" w:rsidRDefault="00801B5C" w:rsidP="00801B5C">
            <w:pPr>
              <w:pStyle w:val="Code"/>
              <w:rPr>
                <w:lang w:val="id-ID"/>
              </w:rPr>
            </w:pPr>
            <w:r w:rsidRPr="00FD40C3">
              <w:rPr>
                <w:lang w:val="id-ID"/>
              </w:rPr>
              <w:t xml:space="preserve">    "hum":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humz": "rumah",</w:t>
            </w:r>
          </w:p>
          <w:p w14:paraId="4AF93921" w14:textId="77777777" w:rsidR="00801B5C" w:rsidRPr="00FD40C3" w:rsidRDefault="00801B5C" w:rsidP="00801B5C">
            <w:pPr>
              <w:pStyle w:val="Code"/>
              <w:rPr>
                <w:lang w:val="id-ID"/>
              </w:rPr>
            </w:pPr>
            <w:r w:rsidRPr="00FD40C3">
              <w:rPr>
                <w:lang w:val="id-ID"/>
              </w:rPr>
              <w:t xml:space="preserve">    "hurts": "pedih",</w:t>
            </w:r>
          </w:p>
          <w:p w14:paraId="5611815A" w14:textId="77777777" w:rsidR="00801B5C" w:rsidRPr="00FD40C3" w:rsidRDefault="00801B5C" w:rsidP="00801B5C">
            <w:pPr>
              <w:pStyle w:val="Code"/>
              <w:rPr>
                <w:lang w:val="id-ID"/>
              </w:rPr>
            </w:pPr>
            <w:r w:rsidRPr="00FD40C3">
              <w:rPr>
                <w:lang w:val="id-ID"/>
              </w:rPr>
              <w:t xml:space="preserve">    "icecream": "ice cream",</w:t>
            </w:r>
          </w:p>
          <w:p w14:paraId="789C35C7" w14:textId="77777777" w:rsidR="00801B5C" w:rsidRPr="00FD40C3" w:rsidRDefault="00801B5C" w:rsidP="00801B5C">
            <w:pPr>
              <w:pStyle w:val="Code"/>
              <w:rPr>
                <w:lang w:val="id-ID"/>
              </w:rPr>
            </w:pPr>
            <w:r w:rsidRPr="00FD40C3">
              <w:rPr>
                <w:lang w:val="id-ID"/>
              </w:rPr>
              <w:t xml:space="preserve">    "icecreamsandwich": "ice cream sandwich",</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idk": "saya tidak tahu",</w:t>
            </w:r>
          </w:p>
          <w:p w14:paraId="0259AB5D" w14:textId="77777777" w:rsidR="00801B5C" w:rsidRPr="00FD40C3" w:rsidRDefault="00801B5C" w:rsidP="00801B5C">
            <w:pPr>
              <w:pStyle w:val="Code"/>
              <w:rPr>
                <w:lang w:val="id-ID"/>
              </w:rPr>
            </w:pPr>
            <w:r w:rsidRPr="00FD40C3">
              <w:rPr>
                <w:lang w:val="id-ID"/>
              </w:rPr>
              <w:t xml:space="preserve">    "idup":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ilang": "hilang",</w:t>
            </w:r>
          </w:p>
          <w:p w14:paraId="3B8EFC43" w14:textId="77777777" w:rsidR="00801B5C" w:rsidRPr="00FD40C3" w:rsidRDefault="00801B5C" w:rsidP="00801B5C">
            <w:pPr>
              <w:pStyle w:val="Code"/>
              <w:rPr>
                <w:lang w:val="id-ID"/>
              </w:rPr>
            </w:pPr>
            <w:r w:rsidRPr="00FD40C3">
              <w:rPr>
                <w:lang w:val="id-ID"/>
              </w:rPr>
              <w:t xml:space="preserve">    "ilfeel": "tidak suka",</w:t>
            </w:r>
          </w:p>
          <w:p w14:paraId="77706AA2" w14:textId="77777777" w:rsidR="00801B5C" w:rsidRPr="00FD40C3" w:rsidRDefault="00801B5C" w:rsidP="00801B5C">
            <w:pPr>
              <w:pStyle w:val="Code"/>
              <w:rPr>
                <w:lang w:val="id-ID"/>
              </w:rPr>
            </w:pPr>
            <w:r w:rsidRPr="00FD40C3">
              <w:rPr>
                <w:lang w:val="id-ID"/>
              </w:rPr>
              <w:t xml:space="preserve">    "ilfil": "tidak suka",</w:t>
            </w:r>
          </w:p>
          <w:p w14:paraId="2EB7AFF4" w14:textId="77777777" w:rsidR="00801B5C" w:rsidRPr="00FD40C3" w:rsidRDefault="00801B5C" w:rsidP="00801B5C">
            <w:pPr>
              <w:pStyle w:val="Code"/>
              <w:rPr>
                <w:lang w:val="id-ID"/>
              </w:rPr>
            </w:pPr>
            <w:r w:rsidRPr="00FD40C3">
              <w:rPr>
                <w:lang w:val="id-ID"/>
              </w:rPr>
              <w:t xml:space="preserve">    "imba": "jago sekali",</w:t>
            </w:r>
          </w:p>
          <w:p w14:paraId="57E5FB15" w14:textId="77777777" w:rsidR="00801B5C" w:rsidRPr="00FD40C3" w:rsidRDefault="00801B5C" w:rsidP="00801B5C">
            <w:pPr>
              <w:pStyle w:val="Code"/>
              <w:rPr>
                <w:lang w:val="id-ID"/>
              </w:rPr>
            </w:pPr>
            <w:r w:rsidRPr="00FD40C3">
              <w:rPr>
                <w:lang w:val="id-ID"/>
              </w:rPr>
              <w:t xml:space="preserve">    "imho": "in my humble opinion",</w:t>
            </w:r>
          </w:p>
          <w:p w14:paraId="2CDE2D7F" w14:textId="77777777" w:rsidR="00801B5C" w:rsidRPr="00FD40C3" w:rsidRDefault="00801B5C" w:rsidP="00801B5C">
            <w:pPr>
              <w:pStyle w:val="Code"/>
              <w:rPr>
                <w:lang w:val="id-ID"/>
              </w:rPr>
            </w:pPr>
            <w:r w:rsidRPr="00FD40C3">
              <w:rPr>
                <w:lang w:val="id-ID"/>
              </w:rPr>
              <w:t xml:space="preserve">    "imoet": "imut",</w:t>
            </w:r>
          </w:p>
          <w:p w14:paraId="628424F2" w14:textId="77777777" w:rsidR="00801B5C" w:rsidRPr="00FD40C3" w:rsidRDefault="00801B5C" w:rsidP="00801B5C">
            <w:pPr>
              <w:pStyle w:val="Code"/>
              <w:rPr>
                <w:lang w:val="id-ID"/>
              </w:rPr>
            </w:pPr>
            <w:r w:rsidRPr="00FD40C3">
              <w:rPr>
                <w:lang w:val="id-ID"/>
              </w:rPr>
              <w:t xml:space="preserve">    "imoetz": "imut",</w:t>
            </w:r>
          </w:p>
          <w:p w14:paraId="028A4085" w14:textId="77777777" w:rsidR="00801B5C" w:rsidRPr="00FD40C3" w:rsidRDefault="00801B5C" w:rsidP="00801B5C">
            <w:pPr>
              <w:pStyle w:val="Code"/>
              <w:rPr>
                <w:lang w:val="id-ID"/>
              </w:rPr>
            </w:pPr>
            <w:r w:rsidRPr="00FD40C3">
              <w:rPr>
                <w:lang w:val="id-ID"/>
              </w:rPr>
              <w:t xml:space="preserve">    "indinesia": "indonesia",</w:t>
            </w:r>
          </w:p>
          <w:p w14:paraId="0CD9D150" w14:textId="77777777" w:rsidR="00801B5C" w:rsidRPr="00FD40C3" w:rsidRDefault="00801B5C" w:rsidP="00801B5C">
            <w:pPr>
              <w:pStyle w:val="Code"/>
              <w:rPr>
                <w:lang w:val="id-ID"/>
              </w:rPr>
            </w:pPr>
            <w:r w:rsidRPr="00FD40C3">
              <w:rPr>
                <w:lang w:val="id-ID"/>
              </w:rPr>
              <w:t xml:space="preserve">    "indo": "indonesia",</w:t>
            </w:r>
          </w:p>
          <w:p w14:paraId="1B3F96E0" w14:textId="77777777" w:rsidR="00801B5C" w:rsidRPr="00FD40C3" w:rsidRDefault="00801B5C" w:rsidP="00801B5C">
            <w:pPr>
              <w:pStyle w:val="Code"/>
              <w:rPr>
                <w:lang w:val="id-ID"/>
              </w:rPr>
            </w:pPr>
            <w:r w:rsidRPr="00FD40C3">
              <w:rPr>
                <w:lang w:val="id-ID"/>
              </w:rPr>
              <w:t xml:space="preserve">    "indon":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insom": "insomnia",</w:t>
            </w:r>
          </w:p>
          <w:p w14:paraId="6D5DC877" w14:textId="77777777" w:rsidR="00801B5C" w:rsidRPr="00FD40C3" w:rsidRDefault="00801B5C" w:rsidP="00801B5C">
            <w:pPr>
              <w:pStyle w:val="Code"/>
              <w:rPr>
                <w:lang w:val="id-ID"/>
              </w:rPr>
            </w:pPr>
            <w:r w:rsidRPr="00FD40C3">
              <w:rPr>
                <w:lang w:val="id-ID"/>
              </w:rPr>
              <w:t xml:space="preserve">    "ipb":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isengin": "bercanda",</w:t>
            </w:r>
          </w:p>
          <w:p w14:paraId="579473E9" w14:textId="77777777" w:rsidR="00801B5C" w:rsidRPr="00FD40C3" w:rsidRDefault="00801B5C" w:rsidP="00801B5C">
            <w:pPr>
              <w:pStyle w:val="Code"/>
              <w:rPr>
                <w:lang w:val="id-ID"/>
              </w:rPr>
            </w:pPr>
            <w:r w:rsidRPr="00FD40C3">
              <w:rPr>
                <w:lang w:val="id-ID"/>
              </w:rPr>
              <w:t xml:space="preserve">    "ista": "nista",</w:t>
            </w:r>
          </w:p>
          <w:p w14:paraId="752F9D04" w14:textId="77777777" w:rsidR="00801B5C" w:rsidRPr="00FD40C3" w:rsidRDefault="00801B5C" w:rsidP="00801B5C">
            <w:pPr>
              <w:pStyle w:val="Code"/>
              <w:rPr>
                <w:lang w:val="id-ID"/>
              </w:rPr>
            </w:pPr>
            <w:r w:rsidRPr="00FD40C3">
              <w:rPr>
                <w:lang w:val="id-ID"/>
              </w:rPr>
              <w:t xml:space="preserve">    "istaa":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itj": "Indonesia tanpa jil",</w:t>
            </w:r>
          </w:p>
          <w:p w14:paraId="49C8EF47" w14:textId="77777777" w:rsidR="00801B5C" w:rsidRPr="00FD40C3" w:rsidRDefault="00801B5C" w:rsidP="00801B5C">
            <w:pPr>
              <w:pStyle w:val="Code"/>
              <w:rPr>
                <w:lang w:val="id-ID"/>
              </w:rPr>
            </w:pPr>
            <w:r w:rsidRPr="00FD40C3">
              <w:rPr>
                <w:lang w:val="id-ID"/>
              </w:rPr>
              <w:t xml:space="preserve">    "ito":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itung": "hitung",</w:t>
            </w:r>
          </w:p>
          <w:p w14:paraId="5935F295" w14:textId="77777777" w:rsidR="00801B5C" w:rsidRPr="00FD40C3" w:rsidRDefault="00801B5C" w:rsidP="00801B5C">
            <w:pPr>
              <w:pStyle w:val="Code"/>
              <w:rPr>
                <w:lang w:val="id-ID"/>
              </w:rPr>
            </w:pPr>
            <w:r w:rsidRPr="00FD40C3">
              <w:rPr>
                <w:lang w:val="id-ID"/>
              </w:rPr>
              <w:t xml:space="preserve">    "itungan": "hitungan",</w:t>
            </w:r>
          </w:p>
          <w:p w14:paraId="05A82A1B" w14:textId="77777777" w:rsidR="00801B5C" w:rsidRPr="00FD40C3" w:rsidRDefault="00801B5C" w:rsidP="00801B5C">
            <w:pPr>
              <w:pStyle w:val="Code"/>
              <w:rPr>
                <w:lang w:val="id-ID"/>
              </w:rPr>
            </w:pPr>
            <w:r w:rsidRPr="00FD40C3">
              <w:rPr>
                <w:lang w:val="id-ID"/>
              </w:rPr>
              <w:t xml:space="preserve">    "iy": "iya",</w:t>
            </w:r>
          </w:p>
          <w:p w14:paraId="1F63F779" w14:textId="77777777" w:rsidR="00801B5C" w:rsidRPr="00FD40C3" w:rsidRDefault="00801B5C" w:rsidP="00801B5C">
            <w:pPr>
              <w:pStyle w:val="Code"/>
              <w:rPr>
                <w:lang w:val="id-ID"/>
              </w:rPr>
            </w:pPr>
            <w:r w:rsidRPr="00FD40C3">
              <w:rPr>
                <w:lang w:val="id-ID"/>
              </w:rPr>
              <w:t xml:space="preserve">    "iyala": "iya lah",</w:t>
            </w:r>
          </w:p>
          <w:p w14:paraId="59199022" w14:textId="77777777" w:rsidR="00801B5C" w:rsidRPr="00FD40C3" w:rsidRDefault="00801B5C" w:rsidP="00801B5C">
            <w:pPr>
              <w:pStyle w:val="Code"/>
              <w:rPr>
                <w:lang w:val="id-ID"/>
              </w:rPr>
            </w:pPr>
            <w:r w:rsidRPr="00FD40C3">
              <w:rPr>
                <w:lang w:val="id-ID"/>
              </w:rPr>
              <w:t xml:space="preserve">    "iye": "iya",</w:t>
            </w:r>
          </w:p>
          <w:p w14:paraId="44BB4483" w14:textId="77777777" w:rsidR="00801B5C" w:rsidRPr="00FD40C3" w:rsidRDefault="00801B5C" w:rsidP="00801B5C">
            <w:pPr>
              <w:pStyle w:val="Code"/>
              <w:rPr>
                <w:lang w:val="id-ID"/>
              </w:rPr>
            </w:pPr>
            <w:r w:rsidRPr="00FD40C3">
              <w:rPr>
                <w:lang w:val="id-ID"/>
              </w:rPr>
              <w:t xml:space="preserve">    "iyo": "iya",</w:t>
            </w:r>
          </w:p>
          <w:p w14:paraId="5F403F76" w14:textId="77777777" w:rsidR="00801B5C" w:rsidRPr="00FD40C3" w:rsidRDefault="00801B5C" w:rsidP="00801B5C">
            <w:pPr>
              <w:pStyle w:val="Code"/>
              <w:rPr>
                <w:lang w:val="id-ID"/>
              </w:rPr>
            </w:pPr>
            <w:r w:rsidRPr="00FD40C3">
              <w:rPr>
                <w:lang w:val="id-ID"/>
              </w:rPr>
              <w:t xml:space="preserve">    "ja": "saja",</w:t>
            </w:r>
          </w:p>
          <w:p w14:paraId="3ECF84F5" w14:textId="77777777" w:rsidR="00801B5C" w:rsidRPr="00FD40C3" w:rsidRDefault="00801B5C" w:rsidP="00801B5C">
            <w:pPr>
              <w:pStyle w:val="Code"/>
              <w:rPr>
                <w:lang w:val="id-ID"/>
              </w:rPr>
            </w:pPr>
            <w:r w:rsidRPr="00FD40C3">
              <w:rPr>
                <w:lang w:val="id-ID"/>
              </w:rPr>
              <w:t xml:space="preserve">    "jabar": "jawa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jadiin": "jadikan",</w:t>
            </w:r>
          </w:p>
          <w:p w14:paraId="36045278" w14:textId="77777777" w:rsidR="00801B5C" w:rsidRPr="00FD40C3" w:rsidRDefault="00801B5C" w:rsidP="00801B5C">
            <w:pPr>
              <w:pStyle w:val="Code"/>
              <w:rPr>
                <w:lang w:val="id-ID"/>
              </w:rPr>
            </w:pPr>
            <w:r w:rsidRPr="00FD40C3">
              <w:rPr>
                <w:lang w:val="id-ID"/>
              </w:rPr>
              <w:lastRenderedPageBreak/>
              <w:t xml:space="preserve">    "jadul": "jaman dulu",</w:t>
            </w:r>
          </w:p>
          <w:p w14:paraId="5EDC93D1" w14:textId="77777777" w:rsidR="00801B5C" w:rsidRPr="00FD40C3" w:rsidRDefault="00801B5C" w:rsidP="00801B5C">
            <w:pPr>
              <w:pStyle w:val="Code"/>
              <w:rPr>
                <w:lang w:val="id-ID"/>
              </w:rPr>
            </w:pPr>
            <w:r w:rsidRPr="00FD40C3">
              <w:rPr>
                <w:lang w:val="id-ID"/>
              </w:rPr>
              <w:t xml:space="preserve">    "jaim": "jaga image",</w:t>
            </w:r>
          </w:p>
          <w:p w14:paraId="4F1FAB0A" w14:textId="77777777" w:rsidR="00801B5C" w:rsidRPr="00FD40C3" w:rsidRDefault="00801B5C" w:rsidP="00801B5C">
            <w:pPr>
              <w:pStyle w:val="Code"/>
              <w:rPr>
                <w:lang w:val="id-ID"/>
              </w:rPr>
            </w:pPr>
            <w:r w:rsidRPr="00FD40C3">
              <w:rPr>
                <w:lang w:val="id-ID"/>
              </w:rPr>
              <w:t xml:space="preserve">    "jan":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janjinyaa": "janji",</w:t>
            </w:r>
          </w:p>
          <w:p w14:paraId="6095BB1F" w14:textId="77777777" w:rsidR="00801B5C" w:rsidRPr="00FD40C3" w:rsidRDefault="00801B5C" w:rsidP="00801B5C">
            <w:pPr>
              <w:pStyle w:val="Code"/>
              <w:rPr>
                <w:lang w:val="id-ID"/>
              </w:rPr>
            </w:pPr>
            <w:r w:rsidRPr="00FD40C3">
              <w:rPr>
                <w:lang w:val="id-ID"/>
              </w:rPr>
              <w:t xml:space="preserve">    "jargon2": "jargon jargon",</w:t>
            </w:r>
          </w:p>
          <w:p w14:paraId="6B389044" w14:textId="77777777" w:rsidR="00801B5C" w:rsidRPr="00FD40C3" w:rsidRDefault="00801B5C" w:rsidP="00801B5C">
            <w:pPr>
              <w:pStyle w:val="Code"/>
              <w:rPr>
                <w:lang w:val="id-ID"/>
              </w:rPr>
            </w:pPr>
            <w:r w:rsidRPr="00FD40C3">
              <w:rPr>
                <w:lang w:val="id-ID"/>
              </w:rPr>
              <w:t xml:space="preserve">    "jatim": "jawa timur",</w:t>
            </w:r>
          </w:p>
          <w:p w14:paraId="74037224" w14:textId="77777777" w:rsidR="00801B5C" w:rsidRPr="00FD40C3" w:rsidRDefault="00801B5C" w:rsidP="00801B5C">
            <w:pPr>
              <w:pStyle w:val="Code"/>
              <w:rPr>
                <w:lang w:val="id-ID"/>
              </w:rPr>
            </w:pPr>
            <w:r w:rsidRPr="00FD40C3">
              <w:rPr>
                <w:lang w:val="id-ID"/>
              </w:rPr>
              <w:t xml:space="preserve">    "jatohin": "menjatuhkan",</w:t>
            </w:r>
          </w:p>
          <w:p w14:paraId="433ECF95" w14:textId="77777777" w:rsidR="00801B5C" w:rsidRPr="00FD40C3" w:rsidRDefault="00801B5C" w:rsidP="00801B5C">
            <w:pPr>
              <w:pStyle w:val="Code"/>
              <w:rPr>
                <w:lang w:val="id-ID"/>
              </w:rPr>
            </w:pPr>
            <w:r w:rsidRPr="00FD40C3">
              <w:rPr>
                <w:lang w:val="id-ID"/>
              </w:rPr>
              <w:t xml:space="preserve">    "jawapan": "jawaban",</w:t>
            </w:r>
          </w:p>
          <w:p w14:paraId="5BAE4E62" w14:textId="77777777" w:rsidR="00801B5C" w:rsidRPr="00FD40C3" w:rsidRDefault="00801B5C" w:rsidP="00801B5C">
            <w:pPr>
              <w:pStyle w:val="Code"/>
              <w:rPr>
                <w:lang w:val="id-ID"/>
              </w:rPr>
            </w:pPr>
            <w:r w:rsidRPr="00FD40C3">
              <w:rPr>
                <w:lang w:val="id-ID"/>
              </w:rPr>
              <w:t xml:space="preserve">    "jayus": "tidak lucu",</w:t>
            </w:r>
          </w:p>
          <w:p w14:paraId="4901FBD7" w14:textId="77777777" w:rsidR="00801B5C" w:rsidRPr="00FD40C3" w:rsidRDefault="00801B5C" w:rsidP="00801B5C">
            <w:pPr>
              <w:pStyle w:val="Code"/>
              <w:rPr>
                <w:lang w:val="id-ID"/>
              </w:rPr>
            </w:pPr>
            <w:r w:rsidRPr="00FD40C3">
              <w:rPr>
                <w:lang w:val="id-ID"/>
              </w:rPr>
              <w:t xml:space="preserve">    "jd": "jadi",</w:t>
            </w:r>
          </w:p>
          <w:p w14:paraId="6C2732B5" w14:textId="77777777" w:rsidR="00801B5C" w:rsidRPr="00FD40C3" w:rsidRDefault="00801B5C" w:rsidP="00801B5C">
            <w:pPr>
              <w:pStyle w:val="Code"/>
              <w:rPr>
                <w:lang w:val="id-ID"/>
              </w:rPr>
            </w:pPr>
            <w:r w:rsidRPr="00FD40C3">
              <w:rPr>
                <w:lang w:val="id-ID"/>
              </w:rPr>
              <w:t xml:space="preserve">    "jdi": "jadi",</w:t>
            </w:r>
          </w:p>
          <w:p w14:paraId="36D12E29" w14:textId="77777777" w:rsidR="00801B5C" w:rsidRPr="00FD40C3" w:rsidRDefault="00801B5C" w:rsidP="00801B5C">
            <w:pPr>
              <w:pStyle w:val="Code"/>
              <w:rPr>
                <w:lang w:val="id-ID"/>
              </w:rPr>
            </w:pPr>
            <w:r w:rsidRPr="00FD40C3">
              <w:rPr>
                <w:lang w:val="id-ID"/>
              </w:rPr>
              <w:t xml:space="preserve">    "jdikan": "jadikan",</w:t>
            </w:r>
          </w:p>
          <w:p w14:paraId="11E49DA9" w14:textId="77777777" w:rsidR="00801B5C" w:rsidRPr="00FD40C3" w:rsidRDefault="00801B5C" w:rsidP="00801B5C">
            <w:pPr>
              <w:pStyle w:val="Code"/>
              <w:rPr>
                <w:lang w:val="id-ID"/>
              </w:rPr>
            </w:pPr>
            <w:r w:rsidRPr="00FD40C3">
              <w:rPr>
                <w:lang w:val="id-ID"/>
              </w:rPr>
              <w:t xml:space="preserve">    "je":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jg": "juga",</w:t>
            </w:r>
          </w:p>
          <w:p w14:paraId="5B90D7DE" w14:textId="77777777" w:rsidR="00801B5C" w:rsidRPr="00FD40C3" w:rsidRDefault="00801B5C" w:rsidP="00801B5C">
            <w:pPr>
              <w:pStyle w:val="Code"/>
              <w:rPr>
                <w:lang w:val="id-ID"/>
              </w:rPr>
            </w:pPr>
            <w:r w:rsidRPr="00FD40C3">
              <w:rPr>
                <w:lang w:val="id-ID"/>
              </w:rPr>
              <w:t xml:space="preserve">    "jga": "juga",</w:t>
            </w:r>
          </w:p>
          <w:p w14:paraId="5EB63F08" w14:textId="77777777" w:rsidR="00801B5C" w:rsidRPr="00FD40C3" w:rsidRDefault="00801B5C" w:rsidP="00801B5C">
            <w:pPr>
              <w:pStyle w:val="Code"/>
              <w:rPr>
                <w:lang w:val="id-ID"/>
              </w:rPr>
            </w:pPr>
            <w:r w:rsidRPr="00FD40C3">
              <w:rPr>
                <w:lang w:val="id-ID"/>
              </w:rPr>
              <w:t xml:space="preserve">    "jgk": "juga",</w:t>
            </w:r>
          </w:p>
          <w:p w14:paraId="109CF884" w14:textId="77777777" w:rsidR="00801B5C" w:rsidRPr="00FD40C3" w:rsidRDefault="00801B5C" w:rsidP="00801B5C">
            <w:pPr>
              <w:pStyle w:val="Code"/>
              <w:rPr>
                <w:lang w:val="id-ID"/>
              </w:rPr>
            </w:pPr>
            <w:r w:rsidRPr="00FD40C3">
              <w:rPr>
                <w:lang w:val="id-ID"/>
              </w:rPr>
              <w:t xml:space="preserve">    "jgn": "jangan",</w:t>
            </w:r>
          </w:p>
          <w:p w14:paraId="70F694ED" w14:textId="77777777" w:rsidR="00801B5C" w:rsidRPr="00FD40C3" w:rsidRDefault="00801B5C" w:rsidP="00801B5C">
            <w:pPr>
              <w:pStyle w:val="Code"/>
              <w:rPr>
                <w:lang w:val="id-ID"/>
              </w:rPr>
            </w:pPr>
            <w:r w:rsidRPr="00FD40C3">
              <w:rPr>
                <w:lang w:val="id-ID"/>
              </w:rPr>
              <w:t xml:space="preserve">    "jgnkan":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jijay": "jijik",</w:t>
            </w:r>
          </w:p>
          <w:p w14:paraId="1BD2108C" w14:textId="77777777" w:rsidR="00801B5C" w:rsidRPr="00FD40C3" w:rsidRDefault="00801B5C" w:rsidP="00801B5C">
            <w:pPr>
              <w:pStyle w:val="Code"/>
              <w:rPr>
                <w:lang w:val="id-ID"/>
              </w:rPr>
            </w:pPr>
            <w:r w:rsidRPr="00FD40C3">
              <w:rPr>
                <w:lang w:val="id-ID"/>
              </w:rPr>
              <w:t xml:space="preserve">    "jil": "jaringan islam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jjk": "jijik",</w:t>
            </w:r>
          </w:p>
          <w:p w14:paraId="76B77FD0" w14:textId="77777777" w:rsidR="00801B5C" w:rsidRPr="00FD40C3" w:rsidRDefault="00801B5C" w:rsidP="00801B5C">
            <w:pPr>
              <w:pStyle w:val="Code"/>
              <w:rPr>
                <w:lang w:val="id-ID"/>
              </w:rPr>
            </w:pPr>
            <w:r w:rsidRPr="00FD40C3">
              <w:rPr>
                <w:lang w:val="id-ID"/>
              </w:rPr>
              <w:t xml:space="preserve">    "jk": "jika",</w:t>
            </w:r>
          </w:p>
          <w:p w14:paraId="78AF3FB3" w14:textId="77777777" w:rsidR="00801B5C" w:rsidRPr="00FD40C3" w:rsidRDefault="00801B5C" w:rsidP="00801B5C">
            <w:pPr>
              <w:pStyle w:val="Code"/>
              <w:rPr>
                <w:lang w:val="id-ID"/>
              </w:rPr>
            </w:pPr>
            <w:r w:rsidRPr="00FD40C3">
              <w:rPr>
                <w:lang w:val="id-ID"/>
              </w:rPr>
              <w:t xml:space="preserve">    "jkt": "jakarta",</w:t>
            </w:r>
          </w:p>
          <w:p w14:paraId="762BC104" w14:textId="77777777" w:rsidR="00801B5C" w:rsidRPr="00FD40C3" w:rsidRDefault="00801B5C" w:rsidP="00801B5C">
            <w:pPr>
              <w:pStyle w:val="Code"/>
              <w:rPr>
                <w:lang w:val="id-ID"/>
              </w:rPr>
            </w:pPr>
            <w:r w:rsidRPr="00FD40C3">
              <w:rPr>
                <w:lang w:val="id-ID"/>
              </w:rPr>
              <w:t xml:space="preserve">    "jln": "jalan",</w:t>
            </w:r>
          </w:p>
          <w:p w14:paraId="0798B490" w14:textId="77777777" w:rsidR="00801B5C" w:rsidRPr="00FD40C3" w:rsidRDefault="00801B5C" w:rsidP="00801B5C">
            <w:pPr>
              <w:pStyle w:val="Code"/>
              <w:rPr>
                <w:lang w:val="id-ID"/>
              </w:rPr>
            </w:pPr>
            <w:r w:rsidRPr="00FD40C3">
              <w:rPr>
                <w:lang w:val="id-ID"/>
              </w:rPr>
              <w:t xml:space="preserve">    "jng": "jangan",</w:t>
            </w:r>
          </w:p>
          <w:p w14:paraId="0853A067" w14:textId="77777777" w:rsidR="00801B5C" w:rsidRPr="00FD40C3" w:rsidRDefault="00801B5C" w:rsidP="00801B5C">
            <w:pPr>
              <w:pStyle w:val="Code"/>
              <w:rPr>
                <w:lang w:val="id-ID"/>
              </w:rPr>
            </w:pPr>
            <w:r w:rsidRPr="00FD40C3">
              <w:rPr>
                <w:lang w:val="id-ID"/>
              </w:rPr>
              <w:t xml:space="preserve">    "jnj":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jth":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jutek": "galak",</w:t>
            </w:r>
          </w:p>
          <w:p w14:paraId="6D408749" w14:textId="77777777" w:rsidR="00801B5C" w:rsidRPr="00FD40C3" w:rsidRDefault="00801B5C" w:rsidP="00801B5C">
            <w:pPr>
              <w:pStyle w:val="Code"/>
              <w:rPr>
                <w:lang w:val="id-ID"/>
              </w:rPr>
            </w:pPr>
            <w:r w:rsidRPr="00FD40C3">
              <w:rPr>
                <w:lang w:val="id-ID"/>
              </w:rPr>
              <w:t xml:space="preserve">    "jwb":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ka":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kabor": "kabur",</w:t>
            </w:r>
          </w:p>
          <w:p w14:paraId="3B38DC26" w14:textId="77777777" w:rsidR="00801B5C" w:rsidRPr="00FD40C3" w:rsidRDefault="00801B5C" w:rsidP="00801B5C">
            <w:pPr>
              <w:pStyle w:val="Code"/>
              <w:rPr>
                <w:lang w:val="id-ID"/>
              </w:rPr>
            </w:pPr>
            <w:r w:rsidRPr="00FD40C3">
              <w:rPr>
                <w:lang w:val="id-ID"/>
              </w:rPr>
              <w:t xml:space="preserve">    "kacian": "kasihan",</w:t>
            </w:r>
          </w:p>
          <w:p w14:paraId="0F6282D0" w14:textId="77777777" w:rsidR="00801B5C" w:rsidRPr="00FD40C3" w:rsidRDefault="00801B5C" w:rsidP="00801B5C">
            <w:pPr>
              <w:pStyle w:val="Code"/>
              <w:rPr>
                <w:lang w:val="id-ID"/>
              </w:rPr>
            </w:pPr>
            <w:r w:rsidRPr="00FD40C3">
              <w:rPr>
                <w:lang w:val="id-ID"/>
              </w:rPr>
              <w:t xml:space="preserve">    "kacrut": "kacau",</w:t>
            </w:r>
          </w:p>
          <w:p w14:paraId="51411358" w14:textId="77777777" w:rsidR="00801B5C" w:rsidRPr="00FD40C3" w:rsidRDefault="00801B5C" w:rsidP="00801B5C">
            <w:pPr>
              <w:pStyle w:val="Code"/>
              <w:rPr>
                <w:lang w:val="id-ID"/>
              </w:rPr>
            </w:pPr>
            <w:r w:rsidRPr="00FD40C3">
              <w:rPr>
                <w:lang w:val="id-ID"/>
              </w:rPr>
              <w:t xml:space="preserve">    "kadang2": "kadang kadang",</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kaga":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kaka":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kaltim": "kalimantan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kamuh": "kamu",</w:t>
            </w:r>
          </w:p>
          <w:p w14:paraId="24925CE5" w14:textId="77777777" w:rsidR="00801B5C" w:rsidRPr="00FD40C3" w:rsidRDefault="00801B5C" w:rsidP="00801B5C">
            <w:pPr>
              <w:pStyle w:val="Code"/>
              <w:rPr>
                <w:lang w:val="id-ID"/>
              </w:rPr>
            </w:pPr>
            <w:r w:rsidRPr="00FD40C3">
              <w:rPr>
                <w:lang w:val="id-ID"/>
              </w:rPr>
              <w:lastRenderedPageBreak/>
              <w:t xml:space="preserve">    "kamuwh": "kamu",</w:t>
            </w:r>
          </w:p>
          <w:p w14:paraId="1E02789D" w14:textId="77777777" w:rsidR="00801B5C" w:rsidRPr="00FD40C3" w:rsidRDefault="00801B5C" w:rsidP="00801B5C">
            <w:pPr>
              <w:pStyle w:val="Code"/>
              <w:rPr>
                <w:lang w:val="id-ID"/>
              </w:rPr>
            </w:pPr>
            <w:r w:rsidRPr="00FD40C3">
              <w:rPr>
                <w:lang w:val="id-ID"/>
              </w:rPr>
              <w:t xml:space="preserve">    "kamyu":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kapolri": "Kepala Polisi Republik Indonesia",</w:t>
            </w:r>
          </w:p>
          <w:p w14:paraId="4D20446B" w14:textId="77777777" w:rsidR="00801B5C" w:rsidRPr="00FD40C3" w:rsidRDefault="00801B5C" w:rsidP="00801B5C">
            <w:pPr>
              <w:pStyle w:val="Code"/>
              <w:rPr>
                <w:lang w:val="id-ID"/>
              </w:rPr>
            </w:pPr>
            <w:r w:rsidRPr="00FD40C3">
              <w:rPr>
                <w:lang w:val="id-ID"/>
              </w:rPr>
              <w:t xml:space="preserve">    "kap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subbidang",</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katrok":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kbar": "kabar",</w:t>
            </w:r>
          </w:p>
          <w:p w14:paraId="5A495FC1" w14:textId="77777777" w:rsidR="00801B5C" w:rsidRPr="00FD40C3" w:rsidRDefault="00801B5C" w:rsidP="00801B5C">
            <w:pPr>
              <w:pStyle w:val="Code"/>
              <w:rPr>
                <w:lang w:val="id-ID"/>
              </w:rPr>
            </w:pPr>
            <w:r w:rsidRPr="00FD40C3">
              <w:rPr>
                <w:lang w:val="id-ID"/>
              </w:rPr>
              <w:t xml:space="preserve">    "kbr": "kabar",</w:t>
            </w:r>
          </w:p>
          <w:p w14:paraId="4BEB5D8F" w14:textId="77777777" w:rsidR="00801B5C" w:rsidRPr="00FD40C3" w:rsidRDefault="00801B5C" w:rsidP="00801B5C">
            <w:pPr>
              <w:pStyle w:val="Code"/>
              <w:rPr>
                <w:lang w:val="id-ID"/>
              </w:rPr>
            </w:pPr>
            <w:r w:rsidRPr="00FD40C3">
              <w:rPr>
                <w:lang w:val="id-ID"/>
              </w:rPr>
              <w:t xml:space="preserve">    "kcian": "kasihan",</w:t>
            </w:r>
          </w:p>
          <w:p w14:paraId="1F7106C0" w14:textId="77777777" w:rsidR="00801B5C" w:rsidRPr="00FD40C3" w:rsidRDefault="00801B5C" w:rsidP="00801B5C">
            <w:pPr>
              <w:pStyle w:val="Code"/>
              <w:rPr>
                <w:lang w:val="id-ID"/>
              </w:rPr>
            </w:pPr>
            <w:r w:rsidRPr="00FD40C3">
              <w:rPr>
                <w:lang w:val="id-ID"/>
              </w:rPr>
              <w:t xml:space="preserve">    "kdng": "kadang",</w:t>
            </w:r>
          </w:p>
          <w:p w14:paraId="4E1CB862" w14:textId="77777777" w:rsidR="00801B5C" w:rsidRPr="00FD40C3" w:rsidRDefault="00801B5C" w:rsidP="00801B5C">
            <w:pPr>
              <w:pStyle w:val="Code"/>
              <w:rPr>
                <w:lang w:val="id-ID"/>
              </w:rPr>
            </w:pPr>
            <w:r w:rsidRPr="00FD40C3">
              <w:rPr>
                <w:lang w:val="id-ID"/>
              </w:rPr>
              <w:t xml:space="preserve">    "kdu": "harus",</w:t>
            </w:r>
          </w:p>
          <w:p w14:paraId="3EDA7020" w14:textId="77777777" w:rsidR="00801B5C" w:rsidRPr="00FD40C3" w:rsidRDefault="00801B5C" w:rsidP="00801B5C">
            <w:pPr>
              <w:pStyle w:val="Code"/>
              <w:rPr>
                <w:lang w:val="id-ID"/>
              </w:rPr>
            </w:pPr>
            <w:r w:rsidRPr="00FD40C3">
              <w:rPr>
                <w:lang w:val="id-ID"/>
              </w:rPr>
              <w:t xml:space="preserve">    "ke": "kah",</w:t>
            </w:r>
          </w:p>
          <w:p w14:paraId="5D0C6460" w14:textId="77777777" w:rsidR="00801B5C" w:rsidRPr="00FD40C3" w:rsidRDefault="00801B5C" w:rsidP="00801B5C">
            <w:pPr>
              <w:pStyle w:val="Code"/>
              <w:rPr>
                <w:lang w:val="id-ID"/>
              </w:rPr>
            </w:pPr>
            <w:r w:rsidRPr="00FD40C3">
              <w:rPr>
                <w:lang w:val="id-ID"/>
              </w:rPr>
              <w:t xml:space="preserve">    "kebranian":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kec":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kejurnas":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kekeuh":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kel": "kelurahan",</w:t>
            </w:r>
          </w:p>
          <w:p w14:paraId="046A3D9D" w14:textId="77777777" w:rsidR="00801B5C" w:rsidRPr="00FD40C3" w:rsidRDefault="00801B5C" w:rsidP="00801B5C">
            <w:pPr>
              <w:pStyle w:val="Code"/>
              <w:rPr>
                <w:lang w:val="id-ID"/>
              </w:rPr>
            </w:pPr>
            <w:r w:rsidRPr="00FD40C3">
              <w:rPr>
                <w:lang w:val="id-ID"/>
              </w:rPr>
              <w:t xml:space="preserve">    "keliatan": "kelihatan",</w:t>
            </w:r>
          </w:p>
          <w:p w14:paraId="7ACA5C77" w14:textId="77777777" w:rsidR="00801B5C" w:rsidRPr="00FD40C3" w:rsidRDefault="00801B5C" w:rsidP="00801B5C">
            <w:pPr>
              <w:pStyle w:val="Code"/>
              <w:rPr>
                <w:lang w:val="id-ID"/>
              </w:rPr>
            </w:pPr>
            <w:r w:rsidRPr="00FD40C3">
              <w:rPr>
                <w:lang w:val="id-ID"/>
              </w:rPr>
              <w:t xml:space="preserve">    "kemaren": "kemarin",</w:t>
            </w:r>
          </w:p>
          <w:p w14:paraId="404A366B" w14:textId="77777777" w:rsidR="00801B5C" w:rsidRPr="00FD40C3" w:rsidRDefault="00801B5C" w:rsidP="00801B5C">
            <w:pPr>
              <w:pStyle w:val="Code"/>
              <w:rPr>
                <w:lang w:val="id-ID"/>
              </w:rPr>
            </w:pPr>
            <w:r w:rsidRPr="00FD40C3">
              <w:rPr>
                <w:lang w:val="id-ID"/>
              </w:rPr>
              <w:t xml:space="preserve">    "kemenag": "kementrian agama",</w:t>
            </w:r>
          </w:p>
          <w:p w14:paraId="7A168401" w14:textId="77777777" w:rsidR="00801B5C" w:rsidRPr="00FD40C3" w:rsidRDefault="00801B5C" w:rsidP="00801B5C">
            <w:pPr>
              <w:pStyle w:val="Code"/>
              <w:rPr>
                <w:lang w:val="id-ID"/>
              </w:rPr>
            </w:pPr>
            <w:r w:rsidRPr="00FD40C3">
              <w:rPr>
                <w:lang w:val="id-ID"/>
              </w:rPr>
              <w:t xml:space="preserve">    "kemenkominfo": "kementrian komunikasi dan informatika",</w:t>
            </w:r>
          </w:p>
          <w:p w14:paraId="4CD31219" w14:textId="77777777" w:rsidR="00801B5C" w:rsidRPr="00FD40C3" w:rsidRDefault="00801B5C" w:rsidP="00801B5C">
            <w:pPr>
              <w:pStyle w:val="Code"/>
              <w:rPr>
                <w:lang w:val="id-ID"/>
              </w:rPr>
            </w:pPr>
            <w:r w:rsidRPr="00FD40C3">
              <w:rPr>
                <w:lang w:val="id-ID"/>
              </w:rPr>
              <w:t xml:space="preserve">    "kemrin": "kemarin",</w:t>
            </w:r>
          </w:p>
          <w:p w14:paraId="586A2D1C" w14:textId="77777777" w:rsidR="00801B5C" w:rsidRPr="00FD40C3" w:rsidRDefault="00801B5C" w:rsidP="00801B5C">
            <w:pPr>
              <w:pStyle w:val="Code"/>
              <w:rPr>
                <w:lang w:val="id-ID"/>
              </w:rPr>
            </w:pPr>
            <w:r w:rsidRPr="00FD40C3">
              <w:rPr>
                <w:lang w:val="id-ID"/>
              </w:rPr>
              <w:t xml:space="preserve">    "keneh": "masih",</w:t>
            </w:r>
          </w:p>
          <w:p w14:paraId="7C5177D1" w14:textId="77777777" w:rsidR="00801B5C" w:rsidRPr="00FD40C3" w:rsidRDefault="00801B5C" w:rsidP="00801B5C">
            <w:pPr>
              <w:pStyle w:val="Code"/>
              <w:rPr>
                <w:lang w:val="id-ID"/>
              </w:rPr>
            </w:pPr>
            <w:r w:rsidRPr="00FD40C3">
              <w:rPr>
                <w:lang w:val="id-ID"/>
              </w:rPr>
              <w:t xml:space="preserve">    "kentot": "senggama",</w:t>
            </w:r>
          </w:p>
          <w:p w14:paraId="5C6E754D" w14:textId="77777777" w:rsidR="00801B5C" w:rsidRPr="00FD40C3" w:rsidRDefault="00801B5C" w:rsidP="00801B5C">
            <w:pPr>
              <w:pStyle w:val="Code"/>
              <w:rPr>
                <w:lang w:val="id-ID"/>
              </w:rPr>
            </w:pPr>
            <w:r w:rsidRPr="00FD40C3">
              <w:rPr>
                <w:lang w:val="id-ID"/>
              </w:rPr>
              <w:t xml:space="preserve">    "kepengen": "mau",</w:t>
            </w:r>
          </w:p>
          <w:p w14:paraId="1496E5DD" w14:textId="77777777" w:rsidR="00801B5C" w:rsidRPr="00FD40C3" w:rsidRDefault="00801B5C" w:rsidP="00801B5C">
            <w:pPr>
              <w:pStyle w:val="Code"/>
              <w:rPr>
                <w:lang w:val="id-ID"/>
              </w:rPr>
            </w:pPr>
            <w:r w:rsidRPr="00FD40C3">
              <w:rPr>
                <w:lang w:val="id-ID"/>
              </w:rPr>
              <w:t xml:space="preserve">    "kepikiran":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kepo": "mau tahu urusan orang",</w:t>
            </w:r>
          </w:p>
          <w:p w14:paraId="257E9694" w14:textId="77777777" w:rsidR="00801B5C" w:rsidRPr="00FD40C3" w:rsidRDefault="00801B5C" w:rsidP="00801B5C">
            <w:pPr>
              <w:pStyle w:val="Code"/>
              <w:rPr>
                <w:lang w:val="id-ID"/>
              </w:rPr>
            </w:pPr>
            <w:r w:rsidRPr="00FD40C3">
              <w:rPr>
                <w:lang w:val="id-ID"/>
              </w:rPr>
              <w:t xml:space="preserve">    "kepsek":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kesbang": "kesatuan bangsa",</w:t>
            </w:r>
          </w:p>
          <w:p w14:paraId="26F732ED" w14:textId="77777777" w:rsidR="00801B5C" w:rsidRPr="00FD40C3" w:rsidRDefault="00801B5C" w:rsidP="00801B5C">
            <w:pPr>
              <w:pStyle w:val="Code"/>
              <w:rPr>
                <w:lang w:val="id-ID"/>
              </w:rPr>
            </w:pPr>
            <w:r w:rsidRPr="00FD40C3">
              <w:rPr>
                <w:lang w:val="id-ID"/>
              </w:rPr>
              <w:t xml:space="preserve">    "kesian": "kasihan",</w:t>
            </w:r>
          </w:p>
          <w:p w14:paraId="74696EC2" w14:textId="77777777" w:rsidR="00801B5C" w:rsidRPr="00FD40C3" w:rsidRDefault="00801B5C" w:rsidP="00801B5C">
            <w:pPr>
              <w:pStyle w:val="Code"/>
              <w:rPr>
                <w:lang w:val="id-ID"/>
              </w:rPr>
            </w:pPr>
            <w:r w:rsidRPr="00FD40C3">
              <w:rPr>
                <w:lang w:val="id-ID"/>
              </w:rPr>
              <w:t xml:space="preserve">    "kesihatan":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ketauan": "ketahuan",</w:t>
            </w:r>
          </w:p>
          <w:p w14:paraId="051CDEE7" w14:textId="77777777" w:rsidR="00801B5C" w:rsidRPr="00FD40C3" w:rsidRDefault="00801B5C" w:rsidP="00801B5C">
            <w:pPr>
              <w:pStyle w:val="Code"/>
              <w:rPr>
                <w:lang w:val="id-ID"/>
              </w:rPr>
            </w:pPr>
            <w:r w:rsidRPr="00FD40C3">
              <w:rPr>
                <w:lang w:val="id-ID"/>
              </w:rPr>
              <w:t xml:space="preserve">    "ketrima": "diterima",</w:t>
            </w:r>
          </w:p>
          <w:p w14:paraId="3FA0016F" w14:textId="77777777" w:rsidR="00801B5C" w:rsidRPr="00FD40C3" w:rsidRDefault="00801B5C" w:rsidP="00801B5C">
            <w:pPr>
              <w:pStyle w:val="Code"/>
              <w:rPr>
                <w:lang w:val="id-ID"/>
              </w:rPr>
            </w:pPr>
            <w:r w:rsidRPr="00FD40C3">
              <w:rPr>
                <w:lang w:val="id-ID"/>
              </w:rPr>
              <w:t xml:space="preserve">    "ketum": "ketua umum",</w:t>
            </w:r>
          </w:p>
          <w:p w14:paraId="7863DE08" w14:textId="77777777" w:rsidR="00801B5C" w:rsidRPr="00FD40C3" w:rsidRDefault="00801B5C" w:rsidP="00801B5C">
            <w:pPr>
              <w:pStyle w:val="Code"/>
              <w:rPr>
                <w:lang w:val="id-ID"/>
              </w:rPr>
            </w:pPr>
            <w:r w:rsidRPr="00FD40C3">
              <w:rPr>
                <w:lang w:val="id-ID"/>
              </w:rPr>
              <w:t xml:space="preserve">    "keukeuh": "keras kepala",</w:t>
            </w:r>
          </w:p>
          <w:p w14:paraId="2A49C986" w14:textId="77777777" w:rsidR="00801B5C" w:rsidRPr="00FD40C3" w:rsidRDefault="00801B5C" w:rsidP="00801B5C">
            <w:pPr>
              <w:pStyle w:val="Code"/>
              <w:rPr>
                <w:lang w:val="id-ID"/>
              </w:rPr>
            </w:pPr>
            <w:r w:rsidRPr="00FD40C3">
              <w:rPr>
                <w:lang w:val="id-ID"/>
              </w:rPr>
              <w:t xml:space="preserve">    "kgiatan": "kegiatan",</w:t>
            </w:r>
          </w:p>
          <w:p w14:paraId="6BC4F3D1" w14:textId="77777777" w:rsidR="00801B5C" w:rsidRPr="00FD40C3" w:rsidRDefault="00801B5C" w:rsidP="00801B5C">
            <w:pPr>
              <w:pStyle w:val="Code"/>
              <w:rPr>
                <w:lang w:val="id-ID"/>
              </w:rPr>
            </w:pPr>
            <w:r w:rsidRPr="00FD40C3">
              <w:rPr>
                <w:lang w:val="id-ID"/>
              </w:rPr>
              <w:t xml:space="preserve">    "khan":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kibus": "kaki busuk",</w:t>
            </w:r>
          </w:p>
          <w:p w14:paraId="4F1BE5D3" w14:textId="77777777" w:rsidR="00801B5C" w:rsidRPr="00FD40C3" w:rsidRDefault="00801B5C" w:rsidP="00801B5C">
            <w:pPr>
              <w:pStyle w:val="Code"/>
              <w:rPr>
                <w:lang w:val="id-ID"/>
              </w:rPr>
            </w:pPr>
            <w:r w:rsidRPr="00FD40C3">
              <w:rPr>
                <w:lang w:val="id-ID"/>
              </w:rPr>
              <w:t xml:space="preserve">    "kimpoi": "kawin",</w:t>
            </w:r>
          </w:p>
          <w:p w14:paraId="7C4CB268" w14:textId="77777777" w:rsidR="00801B5C" w:rsidRPr="00FD40C3" w:rsidRDefault="00801B5C" w:rsidP="00801B5C">
            <w:pPr>
              <w:pStyle w:val="Code"/>
              <w:rPr>
                <w:lang w:val="id-ID"/>
              </w:rPr>
            </w:pPr>
            <w:r w:rsidRPr="00FD40C3">
              <w:rPr>
                <w:lang w:val="id-ID"/>
              </w:rPr>
              <w:t xml:space="preserve">    "kk": "kakak",</w:t>
            </w:r>
          </w:p>
          <w:p w14:paraId="2565290F" w14:textId="77777777" w:rsidR="00801B5C" w:rsidRPr="00FD40C3" w:rsidRDefault="00801B5C" w:rsidP="00801B5C">
            <w:pPr>
              <w:pStyle w:val="Code"/>
              <w:rPr>
                <w:lang w:val="id-ID"/>
              </w:rPr>
            </w:pPr>
            <w:r w:rsidRPr="00FD40C3">
              <w:rPr>
                <w:lang w:val="id-ID"/>
              </w:rPr>
              <w:t xml:space="preserve">    "kl": "kalau",</w:t>
            </w:r>
          </w:p>
          <w:p w14:paraId="34E4DFDE" w14:textId="77777777" w:rsidR="00801B5C" w:rsidRPr="00FD40C3" w:rsidRDefault="00801B5C" w:rsidP="00801B5C">
            <w:pPr>
              <w:pStyle w:val="Code"/>
              <w:rPr>
                <w:lang w:val="id-ID"/>
              </w:rPr>
            </w:pPr>
            <w:r w:rsidRPr="00FD40C3">
              <w:rPr>
                <w:lang w:val="id-ID"/>
              </w:rPr>
              <w:t xml:space="preserve">    "klian": "kalian",</w:t>
            </w:r>
          </w:p>
          <w:p w14:paraId="4B6D2310" w14:textId="77777777" w:rsidR="00801B5C" w:rsidRPr="00FD40C3" w:rsidRDefault="00801B5C" w:rsidP="00801B5C">
            <w:pPr>
              <w:pStyle w:val="Code"/>
              <w:rPr>
                <w:lang w:val="id-ID"/>
              </w:rPr>
            </w:pPr>
            <w:r w:rsidRPr="00FD40C3">
              <w:rPr>
                <w:lang w:val="id-ID"/>
              </w:rPr>
              <w:lastRenderedPageBreak/>
              <w:t xml:space="preserve">    "klianz": "kalian",</w:t>
            </w:r>
          </w:p>
          <w:p w14:paraId="34E6E75E" w14:textId="77777777" w:rsidR="00801B5C" w:rsidRPr="00FD40C3" w:rsidRDefault="00801B5C" w:rsidP="00801B5C">
            <w:pPr>
              <w:pStyle w:val="Code"/>
              <w:rPr>
                <w:lang w:val="id-ID"/>
              </w:rPr>
            </w:pPr>
            <w:r w:rsidRPr="00FD40C3">
              <w:rPr>
                <w:lang w:val="id-ID"/>
              </w:rPr>
              <w:t xml:space="preserve">    "klmpk": "kelompok",</w:t>
            </w:r>
          </w:p>
          <w:p w14:paraId="1946D0BA" w14:textId="77777777" w:rsidR="00801B5C" w:rsidRPr="00FD40C3" w:rsidRDefault="00801B5C" w:rsidP="00801B5C">
            <w:pPr>
              <w:pStyle w:val="Code"/>
              <w:rPr>
                <w:lang w:val="id-ID"/>
              </w:rPr>
            </w:pPr>
            <w:r w:rsidRPr="00FD40C3">
              <w:rPr>
                <w:lang w:val="id-ID"/>
              </w:rPr>
              <w:t xml:space="preserve">    "klo":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kls": "kelas",</w:t>
            </w:r>
          </w:p>
          <w:p w14:paraId="46553EC3" w14:textId="77777777" w:rsidR="00801B5C" w:rsidRPr="00FD40C3" w:rsidRDefault="00801B5C" w:rsidP="00801B5C">
            <w:pPr>
              <w:pStyle w:val="Code"/>
              <w:rPr>
                <w:lang w:val="id-ID"/>
              </w:rPr>
            </w:pPr>
            <w:r w:rsidRPr="00FD40C3">
              <w:rPr>
                <w:lang w:val="id-ID"/>
              </w:rPr>
              <w:t xml:space="preserve">    "kluarga": "keluarga",</w:t>
            </w:r>
          </w:p>
          <w:p w14:paraId="4F55A0B2" w14:textId="77777777" w:rsidR="00801B5C" w:rsidRPr="00FD40C3" w:rsidRDefault="00801B5C" w:rsidP="00801B5C">
            <w:pPr>
              <w:pStyle w:val="Code"/>
              <w:rPr>
                <w:lang w:val="id-ID"/>
              </w:rPr>
            </w:pPr>
            <w:r w:rsidRPr="00FD40C3">
              <w:rPr>
                <w:lang w:val="id-ID"/>
              </w:rPr>
              <w:t xml:space="preserve">    "klw": "kalau",</w:t>
            </w:r>
          </w:p>
          <w:p w14:paraId="2302AF0C" w14:textId="77777777" w:rsidR="00801B5C" w:rsidRPr="00FD40C3" w:rsidRDefault="00801B5C" w:rsidP="00801B5C">
            <w:pPr>
              <w:pStyle w:val="Code"/>
              <w:rPr>
                <w:lang w:val="id-ID"/>
              </w:rPr>
            </w:pPr>
            <w:r w:rsidRPr="00FD40C3">
              <w:rPr>
                <w:lang w:val="id-ID"/>
              </w:rPr>
              <w:t xml:space="preserve">    "klwrga": "keluarga",</w:t>
            </w:r>
          </w:p>
          <w:p w14:paraId="390225CB" w14:textId="77777777" w:rsidR="00801B5C" w:rsidRPr="00FD40C3" w:rsidRDefault="00801B5C" w:rsidP="00801B5C">
            <w:pPr>
              <w:pStyle w:val="Code"/>
              <w:rPr>
                <w:lang w:val="id-ID"/>
              </w:rPr>
            </w:pPr>
            <w:r w:rsidRPr="00FD40C3">
              <w:rPr>
                <w:lang w:val="id-ID"/>
              </w:rPr>
              <w:t xml:space="preserve">    "km": "kamu",</w:t>
            </w:r>
          </w:p>
          <w:p w14:paraId="2270ACB2" w14:textId="77777777" w:rsidR="00801B5C" w:rsidRPr="00FD40C3" w:rsidRDefault="00801B5C" w:rsidP="00801B5C">
            <w:pPr>
              <w:pStyle w:val="Code"/>
              <w:rPr>
                <w:lang w:val="id-ID"/>
              </w:rPr>
            </w:pPr>
            <w:r w:rsidRPr="00FD40C3">
              <w:rPr>
                <w:lang w:val="id-ID"/>
              </w:rPr>
              <w:t xml:space="preserve">    "kmaksiatan": "kemaksiatan",</w:t>
            </w:r>
          </w:p>
          <w:p w14:paraId="579DFB3C" w14:textId="77777777" w:rsidR="00801B5C" w:rsidRPr="00FD40C3" w:rsidRDefault="00801B5C" w:rsidP="00801B5C">
            <w:pPr>
              <w:pStyle w:val="Code"/>
              <w:rPr>
                <w:lang w:val="id-ID"/>
              </w:rPr>
            </w:pPr>
            <w:r w:rsidRPr="00FD40C3">
              <w:rPr>
                <w:lang w:val="id-ID"/>
              </w:rPr>
              <w:t xml:space="preserve">    "kmari": "kemari",</w:t>
            </w:r>
          </w:p>
          <w:p w14:paraId="62BC0D14" w14:textId="77777777" w:rsidR="00801B5C" w:rsidRPr="00FD40C3" w:rsidRDefault="00801B5C" w:rsidP="00801B5C">
            <w:pPr>
              <w:pStyle w:val="Code"/>
              <w:rPr>
                <w:lang w:val="id-ID"/>
              </w:rPr>
            </w:pPr>
            <w:r w:rsidRPr="00FD40C3">
              <w:rPr>
                <w:lang w:val="id-ID"/>
              </w:rPr>
              <w:t xml:space="preserve">    "kmna": "kemana",</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kmpus": "kampus",</w:t>
            </w:r>
          </w:p>
          <w:p w14:paraId="6104A638" w14:textId="77777777" w:rsidR="00801B5C" w:rsidRPr="00FD40C3" w:rsidRDefault="00801B5C" w:rsidP="00801B5C">
            <w:pPr>
              <w:pStyle w:val="Code"/>
              <w:rPr>
                <w:lang w:val="id-ID"/>
              </w:rPr>
            </w:pPr>
            <w:r w:rsidRPr="00FD40C3">
              <w:rPr>
                <w:lang w:val="id-ID"/>
              </w:rPr>
              <w:t xml:space="preserve">    "kmrm": "kemeramen",</w:t>
            </w:r>
          </w:p>
          <w:p w14:paraId="0A69A882" w14:textId="77777777" w:rsidR="00801B5C" w:rsidRPr="00FD40C3" w:rsidRDefault="00801B5C" w:rsidP="00801B5C">
            <w:pPr>
              <w:pStyle w:val="Code"/>
              <w:rPr>
                <w:lang w:val="id-ID"/>
              </w:rPr>
            </w:pPr>
            <w:r w:rsidRPr="00FD40C3">
              <w:rPr>
                <w:lang w:val="id-ID"/>
              </w:rPr>
              <w:t xml:space="preserve">    "kmrn": "kemarin",</w:t>
            </w:r>
          </w:p>
          <w:p w14:paraId="127247DD" w14:textId="77777777" w:rsidR="00801B5C" w:rsidRPr="00FD40C3" w:rsidRDefault="00801B5C" w:rsidP="00801B5C">
            <w:pPr>
              <w:pStyle w:val="Code"/>
              <w:rPr>
                <w:lang w:val="id-ID"/>
              </w:rPr>
            </w:pPr>
            <w:r w:rsidRPr="00FD40C3">
              <w:rPr>
                <w:lang w:val="id-ID"/>
              </w:rPr>
              <w:t xml:space="preserve">    "kn": "kan",</w:t>
            </w:r>
          </w:p>
          <w:p w14:paraId="453BAB72" w14:textId="77777777" w:rsidR="00801B5C" w:rsidRPr="00FD40C3" w:rsidRDefault="00801B5C" w:rsidP="00801B5C">
            <w:pPr>
              <w:pStyle w:val="Code"/>
              <w:rPr>
                <w:lang w:val="id-ID"/>
              </w:rPr>
            </w:pPr>
            <w:r w:rsidRPr="00FD40C3">
              <w:rPr>
                <w:lang w:val="id-ID"/>
              </w:rPr>
              <w:t xml:space="preserve">    "knal": "kenal",</w:t>
            </w:r>
          </w:p>
          <w:p w14:paraId="1D2D1D2B" w14:textId="77777777" w:rsidR="00801B5C" w:rsidRPr="00FD40C3" w:rsidRDefault="00801B5C" w:rsidP="00801B5C">
            <w:pPr>
              <w:pStyle w:val="Code"/>
              <w:rPr>
                <w:lang w:val="id-ID"/>
              </w:rPr>
            </w:pPr>
            <w:r w:rsidRPr="00FD40C3">
              <w:rPr>
                <w:lang w:val="id-ID"/>
              </w:rPr>
              <w:t xml:space="preserve">    "kne": "terlibat",</w:t>
            </w:r>
          </w:p>
          <w:p w14:paraId="66C4AB8C" w14:textId="77777777" w:rsidR="00801B5C" w:rsidRPr="00FD40C3" w:rsidRDefault="00801B5C" w:rsidP="00801B5C">
            <w:pPr>
              <w:pStyle w:val="Code"/>
              <w:rPr>
                <w:lang w:val="id-ID"/>
              </w:rPr>
            </w:pPr>
            <w:r w:rsidRPr="00FD40C3">
              <w:rPr>
                <w:lang w:val="id-ID"/>
              </w:rPr>
              <w:t xml:space="preserve">    "knl": "kenal",</w:t>
            </w:r>
          </w:p>
          <w:p w14:paraId="21F60B27" w14:textId="77777777" w:rsidR="00801B5C" w:rsidRPr="00FD40C3" w:rsidRDefault="00801B5C" w:rsidP="00801B5C">
            <w:pPr>
              <w:pStyle w:val="Code"/>
              <w:rPr>
                <w:lang w:val="id-ID"/>
              </w:rPr>
            </w:pPr>
            <w:r w:rsidRPr="00FD40C3">
              <w:rPr>
                <w:lang w:val="id-ID"/>
              </w:rPr>
              <w:t xml:space="preserve">    "knp": "kenapa",</w:t>
            </w:r>
          </w:p>
          <w:p w14:paraId="7716A338" w14:textId="77777777" w:rsidR="00801B5C" w:rsidRPr="00FD40C3" w:rsidRDefault="00801B5C" w:rsidP="00801B5C">
            <w:pPr>
              <w:pStyle w:val="Code"/>
              <w:rPr>
                <w:lang w:val="id-ID"/>
              </w:rPr>
            </w:pPr>
            <w:r w:rsidRPr="00FD40C3">
              <w:rPr>
                <w:lang w:val="id-ID"/>
              </w:rPr>
              <w:t xml:space="preserve">    "knpa":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kog":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komsov": "komunis sovyet",</w:t>
            </w:r>
          </w:p>
          <w:p w14:paraId="19FFA53D" w14:textId="77777777" w:rsidR="00801B5C" w:rsidRPr="00FD40C3" w:rsidRDefault="00801B5C" w:rsidP="00801B5C">
            <w:pPr>
              <w:pStyle w:val="Code"/>
              <w:rPr>
                <w:lang w:val="id-ID"/>
              </w:rPr>
            </w:pPr>
            <w:r w:rsidRPr="00FD40C3">
              <w:rPr>
                <w:lang w:val="id-ID"/>
              </w:rPr>
              <w:t xml:space="preserve">    "komtiong": "komunis Tiongkok",</w:t>
            </w:r>
          </w:p>
          <w:p w14:paraId="7F72C75C" w14:textId="77777777" w:rsidR="00801B5C" w:rsidRPr="00FD40C3" w:rsidRDefault="00801B5C" w:rsidP="00801B5C">
            <w:pPr>
              <w:pStyle w:val="Code"/>
              <w:rPr>
                <w:lang w:val="id-ID"/>
              </w:rPr>
            </w:pPr>
            <w:r w:rsidRPr="00FD40C3">
              <w:rPr>
                <w:lang w:val="id-ID"/>
              </w:rPr>
              <w:t xml:space="preserve">    "komun":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konpers": "konferensi pers",</w:t>
            </w:r>
          </w:p>
          <w:p w14:paraId="073EAD44" w14:textId="77777777" w:rsidR="00801B5C" w:rsidRPr="00FD40C3" w:rsidRDefault="00801B5C" w:rsidP="00801B5C">
            <w:pPr>
              <w:pStyle w:val="Code"/>
              <w:rPr>
                <w:lang w:val="id-ID"/>
              </w:rPr>
            </w:pPr>
            <w:r w:rsidRPr="00FD40C3">
              <w:rPr>
                <w:lang w:val="id-ID"/>
              </w:rPr>
              <w:t xml:space="preserve">    "kopdar": "kopi darat",</w:t>
            </w:r>
          </w:p>
          <w:p w14:paraId="0A89B098" w14:textId="77777777" w:rsidR="00801B5C" w:rsidRPr="00FD40C3" w:rsidRDefault="00801B5C" w:rsidP="00801B5C">
            <w:pPr>
              <w:pStyle w:val="Code"/>
              <w:rPr>
                <w:lang w:val="id-ID"/>
              </w:rPr>
            </w:pPr>
            <w:r w:rsidRPr="00FD40C3">
              <w:rPr>
                <w:lang w:val="id-ID"/>
              </w:rPr>
              <w:t xml:space="preserve">    "koq":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kpai": "komisi perlindungan anak indonesia",</w:t>
            </w:r>
          </w:p>
          <w:p w14:paraId="5917ED43" w14:textId="77777777" w:rsidR="00801B5C" w:rsidRPr="00FD40C3" w:rsidRDefault="00801B5C" w:rsidP="00801B5C">
            <w:pPr>
              <w:pStyle w:val="Code"/>
              <w:rPr>
                <w:lang w:val="id-ID"/>
              </w:rPr>
            </w:pPr>
            <w:r w:rsidRPr="00FD40C3">
              <w:rPr>
                <w:lang w:val="id-ID"/>
              </w:rPr>
              <w:t xml:space="preserve">    "kpd": "kepada",</w:t>
            </w:r>
          </w:p>
          <w:p w14:paraId="05F5F850" w14:textId="77777777" w:rsidR="00801B5C" w:rsidRPr="00FD40C3" w:rsidRDefault="00801B5C" w:rsidP="00801B5C">
            <w:pPr>
              <w:pStyle w:val="Code"/>
              <w:rPr>
                <w:lang w:val="id-ID"/>
              </w:rPr>
            </w:pPr>
            <w:r w:rsidRPr="00FD40C3">
              <w:rPr>
                <w:lang w:val="id-ID"/>
              </w:rPr>
              <w:t xml:space="preserve">    "kpid": "komisi penyiaran indonesia daerah",</w:t>
            </w:r>
          </w:p>
          <w:p w14:paraId="4843C7CA" w14:textId="77777777" w:rsidR="00801B5C" w:rsidRPr="00FD40C3" w:rsidRDefault="00801B5C" w:rsidP="00801B5C">
            <w:pPr>
              <w:pStyle w:val="Code"/>
              <w:rPr>
                <w:lang w:val="id-ID"/>
              </w:rPr>
            </w:pPr>
            <w:r w:rsidRPr="00FD40C3">
              <w:rPr>
                <w:lang w:val="id-ID"/>
              </w:rPr>
              <w:t xml:space="preserve">    "kpk": "komisi pemberantas koruptor",</w:t>
            </w:r>
          </w:p>
          <w:p w14:paraId="6B546918" w14:textId="77777777" w:rsidR="00801B5C" w:rsidRPr="00FD40C3" w:rsidRDefault="00801B5C" w:rsidP="00801B5C">
            <w:pPr>
              <w:pStyle w:val="Code"/>
              <w:rPr>
                <w:lang w:val="id-ID"/>
              </w:rPr>
            </w:pPr>
            <w:r w:rsidRPr="00FD40C3">
              <w:rPr>
                <w:lang w:val="id-ID"/>
              </w:rPr>
              <w:t xml:space="preserve">    "kpn": "kapan",</w:t>
            </w:r>
          </w:p>
          <w:p w14:paraId="2050C052" w14:textId="77777777" w:rsidR="00801B5C" w:rsidRPr="00FD40C3" w:rsidRDefault="00801B5C" w:rsidP="00801B5C">
            <w:pPr>
              <w:pStyle w:val="Code"/>
              <w:rPr>
                <w:lang w:val="id-ID"/>
              </w:rPr>
            </w:pPr>
            <w:r w:rsidRPr="00FD40C3">
              <w:rPr>
                <w:lang w:val="id-ID"/>
              </w:rPr>
              <w:t xml:space="preserve">    "kptsan": "keputusan",</w:t>
            </w:r>
          </w:p>
          <w:p w14:paraId="54EED457" w14:textId="77777777" w:rsidR="00801B5C" w:rsidRPr="00FD40C3" w:rsidRDefault="00801B5C" w:rsidP="00801B5C">
            <w:pPr>
              <w:pStyle w:val="Code"/>
              <w:rPr>
                <w:lang w:val="id-ID"/>
              </w:rPr>
            </w:pPr>
            <w:r w:rsidRPr="00FD40C3">
              <w:rPr>
                <w:lang w:val="id-ID"/>
              </w:rPr>
              <w:t xml:space="preserve">    "krenz": "keren",</w:t>
            </w:r>
          </w:p>
          <w:p w14:paraId="6955038A" w14:textId="77777777" w:rsidR="00801B5C" w:rsidRPr="00FD40C3" w:rsidRDefault="00801B5C" w:rsidP="00801B5C">
            <w:pPr>
              <w:pStyle w:val="Code"/>
              <w:rPr>
                <w:lang w:val="id-ID"/>
              </w:rPr>
            </w:pPr>
            <w:r w:rsidRPr="00FD40C3">
              <w:rPr>
                <w:lang w:val="id-ID"/>
              </w:rPr>
              <w:t xml:space="preserve">    "krik":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krm": "kirim",</w:t>
            </w:r>
          </w:p>
          <w:p w14:paraId="29664CDE" w14:textId="77777777" w:rsidR="00801B5C" w:rsidRPr="00FD40C3" w:rsidRDefault="00801B5C" w:rsidP="00801B5C">
            <w:pPr>
              <w:pStyle w:val="Code"/>
              <w:rPr>
                <w:lang w:val="id-ID"/>
              </w:rPr>
            </w:pPr>
            <w:r w:rsidRPr="00FD40C3">
              <w:rPr>
                <w:lang w:val="id-ID"/>
              </w:rPr>
              <w:t xml:space="preserve">    "krn": "karena",</w:t>
            </w:r>
          </w:p>
          <w:p w14:paraId="549F9C24" w14:textId="77777777" w:rsidR="00801B5C" w:rsidRPr="00FD40C3" w:rsidRDefault="00801B5C" w:rsidP="00801B5C">
            <w:pPr>
              <w:pStyle w:val="Code"/>
              <w:rPr>
                <w:lang w:val="id-ID"/>
              </w:rPr>
            </w:pPr>
            <w:r w:rsidRPr="00FD40C3">
              <w:rPr>
                <w:lang w:val="id-ID"/>
              </w:rPr>
              <w:t xml:space="preserve">    "ksadaran": "kesadaran",</w:t>
            </w:r>
          </w:p>
          <w:p w14:paraId="0A35F376" w14:textId="77777777" w:rsidR="00801B5C" w:rsidRPr="00FD40C3" w:rsidRDefault="00801B5C" w:rsidP="00801B5C">
            <w:pPr>
              <w:pStyle w:val="Code"/>
              <w:rPr>
                <w:lang w:val="id-ID"/>
              </w:rPr>
            </w:pPr>
            <w:r w:rsidRPr="00FD40C3">
              <w:rPr>
                <w:lang w:val="id-ID"/>
              </w:rPr>
              <w:t xml:space="preserve">    "kt": "kita",</w:t>
            </w:r>
          </w:p>
          <w:p w14:paraId="52C9BC4D" w14:textId="77777777" w:rsidR="00801B5C" w:rsidRPr="00FD40C3" w:rsidRDefault="00801B5C" w:rsidP="00801B5C">
            <w:pPr>
              <w:pStyle w:val="Code"/>
              <w:rPr>
                <w:lang w:val="id-ID"/>
              </w:rPr>
            </w:pPr>
            <w:r w:rsidRPr="00FD40C3">
              <w:rPr>
                <w:lang w:val="id-ID"/>
              </w:rPr>
              <w:t xml:space="preserve">    "ktauan": "ketahuan",</w:t>
            </w:r>
          </w:p>
          <w:p w14:paraId="2049A5EC" w14:textId="77777777" w:rsidR="00801B5C" w:rsidRPr="00FD40C3" w:rsidRDefault="00801B5C" w:rsidP="00801B5C">
            <w:pPr>
              <w:pStyle w:val="Code"/>
              <w:rPr>
                <w:lang w:val="id-ID"/>
              </w:rPr>
            </w:pPr>
            <w:r w:rsidRPr="00FD40C3">
              <w:rPr>
                <w:lang w:val="id-ID"/>
              </w:rPr>
              <w:t xml:space="preserve">    "ktipu": "tipu",</w:t>
            </w:r>
          </w:p>
          <w:p w14:paraId="446F214E" w14:textId="77777777" w:rsidR="00801B5C" w:rsidRPr="00FD40C3" w:rsidRDefault="00801B5C" w:rsidP="00801B5C">
            <w:pPr>
              <w:pStyle w:val="Code"/>
              <w:rPr>
                <w:lang w:val="id-ID"/>
              </w:rPr>
            </w:pPr>
            <w:r w:rsidRPr="00FD40C3">
              <w:rPr>
                <w:lang w:val="id-ID"/>
              </w:rPr>
              <w:t xml:space="preserve">    "ktk": "ketika",</w:t>
            </w:r>
          </w:p>
          <w:p w14:paraId="765D8D9E" w14:textId="77777777" w:rsidR="00801B5C" w:rsidRPr="00FD40C3" w:rsidRDefault="00801B5C" w:rsidP="00801B5C">
            <w:pPr>
              <w:pStyle w:val="Code"/>
              <w:rPr>
                <w:lang w:val="id-ID"/>
              </w:rPr>
            </w:pPr>
            <w:r w:rsidRPr="00FD40C3">
              <w:rPr>
                <w:lang w:val="id-ID"/>
              </w:rPr>
              <w:t xml:space="preserve">    "ktmu": "ketemu",</w:t>
            </w:r>
          </w:p>
          <w:p w14:paraId="7E0ECFE5" w14:textId="77777777" w:rsidR="00801B5C" w:rsidRPr="00FD40C3" w:rsidRDefault="00801B5C" w:rsidP="00801B5C">
            <w:pPr>
              <w:pStyle w:val="Code"/>
              <w:rPr>
                <w:lang w:val="id-ID"/>
              </w:rPr>
            </w:pPr>
            <w:r w:rsidRPr="00FD40C3">
              <w:rPr>
                <w:lang w:val="id-ID"/>
              </w:rPr>
              <w:t xml:space="preserve">    "ktny": "katanya",</w:t>
            </w:r>
          </w:p>
          <w:p w14:paraId="194A7ACE" w14:textId="77777777" w:rsidR="00801B5C" w:rsidRPr="00FD40C3" w:rsidRDefault="00801B5C" w:rsidP="00801B5C">
            <w:pPr>
              <w:pStyle w:val="Code"/>
              <w:rPr>
                <w:lang w:val="id-ID"/>
              </w:rPr>
            </w:pPr>
            <w:r w:rsidRPr="00FD40C3">
              <w:rPr>
                <w:lang w:val="id-ID"/>
              </w:rPr>
              <w:t xml:space="preserve">    "ktp": "kartu tanda penduduk",</w:t>
            </w:r>
          </w:p>
          <w:p w14:paraId="5955F8FE" w14:textId="77777777" w:rsidR="00801B5C" w:rsidRPr="00FD40C3" w:rsidRDefault="00801B5C" w:rsidP="00801B5C">
            <w:pPr>
              <w:pStyle w:val="Code"/>
              <w:rPr>
                <w:lang w:val="id-ID"/>
              </w:rPr>
            </w:pPr>
            <w:r w:rsidRPr="00FD40C3">
              <w:rPr>
                <w:lang w:val="id-ID"/>
              </w:rPr>
              <w:t xml:space="preserve">    "ktr":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kuper": "kurang pergaulan",</w:t>
            </w:r>
          </w:p>
          <w:p w14:paraId="2B6FA921" w14:textId="77777777" w:rsidR="00801B5C" w:rsidRPr="00FD40C3" w:rsidRDefault="00801B5C" w:rsidP="00801B5C">
            <w:pPr>
              <w:pStyle w:val="Code"/>
              <w:rPr>
                <w:lang w:val="id-ID"/>
              </w:rPr>
            </w:pPr>
            <w:r w:rsidRPr="00FD40C3">
              <w:rPr>
                <w:lang w:val="id-ID"/>
              </w:rPr>
              <w:lastRenderedPageBreak/>
              <w:t xml:space="preserve">    "kuq": "kok",</w:t>
            </w:r>
          </w:p>
          <w:p w14:paraId="75B815DA" w14:textId="77777777" w:rsidR="00801B5C" w:rsidRPr="00FD40C3" w:rsidRDefault="00801B5C" w:rsidP="00801B5C">
            <w:pPr>
              <w:pStyle w:val="Code"/>
              <w:rPr>
                <w:lang w:val="id-ID"/>
              </w:rPr>
            </w:pPr>
            <w:r w:rsidRPr="00FD40C3">
              <w:rPr>
                <w:lang w:val="id-ID"/>
              </w:rPr>
              <w:t xml:space="preserve">    "kurng":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kwn": "kawan",</w:t>
            </w:r>
          </w:p>
          <w:p w14:paraId="145CC67D" w14:textId="77777777" w:rsidR="00801B5C" w:rsidRPr="00FD40C3" w:rsidRDefault="00801B5C" w:rsidP="00801B5C">
            <w:pPr>
              <w:pStyle w:val="Code"/>
              <w:rPr>
                <w:lang w:val="id-ID"/>
              </w:rPr>
            </w:pPr>
            <w:r w:rsidRPr="00FD40C3">
              <w:rPr>
                <w:lang w:val="id-ID"/>
              </w:rPr>
              <w:t xml:space="preserve">    "ky": "seperti",</w:t>
            </w:r>
          </w:p>
          <w:p w14:paraId="46376EB8" w14:textId="77777777" w:rsidR="00801B5C" w:rsidRPr="00FD40C3" w:rsidRDefault="00801B5C" w:rsidP="00801B5C">
            <w:pPr>
              <w:pStyle w:val="Code"/>
              <w:rPr>
                <w:lang w:val="id-ID"/>
              </w:rPr>
            </w:pPr>
            <w:r w:rsidRPr="00FD40C3">
              <w:rPr>
                <w:lang w:val="id-ID"/>
              </w:rPr>
              <w:t xml:space="preserve">    "kyk": "seperti",</w:t>
            </w:r>
          </w:p>
          <w:p w14:paraId="579F635B" w14:textId="77777777" w:rsidR="00801B5C" w:rsidRPr="00FD40C3" w:rsidRDefault="00801B5C" w:rsidP="00801B5C">
            <w:pPr>
              <w:pStyle w:val="Code"/>
              <w:rPr>
                <w:lang w:val="id-ID"/>
              </w:rPr>
            </w:pPr>
            <w:r w:rsidRPr="00FD40C3">
              <w:rPr>
                <w:lang w:val="id-ID"/>
              </w:rPr>
              <w:t xml:space="preserve">    "kykny": "kayanya",</w:t>
            </w:r>
          </w:p>
          <w:p w14:paraId="18B38416" w14:textId="77777777" w:rsidR="00801B5C" w:rsidRPr="00FD40C3" w:rsidRDefault="00801B5C" w:rsidP="00801B5C">
            <w:pPr>
              <w:pStyle w:val="Code"/>
              <w:rPr>
                <w:lang w:val="id-ID"/>
              </w:rPr>
            </w:pPr>
            <w:r w:rsidRPr="00FD40C3">
              <w:rPr>
                <w:lang w:val="id-ID"/>
              </w:rPr>
              <w:t xml:space="preserve">    "la": "lah",</w:t>
            </w:r>
          </w:p>
          <w:p w14:paraId="39DEF44B" w14:textId="77777777" w:rsidR="00801B5C" w:rsidRPr="00FD40C3" w:rsidRDefault="00801B5C" w:rsidP="00801B5C">
            <w:pPr>
              <w:pStyle w:val="Code"/>
              <w:rPr>
                <w:lang w:val="id-ID"/>
              </w:rPr>
            </w:pPr>
            <w:r w:rsidRPr="00FD40C3">
              <w:rPr>
                <w:lang w:val="id-ID"/>
              </w:rPr>
              <w:t xml:space="preserve">    "laka":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lambreta": "lambat",</w:t>
            </w:r>
          </w:p>
          <w:p w14:paraId="47379CBA" w14:textId="77777777" w:rsidR="00801B5C" w:rsidRPr="00FD40C3" w:rsidRDefault="00801B5C" w:rsidP="00801B5C">
            <w:pPr>
              <w:pStyle w:val="Code"/>
              <w:rPr>
                <w:lang w:val="id-ID"/>
              </w:rPr>
            </w:pPr>
            <w:r w:rsidRPr="00FD40C3">
              <w:rPr>
                <w:lang w:val="id-ID"/>
              </w:rPr>
              <w:t xml:space="preserve">    "lamp":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lanud": "landasan udara",</w:t>
            </w:r>
          </w:p>
          <w:p w14:paraId="296502AC" w14:textId="77777777" w:rsidR="00801B5C" w:rsidRPr="00FD40C3" w:rsidRDefault="00801B5C" w:rsidP="00801B5C">
            <w:pPr>
              <w:pStyle w:val="Code"/>
              <w:rPr>
                <w:lang w:val="id-ID"/>
              </w:rPr>
            </w:pPr>
            <w:r w:rsidRPr="00FD40C3">
              <w:rPr>
                <w:lang w:val="id-ID"/>
              </w:rPr>
              <w:t xml:space="preserve">    "lapas":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lawyer lawyer",</w:t>
            </w:r>
          </w:p>
          <w:p w14:paraId="2624AEA2" w14:textId="77777777" w:rsidR="00801B5C" w:rsidRPr="00FD40C3" w:rsidRDefault="00801B5C" w:rsidP="00801B5C">
            <w:pPr>
              <w:pStyle w:val="Code"/>
              <w:rPr>
                <w:lang w:val="id-ID"/>
              </w:rPr>
            </w:pPr>
            <w:r w:rsidRPr="00FD40C3">
              <w:rPr>
                <w:lang w:val="id-ID"/>
              </w:rPr>
              <w:t xml:space="preserve">    "lbh": "lebih",</w:t>
            </w:r>
          </w:p>
          <w:p w14:paraId="684C435B" w14:textId="77777777" w:rsidR="00801B5C" w:rsidRPr="00FD40C3" w:rsidRDefault="00801B5C" w:rsidP="00801B5C">
            <w:pPr>
              <w:pStyle w:val="Code"/>
              <w:rPr>
                <w:lang w:val="id-ID"/>
              </w:rPr>
            </w:pPr>
            <w:r w:rsidRPr="00FD40C3">
              <w:rPr>
                <w:lang w:val="id-ID"/>
              </w:rPr>
              <w:t xml:space="preserve">    "lbur": "libur",</w:t>
            </w:r>
          </w:p>
          <w:p w14:paraId="50C0F757" w14:textId="77777777" w:rsidR="00801B5C" w:rsidRPr="00FD40C3" w:rsidRDefault="00801B5C" w:rsidP="00801B5C">
            <w:pPr>
              <w:pStyle w:val="Code"/>
              <w:rPr>
                <w:lang w:val="id-ID"/>
              </w:rPr>
            </w:pPr>
            <w:r w:rsidRPr="00FD40C3">
              <w:rPr>
                <w:lang w:val="id-ID"/>
              </w:rPr>
              <w:t xml:space="preserve">    "lebay": "berlebihan",</w:t>
            </w:r>
          </w:p>
          <w:p w14:paraId="15DD930F" w14:textId="77777777" w:rsidR="00801B5C" w:rsidRPr="00FD40C3" w:rsidRDefault="00801B5C" w:rsidP="00801B5C">
            <w:pPr>
              <w:pStyle w:val="Code"/>
              <w:rPr>
                <w:lang w:val="id-ID"/>
              </w:rPr>
            </w:pPr>
            <w:r w:rsidRPr="00FD40C3">
              <w:rPr>
                <w:lang w:val="id-ID"/>
              </w:rPr>
              <w:t xml:space="preserve">    "leh": "boleh",</w:t>
            </w:r>
          </w:p>
          <w:p w14:paraId="705F60BE" w14:textId="77777777" w:rsidR="00801B5C" w:rsidRPr="00FD40C3" w:rsidRDefault="00801B5C" w:rsidP="00801B5C">
            <w:pPr>
              <w:pStyle w:val="Code"/>
              <w:rPr>
                <w:lang w:val="id-ID"/>
              </w:rPr>
            </w:pPr>
            <w:r w:rsidRPr="00FD40C3">
              <w:rPr>
                <w:lang w:val="id-ID"/>
              </w:rPr>
              <w:t xml:space="preserve">    "lekong": "laki-laki",</w:t>
            </w:r>
          </w:p>
          <w:p w14:paraId="160F3F01" w14:textId="77777777" w:rsidR="00801B5C" w:rsidRPr="00FD40C3" w:rsidRDefault="00801B5C" w:rsidP="00801B5C">
            <w:pPr>
              <w:pStyle w:val="Code"/>
              <w:rPr>
                <w:lang w:val="id-ID"/>
              </w:rPr>
            </w:pPr>
            <w:r w:rsidRPr="00FD40C3">
              <w:rPr>
                <w:lang w:val="id-ID"/>
              </w:rPr>
              <w:t xml:space="preserve">    "lelet": "lambat",</w:t>
            </w:r>
          </w:p>
          <w:p w14:paraId="61F0C514" w14:textId="77777777" w:rsidR="00801B5C" w:rsidRPr="00FD40C3" w:rsidRDefault="00801B5C" w:rsidP="00801B5C">
            <w:pPr>
              <w:pStyle w:val="Code"/>
              <w:rPr>
                <w:lang w:val="id-ID"/>
              </w:rPr>
            </w:pPr>
            <w:r w:rsidRPr="00FD40C3">
              <w:rPr>
                <w:lang w:val="id-ID"/>
              </w:rPr>
              <w:t xml:space="preserve">    "lemot": "lemah otak",</w:t>
            </w:r>
          </w:p>
          <w:p w14:paraId="6CC5878D" w14:textId="77777777" w:rsidR="00801B5C" w:rsidRPr="00FD40C3" w:rsidRDefault="00801B5C" w:rsidP="00801B5C">
            <w:pPr>
              <w:pStyle w:val="Code"/>
              <w:rPr>
                <w:lang w:val="id-ID"/>
              </w:rPr>
            </w:pPr>
            <w:r w:rsidRPr="00FD40C3">
              <w:rPr>
                <w:lang w:val="id-ID"/>
              </w:rPr>
              <w:t xml:space="preserve">    "lesbia": "lesbian",</w:t>
            </w:r>
          </w:p>
          <w:p w14:paraId="70EE0CA7" w14:textId="77777777" w:rsidR="00801B5C" w:rsidRPr="00FD40C3" w:rsidRDefault="00801B5C" w:rsidP="00801B5C">
            <w:pPr>
              <w:pStyle w:val="Code"/>
              <w:rPr>
                <w:lang w:val="id-ID"/>
              </w:rPr>
            </w:pPr>
            <w:r w:rsidRPr="00FD40C3">
              <w:rPr>
                <w:lang w:val="id-ID"/>
              </w:rPr>
              <w:t xml:space="preserve">    "less": "kurang",</w:t>
            </w:r>
          </w:p>
          <w:p w14:paraId="77685A2D" w14:textId="77777777" w:rsidR="00801B5C" w:rsidRPr="00FD40C3" w:rsidRDefault="00801B5C" w:rsidP="00801B5C">
            <w:pPr>
              <w:pStyle w:val="Code"/>
              <w:rPr>
                <w:lang w:val="id-ID"/>
              </w:rPr>
            </w:pPr>
            <w:r w:rsidRPr="00FD40C3">
              <w:rPr>
                <w:lang w:val="id-ID"/>
              </w:rPr>
              <w:t xml:space="preserve">    "lg": "lagi",</w:t>
            </w:r>
          </w:p>
          <w:p w14:paraId="795865C2" w14:textId="77777777" w:rsidR="00801B5C" w:rsidRPr="00FD40C3" w:rsidRDefault="00801B5C" w:rsidP="00801B5C">
            <w:pPr>
              <w:pStyle w:val="Code"/>
              <w:rPr>
                <w:lang w:val="id-ID"/>
              </w:rPr>
            </w:pPr>
            <w:r w:rsidRPr="00FD40C3">
              <w:rPr>
                <w:lang w:val="id-ID"/>
              </w:rPr>
              <w:t xml:space="preserve">    "lgi": "lagi",</w:t>
            </w:r>
          </w:p>
          <w:p w14:paraId="4F44B597" w14:textId="77777777" w:rsidR="00801B5C" w:rsidRPr="00FD40C3" w:rsidRDefault="00801B5C" w:rsidP="00801B5C">
            <w:pPr>
              <w:pStyle w:val="Code"/>
              <w:rPr>
                <w:lang w:val="id-ID"/>
              </w:rPr>
            </w:pPr>
            <w:r w:rsidRPr="00FD40C3">
              <w:rPr>
                <w:lang w:val="id-ID"/>
              </w:rPr>
              <w:t xml:space="preserve">    "lgkp": "lengkap",</w:t>
            </w:r>
          </w:p>
          <w:p w14:paraId="19F75446" w14:textId="77777777" w:rsidR="00801B5C" w:rsidRPr="00FD40C3" w:rsidRDefault="00801B5C" w:rsidP="00801B5C">
            <w:pPr>
              <w:pStyle w:val="Code"/>
              <w:rPr>
                <w:lang w:val="id-ID"/>
              </w:rPr>
            </w:pPr>
            <w:r w:rsidRPr="00FD40C3">
              <w:rPr>
                <w:lang w:val="id-ID"/>
              </w:rPr>
              <w:t xml:space="preserve">    "lgsg": "langsung",</w:t>
            </w:r>
          </w:p>
          <w:p w14:paraId="4068C2EB" w14:textId="77777777" w:rsidR="00801B5C" w:rsidRPr="00FD40C3" w:rsidRDefault="00801B5C" w:rsidP="00801B5C">
            <w:pPr>
              <w:pStyle w:val="Code"/>
              <w:rPr>
                <w:lang w:val="id-ID"/>
              </w:rPr>
            </w:pPr>
            <w:r w:rsidRPr="00FD40C3">
              <w:rPr>
                <w:lang w:val="id-ID"/>
              </w:rPr>
              <w:t xml:space="preserve">    "lha": "lah",</w:t>
            </w:r>
          </w:p>
          <w:p w14:paraId="0E0A81C6" w14:textId="77777777" w:rsidR="00801B5C" w:rsidRPr="00FD40C3" w:rsidRDefault="00801B5C" w:rsidP="00801B5C">
            <w:pPr>
              <w:pStyle w:val="Code"/>
              <w:rPr>
                <w:lang w:val="id-ID"/>
              </w:rPr>
            </w:pPr>
            <w:r w:rsidRPr="00FD40C3">
              <w:rPr>
                <w:lang w:val="id-ID"/>
              </w:rPr>
              <w:t xml:space="preserve">    "lh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light": "terang",</w:t>
            </w:r>
          </w:p>
          <w:p w14:paraId="7F16AA1A" w14:textId="77777777" w:rsidR="00801B5C" w:rsidRPr="00FD40C3" w:rsidRDefault="00801B5C" w:rsidP="00801B5C">
            <w:pPr>
              <w:pStyle w:val="Code"/>
              <w:rPr>
                <w:lang w:val="id-ID"/>
              </w:rPr>
            </w:pPr>
            <w:r w:rsidRPr="00FD40C3">
              <w:rPr>
                <w:lang w:val="id-ID"/>
              </w:rPr>
              <w:t xml:space="preserve">    "linmas":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lknt": "laknat",</w:t>
            </w:r>
          </w:p>
          <w:p w14:paraId="7F529069" w14:textId="77777777" w:rsidR="00801B5C" w:rsidRPr="00FD40C3" w:rsidRDefault="00801B5C" w:rsidP="00801B5C">
            <w:pPr>
              <w:pStyle w:val="Code"/>
              <w:rPr>
                <w:lang w:val="id-ID"/>
              </w:rPr>
            </w:pPr>
            <w:r w:rsidRPr="00FD40C3">
              <w:rPr>
                <w:lang w:val="id-ID"/>
              </w:rPr>
              <w:t xml:space="preserve">    "lmyan": "lumayan",</w:t>
            </w:r>
          </w:p>
          <w:p w14:paraId="1D7B1710" w14:textId="77777777" w:rsidR="00801B5C" w:rsidRPr="00FD40C3" w:rsidRDefault="00801B5C" w:rsidP="00801B5C">
            <w:pPr>
              <w:pStyle w:val="Code"/>
              <w:rPr>
                <w:lang w:val="id-ID"/>
              </w:rPr>
            </w:pPr>
            <w:r w:rsidRPr="00FD40C3">
              <w:rPr>
                <w:lang w:val="id-ID"/>
              </w:rPr>
              <w:t xml:space="preserve">    "lmyn": "lumayan",</w:t>
            </w:r>
          </w:p>
          <w:p w14:paraId="163091AA" w14:textId="77777777" w:rsidR="00801B5C" w:rsidRPr="00FD40C3" w:rsidRDefault="00801B5C" w:rsidP="00801B5C">
            <w:pPr>
              <w:pStyle w:val="Code"/>
              <w:rPr>
                <w:lang w:val="id-ID"/>
              </w:rPr>
            </w:pPr>
            <w:r w:rsidRPr="00FD40C3">
              <w:rPr>
                <w:lang w:val="id-ID"/>
              </w:rPr>
              <w:t xml:space="preserve">    "lngkp": "lengkap",</w:t>
            </w:r>
          </w:p>
          <w:p w14:paraId="6050D9DB" w14:textId="77777777" w:rsidR="00801B5C" w:rsidRPr="00FD40C3" w:rsidRDefault="00801B5C" w:rsidP="00801B5C">
            <w:pPr>
              <w:pStyle w:val="Code"/>
              <w:rPr>
                <w:lang w:val="id-ID"/>
              </w:rPr>
            </w:pPr>
            <w:r w:rsidRPr="00FD40C3">
              <w:rPr>
                <w:lang w:val="id-ID"/>
              </w:rPr>
              <w:t xml:space="preserve">    "lo": "kamu",</w:t>
            </w:r>
          </w:p>
          <w:p w14:paraId="18C2A21E" w14:textId="77777777" w:rsidR="00801B5C" w:rsidRPr="00FD40C3" w:rsidRDefault="00801B5C" w:rsidP="00801B5C">
            <w:pPr>
              <w:pStyle w:val="Code"/>
              <w:rPr>
                <w:lang w:val="id-ID"/>
              </w:rPr>
            </w:pPr>
            <w:r w:rsidRPr="00FD40C3">
              <w:rPr>
                <w:lang w:val="id-ID"/>
              </w:rPr>
              <w:t xml:space="preserve">    "loch": "loh",</w:t>
            </w:r>
          </w:p>
          <w:p w14:paraId="7DD22087" w14:textId="77777777" w:rsidR="00801B5C" w:rsidRPr="00FD40C3" w:rsidRDefault="00801B5C" w:rsidP="00801B5C">
            <w:pPr>
              <w:pStyle w:val="Code"/>
              <w:rPr>
                <w:lang w:val="id-ID"/>
              </w:rPr>
            </w:pPr>
            <w:r w:rsidRPr="00FD40C3">
              <w:rPr>
                <w:lang w:val="id-ID"/>
              </w:rPr>
              <w:t xml:space="preserve">    "loe": "kamu",</w:t>
            </w:r>
          </w:p>
          <w:p w14:paraId="0136CDC3" w14:textId="77777777" w:rsidR="00801B5C" w:rsidRPr="00FD40C3" w:rsidRDefault="00801B5C" w:rsidP="00801B5C">
            <w:pPr>
              <w:pStyle w:val="Code"/>
              <w:rPr>
                <w:lang w:val="id-ID"/>
              </w:rPr>
            </w:pPr>
            <w:r w:rsidRPr="00FD40C3">
              <w:rPr>
                <w:lang w:val="id-ID"/>
              </w:rPr>
              <w:t xml:space="preserve">    "lol": "tertawa",</w:t>
            </w:r>
          </w:p>
          <w:p w14:paraId="2E8068EA" w14:textId="77777777" w:rsidR="00801B5C" w:rsidRPr="00FD40C3" w:rsidRDefault="00801B5C" w:rsidP="00801B5C">
            <w:pPr>
              <w:pStyle w:val="Code"/>
              <w:rPr>
                <w:lang w:val="id-ID"/>
              </w:rPr>
            </w:pPr>
            <w:r w:rsidRPr="00FD40C3">
              <w:rPr>
                <w:lang w:val="id-ID"/>
              </w:rPr>
              <w:t xml:space="preserve">    "lola": "lambat berfikir",</w:t>
            </w:r>
          </w:p>
          <w:p w14:paraId="0F459FE5" w14:textId="77777777" w:rsidR="00801B5C" w:rsidRPr="00FD40C3" w:rsidRDefault="00801B5C" w:rsidP="00801B5C">
            <w:pPr>
              <w:pStyle w:val="Code"/>
              <w:rPr>
                <w:lang w:val="id-ID"/>
              </w:rPr>
            </w:pPr>
            <w:r w:rsidRPr="00FD40C3">
              <w:rPr>
                <w:lang w:val="id-ID"/>
              </w:rPr>
              <w:t xml:space="preserve">    "lom": "belum",</w:t>
            </w:r>
          </w:p>
          <w:p w14:paraId="7D13CCB9" w14:textId="77777777" w:rsidR="00801B5C" w:rsidRPr="00FD40C3" w:rsidRDefault="00801B5C" w:rsidP="00801B5C">
            <w:pPr>
              <w:pStyle w:val="Code"/>
              <w:rPr>
                <w:lang w:val="id-ID"/>
              </w:rPr>
            </w:pPr>
            <w:r w:rsidRPr="00FD40C3">
              <w:rPr>
                <w:lang w:val="id-ID"/>
              </w:rPr>
              <w:t xml:space="preserve">    "louph": "cinta",</w:t>
            </w:r>
          </w:p>
          <w:p w14:paraId="7BA1C40F" w14:textId="77777777" w:rsidR="00801B5C" w:rsidRPr="00FD40C3" w:rsidRDefault="00801B5C" w:rsidP="00801B5C">
            <w:pPr>
              <w:pStyle w:val="Code"/>
              <w:rPr>
                <w:lang w:val="id-ID"/>
              </w:rPr>
            </w:pPr>
            <w:r w:rsidRPr="00FD40C3">
              <w:rPr>
                <w:lang w:val="id-ID"/>
              </w:rPr>
              <w:t xml:space="preserve">    "loupz": "cinta",</w:t>
            </w:r>
          </w:p>
          <w:p w14:paraId="07EB7CCC" w14:textId="77777777" w:rsidR="00801B5C" w:rsidRPr="00FD40C3" w:rsidRDefault="00801B5C" w:rsidP="00801B5C">
            <w:pPr>
              <w:pStyle w:val="Code"/>
              <w:rPr>
                <w:lang w:val="id-ID"/>
              </w:rPr>
            </w:pPr>
            <w:r w:rsidRPr="00FD40C3">
              <w:rPr>
                <w:lang w:val="id-ID"/>
              </w:rPr>
              <w:t xml:space="preserve">    "low": "kalau",</w:t>
            </w:r>
          </w:p>
          <w:p w14:paraId="701F4FA2" w14:textId="77777777" w:rsidR="00801B5C" w:rsidRPr="00FD40C3" w:rsidRDefault="00801B5C" w:rsidP="00801B5C">
            <w:pPr>
              <w:pStyle w:val="Code"/>
              <w:rPr>
                <w:lang w:val="id-ID"/>
              </w:rPr>
            </w:pPr>
            <w:r w:rsidRPr="00FD40C3">
              <w:rPr>
                <w:lang w:val="id-ID"/>
              </w:rPr>
              <w:t xml:space="preserve">    "lowh": "kamu",</w:t>
            </w:r>
          </w:p>
          <w:p w14:paraId="7C3EFC86" w14:textId="77777777" w:rsidR="00801B5C" w:rsidRPr="00FD40C3" w:rsidRDefault="00801B5C" w:rsidP="00801B5C">
            <w:pPr>
              <w:pStyle w:val="Code"/>
              <w:rPr>
                <w:lang w:val="id-ID"/>
              </w:rPr>
            </w:pPr>
            <w:r w:rsidRPr="00FD40C3">
              <w:rPr>
                <w:lang w:val="id-ID"/>
              </w:rPr>
              <w:t xml:space="preserve">    "lp": "lupa",</w:t>
            </w:r>
          </w:p>
          <w:p w14:paraId="176A987E" w14:textId="77777777" w:rsidR="00801B5C" w:rsidRPr="00FD40C3" w:rsidRDefault="00801B5C" w:rsidP="00801B5C">
            <w:pPr>
              <w:pStyle w:val="Code"/>
              <w:rPr>
                <w:lang w:val="id-ID"/>
              </w:rPr>
            </w:pPr>
            <w:r w:rsidRPr="00FD40C3">
              <w:rPr>
                <w:lang w:val="id-ID"/>
              </w:rPr>
              <w:t xml:space="preserve">    "lsm":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luchu": "lucu",</w:t>
            </w:r>
          </w:p>
          <w:p w14:paraId="7F506BD2" w14:textId="77777777" w:rsidR="00801B5C" w:rsidRPr="00FD40C3" w:rsidRDefault="00801B5C" w:rsidP="00801B5C">
            <w:pPr>
              <w:pStyle w:val="Code"/>
              <w:rPr>
                <w:lang w:val="id-ID"/>
              </w:rPr>
            </w:pPr>
            <w:r w:rsidRPr="00FD40C3">
              <w:rPr>
                <w:lang w:val="id-ID"/>
              </w:rPr>
              <w:lastRenderedPageBreak/>
              <w:t xml:space="preserve">    "luchuw": "lucu",</w:t>
            </w:r>
          </w:p>
          <w:p w14:paraId="4B4543DC" w14:textId="77777777" w:rsidR="00801B5C" w:rsidRPr="00FD40C3" w:rsidRDefault="00801B5C" w:rsidP="00801B5C">
            <w:pPr>
              <w:pStyle w:val="Code"/>
              <w:rPr>
                <w:lang w:val="id-ID"/>
              </w:rPr>
            </w:pPr>
            <w:r w:rsidRPr="00FD40C3">
              <w:rPr>
                <w:lang w:val="id-ID"/>
              </w:rPr>
              <w:t xml:space="preserve">    "luff":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luph": "cinta",</w:t>
            </w:r>
          </w:p>
          <w:p w14:paraId="0DE8B5D5" w14:textId="77777777" w:rsidR="00801B5C" w:rsidRPr="00FD40C3" w:rsidRDefault="00801B5C" w:rsidP="00801B5C">
            <w:pPr>
              <w:pStyle w:val="Code"/>
              <w:rPr>
                <w:lang w:val="id-ID"/>
              </w:rPr>
            </w:pPr>
            <w:r w:rsidRPr="00FD40C3">
              <w:rPr>
                <w:lang w:val="id-ID"/>
              </w:rPr>
              <w:t xml:space="preserve">    "luthu": "lucu",</w:t>
            </w:r>
          </w:p>
          <w:p w14:paraId="33945418" w14:textId="77777777" w:rsidR="00801B5C" w:rsidRPr="00FD40C3" w:rsidRDefault="00801B5C" w:rsidP="00801B5C">
            <w:pPr>
              <w:pStyle w:val="Code"/>
              <w:rPr>
                <w:lang w:val="id-ID"/>
              </w:rPr>
            </w:pPr>
            <w:r w:rsidRPr="00FD40C3">
              <w:rPr>
                <w:lang w:val="id-ID"/>
              </w:rPr>
              <w:t xml:space="preserve">    "luv": "love",</w:t>
            </w:r>
          </w:p>
          <w:p w14:paraId="5C6AF189" w14:textId="77777777" w:rsidR="00801B5C" w:rsidRPr="00FD40C3" w:rsidRDefault="00801B5C" w:rsidP="00801B5C">
            <w:pPr>
              <w:pStyle w:val="Code"/>
              <w:rPr>
                <w:lang w:val="id-ID"/>
              </w:rPr>
            </w:pPr>
            <w:r w:rsidRPr="00FD40C3">
              <w:rPr>
                <w:lang w:val="id-ID"/>
              </w:rPr>
              <w:t xml:space="preserve">    "lw": "kamu",</w:t>
            </w:r>
          </w:p>
          <w:p w14:paraId="0DC1064A" w14:textId="77777777" w:rsidR="00801B5C" w:rsidRPr="00FD40C3" w:rsidRDefault="00801B5C" w:rsidP="00801B5C">
            <w:pPr>
              <w:pStyle w:val="Code"/>
              <w:rPr>
                <w:lang w:val="id-ID"/>
              </w:rPr>
            </w:pPr>
            <w:r w:rsidRPr="00FD40C3">
              <w:rPr>
                <w:lang w:val="id-ID"/>
              </w:rPr>
              <w:t xml:space="preserve">    "lwn": "lawan",</w:t>
            </w:r>
          </w:p>
          <w:p w14:paraId="411AFF7A" w14:textId="77777777" w:rsidR="00801B5C" w:rsidRPr="00FD40C3" w:rsidRDefault="00801B5C" w:rsidP="00801B5C">
            <w:pPr>
              <w:pStyle w:val="Code"/>
              <w:rPr>
                <w:lang w:val="id-ID"/>
              </w:rPr>
            </w:pPr>
            <w:r w:rsidRPr="00FD40C3">
              <w:rPr>
                <w:lang w:val="id-ID"/>
              </w:rPr>
              <w:t xml:space="preserve">    "lwt": "lewat",</w:t>
            </w:r>
          </w:p>
          <w:p w14:paraId="43C7C6CF" w14:textId="77777777" w:rsidR="00801B5C" w:rsidRPr="00FD40C3" w:rsidRDefault="00801B5C" w:rsidP="00801B5C">
            <w:pPr>
              <w:pStyle w:val="Code"/>
              <w:rPr>
                <w:lang w:val="id-ID"/>
              </w:rPr>
            </w:pPr>
            <w:r w:rsidRPr="00FD40C3">
              <w:rPr>
                <w:lang w:val="id-ID"/>
              </w:rPr>
              <w:t xml:space="preserve">    "lyf": "live",</w:t>
            </w:r>
          </w:p>
          <w:p w14:paraId="6222C4B8" w14:textId="77777777" w:rsidR="00801B5C" w:rsidRPr="00FD40C3" w:rsidRDefault="00801B5C" w:rsidP="00801B5C">
            <w:pPr>
              <w:pStyle w:val="Code"/>
              <w:rPr>
                <w:lang w:val="id-ID"/>
              </w:rPr>
            </w:pPr>
            <w:r w:rsidRPr="00FD40C3">
              <w:rPr>
                <w:lang w:val="id-ID"/>
              </w:rPr>
              <w:t xml:space="preserve">    "ma": "sama",</w:t>
            </w:r>
          </w:p>
          <w:p w14:paraId="6AE1B8A8" w14:textId="77777777" w:rsidR="00801B5C" w:rsidRPr="00FD40C3" w:rsidRDefault="00801B5C" w:rsidP="00801B5C">
            <w:pPr>
              <w:pStyle w:val="Code"/>
              <w:rPr>
                <w:lang w:val="id-ID"/>
              </w:rPr>
            </w:pPr>
            <w:r w:rsidRPr="00FD40C3">
              <w:rPr>
                <w:lang w:val="id-ID"/>
              </w:rPr>
              <w:t xml:space="preserve">    "maacih": "terima kasih",</w:t>
            </w:r>
          </w:p>
          <w:p w14:paraId="707601DC" w14:textId="77777777" w:rsidR="00801B5C" w:rsidRPr="00FD40C3" w:rsidRDefault="00801B5C" w:rsidP="00801B5C">
            <w:pPr>
              <w:pStyle w:val="Code"/>
              <w:rPr>
                <w:lang w:val="id-ID"/>
              </w:rPr>
            </w:pPr>
            <w:r w:rsidRPr="00FD40C3">
              <w:rPr>
                <w:lang w:val="id-ID"/>
              </w:rPr>
              <w:t xml:space="preserve">    "maaciw": "terima kasih",</w:t>
            </w:r>
          </w:p>
          <w:p w14:paraId="7A32466F" w14:textId="77777777" w:rsidR="00801B5C" w:rsidRPr="00FD40C3" w:rsidRDefault="00801B5C" w:rsidP="00801B5C">
            <w:pPr>
              <w:pStyle w:val="Code"/>
              <w:rPr>
                <w:lang w:val="id-ID"/>
              </w:rPr>
            </w:pPr>
            <w:r w:rsidRPr="00FD40C3">
              <w:rPr>
                <w:lang w:val="id-ID"/>
              </w:rPr>
              <w:t xml:space="preserve">    "mabal":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macem": "macam",</w:t>
            </w:r>
          </w:p>
          <w:p w14:paraId="1CE5C752" w14:textId="77777777" w:rsidR="00801B5C" w:rsidRPr="00FD40C3" w:rsidRDefault="00801B5C" w:rsidP="00801B5C">
            <w:pPr>
              <w:pStyle w:val="Code"/>
              <w:rPr>
                <w:lang w:val="id-ID"/>
              </w:rPr>
            </w:pPr>
            <w:r w:rsidRPr="00FD40C3">
              <w:rPr>
                <w:lang w:val="id-ID"/>
              </w:rPr>
              <w:t xml:space="preserve">    "macem-macem": "macam-macam",</w:t>
            </w:r>
          </w:p>
          <w:p w14:paraId="361C6377" w14:textId="77777777" w:rsidR="00801B5C" w:rsidRPr="00FD40C3" w:rsidRDefault="00801B5C" w:rsidP="00801B5C">
            <w:pPr>
              <w:pStyle w:val="Code"/>
              <w:rPr>
                <w:lang w:val="id-ID"/>
              </w:rPr>
            </w:pPr>
            <w:r w:rsidRPr="00FD40C3">
              <w:rPr>
                <w:lang w:val="id-ID"/>
              </w:rPr>
              <w:t xml:space="preserve">    "macet2an": "macet-macetan",</w:t>
            </w:r>
          </w:p>
          <w:p w14:paraId="7A209B6D" w14:textId="77777777" w:rsidR="00801B5C" w:rsidRPr="00FD40C3" w:rsidRDefault="00801B5C" w:rsidP="00801B5C">
            <w:pPr>
              <w:pStyle w:val="Code"/>
              <w:rPr>
                <w:lang w:val="id-ID"/>
              </w:rPr>
            </w:pPr>
            <w:r w:rsidRPr="00FD40C3">
              <w:rPr>
                <w:lang w:val="id-ID"/>
              </w:rPr>
              <w:t xml:space="preserve">    "macih": "masih",</w:t>
            </w:r>
          </w:p>
          <w:p w14:paraId="4FF7A493" w14:textId="77777777" w:rsidR="00801B5C" w:rsidRPr="00FD40C3" w:rsidRDefault="00801B5C" w:rsidP="00801B5C">
            <w:pPr>
              <w:pStyle w:val="Code"/>
              <w:rPr>
                <w:lang w:val="id-ID"/>
              </w:rPr>
            </w:pPr>
            <w:r w:rsidRPr="00FD40C3">
              <w:rPr>
                <w:lang w:val="id-ID"/>
              </w:rPr>
              <w:t xml:space="preserve">    "madesu": "masa depan suram",</w:t>
            </w:r>
          </w:p>
          <w:p w14:paraId="6A717E88" w14:textId="77777777" w:rsidR="00801B5C" w:rsidRPr="00FD40C3" w:rsidRDefault="00801B5C" w:rsidP="00801B5C">
            <w:pPr>
              <w:pStyle w:val="Code"/>
              <w:rPr>
                <w:lang w:val="id-ID"/>
              </w:rPr>
            </w:pPr>
            <w:r w:rsidRPr="00FD40C3">
              <w:rPr>
                <w:lang w:val="id-ID"/>
              </w:rPr>
              <w:t xml:space="preserve">    "maem": "makan",</w:t>
            </w:r>
          </w:p>
          <w:p w14:paraId="1F100D29" w14:textId="77777777" w:rsidR="00801B5C" w:rsidRPr="00FD40C3" w:rsidRDefault="00801B5C" w:rsidP="00801B5C">
            <w:pPr>
              <w:pStyle w:val="Code"/>
              <w:rPr>
                <w:lang w:val="id-ID"/>
              </w:rPr>
            </w:pPr>
            <w:r w:rsidRPr="00FD40C3">
              <w:rPr>
                <w:lang w:val="id-ID"/>
              </w:rPr>
              <w:t xml:space="preserve">    "maen": "main",</w:t>
            </w:r>
          </w:p>
          <w:p w14:paraId="45D5AAFF" w14:textId="77777777" w:rsidR="00801B5C" w:rsidRPr="00FD40C3" w:rsidRDefault="00801B5C" w:rsidP="00801B5C">
            <w:pPr>
              <w:pStyle w:val="Code"/>
              <w:rPr>
                <w:lang w:val="id-ID"/>
              </w:rPr>
            </w:pPr>
            <w:r w:rsidRPr="00FD40C3">
              <w:rPr>
                <w:lang w:val="id-ID"/>
              </w:rPr>
              <w:t xml:space="preserve">    "magabu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maho": "homo",</w:t>
            </w:r>
          </w:p>
          <w:p w14:paraId="3A2B6FCD" w14:textId="77777777" w:rsidR="00801B5C" w:rsidRPr="00FD40C3" w:rsidRDefault="00801B5C" w:rsidP="00801B5C">
            <w:pPr>
              <w:pStyle w:val="Code"/>
              <w:rPr>
                <w:lang w:val="id-ID"/>
              </w:rPr>
            </w:pPr>
            <w:r w:rsidRPr="00FD40C3">
              <w:rPr>
                <w:lang w:val="id-ID"/>
              </w:rPr>
              <w:t xml:space="preserve">    "majority":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jang": "kaget",</w:t>
            </w:r>
          </w:p>
          <w:p w14:paraId="086BF322" w14:textId="77777777" w:rsidR="00801B5C" w:rsidRPr="00FD40C3" w:rsidRDefault="00801B5C" w:rsidP="00801B5C">
            <w:pPr>
              <w:pStyle w:val="Code"/>
              <w:rPr>
                <w:lang w:val="id-ID"/>
              </w:rPr>
            </w:pPr>
            <w:r w:rsidRPr="00FD40C3">
              <w:rPr>
                <w:lang w:val="id-ID"/>
              </w:rPr>
              <w:t xml:space="preserve">    "makasih": "terima kasih",</w:t>
            </w:r>
          </w:p>
          <w:p w14:paraId="305B0F4F" w14:textId="77777777" w:rsidR="00801B5C" w:rsidRPr="00FD40C3" w:rsidRDefault="00801B5C" w:rsidP="00801B5C">
            <w:pPr>
              <w:pStyle w:val="Code"/>
              <w:rPr>
                <w:lang w:val="id-ID"/>
              </w:rPr>
            </w:pPr>
            <w:r w:rsidRPr="00FD40C3">
              <w:rPr>
                <w:lang w:val="id-ID"/>
              </w:rPr>
              <w:t xml:space="preserve">    "maksain":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malem":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mamz":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maneh": "kamu",</w:t>
            </w:r>
          </w:p>
          <w:p w14:paraId="39B1BE01" w14:textId="77777777" w:rsidR="00801B5C" w:rsidRPr="00FD40C3" w:rsidRDefault="00801B5C" w:rsidP="00801B5C">
            <w:pPr>
              <w:pStyle w:val="Code"/>
              <w:rPr>
                <w:lang w:val="id-ID"/>
              </w:rPr>
            </w:pPr>
            <w:r w:rsidRPr="00FD40C3">
              <w:rPr>
                <w:lang w:val="id-ID"/>
              </w:rPr>
              <w:t xml:space="preserve">    "manen": "panen",</w:t>
            </w:r>
          </w:p>
          <w:p w14:paraId="72D30A2C" w14:textId="77777777" w:rsidR="00801B5C" w:rsidRPr="00FD40C3" w:rsidRDefault="00801B5C" w:rsidP="00801B5C">
            <w:pPr>
              <w:pStyle w:val="Code"/>
              <w:rPr>
                <w:lang w:val="id-ID"/>
              </w:rPr>
            </w:pPr>
            <w:r w:rsidRPr="00FD40C3">
              <w:rPr>
                <w:lang w:val="id-ID"/>
              </w:rPr>
              <w:t xml:space="preserve">    "manggil": "panggil",</w:t>
            </w:r>
          </w:p>
          <w:p w14:paraId="253A23B6" w14:textId="77777777" w:rsidR="00801B5C" w:rsidRPr="00FD40C3" w:rsidRDefault="00801B5C" w:rsidP="00801B5C">
            <w:pPr>
              <w:pStyle w:val="Code"/>
              <w:rPr>
                <w:lang w:val="id-ID"/>
              </w:rPr>
            </w:pPr>
            <w:r w:rsidRPr="00FD40C3">
              <w:rPr>
                <w:lang w:val="id-ID"/>
              </w:rPr>
              <w:t xml:space="preserve">    "manies": "manis",</w:t>
            </w:r>
          </w:p>
          <w:p w14:paraId="4278BBFB" w14:textId="77777777" w:rsidR="00801B5C" w:rsidRPr="00FD40C3" w:rsidRDefault="00801B5C" w:rsidP="00801B5C">
            <w:pPr>
              <w:pStyle w:val="Code"/>
              <w:rPr>
                <w:lang w:val="id-ID"/>
              </w:rPr>
            </w:pPr>
            <w:r w:rsidRPr="00FD40C3">
              <w:rPr>
                <w:lang w:val="id-ID"/>
              </w:rPr>
              <w:t xml:space="preserve">    "maniez": "manis",</w:t>
            </w:r>
          </w:p>
          <w:p w14:paraId="2CD0753C" w14:textId="77777777" w:rsidR="00801B5C" w:rsidRPr="00FD40C3" w:rsidRDefault="00801B5C" w:rsidP="00801B5C">
            <w:pPr>
              <w:pStyle w:val="Code"/>
              <w:rPr>
                <w:lang w:val="id-ID"/>
              </w:rPr>
            </w:pPr>
            <w:r w:rsidRPr="00FD40C3">
              <w:rPr>
                <w:lang w:val="id-ID"/>
              </w:rPr>
              <w:t xml:space="preserve">    "mantabss bagus": "",</w:t>
            </w:r>
          </w:p>
          <w:p w14:paraId="542E4B99" w14:textId="77777777" w:rsidR="00801B5C" w:rsidRPr="00FD40C3" w:rsidRDefault="00801B5C" w:rsidP="00801B5C">
            <w:pPr>
              <w:pStyle w:val="Code"/>
              <w:rPr>
                <w:lang w:val="id-ID"/>
              </w:rPr>
            </w:pPr>
            <w:r w:rsidRPr="00FD40C3">
              <w:rPr>
                <w:lang w:val="id-ID"/>
              </w:rPr>
              <w:t xml:space="preserve">    "mantep": "mantap",</w:t>
            </w:r>
          </w:p>
          <w:p w14:paraId="0F170D65" w14:textId="77777777" w:rsidR="00801B5C" w:rsidRPr="00FD40C3" w:rsidRDefault="00801B5C" w:rsidP="00801B5C">
            <w:pPr>
              <w:pStyle w:val="Code"/>
              <w:rPr>
                <w:lang w:val="id-ID"/>
              </w:rPr>
            </w:pPr>
            <w:r w:rsidRPr="00FD40C3">
              <w:rPr>
                <w:lang w:val="id-ID"/>
              </w:rPr>
              <w:t xml:space="preserve">    "mao":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markus": "makelar kasus",</w:t>
            </w:r>
          </w:p>
          <w:p w14:paraId="2C61DE92" w14:textId="77777777" w:rsidR="00801B5C" w:rsidRPr="00FD40C3" w:rsidRDefault="00801B5C" w:rsidP="00801B5C">
            <w:pPr>
              <w:pStyle w:val="Code"/>
              <w:rPr>
                <w:lang w:val="id-ID"/>
              </w:rPr>
            </w:pPr>
            <w:r w:rsidRPr="00FD40C3">
              <w:rPr>
                <w:lang w:val="id-ID"/>
              </w:rPr>
              <w:t xml:space="preserve">    "masama":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masukin": "masukkan",</w:t>
            </w:r>
          </w:p>
          <w:p w14:paraId="35613397" w14:textId="77777777" w:rsidR="00801B5C" w:rsidRPr="00FD40C3" w:rsidRDefault="00801B5C" w:rsidP="00801B5C">
            <w:pPr>
              <w:pStyle w:val="Code"/>
              <w:rPr>
                <w:lang w:val="id-ID"/>
              </w:rPr>
            </w:pPr>
            <w:r w:rsidRPr="00FD40C3">
              <w:rPr>
                <w:lang w:val="id-ID"/>
              </w:rPr>
              <w:t xml:space="preserve">    "masy":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maybe": "mungkin",</w:t>
            </w:r>
          </w:p>
          <w:p w14:paraId="354C1BFA" w14:textId="77777777" w:rsidR="00801B5C" w:rsidRPr="00FD40C3" w:rsidRDefault="00801B5C" w:rsidP="00801B5C">
            <w:pPr>
              <w:pStyle w:val="Code"/>
              <w:rPr>
                <w:lang w:val="id-ID"/>
              </w:rPr>
            </w:pPr>
            <w:r w:rsidRPr="00FD40C3">
              <w:rPr>
                <w:lang w:val="id-ID"/>
              </w:rPr>
              <w:t xml:space="preserve">    "mb": "mbak",</w:t>
            </w:r>
          </w:p>
          <w:p w14:paraId="43DA1612" w14:textId="77777777" w:rsidR="00801B5C" w:rsidRPr="00FD40C3" w:rsidRDefault="00801B5C" w:rsidP="00801B5C">
            <w:pPr>
              <w:pStyle w:val="Code"/>
              <w:rPr>
                <w:lang w:val="id-ID"/>
              </w:rPr>
            </w:pPr>
            <w:r w:rsidRPr="00FD40C3">
              <w:rPr>
                <w:lang w:val="id-ID"/>
              </w:rPr>
              <w:t xml:space="preserve">    "mba": "mbak",</w:t>
            </w:r>
          </w:p>
          <w:p w14:paraId="208D789F" w14:textId="77777777" w:rsidR="00801B5C" w:rsidRPr="00FD40C3" w:rsidRDefault="00801B5C" w:rsidP="00801B5C">
            <w:pPr>
              <w:pStyle w:val="Code"/>
              <w:rPr>
                <w:lang w:val="id-ID"/>
              </w:rPr>
            </w:pPr>
            <w:r w:rsidRPr="00FD40C3">
              <w:rPr>
                <w:lang w:val="id-ID"/>
              </w:rPr>
              <w:t xml:space="preserve">    "mbabibuta": "ceroboh",</w:t>
            </w:r>
          </w:p>
          <w:p w14:paraId="6E593B8F" w14:textId="77777777" w:rsidR="00801B5C" w:rsidRPr="00FD40C3" w:rsidRDefault="00801B5C" w:rsidP="00801B5C">
            <w:pPr>
              <w:pStyle w:val="Code"/>
              <w:rPr>
                <w:lang w:val="id-ID"/>
              </w:rPr>
            </w:pPr>
            <w:r w:rsidRPr="00FD40C3">
              <w:rPr>
                <w:lang w:val="id-ID"/>
              </w:rPr>
              <w:t xml:space="preserve">    "mbahas": "membahas",</w:t>
            </w:r>
          </w:p>
          <w:p w14:paraId="704EC7F2" w14:textId="77777777" w:rsidR="00801B5C" w:rsidRPr="00FD40C3" w:rsidRDefault="00801B5C" w:rsidP="00801B5C">
            <w:pPr>
              <w:pStyle w:val="Code"/>
              <w:rPr>
                <w:lang w:val="id-ID"/>
              </w:rPr>
            </w:pPr>
            <w:r w:rsidRPr="00FD40C3">
              <w:rPr>
                <w:lang w:val="id-ID"/>
              </w:rPr>
              <w:t xml:space="preserve">    "mbaur": "baur",</w:t>
            </w:r>
          </w:p>
          <w:p w14:paraId="19597771" w14:textId="77777777" w:rsidR="00801B5C" w:rsidRPr="00FD40C3" w:rsidRDefault="00801B5C" w:rsidP="00801B5C">
            <w:pPr>
              <w:pStyle w:val="Code"/>
              <w:rPr>
                <w:lang w:val="id-ID"/>
              </w:rPr>
            </w:pPr>
            <w:r w:rsidRPr="00FD40C3">
              <w:rPr>
                <w:lang w:val="id-ID"/>
              </w:rPr>
              <w:t xml:space="preserve">    "mbelain": "belain",</w:t>
            </w:r>
          </w:p>
          <w:p w14:paraId="1847EC84" w14:textId="77777777" w:rsidR="00801B5C" w:rsidRPr="00FD40C3" w:rsidRDefault="00801B5C" w:rsidP="00801B5C">
            <w:pPr>
              <w:pStyle w:val="Code"/>
              <w:rPr>
                <w:lang w:val="id-ID"/>
              </w:rPr>
            </w:pPr>
            <w:r w:rsidRPr="00FD40C3">
              <w:rPr>
                <w:lang w:val="id-ID"/>
              </w:rPr>
              <w:t xml:space="preserve">    "mbual":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mdh":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medsos": "media sosial",</w:t>
            </w:r>
          </w:p>
          <w:p w14:paraId="0739745A" w14:textId="77777777" w:rsidR="00801B5C" w:rsidRPr="00FD40C3" w:rsidRDefault="00801B5C" w:rsidP="00801B5C">
            <w:pPr>
              <w:pStyle w:val="Code"/>
              <w:rPr>
                <w:lang w:val="id-ID"/>
              </w:rPr>
            </w:pPr>
            <w:r w:rsidRPr="00FD40C3">
              <w:rPr>
                <w:lang w:val="id-ID"/>
              </w:rPr>
              <w:t xml:space="preserve">    "melayakni": "melayani",</w:t>
            </w:r>
          </w:p>
          <w:p w14:paraId="42315931" w14:textId="77777777" w:rsidR="00801B5C" w:rsidRPr="00FD40C3" w:rsidRDefault="00801B5C" w:rsidP="00801B5C">
            <w:pPr>
              <w:pStyle w:val="Code"/>
              <w:rPr>
                <w:lang w:val="id-ID"/>
              </w:rPr>
            </w:pPr>
            <w:r w:rsidRPr="00FD40C3">
              <w:rPr>
                <w:lang w:val="id-ID"/>
              </w:rPr>
              <w:t xml:space="preserve">    "melu":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mendpt": "mendapat",</w:t>
            </w:r>
          </w:p>
          <w:p w14:paraId="7B101857" w14:textId="77777777" w:rsidR="00801B5C" w:rsidRPr="00FD40C3" w:rsidRDefault="00801B5C" w:rsidP="00801B5C">
            <w:pPr>
              <w:pStyle w:val="Code"/>
              <w:rPr>
                <w:lang w:val="id-ID"/>
              </w:rPr>
            </w:pPr>
            <w:r w:rsidRPr="00FD40C3">
              <w:rPr>
                <w:lang w:val="id-ID"/>
              </w:rPr>
              <w:t xml:space="preserve">    "menjdi": "menjadi",</w:t>
            </w:r>
          </w:p>
          <w:p w14:paraId="3382B49F" w14:textId="77777777" w:rsidR="00801B5C" w:rsidRPr="00FD40C3" w:rsidRDefault="00801B5C" w:rsidP="00801B5C">
            <w:pPr>
              <w:pStyle w:val="Code"/>
              <w:rPr>
                <w:lang w:val="id-ID"/>
              </w:rPr>
            </w:pPr>
            <w:r w:rsidRPr="00FD40C3">
              <w:rPr>
                <w:lang w:val="id-ID"/>
              </w:rPr>
              <w:t xml:space="preserve">    "menklarifikasi":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menpora": "menteri pemuda dan olahraga",</w:t>
            </w:r>
          </w:p>
          <w:p w14:paraId="1A9102D9" w14:textId="77777777" w:rsidR="00801B5C" w:rsidRPr="00FD40C3" w:rsidRDefault="00801B5C" w:rsidP="00801B5C">
            <w:pPr>
              <w:pStyle w:val="Code"/>
              <w:rPr>
                <w:lang w:val="id-ID"/>
              </w:rPr>
            </w:pPr>
            <w:r w:rsidRPr="00FD40C3">
              <w:rPr>
                <w:lang w:val="id-ID"/>
              </w:rPr>
              <w:t xml:space="preserve">    "menristek": "mentri riset, teknologi dan pendidikan",</w:t>
            </w:r>
          </w:p>
          <w:p w14:paraId="482710F4" w14:textId="77777777" w:rsidR="00801B5C" w:rsidRPr="00FD40C3" w:rsidRDefault="00801B5C" w:rsidP="00801B5C">
            <w:pPr>
              <w:pStyle w:val="Code"/>
              <w:rPr>
                <w:lang w:val="id-ID"/>
              </w:rPr>
            </w:pPr>
            <w:r w:rsidRPr="00FD40C3">
              <w:rPr>
                <w:lang w:val="id-ID"/>
              </w:rPr>
              <w:t xml:space="preserve">    "mensos":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me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mga": "moga",</w:t>
            </w:r>
          </w:p>
          <w:p w14:paraId="57B2E122" w14:textId="77777777" w:rsidR="00801B5C" w:rsidRPr="00FD40C3" w:rsidRDefault="00801B5C" w:rsidP="00801B5C">
            <w:pPr>
              <w:pStyle w:val="Code"/>
              <w:rPr>
                <w:lang w:val="id-ID"/>
              </w:rPr>
            </w:pPr>
            <w:r w:rsidRPr="00FD40C3">
              <w:rPr>
                <w:lang w:val="id-ID"/>
              </w:rPr>
              <w:t xml:space="preserve">    "mgkin": "mungkin",</w:t>
            </w:r>
          </w:p>
          <w:p w14:paraId="0473B471" w14:textId="77777777" w:rsidR="00801B5C" w:rsidRPr="00FD40C3" w:rsidRDefault="00801B5C" w:rsidP="00801B5C">
            <w:pPr>
              <w:pStyle w:val="Code"/>
              <w:rPr>
                <w:lang w:val="id-ID"/>
              </w:rPr>
            </w:pPr>
            <w:r w:rsidRPr="00FD40C3">
              <w:rPr>
                <w:lang w:val="id-ID"/>
              </w:rPr>
              <w:t xml:space="preserve">    "mgkn": "mungkin",</w:t>
            </w:r>
          </w:p>
          <w:p w14:paraId="65DDF36B" w14:textId="77777777" w:rsidR="00801B5C" w:rsidRPr="00FD40C3" w:rsidRDefault="00801B5C" w:rsidP="00801B5C">
            <w:pPr>
              <w:pStyle w:val="Code"/>
              <w:rPr>
                <w:lang w:val="id-ID"/>
              </w:rPr>
            </w:pPr>
            <w:r w:rsidRPr="00FD40C3">
              <w:rPr>
                <w:lang w:val="id-ID"/>
              </w:rPr>
              <w:t xml:space="preserve">    "mgu": "minggu",</w:t>
            </w:r>
          </w:p>
          <w:p w14:paraId="0ED03BB2" w14:textId="77777777" w:rsidR="00801B5C" w:rsidRPr="00FD40C3" w:rsidRDefault="00801B5C" w:rsidP="00801B5C">
            <w:pPr>
              <w:pStyle w:val="Code"/>
              <w:rPr>
                <w:lang w:val="id-ID"/>
              </w:rPr>
            </w:pPr>
            <w:r w:rsidRPr="00FD40C3">
              <w:rPr>
                <w:lang w:val="id-ID"/>
              </w:rPr>
              <w:t xml:space="preserve">    "mhn":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miker": "minuman keras",</w:t>
            </w:r>
          </w:p>
          <w:p w14:paraId="41616CD2" w14:textId="77777777" w:rsidR="00801B5C" w:rsidRPr="00FD40C3" w:rsidRDefault="00801B5C" w:rsidP="00801B5C">
            <w:pPr>
              <w:pStyle w:val="Code"/>
              <w:rPr>
                <w:lang w:val="id-ID"/>
              </w:rPr>
            </w:pPr>
            <w:r w:rsidRPr="00FD40C3">
              <w:rPr>
                <w:lang w:val="id-ID"/>
              </w:rPr>
              <w:t xml:space="preserve">    "mikol": "minuman beralkohol",</w:t>
            </w:r>
          </w:p>
          <w:p w14:paraId="51987ED8" w14:textId="77777777" w:rsidR="00801B5C" w:rsidRPr="00FD40C3" w:rsidRDefault="00801B5C" w:rsidP="00801B5C">
            <w:pPr>
              <w:pStyle w:val="Code"/>
              <w:rPr>
                <w:lang w:val="id-ID"/>
              </w:rPr>
            </w:pPr>
            <w:r w:rsidRPr="00FD40C3">
              <w:rPr>
                <w:lang w:val="id-ID"/>
              </w:rPr>
              <w:t xml:space="preserve">    "milis": "mailing lis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miumi": "majelis intelektual dan ulama muda indonesia",</w:t>
            </w:r>
          </w:p>
          <w:p w14:paraId="2D94E0E2" w14:textId="77777777" w:rsidR="00801B5C" w:rsidRPr="00FD40C3" w:rsidRDefault="00801B5C" w:rsidP="00801B5C">
            <w:pPr>
              <w:pStyle w:val="Code"/>
              <w:rPr>
                <w:lang w:val="id-ID"/>
              </w:rPr>
            </w:pPr>
            <w:r w:rsidRPr="00FD40C3">
              <w:rPr>
                <w:lang w:val="id-ID"/>
              </w:rPr>
              <w:t xml:space="preserve">    "mjadikan": "menjadikan",</w:t>
            </w:r>
          </w:p>
          <w:p w14:paraId="4383FF5D" w14:textId="77777777" w:rsidR="00801B5C" w:rsidRPr="00FD40C3" w:rsidRDefault="00801B5C" w:rsidP="00801B5C">
            <w:pPr>
              <w:pStyle w:val="Code"/>
              <w:rPr>
                <w:lang w:val="id-ID"/>
              </w:rPr>
            </w:pPr>
            <w:r w:rsidRPr="00FD40C3">
              <w:rPr>
                <w:lang w:val="id-ID"/>
              </w:rPr>
              <w:t xml:space="preserve">    "mjd": "menjadi",</w:t>
            </w:r>
          </w:p>
          <w:p w14:paraId="39E874A4" w14:textId="77777777" w:rsidR="00801B5C" w:rsidRPr="00FD40C3" w:rsidRDefault="00801B5C" w:rsidP="00801B5C">
            <w:pPr>
              <w:pStyle w:val="Code"/>
              <w:rPr>
                <w:lang w:val="id-ID"/>
              </w:rPr>
            </w:pPr>
            <w:r w:rsidRPr="00FD40C3">
              <w:rPr>
                <w:lang w:val="id-ID"/>
              </w:rPr>
              <w:t xml:space="preserve">    "mksd": "maksud",</w:t>
            </w:r>
          </w:p>
          <w:p w14:paraId="25CF99F6" w14:textId="77777777" w:rsidR="00801B5C" w:rsidRPr="00FD40C3" w:rsidRDefault="00801B5C" w:rsidP="00801B5C">
            <w:pPr>
              <w:pStyle w:val="Code"/>
              <w:rPr>
                <w:lang w:val="id-ID"/>
              </w:rPr>
            </w:pPr>
            <w:r w:rsidRPr="00FD40C3">
              <w:rPr>
                <w:lang w:val="id-ID"/>
              </w:rPr>
              <w:t xml:space="preserve">    "mlah": "malah",</w:t>
            </w:r>
          </w:p>
          <w:p w14:paraId="285238CD" w14:textId="77777777" w:rsidR="00801B5C" w:rsidRPr="00FD40C3" w:rsidRDefault="00801B5C" w:rsidP="00801B5C">
            <w:pPr>
              <w:pStyle w:val="Code"/>
              <w:rPr>
                <w:lang w:val="id-ID"/>
              </w:rPr>
            </w:pPr>
            <w:r w:rsidRPr="00FD40C3">
              <w:rPr>
                <w:lang w:val="id-ID"/>
              </w:rPr>
              <w:t xml:space="preserve">    "mlalui": "melalui",</w:t>
            </w:r>
          </w:p>
          <w:p w14:paraId="7559E06B" w14:textId="77777777" w:rsidR="00801B5C" w:rsidRPr="00FD40C3" w:rsidRDefault="00801B5C" w:rsidP="00801B5C">
            <w:pPr>
              <w:pStyle w:val="Code"/>
              <w:rPr>
                <w:lang w:val="id-ID"/>
              </w:rPr>
            </w:pPr>
            <w:r w:rsidRPr="00FD40C3">
              <w:rPr>
                <w:lang w:val="id-ID"/>
              </w:rPr>
              <w:t xml:space="preserve">    "mlm": "malam",</w:t>
            </w:r>
          </w:p>
          <w:p w14:paraId="140361CF" w14:textId="77777777" w:rsidR="00801B5C" w:rsidRPr="00FD40C3" w:rsidRDefault="00801B5C" w:rsidP="00801B5C">
            <w:pPr>
              <w:pStyle w:val="Code"/>
              <w:rPr>
                <w:lang w:val="id-ID"/>
              </w:rPr>
            </w:pPr>
            <w:r w:rsidRPr="00FD40C3">
              <w:rPr>
                <w:lang w:val="id-ID"/>
              </w:rPr>
              <w:t xml:space="preserve">    "mls": "malas",</w:t>
            </w:r>
          </w:p>
          <w:p w14:paraId="60CBFC44" w14:textId="77777777" w:rsidR="00801B5C" w:rsidRPr="00FD40C3" w:rsidRDefault="00801B5C" w:rsidP="00801B5C">
            <w:pPr>
              <w:pStyle w:val="Code"/>
              <w:rPr>
                <w:lang w:val="id-ID"/>
              </w:rPr>
            </w:pPr>
            <w:r w:rsidRPr="00FD40C3">
              <w:rPr>
                <w:lang w:val="id-ID"/>
              </w:rPr>
              <w:t xml:space="preserve">    "mmbuat": "membuat",</w:t>
            </w:r>
          </w:p>
          <w:p w14:paraId="0C99B424" w14:textId="77777777" w:rsidR="00801B5C" w:rsidRPr="00FD40C3" w:rsidRDefault="00801B5C" w:rsidP="00801B5C">
            <w:pPr>
              <w:pStyle w:val="Code"/>
              <w:rPr>
                <w:lang w:val="id-ID"/>
              </w:rPr>
            </w:pPr>
            <w:r w:rsidRPr="00FD40C3">
              <w:rPr>
                <w:lang w:val="id-ID"/>
              </w:rPr>
              <w:t xml:space="preserve">    "mmg": "memang",</w:t>
            </w:r>
          </w:p>
          <w:p w14:paraId="7FA09115" w14:textId="77777777" w:rsidR="00801B5C" w:rsidRPr="00FD40C3" w:rsidRDefault="00801B5C" w:rsidP="00801B5C">
            <w:pPr>
              <w:pStyle w:val="Code"/>
              <w:rPr>
                <w:lang w:val="id-ID"/>
              </w:rPr>
            </w:pPr>
            <w:r w:rsidRPr="00FD40C3">
              <w:rPr>
                <w:lang w:val="id-ID"/>
              </w:rPr>
              <w:t xml:space="preserve">    "mmng": "memang",</w:t>
            </w:r>
          </w:p>
          <w:p w14:paraId="4DEAC1D2" w14:textId="77777777" w:rsidR="00801B5C" w:rsidRPr="00FD40C3" w:rsidRDefault="00801B5C" w:rsidP="00801B5C">
            <w:pPr>
              <w:pStyle w:val="Code"/>
              <w:rPr>
                <w:lang w:val="id-ID"/>
              </w:rPr>
            </w:pPr>
            <w:r w:rsidRPr="00FD40C3">
              <w:rPr>
                <w:lang w:val="id-ID"/>
              </w:rPr>
              <w:t xml:space="preserve">    "mndukung": "mendukung",</w:t>
            </w:r>
          </w:p>
          <w:p w14:paraId="421A8468" w14:textId="77777777" w:rsidR="00801B5C" w:rsidRPr="00FD40C3" w:rsidRDefault="00801B5C" w:rsidP="00801B5C">
            <w:pPr>
              <w:pStyle w:val="Code"/>
              <w:rPr>
                <w:lang w:val="id-ID"/>
              </w:rPr>
            </w:pPr>
            <w:r w:rsidRPr="00FD40C3">
              <w:rPr>
                <w:lang w:val="id-ID"/>
              </w:rPr>
              <w:t xml:space="preserve">    "mngajarkan": "mengajarkan",</w:t>
            </w:r>
          </w:p>
          <w:p w14:paraId="0E5671EF" w14:textId="77777777" w:rsidR="00801B5C" w:rsidRPr="00FD40C3" w:rsidRDefault="00801B5C" w:rsidP="00801B5C">
            <w:pPr>
              <w:pStyle w:val="Code"/>
              <w:rPr>
                <w:lang w:val="id-ID"/>
              </w:rPr>
            </w:pPr>
            <w:r w:rsidRPr="00FD40C3">
              <w:rPr>
                <w:lang w:val="id-ID"/>
              </w:rPr>
              <w:t xml:space="preserve">    "mngkn": "mungkin",</w:t>
            </w:r>
          </w:p>
          <w:p w14:paraId="255DA3BC" w14:textId="77777777" w:rsidR="00801B5C" w:rsidRPr="00FD40C3" w:rsidRDefault="00801B5C" w:rsidP="00801B5C">
            <w:pPr>
              <w:pStyle w:val="Code"/>
              <w:rPr>
                <w:lang w:val="id-ID"/>
              </w:rPr>
            </w:pPr>
            <w:r w:rsidRPr="00FD40C3">
              <w:rPr>
                <w:lang w:val="id-ID"/>
              </w:rPr>
              <w:t xml:space="preserve">    "mninggal": "meninggal",</w:t>
            </w:r>
          </w:p>
          <w:p w14:paraId="145F28D5" w14:textId="77777777" w:rsidR="00801B5C" w:rsidRPr="00FD40C3" w:rsidRDefault="00801B5C" w:rsidP="00801B5C">
            <w:pPr>
              <w:pStyle w:val="Code"/>
              <w:rPr>
                <w:lang w:val="id-ID"/>
              </w:rPr>
            </w:pPr>
            <w:r w:rsidRPr="00FD40C3">
              <w:rPr>
                <w:lang w:val="id-ID"/>
              </w:rPr>
              <w:t xml:space="preserve">    "mnipu": "tipu",</w:t>
            </w:r>
          </w:p>
          <w:p w14:paraId="21AE3C70" w14:textId="77777777" w:rsidR="00801B5C" w:rsidRPr="00FD40C3" w:rsidRDefault="00801B5C" w:rsidP="00801B5C">
            <w:pPr>
              <w:pStyle w:val="Code"/>
              <w:rPr>
                <w:lang w:val="id-ID"/>
              </w:rPr>
            </w:pPr>
            <w:r w:rsidRPr="00FD40C3">
              <w:rPr>
                <w:lang w:val="id-ID"/>
              </w:rPr>
              <w:t xml:space="preserve">    "mnjd": "menjadi",</w:t>
            </w:r>
          </w:p>
          <w:p w14:paraId="34514BFC" w14:textId="77777777" w:rsidR="00801B5C" w:rsidRPr="00FD40C3" w:rsidRDefault="00801B5C" w:rsidP="00801B5C">
            <w:pPr>
              <w:pStyle w:val="Code"/>
              <w:rPr>
                <w:lang w:val="id-ID"/>
              </w:rPr>
            </w:pPr>
            <w:r w:rsidRPr="00FD40C3">
              <w:rPr>
                <w:lang w:val="id-ID"/>
              </w:rPr>
              <w:t xml:space="preserve">    "mnolak": "tolak",</w:t>
            </w:r>
          </w:p>
          <w:p w14:paraId="2DDCDE56" w14:textId="77777777" w:rsidR="00801B5C" w:rsidRPr="00FD40C3" w:rsidRDefault="00801B5C" w:rsidP="00801B5C">
            <w:pPr>
              <w:pStyle w:val="Code"/>
              <w:rPr>
                <w:lang w:val="id-ID"/>
              </w:rPr>
            </w:pPr>
            <w:r w:rsidRPr="00FD40C3">
              <w:rPr>
                <w:lang w:val="id-ID"/>
              </w:rPr>
              <w:t xml:space="preserve">    "mnrtmu": "menurutmu",</w:t>
            </w:r>
          </w:p>
          <w:p w14:paraId="0D4A5047" w14:textId="77777777" w:rsidR="00801B5C" w:rsidRPr="00FD40C3" w:rsidRDefault="00801B5C" w:rsidP="00801B5C">
            <w:pPr>
              <w:pStyle w:val="Code"/>
              <w:rPr>
                <w:lang w:val="id-ID"/>
              </w:rPr>
            </w:pPr>
            <w:r w:rsidRPr="00FD40C3">
              <w:rPr>
                <w:lang w:val="id-ID"/>
              </w:rPr>
              <w:t xml:space="preserve">    "mnt": "minta",</w:t>
            </w:r>
          </w:p>
          <w:p w14:paraId="76F66EC2" w14:textId="77777777" w:rsidR="00801B5C" w:rsidRPr="00FD40C3" w:rsidRDefault="00801B5C" w:rsidP="00801B5C">
            <w:pPr>
              <w:pStyle w:val="Code"/>
              <w:rPr>
                <w:lang w:val="id-ID"/>
              </w:rPr>
            </w:pPr>
            <w:r w:rsidRPr="00FD40C3">
              <w:rPr>
                <w:lang w:val="id-ID"/>
              </w:rPr>
              <w:t xml:space="preserve">    "mnyumbang": "menyumbang",</w:t>
            </w:r>
          </w:p>
          <w:p w14:paraId="670406CE" w14:textId="77777777" w:rsidR="00801B5C" w:rsidRPr="00FD40C3" w:rsidRDefault="00801B5C" w:rsidP="00801B5C">
            <w:pPr>
              <w:pStyle w:val="Code"/>
              <w:rPr>
                <w:lang w:val="id-ID"/>
              </w:rPr>
            </w:pPr>
            <w:r w:rsidRPr="00FD40C3">
              <w:rPr>
                <w:lang w:val="id-ID"/>
              </w:rPr>
              <w:t xml:space="preserve">    "mo":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mokad": "mati",</w:t>
            </w:r>
          </w:p>
          <w:p w14:paraId="4200EC2B" w14:textId="77777777" w:rsidR="00801B5C" w:rsidRPr="00FD40C3" w:rsidRDefault="00801B5C" w:rsidP="00801B5C">
            <w:pPr>
              <w:pStyle w:val="Code"/>
              <w:rPr>
                <w:lang w:val="id-ID"/>
              </w:rPr>
            </w:pPr>
            <w:r w:rsidRPr="00FD40C3">
              <w:rPr>
                <w:lang w:val="id-ID"/>
              </w:rPr>
              <w:t xml:space="preserve">    "mokat": "mati",</w:t>
            </w:r>
          </w:p>
          <w:p w14:paraId="38710344" w14:textId="77777777" w:rsidR="00801B5C" w:rsidRPr="00FD40C3" w:rsidRDefault="00801B5C" w:rsidP="00801B5C">
            <w:pPr>
              <w:pStyle w:val="Code"/>
              <w:rPr>
                <w:lang w:val="id-ID"/>
              </w:rPr>
            </w:pPr>
            <w:r w:rsidRPr="00FD40C3">
              <w:rPr>
                <w:lang w:val="id-ID"/>
              </w:rPr>
              <w:t xml:space="preserve">    "moso": "masa",</w:t>
            </w:r>
          </w:p>
          <w:p w14:paraId="629712C8" w14:textId="77777777" w:rsidR="00801B5C" w:rsidRPr="00FD40C3" w:rsidRDefault="00801B5C" w:rsidP="00801B5C">
            <w:pPr>
              <w:pStyle w:val="Code"/>
              <w:rPr>
                <w:lang w:val="id-ID"/>
              </w:rPr>
            </w:pPr>
            <w:r w:rsidRPr="00FD40C3">
              <w:rPr>
                <w:lang w:val="id-ID"/>
              </w:rPr>
              <w:t xml:space="preserve">    "mosok": "masa",</w:t>
            </w:r>
          </w:p>
          <w:p w14:paraId="58B85CA5" w14:textId="77777777" w:rsidR="00801B5C" w:rsidRPr="00FD40C3" w:rsidRDefault="00801B5C" w:rsidP="00801B5C">
            <w:pPr>
              <w:pStyle w:val="Code"/>
              <w:rPr>
                <w:lang w:val="id-ID"/>
              </w:rPr>
            </w:pPr>
            <w:r w:rsidRPr="00FD40C3">
              <w:rPr>
                <w:lang w:val="id-ID"/>
              </w:rPr>
              <w:t xml:space="preserve">    "most": "paling",</w:t>
            </w:r>
          </w:p>
          <w:p w14:paraId="33C7058D" w14:textId="77777777" w:rsidR="00801B5C" w:rsidRPr="00FD40C3" w:rsidRDefault="00801B5C" w:rsidP="00801B5C">
            <w:pPr>
              <w:pStyle w:val="Code"/>
              <w:rPr>
                <w:lang w:val="id-ID"/>
              </w:rPr>
            </w:pPr>
            <w:r w:rsidRPr="00FD40C3">
              <w:rPr>
                <w:lang w:val="id-ID"/>
              </w:rPr>
              <w:lastRenderedPageBreak/>
              <w:t xml:space="preserve">    "mpe": "sampai",</w:t>
            </w:r>
          </w:p>
          <w:p w14:paraId="752CC35E" w14:textId="77777777" w:rsidR="00801B5C" w:rsidRPr="00FD40C3" w:rsidRDefault="00801B5C" w:rsidP="00801B5C">
            <w:pPr>
              <w:pStyle w:val="Code"/>
              <w:rPr>
                <w:lang w:val="id-ID"/>
              </w:rPr>
            </w:pPr>
            <w:r w:rsidRPr="00FD40C3">
              <w:rPr>
                <w:lang w:val="id-ID"/>
              </w:rPr>
              <w:t xml:space="preserve">    "mpr": "majelis permusyawaratan rakyat",</w:t>
            </w:r>
          </w:p>
          <w:p w14:paraId="514FE27C" w14:textId="77777777" w:rsidR="00801B5C" w:rsidRPr="00FD40C3" w:rsidRDefault="00801B5C" w:rsidP="00801B5C">
            <w:pPr>
              <w:pStyle w:val="Code"/>
              <w:rPr>
                <w:lang w:val="id-ID"/>
              </w:rPr>
            </w:pPr>
            <w:r w:rsidRPr="00FD40C3">
              <w:rPr>
                <w:lang w:val="id-ID"/>
              </w:rPr>
              <w:t xml:space="preserve">    "mrk": "mereka",</w:t>
            </w:r>
          </w:p>
          <w:p w14:paraId="00B09A46" w14:textId="77777777" w:rsidR="00801B5C" w:rsidRPr="00FD40C3" w:rsidRDefault="00801B5C" w:rsidP="00801B5C">
            <w:pPr>
              <w:pStyle w:val="Code"/>
              <w:rPr>
                <w:lang w:val="id-ID"/>
              </w:rPr>
            </w:pPr>
            <w:r w:rsidRPr="00FD40C3">
              <w:rPr>
                <w:lang w:val="id-ID"/>
              </w:rPr>
              <w:t xml:space="preserve">    "msh": "masih",</w:t>
            </w:r>
          </w:p>
          <w:p w14:paraId="121B2023" w14:textId="77777777" w:rsidR="00801B5C" w:rsidRPr="00FD40C3" w:rsidRDefault="00801B5C" w:rsidP="00801B5C">
            <w:pPr>
              <w:pStyle w:val="Code"/>
              <w:rPr>
                <w:lang w:val="id-ID"/>
              </w:rPr>
            </w:pPr>
            <w:r w:rsidRPr="00FD40C3">
              <w:rPr>
                <w:lang w:val="id-ID"/>
              </w:rPr>
              <w:t xml:space="preserve">    "msk": "masuk",</w:t>
            </w:r>
          </w:p>
          <w:p w14:paraId="35AC94BE" w14:textId="77777777" w:rsidR="00801B5C" w:rsidRPr="00FD40C3" w:rsidRDefault="00801B5C" w:rsidP="00801B5C">
            <w:pPr>
              <w:pStyle w:val="Code"/>
              <w:rPr>
                <w:lang w:val="id-ID"/>
              </w:rPr>
            </w:pPr>
            <w:r w:rsidRPr="00FD40C3">
              <w:rPr>
                <w:lang w:val="id-ID"/>
              </w:rPr>
              <w:t xml:space="preserve">    "mskpn": "meskipun",</w:t>
            </w:r>
          </w:p>
          <w:p w14:paraId="38D2FA94" w14:textId="77777777" w:rsidR="00801B5C" w:rsidRPr="00FD40C3" w:rsidRDefault="00801B5C" w:rsidP="00801B5C">
            <w:pPr>
              <w:pStyle w:val="Code"/>
              <w:rPr>
                <w:lang w:val="id-ID"/>
              </w:rPr>
            </w:pPr>
            <w:r w:rsidRPr="00FD40C3">
              <w:rPr>
                <w:lang w:val="id-ID"/>
              </w:rPr>
              <w:t xml:space="preserve">    "mslh":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msuh": "musuh",</w:t>
            </w:r>
          </w:p>
          <w:p w14:paraId="3C24DC6D" w14:textId="77777777" w:rsidR="00801B5C" w:rsidRPr="00FD40C3" w:rsidRDefault="00801B5C" w:rsidP="00801B5C">
            <w:pPr>
              <w:pStyle w:val="Code"/>
              <w:rPr>
                <w:lang w:val="id-ID"/>
              </w:rPr>
            </w:pPr>
            <w:r w:rsidRPr="00FD40C3">
              <w:rPr>
                <w:lang w:val="id-ID"/>
              </w:rPr>
              <w:t xml:space="preserve">    "mt": "makan teman",</w:t>
            </w:r>
          </w:p>
          <w:p w14:paraId="6D292639" w14:textId="77777777" w:rsidR="00801B5C" w:rsidRPr="00FD40C3" w:rsidRDefault="00801B5C" w:rsidP="00801B5C">
            <w:pPr>
              <w:pStyle w:val="Code"/>
              <w:rPr>
                <w:lang w:val="id-ID"/>
              </w:rPr>
            </w:pPr>
            <w:r w:rsidRPr="00FD40C3">
              <w:rPr>
                <w:lang w:val="id-ID"/>
              </w:rPr>
              <w:t xml:space="preserve">    "muahal":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mui": "majelis ulama indonesia",</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mulu":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muna":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munfik":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musti": "mesti",</w:t>
            </w:r>
          </w:p>
          <w:p w14:paraId="7B687056" w14:textId="77777777" w:rsidR="00801B5C" w:rsidRPr="00FD40C3" w:rsidRDefault="00801B5C" w:rsidP="00801B5C">
            <w:pPr>
              <w:pStyle w:val="Code"/>
              <w:rPr>
                <w:lang w:val="id-ID"/>
              </w:rPr>
            </w:pPr>
            <w:r w:rsidRPr="00FD40C3">
              <w:rPr>
                <w:lang w:val="id-ID"/>
              </w:rPr>
              <w:t xml:space="preserve">    "muter2": "muter-muter",</w:t>
            </w:r>
          </w:p>
          <w:p w14:paraId="70AA97DD" w14:textId="77777777" w:rsidR="00801B5C" w:rsidRPr="00FD40C3" w:rsidRDefault="00801B5C" w:rsidP="00801B5C">
            <w:pPr>
              <w:pStyle w:val="Code"/>
              <w:rPr>
                <w:lang w:val="id-ID"/>
              </w:rPr>
            </w:pPr>
            <w:r w:rsidRPr="00FD40C3">
              <w:rPr>
                <w:lang w:val="id-ID"/>
              </w:rPr>
              <w:t xml:space="preserve">    "muup": "maaf",</w:t>
            </w:r>
          </w:p>
          <w:p w14:paraId="5B90E69B" w14:textId="77777777" w:rsidR="00801B5C" w:rsidRPr="00FD40C3" w:rsidRDefault="00801B5C" w:rsidP="00801B5C">
            <w:pPr>
              <w:pStyle w:val="Code"/>
              <w:rPr>
                <w:lang w:val="id-ID"/>
              </w:rPr>
            </w:pPr>
            <w:r w:rsidRPr="00FD40C3">
              <w:rPr>
                <w:lang w:val="id-ID"/>
              </w:rPr>
              <w:t xml:space="preserve">    "muupz": "maaf",</w:t>
            </w:r>
          </w:p>
          <w:p w14:paraId="60EBA2BF" w14:textId="77777777" w:rsidR="00801B5C" w:rsidRPr="00FD40C3" w:rsidRDefault="00801B5C" w:rsidP="00801B5C">
            <w:pPr>
              <w:pStyle w:val="Code"/>
              <w:rPr>
                <w:lang w:val="id-ID"/>
              </w:rPr>
            </w:pPr>
            <w:r w:rsidRPr="00FD40C3">
              <w:rPr>
                <w:lang w:val="id-ID"/>
              </w:rPr>
              <w:t xml:space="preserve">    "muuv": "maaf",</w:t>
            </w:r>
          </w:p>
          <w:p w14:paraId="4ACF5C71" w14:textId="77777777" w:rsidR="00801B5C" w:rsidRPr="00FD40C3" w:rsidRDefault="00801B5C" w:rsidP="00801B5C">
            <w:pPr>
              <w:pStyle w:val="Code"/>
              <w:rPr>
                <w:lang w:val="id-ID"/>
              </w:rPr>
            </w:pPr>
            <w:r w:rsidRPr="00FD40C3">
              <w:rPr>
                <w:lang w:val="id-ID"/>
              </w:rPr>
              <w:t xml:space="preserve">    "mw": "now watching",</w:t>
            </w:r>
          </w:p>
          <w:p w14:paraId="101A39D7" w14:textId="77777777" w:rsidR="00801B5C" w:rsidRPr="00FD40C3" w:rsidRDefault="00801B5C" w:rsidP="00801B5C">
            <w:pPr>
              <w:pStyle w:val="Code"/>
              <w:rPr>
                <w:lang w:val="id-ID"/>
              </w:rPr>
            </w:pPr>
            <w:r w:rsidRPr="00FD40C3">
              <w:rPr>
                <w:lang w:val="id-ID"/>
              </w:rPr>
              <w:t xml:space="preserve">    "mz":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na": "nya",</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nak":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nanam": "menanam",</w:t>
            </w:r>
          </w:p>
          <w:p w14:paraId="725DA69E" w14:textId="77777777" w:rsidR="00801B5C" w:rsidRPr="00FD40C3" w:rsidRDefault="00801B5C" w:rsidP="00801B5C">
            <w:pPr>
              <w:pStyle w:val="Code"/>
              <w:rPr>
                <w:lang w:val="id-ID"/>
              </w:rPr>
            </w:pPr>
            <w:r w:rsidRPr="00FD40C3">
              <w:rPr>
                <w:lang w:val="id-ID"/>
              </w:rPr>
              <w:t xml:space="preserve">    "nangis": "menangis",</w:t>
            </w:r>
          </w:p>
          <w:p w14:paraId="0DCDFF20" w14:textId="77777777" w:rsidR="00801B5C" w:rsidRPr="00FD40C3" w:rsidRDefault="00801B5C" w:rsidP="00801B5C">
            <w:pPr>
              <w:pStyle w:val="Code"/>
              <w:rPr>
                <w:lang w:val="id-ID"/>
              </w:rPr>
            </w:pPr>
            <w:r w:rsidRPr="00FD40C3">
              <w:rPr>
                <w:lang w:val="id-ID"/>
              </w:rPr>
              <w:t xml:space="preserve">    "nanya": "bertanya",</w:t>
            </w:r>
          </w:p>
          <w:p w14:paraId="32C12EB1" w14:textId="77777777" w:rsidR="00801B5C" w:rsidRPr="00FD40C3" w:rsidRDefault="00801B5C" w:rsidP="00801B5C">
            <w:pPr>
              <w:pStyle w:val="Code"/>
              <w:rPr>
                <w:lang w:val="id-ID"/>
              </w:rPr>
            </w:pPr>
            <w:r w:rsidRPr="00FD40C3">
              <w:rPr>
                <w:lang w:val="id-ID"/>
              </w:rPr>
              <w:t xml:space="preserve">    "naon": "apa",</w:t>
            </w:r>
          </w:p>
          <w:p w14:paraId="3828FB64" w14:textId="77777777" w:rsidR="00801B5C" w:rsidRPr="00FD40C3" w:rsidRDefault="00801B5C" w:rsidP="00801B5C">
            <w:pPr>
              <w:pStyle w:val="Code"/>
              <w:rPr>
                <w:lang w:val="id-ID"/>
              </w:rPr>
            </w:pPr>
            <w:r w:rsidRPr="00FD40C3">
              <w:rPr>
                <w:lang w:val="id-ID"/>
              </w:rPr>
              <w:t xml:space="preserve">    "napa":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napol": "narapidana politik",</w:t>
            </w:r>
          </w:p>
          <w:p w14:paraId="5E86F1EA" w14:textId="77777777" w:rsidR="00801B5C" w:rsidRPr="00FD40C3" w:rsidRDefault="00801B5C" w:rsidP="00801B5C">
            <w:pPr>
              <w:pStyle w:val="Code"/>
              <w:rPr>
                <w:lang w:val="id-ID"/>
              </w:rPr>
            </w:pPr>
            <w:r w:rsidRPr="00FD40C3">
              <w:rPr>
                <w:lang w:val="id-ID"/>
              </w:rPr>
              <w:t xml:space="preserve">    "napza":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naq":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nasgor": "nasi goreng",</w:t>
            </w:r>
          </w:p>
          <w:p w14:paraId="6DCE0521" w14:textId="77777777" w:rsidR="00801B5C" w:rsidRPr="00FD40C3" w:rsidRDefault="00801B5C" w:rsidP="00801B5C">
            <w:pPr>
              <w:pStyle w:val="Code"/>
              <w:rPr>
                <w:lang w:val="id-ID"/>
              </w:rPr>
            </w:pPr>
            <w:r w:rsidRPr="00FD40C3">
              <w:rPr>
                <w:lang w:val="id-ID"/>
              </w:rPr>
              <w:t xml:space="preserve">    "nax": "anak",</w:t>
            </w:r>
          </w:p>
          <w:p w14:paraId="13A7AEBD" w14:textId="77777777" w:rsidR="00801B5C" w:rsidRPr="00FD40C3" w:rsidRDefault="00801B5C" w:rsidP="00801B5C">
            <w:pPr>
              <w:pStyle w:val="Code"/>
              <w:rPr>
                <w:lang w:val="id-ID"/>
              </w:rPr>
            </w:pPr>
            <w:r w:rsidRPr="00FD40C3">
              <w:rPr>
                <w:lang w:val="id-ID"/>
              </w:rPr>
              <w:t xml:space="preserve">    "nda": "tidak",</w:t>
            </w:r>
          </w:p>
          <w:p w14:paraId="22E743EE" w14:textId="77777777" w:rsidR="00801B5C" w:rsidRPr="00FD40C3" w:rsidRDefault="00801B5C" w:rsidP="00801B5C">
            <w:pPr>
              <w:pStyle w:val="Code"/>
              <w:rPr>
                <w:lang w:val="id-ID"/>
              </w:rPr>
            </w:pPr>
            <w:r w:rsidRPr="00FD40C3">
              <w:rPr>
                <w:lang w:val="id-ID"/>
              </w:rPr>
              <w:t xml:space="preserve">    "ndak": "tidak",</w:t>
            </w:r>
          </w:p>
          <w:p w14:paraId="1D25CEF0" w14:textId="77777777" w:rsidR="00801B5C" w:rsidRPr="00FD40C3" w:rsidRDefault="00801B5C" w:rsidP="00801B5C">
            <w:pPr>
              <w:pStyle w:val="Code"/>
              <w:rPr>
                <w:lang w:val="id-ID"/>
              </w:rPr>
            </w:pPr>
            <w:r w:rsidRPr="00FD40C3">
              <w:rPr>
                <w:lang w:val="id-ID"/>
              </w:rPr>
              <w:t xml:space="preserve">    "ndiri": "sendiri",</w:t>
            </w:r>
          </w:p>
          <w:p w14:paraId="4E809FFC" w14:textId="77777777" w:rsidR="00801B5C" w:rsidRPr="00FD40C3" w:rsidRDefault="00801B5C" w:rsidP="00801B5C">
            <w:pPr>
              <w:pStyle w:val="Code"/>
              <w:rPr>
                <w:lang w:val="id-ID"/>
              </w:rPr>
            </w:pPr>
            <w:r w:rsidRPr="00FD40C3">
              <w:rPr>
                <w:lang w:val="id-ID"/>
              </w:rPr>
              <w:t xml:space="preserve">    "ndut": "gendut",</w:t>
            </w:r>
          </w:p>
          <w:p w14:paraId="3786555F" w14:textId="77777777" w:rsidR="00801B5C" w:rsidRPr="00FD40C3" w:rsidRDefault="00801B5C" w:rsidP="00801B5C">
            <w:pPr>
              <w:pStyle w:val="Code"/>
              <w:rPr>
                <w:lang w:val="id-ID"/>
              </w:rPr>
            </w:pPr>
            <w:r w:rsidRPr="00FD40C3">
              <w:rPr>
                <w:lang w:val="id-ID"/>
              </w:rPr>
              <w:t xml:space="preserve">    "ne": "ini",</w:t>
            </w:r>
          </w:p>
          <w:p w14:paraId="3785FAA6" w14:textId="77777777" w:rsidR="00801B5C" w:rsidRPr="00FD40C3" w:rsidRDefault="00801B5C" w:rsidP="00801B5C">
            <w:pPr>
              <w:pStyle w:val="Code"/>
              <w:rPr>
                <w:lang w:val="id-ID"/>
              </w:rPr>
            </w:pPr>
            <w:r w:rsidRPr="00FD40C3">
              <w:rPr>
                <w:lang w:val="id-ID"/>
              </w:rPr>
              <w:t xml:space="preserve">    "negri":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nekolin": "neokolonialisme",</w:t>
            </w:r>
          </w:p>
          <w:p w14:paraId="3D552948" w14:textId="77777777" w:rsidR="00801B5C" w:rsidRPr="00FD40C3" w:rsidRDefault="00801B5C" w:rsidP="00801B5C">
            <w:pPr>
              <w:pStyle w:val="Code"/>
              <w:rPr>
                <w:lang w:val="id-ID"/>
              </w:rPr>
            </w:pPr>
            <w:r w:rsidRPr="00FD40C3">
              <w:rPr>
                <w:lang w:val="id-ID"/>
              </w:rPr>
              <w:t xml:space="preserve">    "nelfon": "menelepon",</w:t>
            </w:r>
          </w:p>
          <w:p w14:paraId="071D796A" w14:textId="77777777" w:rsidR="00801B5C" w:rsidRPr="00FD40C3" w:rsidRDefault="00801B5C" w:rsidP="00801B5C">
            <w:pPr>
              <w:pStyle w:val="Code"/>
              <w:rPr>
                <w:lang w:val="id-ID"/>
              </w:rPr>
            </w:pPr>
            <w:r w:rsidRPr="00FD40C3">
              <w:rPr>
                <w:lang w:val="id-ID"/>
              </w:rPr>
              <w:t xml:space="preserve">    "nembak": "menyatakan cinta",</w:t>
            </w:r>
          </w:p>
          <w:p w14:paraId="10C78B36" w14:textId="77777777" w:rsidR="00801B5C" w:rsidRPr="00FD40C3" w:rsidRDefault="00801B5C" w:rsidP="00801B5C">
            <w:pPr>
              <w:pStyle w:val="Code"/>
              <w:rPr>
                <w:lang w:val="id-ID"/>
              </w:rPr>
            </w:pPr>
            <w:r w:rsidRPr="00FD40C3">
              <w:rPr>
                <w:lang w:val="id-ID"/>
              </w:rPr>
              <w:lastRenderedPageBreak/>
              <w:t xml:space="preserve">    "nex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ngabuburit": "menunggu berbuka puasa",</w:t>
            </w:r>
          </w:p>
          <w:p w14:paraId="7640C321" w14:textId="77777777" w:rsidR="00801B5C" w:rsidRPr="00FD40C3" w:rsidRDefault="00801B5C" w:rsidP="00801B5C">
            <w:pPr>
              <w:pStyle w:val="Code"/>
              <w:rPr>
                <w:lang w:val="id-ID"/>
              </w:rPr>
            </w:pPr>
            <w:r w:rsidRPr="00FD40C3">
              <w:rPr>
                <w:lang w:val="id-ID"/>
              </w:rPr>
              <w:t xml:space="preserve">    "ngakak": "tertawa",</w:t>
            </w:r>
          </w:p>
          <w:p w14:paraId="2D8AB08A" w14:textId="77777777" w:rsidR="00801B5C" w:rsidRPr="00FD40C3" w:rsidRDefault="00801B5C" w:rsidP="00801B5C">
            <w:pPr>
              <w:pStyle w:val="Code"/>
              <w:rPr>
                <w:lang w:val="id-ID"/>
              </w:rPr>
            </w:pPr>
            <w:r w:rsidRPr="00FD40C3">
              <w:rPr>
                <w:lang w:val="id-ID"/>
              </w:rPr>
              <w:t xml:space="preserve">    "ngaku": "mengaku",</w:t>
            </w:r>
          </w:p>
          <w:p w14:paraId="3CA3792C" w14:textId="77777777" w:rsidR="00801B5C" w:rsidRPr="00FD40C3" w:rsidRDefault="00801B5C" w:rsidP="00801B5C">
            <w:pPr>
              <w:pStyle w:val="Code"/>
              <w:rPr>
                <w:lang w:val="id-ID"/>
              </w:rPr>
            </w:pPr>
            <w:r w:rsidRPr="00FD40C3">
              <w:rPr>
                <w:lang w:val="id-ID"/>
              </w:rPr>
              <w:t xml:space="preserve">    "ngambek": "marah",</w:t>
            </w:r>
          </w:p>
          <w:p w14:paraId="666C5B0F" w14:textId="77777777" w:rsidR="00801B5C" w:rsidRPr="00FD40C3" w:rsidRDefault="00801B5C" w:rsidP="00801B5C">
            <w:pPr>
              <w:pStyle w:val="Code"/>
              <w:rPr>
                <w:lang w:val="id-ID"/>
              </w:rPr>
            </w:pPr>
            <w:r w:rsidRPr="00FD40C3">
              <w:rPr>
                <w:lang w:val="id-ID"/>
              </w:rPr>
              <w:t xml:space="preserve">    "ngambil": "mengambil",</w:t>
            </w:r>
          </w:p>
          <w:p w14:paraId="65EE32A0" w14:textId="77777777" w:rsidR="00801B5C" w:rsidRPr="00FD40C3" w:rsidRDefault="00801B5C" w:rsidP="00801B5C">
            <w:pPr>
              <w:pStyle w:val="Code"/>
              <w:rPr>
                <w:lang w:val="id-ID"/>
              </w:rPr>
            </w:pPr>
            <w:r w:rsidRPr="00FD40C3">
              <w:rPr>
                <w:lang w:val="id-ID"/>
              </w:rPr>
              <w:t xml:space="preserve">    "ngampus": "pergi ke kampus",</w:t>
            </w:r>
          </w:p>
          <w:p w14:paraId="7E191EB4" w14:textId="77777777" w:rsidR="00801B5C" w:rsidRPr="00FD40C3" w:rsidRDefault="00801B5C" w:rsidP="00801B5C">
            <w:pPr>
              <w:pStyle w:val="Code"/>
              <w:rPr>
                <w:lang w:val="id-ID"/>
              </w:rPr>
            </w:pPr>
            <w:r w:rsidRPr="00FD40C3">
              <w:rPr>
                <w:lang w:val="id-ID"/>
              </w:rPr>
              <w:t xml:space="preserve">    "ngamuk2": "ngamuk-ngamuk",</w:t>
            </w:r>
          </w:p>
          <w:p w14:paraId="24BBE5E4" w14:textId="77777777" w:rsidR="00801B5C" w:rsidRPr="00FD40C3" w:rsidRDefault="00801B5C" w:rsidP="00801B5C">
            <w:pPr>
              <w:pStyle w:val="Code"/>
              <w:rPr>
                <w:lang w:val="id-ID"/>
              </w:rPr>
            </w:pPr>
            <w:r w:rsidRPr="00FD40C3">
              <w:rPr>
                <w:lang w:val="id-ID"/>
              </w:rPr>
              <w:t xml:space="preserve">    "nganggur": "tidak punya pekerjaan",</w:t>
            </w:r>
          </w:p>
          <w:p w14:paraId="576F111A" w14:textId="77777777" w:rsidR="00801B5C" w:rsidRPr="00FD40C3" w:rsidRDefault="00801B5C" w:rsidP="00801B5C">
            <w:pPr>
              <w:pStyle w:val="Code"/>
              <w:rPr>
                <w:lang w:val="id-ID"/>
              </w:rPr>
            </w:pPr>
            <w:r w:rsidRPr="00FD40C3">
              <w:rPr>
                <w:lang w:val="id-ID"/>
              </w:rPr>
              <w:t xml:space="preserve">    "ngantri": "mengantri",</w:t>
            </w:r>
          </w:p>
          <w:p w14:paraId="5AEFF1E7" w14:textId="77777777" w:rsidR="00801B5C" w:rsidRPr="00FD40C3" w:rsidRDefault="00801B5C" w:rsidP="00801B5C">
            <w:pPr>
              <w:pStyle w:val="Code"/>
              <w:rPr>
                <w:lang w:val="id-ID"/>
              </w:rPr>
            </w:pPr>
            <w:r w:rsidRPr="00FD40C3">
              <w:rPr>
                <w:lang w:val="id-ID"/>
              </w:rPr>
              <w:t xml:space="preserve">    "ngapah": "kenapa",</w:t>
            </w:r>
          </w:p>
          <w:p w14:paraId="4220147E" w14:textId="77777777" w:rsidR="00801B5C" w:rsidRPr="00FD40C3" w:rsidRDefault="00801B5C" w:rsidP="00801B5C">
            <w:pPr>
              <w:pStyle w:val="Code"/>
              <w:rPr>
                <w:lang w:val="id-ID"/>
              </w:rPr>
            </w:pPr>
            <w:r w:rsidRPr="00FD40C3">
              <w:rPr>
                <w:lang w:val="id-ID"/>
              </w:rPr>
              <w:t xml:space="preserve">    "ngapain": "sedang apa",</w:t>
            </w:r>
          </w:p>
          <w:p w14:paraId="63BEFCFD" w14:textId="77777777" w:rsidR="00801B5C" w:rsidRPr="00FD40C3" w:rsidRDefault="00801B5C" w:rsidP="00801B5C">
            <w:pPr>
              <w:pStyle w:val="Code"/>
              <w:rPr>
                <w:lang w:val="id-ID"/>
              </w:rPr>
            </w:pPr>
            <w:r w:rsidRPr="00FD40C3">
              <w:rPr>
                <w:lang w:val="id-ID"/>
              </w:rPr>
              <w:t xml:space="preserve">    "ngaret": "terlambat",</w:t>
            </w:r>
          </w:p>
          <w:p w14:paraId="30FC603C" w14:textId="77777777" w:rsidR="00801B5C" w:rsidRPr="00FD40C3" w:rsidRDefault="00801B5C" w:rsidP="00801B5C">
            <w:pPr>
              <w:pStyle w:val="Code"/>
              <w:rPr>
                <w:lang w:val="id-ID"/>
              </w:rPr>
            </w:pPr>
            <w:r w:rsidRPr="00FD40C3">
              <w:rPr>
                <w:lang w:val="id-ID"/>
              </w:rPr>
              <w:t xml:space="preserve">    "ngaruh": "berpengaruh",</w:t>
            </w:r>
          </w:p>
          <w:p w14:paraId="5D04ADF8" w14:textId="77777777" w:rsidR="00801B5C" w:rsidRPr="00FD40C3" w:rsidRDefault="00801B5C" w:rsidP="00801B5C">
            <w:pPr>
              <w:pStyle w:val="Code"/>
              <w:rPr>
                <w:lang w:val="id-ID"/>
              </w:rPr>
            </w:pPr>
            <w:r w:rsidRPr="00FD40C3">
              <w:rPr>
                <w:lang w:val="id-ID"/>
              </w:rPr>
              <w:t xml:space="preserve">    "ngasih": "memberikan",</w:t>
            </w:r>
          </w:p>
          <w:p w14:paraId="1792EA93" w14:textId="77777777" w:rsidR="00801B5C" w:rsidRPr="00FD40C3" w:rsidRDefault="00801B5C" w:rsidP="00801B5C">
            <w:pPr>
              <w:pStyle w:val="Code"/>
              <w:rPr>
                <w:lang w:val="id-ID"/>
              </w:rPr>
            </w:pPr>
            <w:r w:rsidRPr="00FD40C3">
              <w:rPr>
                <w:lang w:val="id-ID"/>
              </w:rPr>
              <w:t xml:space="preserve">    "ngawur": "berbicara sembarangan",</w:t>
            </w:r>
          </w:p>
          <w:p w14:paraId="7A3DB6F5" w14:textId="77777777" w:rsidR="00801B5C" w:rsidRPr="00FD40C3" w:rsidRDefault="00801B5C" w:rsidP="00801B5C">
            <w:pPr>
              <w:pStyle w:val="Code"/>
              <w:rPr>
                <w:lang w:val="id-ID"/>
              </w:rPr>
            </w:pPr>
            <w:r w:rsidRPr="00FD40C3">
              <w:rPr>
                <w:lang w:val="id-ID"/>
              </w:rPr>
              <w:t xml:space="preserve">    "ngebandel": "berbuat bandel",</w:t>
            </w:r>
          </w:p>
          <w:p w14:paraId="2CA0BFA1" w14:textId="77777777" w:rsidR="00801B5C" w:rsidRPr="00FD40C3" w:rsidRDefault="00801B5C" w:rsidP="00801B5C">
            <w:pPr>
              <w:pStyle w:val="Code"/>
              <w:rPr>
                <w:lang w:val="id-ID"/>
              </w:rPr>
            </w:pPr>
            <w:r w:rsidRPr="00FD40C3">
              <w:rPr>
                <w:lang w:val="id-ID"/>
              </w:rPr>
              <w:t xml:space="preserve">    "ngebully":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ngegosip": "bergosip",</w:t>
            </w:r>
          </w:p>
          <w:p w14:paraId="4AFDFD21" w14:textId="77777777" w:rsidR="00801B5C" w:rsidRPr="00FD40C3" w:rsidRDefault="00801B5C" w:rsidP="00801B5C">
            <w:pPr>
              <w:pStyle w:val="Code"/>
              <w:rPr>
                <w:lang w:val="id-ID"/>
              </w:rPr>
            </w:pPr>
            <w:r w:rsidRPr="00FD40C3">
              <w:rPr>
                <w:lang w:val="id-ID"/>
              </w:rPr>
              <w:t xml:space="preserve">    "ngeh":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ngeklaim": "mengklaim",</w:t>
            </w:r>
          </w:p>
          <w:p w14:paraId="065A00D9" w14:textId="77777777" w:rsidR="00801B5C" w:rsidRPr="00FD40C3" w:rsidRDefault="00801B5C" w:rsidP="00801B5C">
            <w:pPr>
              <w:pStyle w:val="Code"/>
              <w:rPr>
                <w:lang w:val="id-ID"/>
              </w:rPr>
            </w:pPr>
            <w:r w:rsidRPr="00FD40C3">
              <w:rPr>
                <w:lang w:val="id-ID"/>
              </w:rPr>
              <w:t xml:space="preserve">    "ngekos": "tinggal di kos",</w:t>
            </w:r>
          </w:p>
          <w:p w14:paraId="45DF3C0E" w14:textId="77777777" w:rsidR="00801B5C" w:rsidRPr="00FD40C3" w:rsidRDefault="00801B5C" w:rsidP="00801B5C">
            <w:pPr>
              <w:pStyle w:val="Code"/>
              <w:rPr>
                <w:lang w:val="id-ID"/>
              </w:rPr>
            </w:pPr>
            <w:r w:rsidRPr="00FD40C3">
              <w:rPr>
                <w:lang w:val="id-ID"/>
              </w:rPr>
              <w:t xml:space="preserve">    "ngeksis": "menjadi eksis",</w:t>
            </w:r>
          </w:p>
          <w:p w14:paraId="200FB9E8" w14:textId="77777777" w:rsidR="00801B5C" w:rsidRPr="00FD40C3" w:rsidRDefault="00801B5C" w:rsidP="00801B5C">
            <w:pPr>
              <w:pStyle w:val="Code"/>
              <w:rPr>
                <w:lang w:val="id-ID"/>
              </w:rPr>
            </w:pPr>
            <w:r w:rsidRPr="00FD40C3">
              <w:rPr>
                <w:lang w:val="id-ID"/>
              </w:rPr>
              <w:t xml:space="preserve">    "ngelamar": "melamar",</w:t>
            </w:r>
          </w:p>
          <w:p w14:paraId="165BC470" w14:textId="77777777" w:rsidR="00801B5C" w:rsidRPr="00FD40C3" w:rsidRDefault="00801B5C" w:rsidP="00801B5C">
            <w:pPr>
              <w:pStyle w:val="Code"/>
              <w:rPr>
                <w:lang w:val="id-ID"/>
              </w:rPr>
            </w:pPr>
            <w:r w:rsidRPr="00FD40C3">
              <w:rPr>
                <w:lang w:val="id-ID"/>
              </w:rPr>
              <w:t xml:space="preserve">    "ngeles": "berkilah",</w:t>
            </w:r>
          </w:p>
          <w:p w14:paraId="598BB748" w14:textId="77777777" w:rsidR="00801B5C" w:rsidRPr="00FD40C3" w:rsidRDefault="00801B5C" w:rsidP="00801B5C">
            <w:pPr>
              <w:pStyle w:val="Code"/>
              <w:rPr>
                <w:lang w:val="id-ID"/>
              </w:rPr>
            </w:pPr>
            <w:r w:rsidRPr="00FD40C3">
              <w:rPr>
                <w:lang w:val="id-ID"/>
              </w:rPr>
              <w:t xml:space="preserve">    "ngeliat": "melihat",</w:t>
            </w:r>
          </w:p>
          <w:p w14:paraId="600320A4" w14:textId="77777777" w:rsidR="00801B5C" w:rsidRPr="00FD40C3" w:rsidRDefault="00801B5C" w:rsidP="00801B5C">
            <w:pPr>
              <w:pStyle w:val="Code"/>
              <w:rPr>
                <w:lang w:val="id-ID"/>
              </w:rPr>
            </w:pPr>
            <w:r w:rsidRPr="00FD40C3">
              <w:rPr>
                <w:lang w:val="id-ID"/>
              </w:rPr>
              <w:t xml:space="preserve">    "ngelidur": "menggigau",</w:t>
            </w:r>
          </w:p>
          <w:p w14:paraId="73082B76" w14:textId="77777777" w:rsidR="00801B5C" w:rsidRPr="00FD40C3" w:rsidRDefault="00801B5C" w:rsidP="00801B5C">
            <w:pPr>
              <w:pStyle w:val="Code"/>
              <w:rPr>
                <w:lang w:val="id-ID"/>
              </w:rPr>
            </w:pPr>
            <w:r w:rsidRPr="00FD40C3">
              <w:rPr>
                <w:lang w:val="id-ID"/>
              </w:rPr>
              <w:t xml:space="preserve">    "ngemeng": "bicara terus-terusan",</w:t>
            </w:r>
          </w:p>
          <w:p w14:paraId="1B783FB0" w14:textId="77777777" w:rsidR="00801B5C" w:rsidRPr="00FD40C3" w:rsidRDefault="00801B5C" w:rsidP="00801B5C">
            <w:pPr>
              <w:pStyle w:val="Code"/>
              <w:rPr>
                <w:lang w:val="id-ID"/>
              </w:rPr>
            </w:pPr>
            <w:r w:rsidRPr="00FD40C3">
              <w:rPr>
                <w:lang w:val="id-ID"/>
              </w:rPr>
              <w:t xml:space="preserve">    "ngentot": "senggama",</w:t>
            </w:r>
          </w:p>
          <w:p w14:paraId="6F2FF31D" w14:textId="77777777" w:rsidR="00801B5C" w:rsidRPr="00FD40C3" w:rsidRDefault="00801B5C" w:rsidP="00801B5C">
            <w:pPr>
              <w:pStyle w:val="Code"/>
              <w:rPr>
                <w:lang w:val="id-ID"/>
              </w:rPr>
            </w:pPr>
            <w:r w:rsidRPr="00FD40C3">
              <w:rPr>
                <w:lang w:val="id-ID"/>
              </w:rPr>
              <w:t xml:space="preserve">    "ngentotin": "senggama",</w:t>
            </w:r>
          </w:p>
          <w:p w14:paraId="1D8E97DF" w14:textId="77777777" w:rsidR="00801B5C" w:rsidRPr="00FD40C3" w:rsidRDefault="00801B5C" w:rsidP="00801B5C">
            <w:pPr>
              <w:pStyle w:val="Code"/>
              <w:rPr>
                <w:lang w:val="id-ID"/>
              </w:rPr>
            </w:pPr>
            <w:r w:rsidRPr="00FD40C3">
              <w:rPr>
                <w:lang w:val="id-ID"/>
              </w:rPr>
              <w:t xml:space="preserve">    "ngerampok":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ngerti": "mengerti",</w:t>
            </w:r>
          </w:p>
          <w:p w14:paraId="5DC8F0C9" w14:textId="77777777" w:rsidR="00801B5C" w:rsidRPr="00FD40C3" w:rsidRDefault="00801B5C" w:rsidP="00801B5C">
            <w:pPr>
              <w:pStyle w:val="Code"/>
              <w:rPr>
                <w:lang w:val="id-ID"/>
              </w:rPr>
            </w:pPr>
            <w:r w:rsidRPr="00FD40C3">
              <w:rPr>
                <w:lang w:val="id-ID"/>
              </w:rPr>
              <w:t xml:space="preserve">    "ngga": "tidak",</w:t>
            </w:r>
          </w:p>
          <w:p w14:paraId="00CA24AB" w14:textId="77777777" w:rsidR="00801B5C" w:rsidRPr="00FD40C3" w:rsidRDefault="00801B5C" w:rsidP="00801B5C">
            <w:pPr>
              <w:pStyle w:val="Code"/>
              <w:rPr>
                <w:lang w:val="id-ID"/>
              </w:rPr>
            </w:pPr>
            <w:r w:rsidRPr="00FD40C3">
              <w:rPr>
                <w:lang w:val="id-ID"/>
              </w:rPr>
              <w:t xml:space="preserve">    "nggak": "tidak",</w:t>
            </w:r>
          </w:p>
          <w:p w14:paraId="65ED58D5" w14:textId="77777777" w:rsidR="00801B5C" w:rsidRPr="00FD40C3" w:rsidRDefault="00801B5C" w:rsidP="00801B5C">
            <w:pPr>
              <w:pStyle w:val="Code"/>
              <w:rPr>
                <w:lang w:val="id-ID"/>
              </w:rPr>
            </w:pPr>
            <w:r w:rsidRPr="00FD40C3">
              <w:rPr>
                <w:lang w:val="id-ID"/>
              </w:rPr>
              <w:t xml:space="preserve">    "ngibul": "berbohong",</w:t>
            </w:r>
          </w:p>
          <w:p w14:paraId="5D75E3BB" w14:textId="77777777" w:rsidR="00801B5C" w:rsidRPr="00FD40C3" w:rsidRDefault="00801B5C" w:rsidP="00801B5C">
            <w:pPr>
              <w:pStyle w:val="Code"/>
              <w:rPr>
                <w:lang w:val="id-ID"/>
              </w:rPr>
            </w:pPr>
            <w:r w:rsidRPr="00FD40C3">
              <w:rPr>
                <w:lang w:val="id-ID"/>
              </w:rPr>
              <w:t xml:space="preserve">    "ngikut": "ikut",</w:t>
            </w:r>
          </w:p>
          <w:p w14:paraId="0EAE6802" w14:textId="77777777" w:rsidR="00801B5C" w:rsidRPr="00FD40C3" w:rsidRDefault="00801B5C" w:rsidP="00801B5C">
            <w:pPr>
              <w:pStyle w:val="Code"/>
              <w:rPr>
                <w:lang w:val="id-ID"/>
              </w:rPr>
            </w:pPr>
            <w:r w:rsidRPr="00FD40C3">
              <w:rPr>
                <w:lang w:val="id-ID"/>
              </w:rPr>
              <w:t xml:space="preserve">    "ngiler": "mau",</w:t>
            </w:r>
          </w:p>
          <w:p w14:paraId="53D8DDDB" w14:textId="77777777" w:rsidR="00801B5C" w:rsidRPr="00FD40C3" w:rsidRDefault="00801B5C" w:rsidP="00801B5C">
            <w:pPr>
              <w:pStyle w:val="Code"/>
              <w:rPr>
                <w:lang w:val="id-ID"/>
              </w:rPr>
            </w:pPr>
            <w:r w:rsidRPr="00FD40C3">
              <w:rPr>
                <w:lang w:val="id-ID"/>
              </w:rPr>
              <w:t xml:space="preserve">    "nginep": "menginap",</w:t>
            </w:r>
          </w:p>
          <w:p w14:paraId="41C3FF30" w14:textId="77777777" w:rsidR="00801B5C" w:rsidRPr="00FD40C3" w:rsidRDefault="00801B5C" w:rsidP="00801B5C">
            <w:pPr>
              <w:pStyle w:val="Code"/>
              <w:rPr>
                <w:lang w:val="id-ID"/>
              </w:rPr>
            </w:pPr>
            <w:r w:rsidRPr="00FD40C3">
              <w:rPr>
                <w:lang w:val="id-ID"/>
              </w:rPr>
              <w:t xml:space="preserve">    "ngiri": "iri",</w:t>
            </w:r>
          </w:p>
          <w:p w14:paraId="1721AC1B" w14:textId="77777777" w:rsidR="00801B5C" w:rsidRPr="00FD40C3" w:rsidRDefault="00801B5C" w:rsidP="00801B5C">
            <w:pPr>
              <w:pStyle w:val="Code"/>
              <w:rPr>
                <w:lang w:val="id-ID"/>
              </w:rPr>
            </w:pPr>
            <w:r w:rsidRPr="00FD40C3">
              <w:rPr>
                <w:lang w:val="id-ID"/>
              </w:rPr>
              <w:t xml:space="preserve">    "ngisi": "mengisi",</w:t>
            </w:r>
          </w:p>
          <w:p w14:paraId="01D44F38" w14:textId="77777777" w:rsidR="00801B5C" w:rsidRPr="00FD40C3" w:rsidRDefault="00801B5C" w:rsidP="00801B5C">
            <w:pPr>
              <w:pStyle w:val="Code"/>
              <w:rPr>
                <w:lang w:val="id-ID"/>
              </w:rPr>
            </w:pPr>
            <w:r w:rsidRPr="00FD40C3">
              <w:rPr>
                <w:lang w:val="id-ID"/>
              </w:rPr>
              <w:t xml:space="preserve">    "ngisiin": "mengisikan",</w:t>
            </w:r>
          </w:p>
          <w:p w14:paraId="48EFCECA" w14:textId="77777777" w:rsidR="00801B5C" w:rsidRPr="00FD40C3" w:rsidRDefault="00801B5C" w:rsidP="00801B5C">
            <w:pPr>
              <w:pStyle w:val="Code"/>
              <w:rPr>
                <w:lang w:val="id-ID"/>
              </w:rPr>
            </w:pPr>
            <w:r w:rsidRPr="00FD40C3">
              <w:rPr>
                <w:lang w:val="id-ID"/>
              </w:rPr>
              <w:t xml:space="preserve">    "ngmg": "bicara",</w:t>
            </w:r>
          </w:p>
          <w:p w14:paraId="32DD051C" w14:textId="77777777" w:rsidR="00801B5C" w:rsidRPr="00FD40C3" w:rsidRDefault="00801B5C" w:rsidP="00801B5C">
            <w:pPr>
              <w:pStyle w:val="Code"/>
              <w:rPr>
                <w:lang w:val="id-ID"/>
              </w:rPr>
            </w:pPr>
            <w:r w:rsidRPr="00FD40C3">
              <w:rPr>
                <w:lang w:val="id-ID"/>
              </w:rPr>
              <w:t xml:space="preserve">    "ngmng": "bicara",</w:t>
            </w:r>
          </w:p>
          <w:p w14:paraId="6419D8F7" w14:textId="77777777" w:rsidR="00801B5C" w:rsidRPr="00FD40C3" w:rsidRDefault="00801B5C" w:rsidP="00801B5C">
            <w:pPr>
              <w:pStyle w:val="Code"/>
              <w:rPr>
                <w:lang w:val="id-ID"/>
              </w:rPr>
            </w:pPr>
            <w:r w:rsidRPr="00FD40C3">
              <w:rPr>
                <w:lang w:val="id-ID"/>
              </w:rPr>
              <w:t xml:space="preserve">    "ngn": "dengan",</w:t>
            </w:r>
          </w:p>
          <w:p w14:paraId="4EA554BF" w14:textId="77777777" w:rsidR="00801B5C" w:rsidRPr="00FD40C3" w:rsidRDefault="00801B5C" w:rsidP="00801B5C">
            <w:pPr>
              <w:pStyle w:val="Code"/>
              <w:rPr>
                <w:lang w:val="id-ID"/>
              </w:rPr>
            </w:pPr>
            <w:r w:rsidRPr="00FD40C3">
              <w:rPr>
                <w:lang w:val="id-ID"/>
              </w:rPr>
              <w:t xml:space="preserve">    "ngo": "non governmental organization",</w:t>
            </w:r>
          </w:p>
          <w:p w14:paraId="37B0F522" w14:textId="77777777" w:rsidR="00801B5C" w:rsidRPr="00FD40C3" w:rsidRDefault="00801B5C" w:rsidP="00801B5C">
            <w:pPr>
              <w:pStyle w:val="Code"/>
              <w:rPr>
                <w:lang w:val="id-ID"/>
              </w:rPr>
            </w:pPr>
            <w:r w:rsidRPr="00FD40C3">
              <w:rPr>
                <w:lang w:val="id-ID"/>
              </w:rPr>
              <w:t xml:space="preserve">    "ngocol":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ngomongin":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ngumpet": "sembunyi",</w:t>
            </w:r>
          </w:p>
          <w:p w14:paraId="3274C1CE" w14:textId="77777777" w:rsidR="00801B5C" w:rsidRPr="00FD40C3" w:rsidRDefault="00801B5C" w:rsidP="00801B5C">
            <w:pPr>
              <w:pStyle w:val="Code"/>
              <w:rPr>
                <w:lang w:val="id-ID"/>
              </w:rPr>
            </w:pPr>
            <w:r w:rsidRPr="00FD40C3">
              <w:rPr>
                <w:lang w:val="id-ID"/>
              </w:rPr>
              <w:t xml:space="preserve">    "ngumpul": "berkumpul",</w:t>
            </w:r>
          </w:p>
          <w:p w14:paraId="443BD23A" w14:textId="77777777" w:rsidR="00801B5C" w:rsidRPr="00FD40C3" w:rsidRDefault="00801B5C" w:rsidP="00801B5C">
            <w:pPr>
              <w:pStyle w:val="Code"/>
              <w:rPr>
                <w:lang w:val="id-ID"/>
              </w:rPr>
            </w:pPr>
            <w:r w:rsidRPr="00FD40C3">
              <w:rPr>
                <w:lang w:val="id-ID"/>
              </w:rPr>
              <w:t xml:space="preserve">    "ngurus":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nh": "nih",</w:t>
            </w:r>
          </w:p>
          <w:p w14:paraId="0C2826A8" w14:textId="77777777" w:rsidR="00801B5C" w:rsidRPr="00FD40C3" w:rsidRDefault="00801B5C" w:rsidP="00801B5C">
            <w:pPr>
              <w:pStyle w:val="Code"/>
              <w:rPr>
                <w:lang w:val="id-ID"/>
              </w:rPr>
            </w:pPr>
            <w:r w:rsidRPr="00FD40C3">
              <w:rPr>
                <w:lang w:val="id-ID"/>
              </w:rPr>
              <w:t xml:space="preserve">    "ni": "ini",</w:t>
            </w:r>
          </w:p>
          <w:p w14:paraId="7B5FA8F6" w14:textId="77777777" w:rsidR="00801B5C" w:rsidRPr="00FD40C3" w:rsidRDefault="00801B5C" w:rsidP="00801B5C">
            <w:pPr>
              <w:pStyle w:val="Code"/>
              <w:rPr>
                <w:lang w:val="id-ID"/>
              </w:rPr>
            </w:pPr>
            <w:r w:rsidRPr="00FD40C3">
              <w:rPr>
                <w:lang w:val="id-ID"/>
              </w:rPr>
              <w:lastRenderedPageBreak/>
              <w:t xml:space="preserve">    "nice": "bagus",</w:t>
            </w:r>
          </w:p>
          <w:p w14:paraId="1FE1CC79" w14:textId="77777777" w:rsidR="00801B5C" w:rsidRPr="00FD40C3" w:rsidRDefault="00801B5C" w:rsidP="00801B5C">
            <w:pPr>
              <w:pStyle w:val="Code"/>
              <w:rPr>
                <w:lang w:val="id-ID"/>
              </w:rPr>
            </w:pPr>
            <w:r w:rsidRPr="00FD40C3">
              <w:rPr>
                <w:lang w:val="id-ID"/>
              </w:rPr>
              <w:t xml:space="preserve">    "nie": "ini",</w:t>
            </w:r>
          </w:p>
          <w:p w14:paraId="346DEF09" w14:textId="77777777" w:rsidR="00801B5C" w:rsidRPr="00FD40C3" w:rsidRDefault="00801B5C" w:rsidP="00801B5C">
            <w:pPr>
              <w:pStyle w:val="Code"/>
              <w:rPr>
                <w:lang w:val="id-ID"/>
              </w:rPr>
            </w:pPr>
            <w:r w:rsidRPr="00FD40C3">
              <w:rPr>
                <w:lang w:val="id-ID"/>
              </w:rPr>
              <w:t xml:space="preserve">    "niech": "nih",</w:t>
            </w:r>
          </w:p>
          <w:p w14:paraId="78780522" w14:textId="77777777" w:rsidR="00801B5C" w:rsidRPr="00FD40C3" w:rsidRDefault="00801B5C" w:rsidP="00801B5C">
            <w:pPr>
              <w:pStyle w:val="Code"/>
              <w:rPr>
                <w:lang w:val="id-ID"/>
              </w:rPr>
            </w:pPr>
            <w:r w:rsidRPr="00FD40C3">
              <w:rPr>
                <w:lang w:val="id-ID"/>
              </w:rPr>
              <w:t xml:space="preserve">    "nih":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nipu": "tipu",</w:t>
            </w:r>
          </w:p>
          <w:p w14:paraId="4E6209A6" w14:textId="77777777" w:rsidR="00801B5C" w:rsidRPr="00FD40C3" w:rsidRDefault="00801B5C" w:rsidP="00801B5C">
            <w:pPr>
              <w:pStyle w:val="Code"/>
              <w:rPr>
                <w:lang w:val="id-ID"/>
              </w:rPr>
            </w:pPr>
            <w:r w:rsidRPr="00FD40C3">
              <w:rPr>
                <w:lang w:val="id-ID"/>
              </w:rPr>
              <w:t xml:space="preserve">    "nitizen": "netizen",</w:t>
            </w:r>
          </w:p>
          <w:p w14:paraId="22191759" w14:textId="77777777" w:rsidR="00801B5C" w:rsidRPr="00FD40C3" w:rsidRDefault="00801B5C" w:rsidP="00801B5C">
            <w:pPr>
              <w:pStyle w:val="Code"/>
              <w:rPr>
                <w:lang w:val="id-ID"/>
              </w:rPr>
            </w:pPr>
            <w:r w:rsidRPr="00FD40C3">
              <w:rPr>
                <w:lang w:val="id-ID"/>
              </w:rPr>
              <w:t xml:space="preserve">    "niyh": "nih",</w:t>
            </w:r>
          </w:p>
          <w:p w14:paraId="37A17658" w14:textId="77777777" w:rsidR="00801B5C" w:rsidRPr="00FD40C3" w:rsidRDefault="00801B5C" w:rsidP="00801B5C">
            <w:pPr>
              <w:pStyle w:val="Code"/>
              <w:rPr>
                <w:lang w:val="id-ID"/>
              </w:rPr>
            </w:pPr>
            <w:r w:rsidRPr="00FD40C3">
              <w:rPr>
                <w:lang w:val="id-ID"/>
              </w:rPr>
              <w:t xml:space="preserve">    "nk": "ingin",</w:t>
            </w:r>
          </w:p>
          <w:p w14:paraId="4845CC9C" w14:textId="77777777" w:rsidR="00801B5C" w:rsidRPr="00FD40C3" w:rsidRDefault="00801B5C" w:rsidP="00801B5C">
            <w:pPr>
              <w:pStyle w:val="Code"/>
              <w:rPr>
                <w:lang w:val="id-ID"/>
              </w:rPr>
            </w:pPr>
            <w:r w:rsidRPr="00FD40C3">
              <w:rPr>
                <w:lang w:val="id-ID"/>
              </w:rPr>
              <w:t xml:space="preserve">    "nkah": "nikah",</w:t>
            </w:r>
          </w:p>
          <w:p w14:paraId="38C750D1" w14:textId="77777777" w:rsidR="00801B5C" w:rsidRPr="00FD40C3" w:rsidRDefault="00801B5C" w:rsidP="00801B5C">
            <w:pPr>
              <w:pStyle w:val="Code"/>
              <w:rPr>
                <w:lang w:val="id-ID"/>
              </w:rPr>
            </w:pPr>
            <w:r w:rsidRPr="00FD40C3">
              <w:rPr>
                <w:lang w:val="id-ID"/>
              </w:rPr>
              <w:t xml:space="preserve">    "nmenarik": "menarik",</w:t>
            </w:r>
          </w:p>
          <w:p w14:paraId="51743B17" w14:textId="77777777" w:rsidR="00801B5C" w:rsidRPr="00FD40C3" w:rsidRDefault="00801B5C" w:rsidP="00801B5C">
            <w:pPr>
              <w:pStyle w:val="Code"/>
              <w:rPr>
                <w:lang w:val="id-ID"/>
              </w:rPr>
            </w:pPr>
            <w:r w:rsidRPr="00FD40C3">
              <w:rPr>
                <w:lang w:val="id-ID"/>
              </w:rPr>
              <w:t xml:space="preserve">    "nmr": "nomor",</w:t>
            </w:r>
          </w:p>
          <w:p w14:paraId="730BC109" w14:textId="77777777" w:rsidR="00801B5C" w:rsidRPr="00FD40C3" w:rsidRDefault="00801B5C" w:rsidP="00801B5C">
            <w:pPr>
              <w:pStyle w:val="Code"/>
              <w:rPr>
                <w:lang w:val="id-ID"/>
              </w:rPr>
            </w:pPr>
            <w:r w:rsidRPr="00FD40C3">
              <w:rPr>
                <w:lang w:val="id-ID"/>
              </w:rPr>
              <w:t xml:space="preserve">    "nnt": "nanti",</w:t>
            </w:r>
          </w:p>
          <w:p w14:paraId="24F974C0" w14:textId="77777777" w:rsidR="00801B5C" w:rsidRPr="00FD40C3" w:rsidRDefault="00801B5C" w:rsidP="00801B5C">
            <w:pPr>
              <w:pStyle w:val="Code"/>
              <w:rPr>
                <w:lang w:val="id-ID"/>
              </w:rPr>
            </w:pPr>
            <w:r w:rsidRPr="00FD40C3">
              <w:rPr>
                <w:lang w:val="id-ID"/>
              </w:rPr>
              <w:t xml:space="preserve">    "nnti": "nanti",</w:t>
            </w:r>
          </w:p>
          <w:p w14:paraId="1100B49B" w14:textId="77777777" w:rsidR="00801B5C" w:rsidRPr="00FD40C3" w:rsidRDefault="00801B5C" w:rsidP="00801B5C">
            <w:pPr>
              <w:pStyle w:val="Code"/>
              <w:rPr>
                <w:lang w:val="id-ID"/>
              </w:rPr>
            </w:pPr>
            <w:r w:rsidRPr="00FD40C3">
              <w:rPr>
                <w:lang w:val="id-ID"/>
              </w:rPr>
              <w:t xml:space="preserve">    "nntn": "nonton",</w:t>
            </w:r>
          </w:p>
          <w:p w14:paraId="631D6364" w14:textId="77777777" w:rsidR="00801B5C" w:rsidRPr="00FD40C3" w:rsidRDefault="00801B5C" w:rsidP="00801B5C">
            <w:pPr>
              <w:pStyle w:val="Code"/>
              <w:rPr>
                <w:lang w:val="id-ID"/>
              </w:rPr>
            </w:pPr>
            <w:r w:rsidRPr="00FD40C3">
              <w:rPr>
                <w:lang w:val="id-ID"/>
              </w:rPr>
              <w:t xml:space="preserve">    "no": "nomor",</w:t>
            </w:r>
          </w:p>
          <w:p w14:paraId="797ADF4C" w14:textId="77777777" w:rsidR="00801B5C" w:rsidRPr="00FD40C3" w:rsidRDefault="00801B5C" w:rsidP="00801B5C">
            <w:pPr>
              <w:pStyle w:val="Code"/>
              <w:rPr>
                <w:lang w:val="id-ID"/>
              </w:rPr>
            </w:pPr>
            <w:r w:rsidRPr="00FD40C3">
              <w:rPr>
                <w:lang w:val="id-ID"/>
              </w:rPr>
              <w:t xml:space="preserve">    "nobar": "nonton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np": "now playing",</w:t>
            </w:r>
          </w:p>
          <w:p w14:paraId="6271A695" w14:textId="77777777" w:rsidR="00801B5C" w:rsidRPr="00FD40C3" w:rsidRDefault="00801B5C" w:rsidP="00801B5C">
            <w:pPr>
              <w:pStyle w:val="Code"/>
              <w:rPr>
                <w:lang w:val="id-ID"/>
              </w:rPr>
            </w:pPr>
            <w:r w:rsidRPr="00FD40C3">
              <w:rPr>
                <w:lang w:val="id-ID"/>
              </w:rPr>
              <w:t xml:space="preserve">    "nrp": "narapidana",</w:t>
            </w:r>
          </w:p>
          <w:p w14:paraId="3D1092F9" w14:textId="77777777" w:rsidR="00801B5C" w:rsidRPr="00FD40C3" w:rsidRDefault="00801B5C" w:rsidP="00801B5C">
            <w:pPr>
              <w:pStyle w:val="Code"/>
              <w:rPr>
                <w:lang w:val="id-ID"/>
              </w:rPr>
            </w:pPr>
            <w:r w:rsidRPr="00FD40C3">
              <w:rPr>
                <w:lang w:val="id-ID"/>
              </w:rPr>
              <w:t xml:space="preserve">    "ntap": "mantap",</w:t>
            </w:r>
          </w:p>
          <w:p w14:paraId="3FE32310" w14:textId="77777777" w:rsidR="00801B5C" w:rsidRPr="00FD40C3" w:rsidRDefault="00801B5C" w:rsidP="00801B5C">
            <w:pPr>
              <w:pStyle w:val="Code"/>
              <w:rPr>
                <w:lang w:val="id-ID"/>
              </w:rPr>
            </w:pPr>
            <w:r w:rsidRPr="00FD40C3">
              <w:rPr>
                <w:lang w:val="id-ID"/>
              </w:rPr>
              <w:t xml:space="preserve">    "ntar": "sebentar",</w:t>
            </w:r>
          </w:p>
          <w:p w14:paraId="07C4F708" w14:textId="77777777" w:rsidR="00801B5C" w:rsidRPr="00FD40C3" w:rsidRDefault="00801B5C" w:rsidP="00801B5C">
            <w:pPr>
              <w:pStyle w:val="Code"/>
              <w:rPr>
                <w:lang w:val="id-ID"/>
              </w:rPr>
            </w:pPr>
            <w:r w:rsidRPr="00FD40C3">
              <w:rPr>
                <w:lang w:val="id-ID"/>
              </w:rPr>
              <w:t xml:space="preserve">    "ntn": "nonton",</w:t>
            </w:r>
          </w:p>
          <w:p w14:paraId="2A4595B2" w14:textId="77777777" w:rsidR="00801B5C" w:rsidRPr="00FD40C3" w:rsidRDefault="00801B5C" w:rsidP="00801B5C">
            <w:pPr>
              <w:pStyle w:val="Code"/>
              <w:rPr>
                <w:lang w:val="id-ID"/>
              </w:rPr>
            </w:pPr>
            <w:r w:rsidRPr="00FD40C3">
              <w:rPr>
                <w:lang w:val="id-ID"/>
              </w:rPr>
              <w:t xml:space="preserve">    "nu": "nahdatul ulama",</w:t>
            </w:r>
          </w:p>
          <w:p w14:paraId="4A8C9273" w14:textId="77777777" w:rsidR="00801B5C" w:rsidRPr="00FD40C3" w:rsidRDefault="00801B5C" w:rsidP="00801B5C">
            <w:pPr>
              <w:pStyle w:val="Code"/>
              <w:rPr>
                <w:lang w:val="id-ID"/>
              </w:rPr>
            </w:pPr>
            <w:r w:rsidRPr="00FD40C3">
              <w:rPr>
                <w:lang w:val="id-ID"/>
              </w:rPr>
              <w:t xml:space="preserve">    "nuhun": "terima kasih",</w:t>
            </w:r>
          </w:p>
          <w:p w14:paraId="0DDB15E1" w14:textId="77777777" w:rsidR="00801B5C" w:rsidRPr="00FD40C3" w:rsidRDefault="00801B5C" w:rsidP="00801B5C">
            <w:pPr>
              <w:pStyle w:val="Code"/>
              <w:rPr>
                <w:lang w:val="id-ID"/>
              </w:rPr>
            </w:pPr>
            <w:r w:rsidRPr="00FD40C3">
              <w:rPr>
                <w:lang w:val="id-ID"/>
              </w:rPr>
              <w:t xml:space="preserve">    "numpuk": "bertumpuk",</w:t>
            </w:r>
          </w:p>
          <w:p w14:paraId="28E312E2" w14:textId="77777777" w:rsidR="00801B5C" w:rsidRPr="00FD40C3" w:rsidRDefault="00801B5C" w:rsidP="00801B5C">
            <w:pPr>
              <w:pStyle w:val="Code"/>
              <w:rPr>
                <w:lang w:val="id-ID"/>
              </w:rPr>
            </w:pPr>
            <w:r w:rsidRPr="00FD40C3">
              <w:rPr>
                <w:lang w:val="id-ID"/>
              </w:rPr>
              <w:t xml:space="preserve">    "nunggu": "menunggu",</w:t>
            </w:r>
          </w:p>
          <w:p w14:paraId="2A584025" w14:textId="77777777" w:rsidR="00801B5C" w:rsidRPr="00FD40C3" w:rsidRDefault="00801B5C" w:rsidP="00801B5C">
            <w:pPr>
              <w:pStyle w:val="Code"/>
              <w:rPr>
                <w:lang w:val="id-ID"/>
              </w:rPr>
            </w:pPr>
            <w:r w:rsidRPr="00FD40C3">
              <w:rPr>
                <w:lang w:val="id-ID"/>
              </w:rPr>
              <w:t xml:space="preserve">    "nutupin": "menutupi",</w:t>
            </w:r>
          </w:p>
          <w:p w14:paraId="16A18F54" w14:textId="77777777" w:rsidR="00801B5C" w:rsidRPr="00FD40C3" w:rsidRDefault="00801B5C" w:rsidP="00801B5C">
            <w:pPr>
              <w:pStyle w:val="Code"/>
              <w:rPr>
                <w:lang w:val="id-ID"/>
              </w:rPr>
            </w:pPr>
            <w:r w:rsidRPr="00FD40C3">
              <w:rPr>
                <w:lang w:val="id-ID"/>
              </w:rPr>
              <w:t xml:space="preserve">    "ny": "nya",</w:t>
            </w:r>
          </w:p>
          <w:p w14:paraId="4F0452B8" w14:textId="77777777" w:rsidR="00801B5C" w:rsidRPr="00FD40C3" w:rsidRDefault="00801B5C" w:rsidP="00801B5C">
            <w:pPr>
              <w:pStyle w:val="Code"/>
              <w:rPr>
                <w:lang w:val="id-ID"/>
              </w:rPr>
            </w:pPr>
            <w:r w:rsidRPr="00FD40C3">
              <w:rPr>
                <w:lang w:val="id-ID"/>
              </w:rPr>
              <w:t xml:space="preserve">    "nyaingin": "saing",</w:t>
            </w:r>
          </w:p>
          <w:p w14:paraId="73E64870" w14:textId="77777777" w:rsidR="00801B5C" w:rsidRPr="00FD40C3" w:rsidRDefault="00801B5C" w:rsidP="00801B5C">
            <w:pPr>
              <w:pStyle w:val="Code"/>
              <w:rPr>
                <w:lang w:val="id-ID"/>
              </w:rPr>
            </w:pPr>
            <w:r w:rsidRPr="00FD40C3">
              <w:rPr>
                <w:lang w:val="id-ID"/>
              </w:rPr>
              <w:t xml:space="preserve">    "nyalahin": "salah",</w:t>
            </w:r>
          </w:p>
          <w:p w14:paraId="6475EA98" w14:textId="77777777" w:rsidR="00801B5C" w:rsidRPr="00FD40C3" w:rsidRDefault="00801B5C" w:rsidP="00801B5C">
            <w:pPr>
              <w:pStyle w:val="Code"/>
              <w:rPr>
                <w:lang w:val="id-ID"/>
              </w:rPr>
            </w:pPr>
            <w:r w:rsidRPr="00FD40C3">
              <w:rPr>
                <w:lang w:val="id-ID"/>
              </w:rPr>
              <w:t xml:space="preserve">    "nyampah": "membuat sampah",</w:t>
            </w:r>
          </w:p>
          <w:p w14:paraId="1AB5B771" w14:textId="77777777" w:rsidR="00801B5C" w:rsidRPr="00FD40C3" w:rsidRDefault="00801B5C" w:rsidP="00801B5C">
            <w:pPr>
              <w:pStyle w:val="Code"/>
              <w:rPr>
                <w:lang w:val="id-ID"/>
              </w:rPr>
            </w:pPr>
            <w:r w:rsidRPr="00FD40C3">
              <w:rPr>
                <w:lang w:val="id-ID"/>
              </w:rPr>
              <w:t xml:space="preserve">    "nyampyr": "nyampur",</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nyari": "mencari",</w:t>
            </w:r>
          </w:p>
          <w:p w14:paraId="5D8F5A0B" w14:textId="77777777" w:rsidR="00801B5C" w:rsidRPr="00FD40C3" w:rsidRDefault="00801B5C" w:rsidP="00801B5C">
            <w:pPr>
              <w:pStyle w:val="Code"/>
              <w:rPr>
                <w:lang w:val="id-ID"/>
              </w:rPr>
            </w:pPr>
            <w:r w:rsidRPr="00FD40C3">
              <w:rPr>
                <w:lang w:val="id-ID"/>
              </w:rPr>
              <w:t xml:space="preserve">    "nyariin": "mencari",</w:t>
            </w:r>
          </w:p>
          <w:p w14:paraId="5F7E4B4F" w14:textId="77777777" w:rsidR="00801B5C" w:rsidRPr="00FD40C3" w:rsidRDefault="00801B5C" w:rsidP="00801B5C">
            <w:pPr>
              <w:pStyle w:val="Code"/>
              <w:rPr>
                <w:lang w:val="id-ID"/>
              </w:rPr>
            </w:pPr>
            <w:r w:rsidRPr="00FD40C3">
              <w:rPr>
                <w:lang w:val="id-ID"/>
              </w:rPr>
              <w:t xml:space="preserve">    "nyasar": "tersesat",</w:t>
            </w:r>
          </w:p>
          <w:p w14:paraId="0B1C0472" w14:textId="77777777" w:rsidR="00801B5C" w:rsidRPr="00FD40C3" w:rsidRDefault="00801B5C" w:rsidP="00801B5C">
            <w:pPr>
              <w:pStyle w:val="Code"/>
              <w:rPr>
                <w:lang w:val="id-ID"/>
              </w:rPr>
            </w:pPr>
            <w:r w:rsidRPr="00FD40C3">
              <w:rPr>
                <w:lang w:val="id-ID"/>
              </w:rPr>
              <w:t xml:space="preserve">    "nyekar": "menyekar",</w:t>
            </w:r>
          </w:p>
          <w:p w14:paraId="4CE34EB9" w14:textId="77777777" w:rsidR="00801B5C" w:rsidRPr="00FD40C3" w:rsidRDefault="00801B5C" w:rsidP="00801B5C">
            <w:pPr>
              <w:pStyle w:val="Code"/>
              <w:rPr>
                <w:lang w:val="id-ID"/>
              </w:rPr>
            </w:pPr>
            <w:r w:rsidRPr="00FD40C3">
              <w:rPr>
                <w:lang w:val="id-ID"/>
              </w:rPr>
              <w:t xml:space="preserve">    "nyela": "cela",</w:t>
            </w:r>
          </w:p>
          <w:p w14:paraId="474FE9B8" w14:textId="77777777" w:rsidR="00801B5C" w:rsidRPr="00FD40C3" w:rsidRDefault="00801B5C" w:rsidP="00801B5C">
            <w:pPr>
              <w:pStyle w:val="Code"/>
              <w:rPr>
                <w:lang w:val="id-ID"/>
              </w:rPr>
            </w:pPr>
            <w:r w:rsidRPr="00FD40C3">
              <w:rPr>
                <w:lang w:val="id-ID"/>
              </w:rPr>
              <w:t xml:space="preserve">    "nyembah": "sembah",</w:t>
            </w:r>
          </w:p>
          <w:p w14:paraId="5FC621DE" w14:textId="77777777" w:rsidR="00801B5C" w:rsidRPr="00FD40C3" w:rsidRDefault="00801B5C" w:rsidP="00801B5C">
            <w:pPr>
              <w:pStyle w:val="Code"/>
              <w:rPr>
                <w:lang w:val="id-ID"/>
              </w:rPr>
            </w:pPr>
            <w:r w:rsidRPr="00FD40C3">
              <w:rPr>
                <w:lang w:val="id-ID"/>
              </w:rPr>
              <w:t xml:space="preserve">    "nyemot": "ambil",</w:t>
            </w:r>
          </w:p>
          <w:p w14:paraId="4F0E1C50" w14:textId="77777777" w:rsidR="00801B5C" w:rsidRPr="00FD40C3" w:rsidRDefault="00801B5C" w:rsidP="00801B5C">
            <w:pPr>
              <w:pStyle w:val="Code"/>
              <w:rPr>
                <w:lang w:val="id-ID"/>
              </w:rPr>
            </w:pPr>
            <w:r w:rsidRPr="00FD40C3">
              <w:rPr>
                <w:lang w:val="id-ID"/>
              </w:rPr>
              <w:t xml:space="preserve">    "nyerang": "serang",</w:t>
            </w:r>
          </w:p>
          <w:p w14:paraId="6B60FAA8" w14:textId="77777777" w:rsidR="00801B5C" w:rsidRPr="00FD40C3" w:rsidRDefault="00801B5C" w:rsidP="00801B5C">
            <w:pPr>
              <w:pStyle w:val="Code"/>
              <w:rPr>
                <w:lang w:val="id-ID"/>
              </w:rPr>
            </w:pPr>
            <w:r w:rsidRPr="00FD40C3">
              <w:rPr>
                <w:lang w:val="id-ID"/>
              </w:rPr>
              <w:t xml:space="preserve">    "nyiapin": "mempersiapkan",</w:t>
            </w:r>
          </w:p>
          <w:p w14:paraId="027CF7D2" w14:textId="77777777" w:rsidR="00801B5C" w:rsidRPr="00FD40C3" w:rsidRDefault="00801B5C" w:rsidP="00801B5C">
            <w:pPr>
              <w:pStyle w:val="Code"/>
              <w:rPr>
                <w:lang w:val="id-ID"/>
              </w:rPr>
            </w:pPr>
            <w:r w:rsidRPr="00FD40C3">
              <w:rPr>
                <w:lang w:val="id-ID"/>
              </w:rPr>
              <w:t xml:space="preserve">    "nyicil": "mencicil",</w:t>
            </w:r>
          </w:p>
          <w:p w14:paraId="0F3BDF46" w14:textId="77777777" w:rsidR="00801B5C" w:rsidRPr="00FD40C3" w:rsidRDefault="00801B5C" w:rsidP="00801B5C">
            <w:pPr>
              <w:pStyle w:val="Code"/>
              <w:rPr>
                <w:lang w:val="id-ID"/>
              </w:rPr>
            </w:pPr>
            <w:r w:rsidRPr="00FD40C3">
              <w:rPr>
                <w:lang w:val="id-ID"/>
              </w:rPr>
              <w:t xml:space="preserve">    "nyiram": "menyiram",</w:t>
            </w:r>
          </w:p>
          <w:p w14:paraId="06F14BD0" w14:textId="77777777" w:rsidR="00801B5C" w:rsidRPr="00FD40C3" w:rsidRDefault="00801B5C" w:rsidP="00801B5C">
            <w:pPr>
              <w:pStyle w:val="Code"/>
              <w:rPr>
                <w:lang w:val="id-ID"/>
              </w:rPr>
            </w:pPr>
            <w:r w:rsidRPr="00FD40C3">
              <w:rPr>
                <w:lang w:val="id-ID"/>
              </w:rPr>
              <w:t xml:space="preserve">    "nympr": "nyampur",</w:t>
            </w:r>
          </w:p>
          <w:p w14:paraId="71F62AB3" w14:textId="77777777" w:rsidR="00801B5C" w:rsidRPr="00FD40C3" w:rsidRDefault="00801B5C" w:rsidP="00801B5C">
            <w:pPr>
              <w:pStyle w:val="Code"/>
              <w:rPr>
                <w:lang w:val="id-ID"/>
              </w:rPr>
            </w:pPr>
            <w:r w:rsidRPr="00FD40C3">
              <w:rPr>
                <w:lang w:val="id-ID"/>
              </w:rPr>
              <w:t xml:space="preserve">    "nyoblos": "mencoblos",</w:t>
            </w:r>
          </w:p>
          <w:p w14:paraId="0BD10174" w14:textId="77777777" w:rsidR="00801B5C" w:rsidRPr="00FD40C3" w:rsidRDefault="00801B5C" w:rsidP="00801B5C">
            <w:pPr>
              <w:pStyle w:val="Code"/>
              <w:rPr>
                <w:lang w:val="id-ID"/>
              </w:rPr>
            </w:pPr>
            <w:r w:rsidRPr="00FD40C3">
              <w:rPr>
                <w:lang w:val="id-ID"/>
              </w:rPr>
              <w:t xml:space="preserve">    "nyok": "ayo",</w:t>
            </w:r>
          </w:p>
          <w:p w14:paraId="6C316C52" w14:textId="77777777" w:rsidR="00801B5C" w:rsidRPr="00FD40C3" w:rsidRDefault="00801B5C" w:rsidP="00801B5C">
            <w:pPr>
              <w:pStyle w:val="Code"/>
              <w:rPr>
                <w:lang w:val="id-ID"/>
              </w:rPr>
            </w:pPr>
            <w:r w:rsidRPr="00FD40C3">
              <w:rPr>
                <w:lang w:val="id-ID"/>
              </w:rPr>
              <w:t xml:space="preserve">    "nyokap":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odmk":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oia":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okt": "oktober",</w:t>
            </w:r>
          </w:p>
          <w:p w14:paraId="24754316" w14:textId="77777777" w:rsidR="00801B5C" w:rsidRPr="00FD40C3" w:rsidRDefault="00801B5C" w:rsidP="00801B5C">
            <w:pPr>
              <w:pStyle w:val="Code"/>
              <w:rPr>
                <w:lang w:val="id-ID"/>
              </w:rPr>
            </w:pPr>
            <w:r w:rsidRPr="00FD40C3">
              <w:rPr>
                <w:lang w:val="id-ID"/>
              </w:rPr>
              <w:t xml:space="preserve">    "ol": "online",</w:t>
            </w:r>
          </w:p>
          <w:p w14:paraId="419B5DBC" w14:textId="77777777" w:rsidR="00801B5C" w:rsidRPr="00FD40C3" w:rsidRDefault="00801B5C" w:rsidP="00801B5C">
            <w:pPr>
              <w:pStyle w:val="Code"/>
              <w:rPr>
                <w:lang w:val="id-ID"/>
              </w:rPr>
            </w:pPr>
            <w:r w:rsidRPr="00FD40C3">
              <w:rPr>
                <w:lang w:val="id-ID"/>
              </w:rPr>
              <w:t xml:space="preserve">    "omdo": "omong doang",</w:t>
            </w:r>
          </w:p>
          <w:p w14:paraId="0067DEBA" w14:textId="77777777" w:rsidR="00801B5C" w:rsidRPr="00FD40C3" w:rsidRDefault="00801B5C" w:rsidP="00801B5C">
            <w:pPr>
              <w:pStyle w:val="Code"/>
              <w:rPr>
                <w:lang w:val="id-ID"/>
              </w:rPr>
            </w:pPr>
            <w:r w:rsidRPr="00FD40C3">
              <w:rPr>
                <w:lang w:val="id-ID"/>
              </w:rPr>
              <w:lastRenderedPageBreak/>
              <w:t xml:space="preserve">    "omg": "oh my god",</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ongkir": "ongkos kirim",</w:t>
            </w:r>
          </w:p>
          <w:p w14:paraId="7DE1D7D8" w14:textId="77777777" w:rsidR="00801B5C" w:rsidRPr="00FD40C3" w:rsidRDefault="00801B5C" w:rsidP="00801B5C">
            <w:pPr>
              <w:pStyle w:val="Code"/>
              <w:rPr>
                <w:lang w:val="id-ID"/>
              </w:rPr>
            </w:pPr>
            <w:r w:rsidRPr="00FD40C3">
              <w:rPr>
                <w:lang w:val="id-ID"/>
              </w:rPr>
              <w:t xml:space="preserve">    "oon": "bodoh",</w:t>
            </w:r>
          </w:p>
          <w:p w14:paraId="5C226331" w14:textId="77777777" w:rsidR="00801B5C" w:rsidRPr="00FD40C3" w:rsidRDefault="00801B5C" w:rsidP="00801B5C">
            <w:pPr>
              <w:pStyle w:val="Code"/>
              <w:rPr>
                <w:lang w:val="id-ID"/>
              </w:rPr>
            </w:pPr>
            <w:r w:rsidRPr="00FD40C3">
              <w:rPr>
                <w:lang w:val="id-ID"/>
              </w:rPr>
              <w:t xml:space="preserve">    "oot": "out of topic",</w:t>
            </w:r>
          </w:p>
          <w:p w14:paraId="2E443408" w14:textId="77777777" w:rsidR="00801B5C" w:rsidRPr="00FD40C3" w:rsidRDefault="00801B5C" w:rsidP="00801B5C">
            <w:pPr>
              <w:pStyle w:val="Code"/>
              <w:rPr>
                <w:lang w:val="id-ID"/>
              </w:rPr>
            </w:pPr>
            <w:r w:rsidRPr="00FD40C3">
              <w:rPr>
                <w:lang w:val="id-ID"/>
              </w:rPr>
              <w:t xml:space="preserve">    "orange": "oranye",</w:t>
            </w:r>
          </w:p>
          <w:p w14:paraId="098CD999" w14:textId="77777777" w:rsidR="00801B5C" w:rsidRPr="00FD40C3" w:rsidRDefault="00801B5C" w:rsidP="00801B5C">
            <w:pPr>
              <w:pStyle w:val="Code"/>
              <w:rPr>
                <w:lang w:val="id-ID"/>
              </w:rPr>
            </w:pPr>
            <w:r w:rsidRPr="00FD40C3">
              <w:rPr>
                <w:lang w:val="id-ID"/>
              </w:rPr>
              <w:t xml:space="preserve">    "org":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orglaen":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ortu":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otda": "otonomi daerah",</w:t>
            </w:r>
          </w:p>
          <w:p w14:paraId="7D5F305F" w14:textId="77777777" w:rsidR="00801B5C" w:rsidRPr="00FD40C3" w:rsidRDefault="00801B5C" w:rsidP="00801B5C">
            <w:pPr>
              <w:pStyle w:val="Code"/>
              <w:rPr>
                <w:lang w:val="id-ID"/>
              </w:rPr>
            </w:pPr>
            <w:r w:rsidRPr="00FD40C3">
              <w:rPr>
                <w:lang w:val="id-ID"/>
              </w:rPr>
              <w:t xml:space="preserve">    "otre": "ok",</w:t>
            </w:r>
          </w:p>
          <w:p w14:paraId="47CFA11A" w14:textId="77777777" w:rsidR="00801B5C" w:rsidRPr="00FD40C3" w:rsidRDefault="00801B5C" w:rsidP="00801B5C">
            <w:pPr>
              <w:pStyle w:val="Code"/>
              <w:rPr>
                <w:lang w:val="id-ID"/>
              </w:rPr>
            </w:pPr>
            <w:r w:rsidRPr="00FD40C3">
              <w:rPr>
                <w:lang w:val="id-ID"/>
              </w:rPr>
              <w:t xml:space="preserve">    "otw": "on the way, sedang di jalan",</w:t>
            </w:r>
          </w:p>
          <w:p w14:paraId="03642E34" w14:textId="77777777" w:rsidR="00801B5C" w:rsidRPr="00FD40C3" w:rsidRDefault="00801B5C" w:rsidP="00801B5C">
            <w:pPr>
              <w:pStyle w:val="Code"/>
              <w:rPr>
                <w:lang w:val="id-ID"/>
              </w:rPr>
            </w:pPr>
            <w:r w:rsidRPr="00FD40C3">
              <w:rPr>
                <w:lang w:val="id-ID"/>
              </w:rPr>
              <w:t xml:space="preserve">    "our":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p.s":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pa":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pahe": "paket hemat",</w:t>
            </w:r>
          </w:p>
          <w:p w14:paraId="45C0A8ED" w14:textId="77777777" w:rsidR="00801B5C" w:rsidRPr="00FD40C3" w:rsidRDefault="00801B5C" w:rsidP="00801B5C">
            <w:pPr>
              <w:pStyle w:val="Code"/>
              <w:rPr>
                <w:lang w:val="id-ID"/>
              </w:rPr>
            </w:pPr>
            <w:r w:rsidRPr="00FD40C3">
              <w:rPr>
                <w:lang w:val="id-ID"/>
              </w:rPr>
              <w:t xml:space="preserve">    "pake": "pakai",</w:t>
            </w:r>
          </w:p>
          <w:p w14:paraId="0B1D6438" w14:textId="77777777" w:rsidR="00801B5C" w:rsidRPr="00FD40C3" w:rsidRDefault="00801B5C" w:rsidP="00801B5C">
            <w:pPr>
              <w:pStyle w:val="Code"/>
              <w:rPr>
                <w:lang w:val="id-ID"/>
              </w:rPr>
            </w:pPr>
            <w:r w:rsidRPr="00FD40C3">
              <w:rPr>
                <w:lang w:val="id-ID"/>
              </w:rPr>
              <w:t xml:space="preserve">    "pakek":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parno":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parte":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pasutri":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pd": "pada",</w:t>
            </w:r>
          </w:p>
          <w:p w14:paraId="0ED6BAED" w14:textId="77777777" w:rsidR="00801B5C" w:rsidRPr="00FD40C3" w:rsidRDefault="00801B5C" w:rsidP="00801B5C">
            <w:pPr>
              <w:pStyle w:val="Code"/>
              <w:rPr>
                <w:lang w:val="id-ID"/>
              </w:rPr>
            </w:pPr>
            <w:r w:rsidRPr="00FD40C3">
              <w:rPr>
                <w:lang w:val="id-ID"/>
              </w:rPr>
              <w:t xml:space="preserve">    "pdhl": "padahal",</w:t>
            </w:r>
          </w:p>
          <w:p w14:paraId="5ECDDCAE" w14:textId="77777777" w:rsidR="00801B5C" w:rsidRPr="00FD40C3" w:rsidRDefault="00801B5C" w:rsidP="00801B5C">
            <w:pPr>
              <w:pStyle w:val="Code"/>
              <w:rPr>
                <w:lang w:val="id-ID"/>
              </w:rPr>
            </w:pPr>
            <w:r w:rsidRPr="00FD40C3">
              <w:rPr>
                <w:lang w:val="id-ID"/>
              </w:rPr>
              <w:t xml:space="preserve">    "pdip": "partai demokrasi Indonesia perjuangan",</w:t>
            </w:r>
          </w:p>
          <w:p w14:paraId="1A97DD19" w14:textId="77777777" w:rsidR="00801B5C" w:rsidRPr="00FD40C3" w:rsidRDefault="00801B5C" w:rsidP="00801B5C">
            <w:pPr>
              <w:pStyle w:val="Code"/>
              <w:rPr>
                <w:lang w:val="id-ID"/>
              </w:rPr>
            </w:pPr>
            <w:r w:rsidRPr="00FD40C3">
              <w:rPr>
                <w:lang w:val="id-ID"/>
              </w:rPr>
              <w:t xml:space="preserve">    "pdskji": "perhimpunan dokter spesialis kedokteran jiwa indonesia",</w:t>
            </w:r>
          </w:p>
          <w:p w14:paraId="4F09D269" w14:textId="77777777" w:rsidR="00801B5C" w:rsidRPr="00FD40C3" w:rsidRDefault="00801B5C" w:rsidP="00801B5C">
            <w:pPr>
              <w:pStyle w:val="Code"/>
              <w:rPr>
                <w:lang w:val="id-ID"/>
              </w:rPr>
            </w:pPr>
            <w:r w:rsidRPr="00FD40C3">
              <w:rPr>
                <w:lang w:val="id-ID"/>
              </w:rPr>
              <w:t xml:space="preserve">    "pd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pede": "percaya diri",</w:t>
            </w:r>
          </w:p>
          <w:p w14:paraId="34AE2B3D" w14:textId="77777777" w:rsidR="00801B5C" w:rsidRPr="00FD40C3" w:rsidRDefault="00801B5C" w:rsidP="00801B5C">
            <w:pPr>
              <w:pStyle w:val="Code"/>
              <w:rPr>
                <w:lang w:val="id-ID"/>
              </w:rPr>
            </w:pPr>
            <w:r w:rsidRPr="00FD40C3">
              <w:rPr>
                <w:lang w:val="id-ID"/>
              </w:rPr>
              <w:t xml:space="preserve">    "pelanggarab":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pelcehn": "pelecehan",</w:t>
            </w:r>
          </w:p>
          <w:p w14:paraId="72CAB6AE" w14:textId="77777777" w:rsidR="00801B5C" w:rsidRPr="00FD40C3" w:rsidRDefault="00801B5C" w:rsidP="00801B5C">
            <w:pPr>
              <w:pStyle w:val="Code"/>
              <w:rPr>
                <w:lang w:val="id-ID"/>
              </w:rPr>
            </w:pPr>
            <w:r w:rsidRPr="00FD40C3">
              <w:rPr>
                <w:lang w:val="id-ID"/>
              </w:rPr>
              <w:t xml:space="preserve">    "pemboka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pemko":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pengen":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peremp": "perempuan",</w:t>
            </w:r>
          </w:p>
          <w:p w14:paraId="0226FEB8" w14:textId="77777777" w:rsidR="00801B5C" w:rsidRPr="00FD40C3" w:rsidRDefault="00801B5C" w:rsidP="00801B5C">
            <w:pPr>
              <w:pStyle w:val="Code"/>
              <w:rPr>
                <w:lang w:val="id-ID"/>
              </w:rPr>
            </w:pPr>
            <w:r w:rsidRPr="00FD40C3">
              <w:rPr>
                <w:lang w:val="id-ID"/>
              </w:rPr>
              <w:t xml:space="preserve">    "pergub": "peraturan gubernur",</w:t>
            </w:r>
          </w:p>
          <w:p w14:paraId="2D069A68" w14:textId="77777777" w:rsidR="00801B5C" w:rsidRPr="00FD40C3" w:rsidRDefault="00801B5C" w:rsidP="00801B5C">
            <w:pPr>
              <w:pStyle w:val="Code"/>
              <w:rPr>
                <w:lang w:val="id-ID"/>
              </w:rPr>
            </w:pPr>
            <w:r w:rsidRPr="00FD40C3">
              <w:rPr>
                <w:lang w:val="id-ID"/>
              </w:rPr>
              <w:t xml:space="preserve">    "perhatiin": "perhatikan",</w:t>
            </w:r>
          </w:p>
          <w:p w14:paraId="715E5F26" w14:textId="77777777" w:rsidR="00801B5C" w:rsidRPr="00FD40C3" w:rsidRDefault="00801B5C" w:rsidP="00801B5C">
            <w:pPr>
              <w:pStyle w:val="Code"/>
              <w:rPr>
                <w:lang w:val="id-ID"/>
              </w:rPr>
            </w:pPr>
            <w:r w:rsidRPr="00FD40C3">
              <w:rPr>
                <w:lang w:val="id-ID"/>
              </w:rPr>
              <w:t xml:space="preserve">    "pertamax": "pertama",</w:t>
            </w:r>
          </w:p>
          <w:p w14:paraId="4C751DB4" w14:textId="77777777" w:rsidR="00801B5C" w:rsidRPr="00FD40C3" w:rsidRDefault="00801B5C" w:rsidP="00801B5C">
            <w:pPr>
              <w:pStyle w:val="Code"/>
              <w:rPr>
                <w:lang w:val="id-ID"/>
              </w:rPr>
            </w:pPr>
            <w:r w:rsidRPr="00FD40C3">
              <w:rPr>
                <w:lang w:val="id-ID"/>
              </w:rPr>
              <w:t xml:space="preserve">    "pesenan": "pesanan",</w:t>
            </w:r>
          </w:p>
          <w:p w14:paraId="4401679E" w14:textId="77777777" w:rsidR="00801B5C" w:rsidRPr="00FD40C3" w:rsidRDefault="00801B5C" w:rsidP="00801B5C">
            <w:pPr>
              <w:pStyle w:val="Code"/>
              <w:rPr>
                <w:lang w:val="id-ID"/>
              </w:rPr>
            </w:pPr>
            <w:r w:rsidRPr="00FD40C3">
              <w:rPr>
                <w:lang w:val="id-ID"/>
              </w:rPr>
              <w:t xml:space="preserve">    "pesenin": "pesankan",</w:t>
            </w:r>
          </w:p>
          <w:p w14:paraId="04F10174" w14:textId="77777777" w:rsidR="00801B5C" w:rsidRPr="00FD40C3" w:rsidRDefault="00801B5C" w:rsidP="00801B5C">
            <w:pPr>
              <w:pStyle w:val="Code"/>
              <w:rPr>
                <w:lang w:val="id-ID"/>
              </w:rPr>
            </w:pPr>
            <w:r w:rsidRPr="00FD40C3">
              <w:rPr>
                <w:lang w:val="id-ID"/>
              </w:rPr>
              <w:t xml:space="preserve">    "pgang": "pegang",</w:t>
            </w:r>
          </w:p>
          <w:p w14:paraId="2CD16595" w14:textId="77777777" w:rsidR="00801B5C" w:rsidRPr="00FD40C3" w:rsidRDefault="00801B5C" w:rsidP="00801B5C">
            <w:pPr>
              <w:pStyle w:val="Code"/>
              <w:rPr>
                <w:lang w:val="id-ID"/>
              </w:rPr>
            </w:pPr>
            <w:r w:rsidRPr="00FD40C3">
              <w:rPr>
                <w:lang w:val="id-ID"/>
              </w:rPr>
              <w:t xml:space="preserve">    "pgi": "pergi",</w:t>
            </w:r>
          </w:p>
          <w:p w14:paraId="7832BF92" w14:textId="77777777" w:rsidR="00801B5C" w:rsidRPr="00FD40C3" w:rsidRDefault="00801B5C" w:rsidP="00801B5C">
            <w:pPr>
              <w:pStyle w:val="Code"/>
              <w:rPr>
                <w:lang w:val="id-ID"/>
              </w:rPr>
            </w:pPr>
            <w:r w:rsidRPr="00FD40C3">
              <w:rPr>
                <w:lang w:val="id-ID"/>
              </w:rPr>
              <w:t xml:space="preserve">    "pi": "tapi",</w:t>
            </w:r>
          </w:p>
          <w:p w14:paraId="4DEC37F4" w14:textId="77777777" w:rsidR="00801B5C" w:rsidRPr="00FD40C3" w:rsidRDefault="00801B5C" w:rsidP="00801B5C">
            <w:pPr>
              <w:pStyle w:val="Code"/>
              <w:rPr>
                <w:lang w:val="id-ID"/>
              </w:rPr>
            </w:pPr>
            <w:r w:rsidRPr="00FD40C3">
              <w:rPr>
                <w:lang w:val="id-ID"/>
              </w:rPr>
              <w:t xml:space="preserve">    "pihak2": "pihak pihak",</w:t>
            </w:r>
          </w:p>
          <w:p w14:paraId="7A2B657A" w14:textId="77777777" w:rsidR="00801B5C" w:rsidRPr="00FD40C3" w:rsidRDefault="00801B5C" w:rsidP="00801B5C">
            <w:pPr>
              <w:pStyle w:val="Code"/>
              <w:rPr>
                <w:lang w:val="id-ID"/>
              </w:rPr>
            </w:pPr>
            <w:r w:rsidRPr="00FD40C3">
              <w:rPr>
                <w:lang w:val="id-ID"/>
              </w:rPr>
              <w:t xml:space="preserve">    "pijetin": "pijitkan",</w:t>
            </w:r>
          </w:p>
          <w:p w14:paraId="6DE0F15A" w14:textId="77777777" w:rsidR="00801B5C" w:rsidRPr="00FD40C3" w:rsidRDefault="00801B5C" w:rsidP="00801B5C">
            <w:pPr>
              <w:pStyle w:val="Code"/>
              <w:rPr>
                <w:lang w:val="id-ID"/>
              </w:rPr>
            </w:pPr>
            <w:r w:rsidRPr="00FD40C3">
              <w:rPr>
                <w:lang w:val="id-ID"/>
              </w:rPr>
              <w:t xml:space="preserve">    "pilgub": "pemilihan gubernur",</w:t>
            </w:r>
          </w:p>
          <w:p w14:paraId="69980998" w14:textId="77777777" w:rsidR="00801B5C" w:rsidRPr="00FD40C3" w:rsidRDefault="00801B5C" w:rsidP="00801B5C">
            <w:pPr>
              <w:pStyle w:val="Code"/>
              <w:rPr>
                <w:lang w:val="id-ID"/>
              </w:rPr>
            </w:pPr>
            <w:r w:rsidRPr="00FD40C3">
              <w:rPr>
                <w:lang w:val="id-ID"/>
              </w:rPr>
              <w:t xml:space="preserve">    "pilkada":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pisan": "sangat",</w:t>
            </w:r>
          </w:p>
          <w:p w14:paraId="29F8E033" w14:textId="77777777" w:rsidR="00801B5C" w:rsidRPr="00FD40C3" w:rsidRDefault="00801B5C" w:rsidP="00801B5C">
            <w:pPr>
              <w:pStyle w:val="Code"/>
              <w:rPr>
                <w:lang w:val="id-ID"/>
              </w:rPr>
            </w:pPr>
            <w:r w:rsidRPr="00FD40C3">
              <w:rPr>
                <w:lang w:val="id-ID"/>
              </w:rPr>
              <w:t xml:space="preserve">    "pisgor": "pisang goreng",</w:t>
            </w:r>
          </w:p>
          <w:p w14:paraId="4BBDD2AD" w14:textId="77777777" w:rsidR="00801B5C" w:rsidRPr="00FD40C3" w:rsidRDefault="00801B5C" w:rsidP="00801B5C">
            <w:pPr>
              <w:pStyle w:val="Code"/>
              <w:rPr>
                <w:lang w:val="id-ID"/>
              </w:rPr>
            </w:pPr>
            <w:r w:rsidRPr="00FD40C3">
              <w:rPr>
                <w:lang w:val="id-ID"/>
              </w:rPr>
              <w:t xml:space="preserve">    "pk": "penjahat kelamin",</w:t>
            </w:r>
          </w:p>
          <w:p w14:paraId="4C4821FF" w14:textId="77777777" w:rsidR="00801B5C" w:rsidRPr="00FD40C3" w:rsidRDefault="00801B5C" w:rsidP="00801B5C">
            <w:pPr>
              <w:pStyle w:val="Code"/>
              <w:rPr>
                <w:lang w:val="id-ID"/>
              </w:rPr>
            </w:pPr>
            <w:r w:rsidRPr="00FD40C3">
              <w:rPr>
                <w:lang w:val="id-ID"/>
              </w:rPr>
              <w:t xml:space="preserve">    "pke": "pakai",</w:t>
            </w:r>
          </w:p>
          <w:p w14:paraId="064D03BD" w14:textId="77777777" w:rsidR="00801B5C" w:rsidRPr="00FD40C3" w:rsidRDefault="00801B5C" w:rsidP="00801B5C">
            <w:pPr>
              <w:pStyle w:val="Code"/>
              <w:rPr>
                <w:lang w:val="id-ID"/>
              </w:rPr>
            </w:pPr>
            <w:r w:rsidRPr="00FD40C3">
              <w:rPr>
                <w:lang w:val="id-ID"/>
              </w:rPr>
              <w:t xml:space="preserve">    "pket": "paket",</w:t>
            </w:r>
          </w:p>
          <w:p w14:paraId="539523CE" w14:textId="77777777" w:rsidR="00801B5C" w:rsidRPr="00FD40C3" w:rsidRDefault="00801B5C" w:rsidP="00801B5C">
            <w:pPr>
              <w:pStyle w:val="Code"/>
              <w:rPr>
                <w:lang w:val="id-ID"/>
              </w:rPr>
            </w:pPr>
            <w:r w:rsidRPr="00FD40C3">
              <w:rPr>
                <w:lang w:val="id-ID"/>
              </w:rPr>
              <w:t xml:space="preserve">    "pkr": "pakar",</w:t>
            </w:r>
          </w:p>
          <w:p w14:paraId="1B8B6DE1" w14:textId="77777777" w:rsidR="00801B5C" w:rsidRPr="00FD40C3" w:rsidRDefault="00801B5C" w:rsidP="00801B5C">
            <w:pPr>
              <w:pStyle w:val="Code"/>
              <w:rPr>
                <w:lang w:val="id-ID"/>
              </w:rPr>
            </w:pPr>
            <w:r w:rsidRPr="00FD40C3">
              <w:rPr>
                <w:lang w:val="id-ID"/>
              </w:rPr>
              <w:t xml:space="preserve">    "pks": "partai keadilan sejahtera",</w:t>
            </w:r>
          </w:p>
          <w:p w14:paraId="4F03149F" w14:textId="77777777" w:rsidR="00801B5C" w:rsidRPr="00FD40C3" w:rsidRDefault="00801B5C" w:rsidP="00801B5C">
            <w:pPr>
              <w:pStyle w:val="Code"/>
              <w:rPr>
                <w:lang w:val="id-ID"/>
              </w:rPr>
            </w:pPr>
            <w:r w:rsidRPr="00FD40C3">
              <w:rPr>
                <w:lang w:val="id-ID"/>
              </w:rPr>
              <w:t xml:space="preserve">    "plg": "paling",</w:t>
            </w:r>
          </w:p>
          <w:p w14:paraId="443B0754" w14:textId="77777777" w:rsidR="00801B5C" w:rsidRPr="00FD40C3" w:rsidRDefault="00801B5C" w:rsidP="00801B5C">
            <w:pPr>
              <w:pStyle w:val="Code"/>
              <w:rPr>
                <w:lang w:val="id-ID"/>
              </w:rPr>
            </w:pPr>
            <w:r w:rsidRPr="00FD40C3">
              <w:rPr>
                <w:lang w:val="id-ID"/>
              </w:rPr>
              <w:t xml:space="preserve">    "plh": "pilih",</w:t>
            </w:r>
          </w:p>
          <w:p w14:paraId="27950D1D" w14:textId="77777777" w:rsidR="00801B5C" w:rsidRPr="00FD40C3" w:rsidRDefault="00801B5C" w:rsidP="00801B5C">
            <w:pPr>
              <w:pStyle w:val="Code"/>
              <w:rPr>
                <w:lang w:val="id-ID"/>
              </w:rPr>
            </w:pPr>
            <w:r w:rsidRPr="00FD40C3">
              <w:rPr>
                <w:lang w:val="id-ID"/>
              </w:rPr>
              <w:t xml:space="preserve">    "pls": "tolong",</w:t>
            </w:r>
          </w:p>
          <w:p w14:paraId="1C24E515" w14:textId="77777777" w:rsidR="00801B5C" w:rsidRPr="00FD40C3" w:rsidRDefault="00801B5C" w:rsidP="00801B5C">
            <w:pPr>
              <w:pStyle w:val="Code"/>
              <w:rPr>
                <w:lang w:val="id-ID"/>
              </w:rPr>
            </w:pPr>
            <w:r w:rsidRPr="00FD40C3">
              <w:rPr>
                <w:lang w:val="id-ID"/>
              </w:rPr>
              <w:t xml:space="preserve">    "pm": "private message",</w:t>
            </w:r>
          </w:p>
          <w:p w14:paraId="4E751E69" w14:textId="77777777" w:rsidR="00801B5C" w:rsidRPr="00FD40C3" w:rsidRDefault="00801B5C" w:rsidP="00801B5C">
            <w:pPr>
              <w:pStyle w:val="Code"/>
              <w:rPr>
                <w:lang w:val="id-ID"/>
              </w:rPr>
            </w:pPr>
            <w:r w:rsidRPr="00FD40C3">
              <w:rPr>
                <w:lang w:val="id-ID"/>
              </w:rPr>
              <w:t xml:space="preserve">    "pmhaman": "pemahaman",</w:t>
            </w:r>
          </w:p>
          <w:p w14:paraId="7E1C7C6E" w14:textId="77777777" w:rsidR="00801B5C" w:rsidRPr="00FD40C3" w:rsidRDefault="00801B5C" w:rsidP="00801B5C">
            <w:pPr>
              <w:pStyle w:val="Code"/>
              <w:rPr>
                <w:lang w:val="id-ID"/>
              </w:rPr>
            </w:pPr>
            <w:r w:rsidRPr="00FD40C3">
              <w:rPr>
                <w:lang w:val="id-ID"/>
              </w:rPr>
              <w:t xml:space="preserve">    "pmrnth": "pemerintah",</w:t>
            </w:r>
          </w:p>
          <w:p w14:paraId="25DE8372" w14:textId="77777777" w:rsidR="00801B5C" w:rsidRPr="00FD40C3" w:rsidRDefault="00801B5C" w:rsidP="00801B5C">
            <w:pPr>
              <w:pStyle w:val="Code"/>
              <w:rPr>
                <w:lang w:val="id-ID"/>
              </w:rPr>
            </w:pPr>
            <w:r w:rsidRPr="00FD40C3">
              <w:rPr>
                <w:lang w:val="id-ID"/>
              </w:rPr>
              <w:t xml:space="preserve">    "pndkung": "pendukung",</w:t>
            </w:r>
          </w:p>
          <w:p w14:paraId="64656D13" w14:textId="77777777" w:rsidR="00801B5C" w:rsidRPr="00FD40C3" w:rsidRDefault="00801B5C" w:rsidP="00801B5C">
            <w:pPr>
              <w:pStyle w:val="Code"/>
              <w:rPr>
                <w:lang w:val="id-ID"/>
              </w:rPr>
            </w:pPr>
            <w:r w:rsidRPr="00FD40C3">
              <w:rPr>
                <w:lang w:val="id-ID"/>
              </w:rPr>
              <w:t xml:space="preserve">    "pndukung": "pendukung",</w:t>
            </w:r>
          </w:p>
          <w:p w14:paraId="221668BE" w14:textId="77777777" w:rsidR="00801B5C" w:rsidRPr="00FD40C3" w:rsidRDefault="00801B5C" w:rsidP="00801B5C">
            <w:pPr>
              <w:pStyle w:val="Code"/>
              <w:rPr>
                <w:lang w:val="id-ID"/>
              </w:rPr>
            </w:pPr>
            <w:r w:rsidRPr="00FD40C3">
              <w:rPr>
                <w:lang w:val="id-ID"/>
              </w:rPr>
              <w:t xml:space="preserve">    "pnjilat": "penjilat",</w:t>
            </w:r>
          </w:p>
          <w:p w14:paraId="50BCF7A5" w14:textId="77777777" w:rsidR="00801B5C" w:rsidRPr="00FD40C3" w:rsidRDefault="00801B5C" w:rsidP="00801B5C">
            <w:pPr>
              <w:pStyle w:val="Code"/>
              <w:rPr>
                <w:lang w:val="id-ID"/>
              </w:rPr>
            </w:pPr>
            <w:r w:rsidRPr="00FD40C3">
              <w:rPr>
                <w:lang w:val="id-ID"/>
              </w:rPr>
              <w:t xml:space="preserve">    "pns": "pegawai negeri sipil",</w:t>
            </w:r>
          </w:p>
          <w:p w14:paraId="7C755EBD" w14:textId="77777777" w:rsidR="00801B5C" w:rsidRPr="00FD40C3" w:rsidRDefault="00801B5C" w:rsidP="00801B5C">
            <w:pPr>
              <w:pStyle w:val="Code"/>
              <w:rPr>
                <w:lang w:val="id-ID"/>
              </w:rPr>
            </w:pPr>
            <w:r w:rsidRPr="00FD40C3">
              <w:rPr>
                <w:lang w:val="id-ID"/>
              </w:rPr>
              <w:t xml:space="preserve">    "pny":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ponpes":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pp": "pulang pergi",</w:t>
            </w:r>
          </w:p>
          <w:p w14:paraId="36B60377" w14:textId="77777777" w:rsidR="00801B5C" w:rsidRPr="00FD40C3" w:rsidRDefault="00801B5C" w:rsidP="00801B5C">
            <w:pPr>
              <w:pStyle w:val="Code"/>
              <w:rPr>
                <w:lang w:val="id-ID"/>
              </w:rPr>
            </w:pPr>
            <w:r w:rsidRPr="00FD40C3">
              <w:rPr>
                <w:lang w:val="id-ID"/>
              </w:rPr>
              <w:t xml:space="preserve">    "ppa": "apa",</w:t>
            </w:r>
          </w:p>
          <w:p w14:paraId="7FAFC744" w14:textId="77777777" w:rsidR="00801B5C" w:rsidRPr="00FD40C3" w:rsidRDefault="00801B5C" w:rsidP="00801B5C">
            <w:pPr>
              <w:pStyle w:val="Code"/>
              <w:rPr>
                <w:lang w:val="id-ID"/>
              </w:rPr>
            </w:pPr>
            <w:r w:rsidRPr="00FD40C3">
              <w:rPr>
                <w:lang w:val="id-ID"/>
              </w:rPr>
              <w:t xml:space="preserve">    "presh": "segar",</w:t>
            </w:r>
          </w:p>
          <w:p w14:paraId="157C7025" w14:textId="77777777" w:rsidR="00801B5C" w:rsidRPr="00FD40C3" w:rsidRDefault="00801B5C" w:rsidP="00801B5C">
            <w:pPr>
              <w:pStyle w:val="Code"/>
              <w:rPr>
                <w:lang w:val="id-ID"/>
              </w:rPr>
            </w:pPr>
            <w:r w:rsidRPr="00FD40C3">
              <w:rPr>
                <w:lang w:val="id-ID"/>
              </w:rPr>
              <w:t xml:space="preserve">    "prg": "pergi",</w:t>
            </w:r>
          </w:p>
          <w:p w14:paraId="61E6F968" w14:textId="77777777" w:rsidR="00801B5C" w:rsidRPr="00FD40C3" w:rsidRDefault="00801B5C" w:rsidP="00801B5C">
            <w:pPr>
              <w:pStyle w:val="Code"/>
              <w:rPr>
                <w:lang w:val="id-ID"/>
              </w:rPr>
            </w:pPr>
            <w:r w:rsidRPr="00FD40C3">
              <w:rPr>
                <w:lang w:val="id-ID"/>
              </w:rPr>
              <w:t xml:space="preserve">    "prikitiw": "cie",</w:t>
            </w:r>
          </w:p>
          <w:p w14:paraId="74FAECEF" w14:textId="77777777" w:rsidR="00801B5C" w:rsidRPr="00FD40C3" w:rsidRDefault="00801B5C" w:rsidP="00801B5C">
            <w:pPr>
              <w:pStyle w:val="Code"/>
              <w:rPr>
                <w:lang w:val="id-ID"/>
              </w:rPr>
            </w:pPr>
            <w:r w:rsidRPr="00FD40C3">
              <w:rPr>
                <w:lang w:val="id-ID"/>
              </w:rPr>
              <w:t xml:space="preserve">    "priksa": "periksa",</w:t>
            </w:r>
          </w:p>
          <w:p w14:paraId="59608B14" w14:textId="77777777" w:rsidR="00801B5C" w:rsidRPr="00FD40C3" w:rsidRDefault="00801B5C" w:rsidP="00801B5C">
            <w:pPr>
              <w:pStyle w:val="Code"/>
              <w:rPr>
                <w:lang w:val="id-ID"/>
              </w:rPr>
            </w:pPr>
            <w:r w:rsidRPr="00FD40C3">
              <w:rPr>
                <w:lang w:val="id-ID"/>
              </w:rPr>
              <w:t xml:space="preserve">    "prilaku": "perilaku",</w:t>
            </w:r>
          </w:p>
          <w:p w14:paraId="67C45AA6" w14:textId="77777777" w:rsidR="00801B5C" w:rsidRPr="00FD40C3" w:rsidRDefault="00801B5C" w:rsidP="00801B5C">
            <w:pPr>
              <w:pStyle w:val="Code"/>
              <w:rPr>
                <w:lang w:val="id-ID"/>
              </w:rPr>
            </w:pPr>
            <w:r w:rsidRPr="00FD40C3">
              <w:rPr>
                <w:lang w:val="id-ID"/>
              </w:rPr>
              <w:t xml:space="preserve">    "prnh":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prototype": "contoh",</w:t>
            </w:r>
          </w:p>
          <w:p w14:paraId="51529428" w14:textId="77777777" w:rsidR="00801B5C" w:rsidRPr="00FD40C3" w:rsidRDefault="00801B5C" w:rsidP="00801B5C">
            <w:pPr>
              <w:pStyle w:val="Code"/>
              <w:rPr>
                <w:lang w:val="id-ID"/>
              </w:rPr>
            </w:pPr>
            <w:r w:rsidRPr="00FD40C3">
              <w:rPr>
                <w:lang w:val="id-ID"/>
              </w:rPr>
              <w:t xml:space="preserve">    "prov": "provinsi",</w:t>
            </w:r>
          </w:p>
          <w:p w14:paraId="680AA6B5" w14:textId="77777777" w:rsidR="00801B5C" w:rsidRPr="00FD40C3" w:rsidRDefault="00801B5C" w:rsidP="00801B5C">
            <w:pPr>
              <w:pStyle w:val="Code"/>
              <w:rPr>
                <w:lang w:val="id-ID"/>
              </w:rPr>
            </w:pPr>
            <w:r w:rsidRPr="00FD40C3">
              <w:rPr>
                <w:lang w:val="id-ID"/>
              </w:rPr>
              <w:t xml:space="preserve">    "psen": "pesan",</w:t>
            </w:r>
          </w:p>
          <w:p w14:paraId="7BAA6855" w14:textId="77777777" w:rsidR="00801B5C" w:rsidRPr="00FD40C3" w:rsidRDefault="00801B5C" w:rsidP="00801B5C">
            <w:pPr>
              <w:pStyle w:val="Code"/>
              <w:rPr>
                <w:lang w:val="id-ID"/>
              </w:rPr>
            </w:pPr>
            <w:r w:rsidRPr="00FD40C3">
              <w:rPr>
                <w:lang w:val="id-ID"/>
              </w:rPr>
              <w:t xml:space="preserve">    "psn": "pesan",</w:t>
            </w:r>
          </w:p>
          <w:p w14:paraId="53718B60" w14:textId="77777777" w:rsidR="00801B5C" w:rsidRPr="00FD40C3" w:rsidRDefault="00801B5C" w:rsidP="00801B5C">
            <w:pPr>
              <w:pStyle w:val="Code"/>
              <w:rPr>
                <w:lang w:val="id-ID"/>
              </w:rPr>
            </w:pPr>
            <w:r w:rsidRPr="00FD40C3">
              <w:rPr>
                <w:lang w:val="id-ID"/>
              </w:rPr>
              <w:t xml:space="preserve">    "psr": "pasar",</w:t>
            </w:r>
          </w:p>
          <w:p w14:paraId="45FCBD83" w14:textId="77777777" w:rsidR="00801B5C" w:rsidRPr="00FD40C3" w:rsidRDefault="00801B5C" w:rsidP="00801B5C">
            <w:pPr>
              <w:pStyle w:val="Code"/>
              <w:rPr>
                <w:lang w:val="id-ID"/>
              </w:rPr>
            </w:pPr>
            <w:r w:rsidRPr="00FD40C3">
              <w:rPr>
                <w:lang w:val="id-ID"/>
              </w:rPr>
              <w:lastRenderedPageBreak/>
              <w:t xml:space="preserve">    "pst": "pasti",</w:t>
            </w:r>
          </w:p>
          <w:p w14:paraId="0BFF2A0D" w14:textId="77777777" w:rsidR="00801B5C" w:rsidRPr="00FD40C3" w:rsidRDefault="00801B5C" w:rsidP="00801B5C">
            <w:pPr>
              <w:pStyle w:val="Code"/>
              <w:rPr>
                <w:lang w:val="id-ID"/>
              </w:rPr>
            </w:pPr>
            <w:r w:rsidRPr="00FD40C3">
              <w:rPr>
                <w:lang w:val="id-ID"/>
              </w:rPr>
              <w:t xml:space="preserve">    "psti": "pasti",</w:t>
            </w:r>
          </w:p>
          <w:p w14:paraId="56FCF7EF" w14:textId="77777777" w:rsidR="00801B5C" w:rsidRPr="00FD40C3" w:rsidRDefault="00801B5C" w:rsidP="00801B5C">
            <w:pPr>
              <w:pStyle w:val="Code"/>
              <w:rPr>
                <w:lang w:val="id-ID"/>
              </w:rPr>
            </w:pPr>
            <w:r w:rsidRPr="00FD40C3">
              <w:rPr>
                <w:lang w:val="id-ID"/>
              </w:rPr>
              <w:t xml:space="preserve">    "pswt": "pesawat",</w:t>
            </w:r>
          </w:p>
          <w:p w14:paraId="41C0630A" w14:textId="77777777" w:rsidR="00801B5C" w:rsidRPr="00FD40C3" w:rsidRDefault="00801B5C" w:rsidP="00801B5C">
            <w:pPr>
              <w:pStyle w:val="Code"/>
              <w:rPr>
                <w:lang w:val="id-ID"/>
              </w:rPr>
            </w:pPr>
            <w:r w:rsidRPr="00FD40C3">
              <w:rPr>
                <w:lang w:val="id-ID"/>
              </w:rPr>
              <w:t xml:space="preserve">    "ptemuan": "pertemuan",</w:t>
            </w:r>
          </w:p>
          <w:p w14:paraId="0CA460F6" w14:textId="77777777" w:rsidR="00801B5C" w:rsidRPr="00FD40C3" w:rsidRDefault="00801B5C" w:rsidP="00801B5C">
            <w:pPr>
              <w:pStyle w:val="Code"/>
              <w:rPr>
                <w:lang w:val="id-ID"/>
              </w:rPr>
            </w:pPr>
            <w:r w:rsidRPr="00FD40C3">
              <w:rPr>
                <w:lang w:val="id-ID"/>
              </w:rPr>
              <w:t xml:space="preserve">    "puanas": "panas",</w:t>
            </w:r>
          </w:p>
          <w:p w14:paraId="1928672E" w14:textId="77777777" w:rsidR="00801B5C" w:rsidRPr="00FD40C3" w:rsidRDefault="00801B5C" w:rsidP="00801B5C">
            <w:pPr>
              <w:pStyle w:val="Code"/>
              <w:rPr>
                <w:lang w:val="id-ID"/>
              </w:rPr>
            </w:pPr>
            <w:r w:rsidRPr="00FD40C3">
              <w:rPr>
                <w:lang w:val="id-ID"/>
              </w:rPr>
              <w:t xml:space="preserve">    "pulgar":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pw": "posisi nyaman",</w:t>
            </w:r>
          </w:p>
          <w:p w14:paraId="5FB2D071" w14:textId="77777777" w:rsidR="00801B5C" w:rsidRPr="00FD40C3" w:rsidRDefault="00801B5C" w:rsidP="00801B5C">
            <w:pPr>
              <w:pStyle w:val="Code"/>
              <w:rPr>
                <w:lang w:val="id-ID"/>
              </w:rPr>
            </w:pPr>
            <w:r w:rsidRPr="00FD40C3">
              <w:rPr>
                <w:lang w:val="id-ID"/>
              </w:rPr>
              <w:t xml:space="preserve">    "qmo": "kamu",</w:t>
            </w:r>
          </w:p>
          <w:p w14:paraId="69F3560A" w14:textId="77777777" w:rsidR="00801B5C" w:rsidRPr="00FD40C3" w:rsidRDefault="00801B5C" w:rsidP="00801B5C">
            <w:pPr>
              <w:pStyle w:val="Code"/>
              <w:rPr>
                <w:lang w:val="id-ID"/>
              </w:rPr>
            </w:pPr>
            <w:r w:rsidRPr="00FD40C3">
              <w:rPr>
                <w:lang w:val="id-ID"/>
              </w:rPr>
              <w:t xml:space="preserve">    "qmu": "kamu",</w:t>
            </w:r>
          </w:p>
          <w:p w14:paraId="3738B96A" w14:textId="77777777" w:rsidR="00801B5C" w:rsidRPr="00FD40C3" w:rsidRDefault="00801B5C" w:rsidP="00801B5C">
            <w:pPr>
              <w:pStyle w:val="Code"/>
              <w:rPr>
                <w:lang w:val="id-ID"/>
              </w:rPr>
            </w:pPr>
            <w:r w:rsidRPr="00FD40C3">
              <w:rPr>
                <w:lang w:val="id-ID"/>
              </w:rPr>
              <w:t xml:space="preserve">    "q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raskin":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re": "reply",</w:t>
            </w:r>
          </w:p>
          <w:p w14:paraId="5ED0E982" w14:textId="77777777" w:rsidR="00801B5C" w:rsidRPr="00FD40C3" w:rsidRDefault="00801B5C" w:rsidP="00801B5C">
            <w:pPr>
              <w:pStyle w:val="Code"/>
              <w:rPr>
                <w:lang w:val="id-ID"/>
              </w:rPr>
            </w:pPr>
            <w:r w:rsidRPr="00FD40C3">
              <w:rPr>
                <w:lang w:val="id-ID"/>
              </w:rPr>
              <w:t xml:space="preserve">    "red": "redaksi",</w:t>
            </w:r>
          </w:p>
          <w:p w14:paraId="0F9B1066" w14:textId="77777777" w:rsidR="00801B5C" w:rsidRPr="00FD40C3" w:rsidRDefault="00801B5C" w:rsidP="00801B5C">
            <w:pPr>
              <w:pStyle w:val="Code"/>
              <w:rPr>
                <w:lang w:val="id-ID"/>
              </w:rPr>
            </w:pPr>
            <w:r w:rsidRPr="00FD40C3">
              <w:rPr>
                <w:lang w:val="id-ID"/>
              </w:rPr>
              <w:t xml:space="preserve">    "ref": "referensi",</w:t>
            </w:r>
          </w:p>
          <w:p w14:paraId="4AD0C94F" w14:textId="77777777" w:rsidR="00801B5C" w:rsidRPr="00FD40C3" w:rsidRDefault="00801B5C" w:rsidP="00801B5C">
            <w:pPr>
              <w:pStyle w:val="Code"/>
              <w:rPr>
                <w:lang w:val="id-ID"/>
              </w:rPr>
            </w:pPr>
            <w:r w:rsidRPr="00FD40C3">
              <w:rPr>
                <w:lang w:val="id-ID"/>
              </w:rPr>
              <w:t xml:space="preserve">    "reg":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rejeki":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reklamuk":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repp":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rhs": "rahasia",</w:t>
            </w:r>
          </w:p>
          <w:p w14:paraId="0566C44A" w14:textId="77777777" w:rsidR="00801B5C" w:rsidRPr="00FD40C3" w:rsidRDefault="00801B5C" w:rsidP="00801B5C">
            <w:pPr>
              <w:pStyle w:val="Code"/>
              <w:rPr>
                <w:lang w:val="id-ID"/>
              </w:rPr>
            </w:pPr>
            <w:r w:rsidRPr="00FD40C3">
              <w:rPr>
                <w:lang w:val="id-ID"/>
              </w:rPr>
              <w:t xml:space="preserve">    "rights": "benar",</w:t>
            </w:r>
          </w:p>
          <w:p w14:paraId="52850C85" w14:textId="77777777" w:rsidR="00801B5C" w:rsidRPr="00FD40C3" w:rsidRDefault="00801B5C" w:rsidP="00801B5C">
            <w:pPr>
              <w:pStyle w:val="Code"/>
              <w:rPr>
                <w:lang w:val="id-ID"/>
              </w:rPr>
            </w:pPr>
            <w:r w:rsidRPr="00FD40C3">
              <w:rPr>
                <w:lang w:val="id-ID"/>
              </w:rPr>
              <w:t xml:space="preserve">    "rja": "raja",</w:t>
            </w:r>
          </w:p>
          <w:p w14:paraId="553E28A6" w14:textId="77777777" w:rsidR="00801B5C" w:rsidRPr="00FD40C3" w:rsidRDefault="00801B5C" w:rsidP="00801B5C">
            <w:pPr>
              <w:pStyle w:val="Code"/>
              <w:rPr>
                <w:lang w:val="id-ID"/>
              </w:rPr>
            </w:pPr>
            <w:r w:rsidRPr="00FD40C3">
              <w:rPr>
                <w:lang w:val="id-ID"/>
              </w:rPr>
              <w:t xml:space="preserve">    "rkyt": "rakyat",</w:t>
            </w:r>
          </w:p>
          <w:p w14:paraId="4CAA5C71" w14:textId="77777777" w:rsidR="00801B5C" w:rsidRPr="00FD40C3" w:rsidRDefault="00801B5C" w:rsidP="00801B5C">
            <w:pPr>
              <w:pStyle w:val="Code"/>
              <w:rPr>
                <w:lang w:val="id-ID"/>
              </w:rPr>
            </w:pPr>
            <w:r w:rsidRPr="00FD40C3">
              <w:rPr>
                <w:lang w:val="id-ID"/>
              </w:rPr>
              <w:t xml:space="preserve">    "rmbt": "rambut",</w:t>
            </w:r>
          </w:p>
          <w:p w14:paraId="3EA949B8" w14:textId="77777777" w:rsidR="00801B5C" w:rsidRPr="00FD40C3" w:rsidRDefault="00801B5C" w:rsidP="00801B5C">
            <w:pPr>
              <w:pStyle w:val="Code"/>
              <w:rPr>
                <w:lang w:val="id-ID"/>
              </w:rPr>
            </w:pPr>
            <w:r w:rsidRPr="00FD40C3">
              <w:rPr>
                <w:lang w:val="id-ID"/>
              </w:rPr>
              <w:t xml:space="preserve">    "rmh": "rumah",</w:t>
            </w:r>
          </w:p>
          <w:p w14:paraId="7F7DFC8B" w14:textId="77777777" w:rsidR="00801B5C" w:rsidRPr="00FD40C3" w:rsidRDefault="00801B5C" w:rsidP="00801B5C">
            <w:pPr>
              <w:pStyle w:val="Code"/>
              <w:rPr>
                <w:lang w:val="id-ID"/>
              </w:rPr>
            </w:pPr>
            <w:r w:rsidRPr="00FD40C3">
              <w:rPr>
                <w:lang w:val="id-ID"/>
              </w:rPr>
              <w:t xml:space="preserve">    "rofl": "rolling on the floor laughing",</w:t>
            </w:r>
          </w:p>
          <w:p w14:paraId="1F4E657F" w14:textId="77777777" w:rsidR="00801B5C" w:rsidRPr="00FD40C3" w:rsidRDefault="00801B5C" w:rsidP="00801B5C">
            <w:pPr>
              <w:pStyle w:val="Code"/>
              <w:rPr>
                <w:lang w:val="id-ID"/>
              </w:rPr>
            </w:pPr>
            <w:r w:rsidRPr="00FD40C3">
              <w:rPr>
                <w:lang w:val="id-ID"/>
              </w:rPr>
              <w:t xml:space="preserve">    "ru": "baru",</w:t>
            </w:r>
          </w:p>
          <w:p w14:paraId="1D987C80" w14:textId="77777777" w:rsidR="00801B5C" w:rsidRPr="00FD40C3" w:rsidRDefault="00801B5C" w:rsidP="00801B5C">
            <w:pPr>
              <w:pStyle w:val="Code"/>
              <w:rPr>
                <w:lang w:val="id-ID"/>
              </w:rPr>
            </w:pPr>
            <w:r w:rsidRPr="00FD40C3">
              <w:rPr>
                <w:lang w:val="id-ID"/>
              </w:rPr>
              <w:t xml:space="preserve">    "rubahnn":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ruu": "rancangan undang-undang",</w:t>
            </w:r>
          </w:p>
          <w:p w14:paraId="74119459" w14:textId="77777777" w:rsidR="00801B5C" w:rsidRPr="00FD40C3" w:rsidRDefault="00801B5C" w:rsidP="00801B5C">
            <w:pPr>
              <w:pStyle w:val="Code"/>
              <w:rPr>
                <w:lang w:val="id-ID"/>
              </w:rPr>
            </w:pPr>
            <w:r w:rsidRPr="00FD40C3">
              <w:rPr>
                <w:lang w:val="id-ID"/>
              </w:rPr>
              <w:t xml:space="preserve">    "ruz": "terus",</w:t>
            </w:r>
          </w:p>
          <w:p w14:paraId="61751B35" w14:textId="77777777" w:rsidR="00801B5C" w:rsidRPr="00FD40C3" w:rsidRDefault="00801B5C" w:rsidP="00801B5C">
            <w:pPr>
              <w:pStyle w:val="Code"/>
              <w:rPr>
                <w:lang w:val="id-ID"/>
              </w:rPr>
            </w:pPr>
            <w:r w:rsidRPr="00FD40C3">
              <w:rPr>
                <w:lang w:val="id-ID"/>
              </w:rPr>
              <w:t xml:space="preserve">    "r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sadaar":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saia": "saya",</w:t>
            </w:r>
          </w:p>
          <w:p w14:paraId="73F87BFE" w14:textId="77777777" w:rsidR="00801B5C" w:rsidRPr="00FD40C3" w:rsidRDefault="00801B5C" w:rsidP="00801B5C">
            <w:pPr>
              <w:pStyle w:val="Code"/>
              <w:rPr>
                <w:lang w:val="id-ID"/>
              </w:rPr>
            </w:pPr>
            <w:r w:rsidRPr="00FD40C3">
              <w:rPr>
                <w:lang w:val="id-ID"/>
              </w:rPr>
              <w:t xml:space="preserve">    "saiank": "sayang",</w:t>
            </w:r>
          </w:p>
          <w:p w14:paraId="1EB9B118" w14:textId="77777777" w:rsidR="00801B5C" w:rsidRPr="00FD40C3" w:rsidRDefault="00801B5C" w:rsidP="00801B5C">
            <w:pPr>
              <w:pStyle w:val="Code"/>
              <w:rPr>
                <w:lang w:val="id-ID"/>
              </w:rPr>
            </w:pPr>
            <w:r w:rsidRPr="00FD40C3">
              <w:rPr>
                <w:lang w:val="id-ID"/>
              </w:rPr>
              <w:t xml:space="preserve">    "salting": "salah tingkah",</w:t>
            </w:r>
          </w:p>
          <w:p w14:paraId="54CB95E6" w14:textId="77777777" w:rsidR="00801B5C" w:rsidRPr="00FD40C3" w:rsidRDefault="00801B5C" w:rsidP="00801B5C">
            <w:pPr>
              <w:pStyle w:val="Code"/>
              <w:rPr>
                <w:lang w:val="id-ID"/>
              </w:rPr>
            </w:pPr>
            <w:r w:rsidRPr="00FD40C3">
              <w:rPr>
                <w:lang w:val="id-ID"/>
              </w:rPr>
              <w:t xml:space="preserve">    "saltum": "salah kostum",</w:t>
            </w:r>
          </w:p>
          <w:p w14:paraId="21426A87" w14:textId="77777777" w:rsidR="00801B5C" w:rsidRPr="00FD40C3" w:rsidRDefault="00801B5C" w:rsidP="00801B5C">
            <w:pPr>
              <w:pStyle w:val="Code"/>
              <w:rPr>
                <w:lang w:val="id-ID"/>
              </w:rPr>
            </w:pPr>
            <w:r w:rsidRPr="00FD40C3">
              <w:rPr>
                <w:lang w:val="id-ID"/>
              </w:rPr>
              <w:t xml:space="preserve">    "sampe": "sampai",</w:t>
            </w:r>
          </w:p>
          <w:p w14:paraId="0BFD8BF2" w14:textId="77777777" w:rsidR="00801B5C" w:rsidRPr="00FD40C3" w:rsidRDefault="00801B5C" w:rsidP="00801B5C">
            <w:pPr>
              <w:pStyle w:val="Code"/>
              <w:rPr>
                <w:lang w:val="id-ID"/>
              </w:rPr>
            </w:pPr>
            <w:r w:rsidRPr="00FD40C3">
              <w:rPr>
                <w:lang w:val="id-ID"/>
              </w:rPr>
              <w:t xml:space="preserve">    "sampeyan": "anda",</w:t>
            </w:r>
          </w:p>
          <w:p w14:paraId="18EE80A8" w14:textId="77777777" w:rsidR="00801B5C" w:rsidRPr="00FD40C3" w:rsidRDefault="00801B5C" w:rsidP="00801B5C">
            <w:pPr>
              <w:pStyle w:val="Code"/>
              <w:rPr>
                <w:lang w:val="id-ID"/>
              </w:rPr>
            </w:pPr>
            <w:r w:rsidRPr="00FD40C3">
              <w:rPr>
                <w:lang w:val="id-ID"/>
              </w:rPr>
              <w:t xml:space="preserve">    "samsek":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sapose":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sayan": "sayang",</w:t>
            </w:r>
          </w:p>
          <w:p w14:paraId="5D6C4A13" w14:textId="77777777" w:rsidR="00801B5C" w:rsidRPr="00FD40C3" w:rsidRDefault="00801B5C" w:rsidP="00801B5C">
            <w:pPr>
              <w:pStyle w:val="Code"/>
              <w:rPr>
                <w:lang w:val="id-ID"/>
              </w:rPr>
            </w:pPr>
            <w:r w:rsidRPr="00FD40C3">
              <w:rPr>
                <w:lang w:val="id-ID"/>
              </w:rPr>
              <w:t xml:space="preserve">    "sbaliknya": "sebaliknya",</w:t>
            </w:r>
          </w:p>
          <w:p w14:paraId="1E6293B2" w14:textId="77777777" w:rsidR="00801B5C" w:rsidRPr="00FD40C3" w:rsidRDefault="00801B5C" w:rsidP="00801B5C">
            <w:pPr>
              <w:pStyle w:val="Code"/>
              <w:rPr>
                <w:lang w:val="id-ID"/>
              </w:rPr>
            </w:pPr>
            <w:r w:rsidRPr="00FD40C3">
              <w:rPr>
                <w:lang w:val="id-ID"/>
              </w:rPr>
              <w:t xml:space="preserve">    "sbb": "sebagai berikut",</w:t>
            </w:r>
          </w:p>
          <w:p w14:paraId="46C8D081" w14:textId="77777777" w:rsidR="00801B5C" w:rsidRPr="00FD40C3" w:rsidRDefault="00801B5C" w:rsidP="00801B5C">
            <w:pPr>
              <w:pStyle w:val="Code"/>
              <w:rPr>
                <w:lang w:val="id-ID"/>
              </w:rPr>
            </w:pPr>
            <w:r w:rsidRPr="00FD40C3">
              <w:rPr>
                <w:lang w:val="id-ID"/>
              </w:rPr>
              <w:t xml:space="preserve">    "sbg": "sebagai",</w:t>
            </w:r>
          </w:p>
          <w:p w14:paraId="20F3D196" w14:textId="77777777" w:rsidR="00801B5C" w:rsidRPr="00FD40C3" w:rsidRDefault="00801B5C" w:rsidP="00801B5C">
            <w:pPr>
              <w:pStyle w:val="Code"/>
              <w:rPr>
                <w:lang w:val="id-ID"/>
              </w:rPr>
            </w:pPr>
            <w:r w:rsidRPr="00FD40C3">
              <w:rPr>
                <w:lang w:val="id-ID"/>
              </w:rPr>
              <w:t xml:space="preserve">    "sbgn": "sebagian",</w:t>
            </w:r>
          </w:p>
          <w:p w14:paraId="44BC3079" w14:textId="77777777" w:rsidR="00801B5C" w:rsidRPr="00FD40C3" w:rsidRDefault="00801B5C" w:rsidP="00801B5C">
            <w:pPr>
              <w:pStyle w:val="Code"/>
              <w:rPr>
                <w:lang w:val="id-ID"/>
              </w:rPr>
            </w:pPr>
            <w:r w:rsidRPr="00FD40C3">
              <w:rPr>
                <w:lang w:val="id-ID"/>
              </w:rPr>
              <w:t xml:space="preserve">    "sbh": "sebuah",</w:t>
            </w:r>
          </w:p>
          <w:p w14:paraId="029C68A7" w14:textId="77777777" w:rsidR="00801B5C" w:rsidRPr="00FD40C3" w:rsidRDefault="00801B5C" w:rsidP="00801B5C">
            <w:pPr>
              <w:pStyle w:val="Code"/>
              <w:rPr>
                <w:lang w:val="id-ID"/>
              </w:rPr>
            </w:pPr>
            <w:r w:rsidRPr="00FD40C3">
              <w:rPr>
                <w:lang w:val="id-ID"/>
              </w:rPr>
              <w:t xml:space="preserve">    "sblm": "sebelum",</w:t>
            </w:r>
          </w:p>
          <w:p w14:paraId="45678837" w14:textId="77777777" w:rsidR="00801B5C" w:rsidRPr="00FD40C3" w:rsidRDefault="00801B5C" w:rsidP="00801B5C">
            <w:pPr>
              <w:pStyle w:val="Code"/>
              <w:rPr>
                <w:lang w:val="id-ID"/>
              </w:rPr>
            </w:pPr>
            <w:r w:rsidRPr="00FD40C3">
              <w:rPr>
                <w:lang w:val="id-ID"/>
              </w:rPr>
              <w:t xml:space="preserve">    "sbnr": "sebenar",</w:t>
            </w:r>
          </w:p>
          <w:p w14:paraId="2FE16CA4" w14:textId="77777777" w:rsidR="00801B5C" w:rsidRPr="00FD40C3" w:rsidRDefault="00801B5C" w:rsidP="00801B5C">
            <w:pPr>
              <w:pStyle w:val="Code"/>
              <w:rPr>
                <w:lang w:val="id-ID"/>
              </w:rPr>
            </w:pPr>
            <w:r w:rsidRPr="00FD40C3">
              <w:rPr>
                <w:lang w:val="id-ID"/>
              </w:rPr>
              <w:t xml:space="preserve">    "sbnrny": "sebenarnya",</w:t>
            </w:r>
          </w:p>
          <w:p w14:paraId="7611A511" w14:textId="77777777" w:rsidR="00801B5C" w:rsidRPr="00FD40C3" w:rsidRDefault="00801B5C" w:rsidP="00801B5C">
            <w:pPr>
              <w:pStyle w:val="Code"/>
              <w:rPr>
                <w:lang w:val="id-ID"/>
              </w:rPr>
            </w:pPr>
            <w:r w:rsidRPr="00FD40C3">
              <w:rPr>
                <w:lang w:val="id-ID"/>
              </w:rPr>
              <w:t xml:space="preserve">    "sbntr": "sebentar",</w:t>
            </w:r>
          </w:p>
          <w:p w14:paraId="1DF6870C" w14:textId="77777777" w:rsidR="00801B5C" w:rsidRPr="00FD40C3" w:rsidRDefault="00801B5C" w:rsidP="00801B5C">
            <w:pPr>
              <w:pStyle w:val="Code"/>
              <w:rPr>
                <w:lang w:val="id-ID"/>
              </w:rPr>
            </w:pPr>
            <w:r w:rsidRPr="00FD40C3">
              <w:rPr>
                <w:lang w:val="id-ID"/>
              </w:rPr>
              <w:t xml:space="preserve">    "scara": "secara",</w:t>
            </w:r>
          </w:p>
          <w:p w14:paraId="15A7933B" w14:textId="77777777" w:rsidR="00801B5C" w:rsidRPr="00FD40C3" w:rsidRDefault="00801B5C" w:rsidP="00801B5C">
            <w:pPr>
              <w:pStyle w:val="Code"/>
              <w:rPr>
                <w:lang w:val="id-ID"/>
              </w:rPr>
            </w:pPr>
            <w:r w:rsidRPr="00FD40C3">
              <w:rPr>
                <w:lang w:val="id-ID"/>
              </w:rPr>
              <w:t xml:space="preserve">    "scr": "secara",</w:t>
            </w:r>
          </w:p>
          <w:p w14:paraId="58C7F6EE" w14:textId="77777777" w:rsidR="00801B5C" w:rsidRPr="00FD40C3" w:rsidRDefault="00801B5C" w:rsidP="00801B5C">
            <w:pPr>
              <w:pStyle w:val="Code"/>
              <w:rPr>
                <w:lang w:val="id-ID"/>
              </w:rPr>
            </w:pPr>
            <w:r w:rsidRPr="00FD40C3">
              <w:rPr>
                <w:lang w:val="id-ID"/>
              </w:rPr>
              <w:t xml:space="preserve">    "sdg": "sedang",</w:t>
            </w:r>
          </w:p>
          <w:p w14:paraId="0A58E0A8" w14:textId="77777777" w:rsidR="00801B5C" w:rsidRPr="00FD40C3" w:rsidRDefault="00801B5C" w:rsidP="00801B5C">
            <w:pPr>
              <w:pStyle w:val="Code"/>
              <w:rPr>
                <w:lang w:val="id-ID"/>
              </w:rPr>
            </w:pPr>
            <w:r w:rsidRPr="00FD40C3">
              <w:rPr>
                <w:lang w:val="id-ID"/>
              </w:rPr>
              <w:t xml:space="preserve">    "sdgkn": "sedangkan",</w:t>
            </w:r>
          </w:p>
          <w:p w14:paraId="0EAF387E" w14:textId="77777777" w:rsidR="00801B5C" w:rsidRPr="00FD40C3" w:rsidRDefault="00801B5C" w:rsidP="00801B5C">
            <w:pPr>
              <w:pStyle w:val="Code"/>
              <w:rPr>
                <w:lang w:val="id-ID"/>
              </w:rPr>
            </w:pPr>
            <w:r w:rsidRPr="00FD40C3">
              <w:rPr>
                <w:lang w:val="id-ID"/>
              </w:rPr>
              <w:t xml:space="preserve">    "sdh": "sudah",</w:t>
            </w:r>
          </w:p>
          <w:p w14:paraId="7316FABC" w14:textId="77777777" w:rsidR="00801B5C" w:rsidRPr="00FD40C3" w:rsidRDefault="00801B5C" w:rsidP="00801B5C">
            <w:pPr>
              <w:pStyle w:val="Code"/>
              <w:rPr>
                <w:lang w:val="id-ID"/>
              </w:rPr>
            </w:pPr>
            <w:r w:rsidRPr="00FD40C3">
              <w:rPr>
                <w:lang w:val="id-ID"/>
              </w:rPr>
              <w:t xml:space="preserve">    "sdkt": "sedikit",</w:t>
            </w:r>
          </w:p>
          <w:p w14:paraId="539DEAA4" w14:textId="77777777" w:rsidR="00801B5C" w:rsidRPr="00FD40C3" w:rsidRDefault="00801B5C" w:rsidP="00801B5C">
            <w:pPr>
              <w:pStyle w:val="Code"/>
              <w:rPr>
                <w:lang w:val="id-ID"/>
              </w:rPr>
            </w:pPr>
            <w:r w:rsidRPr="00FD40C3">
              <w:rPr>
                <w:lang w:val="id-ID"/>
              </w:rPr>
              <w:t xml:space="preserve">    "sdngkn":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sebelom": "sebelum",</w:t>
            </w:r>
          </w:p>
          <w:p w14:paraId="4079D1D1" w14:textId="77777777" w:rsidR="00801B5C" w:rsidRPr="00FD40C3" w:rsidRDefault="00801B5C" w:rsidP="00801B5C">
            <w:pPr>
              <w:pStyle w:val="Code"/>
              <w:rPr>
                <w:lang w:val="id-ID"/>
              </w:rPr>
            </w:pPr>
            <w:r w:rsidRPr="00FD40C3">
              <w:rPr>
                <w:lang w:val="id-ID"/>
              </w:rPr>
              <w:t xml:space="preserve">    "sebgmn":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selaen": "selain",</w:t>
            </w:r>
          </w:p>
          <w:p w14:paraId="293C3B19" w14:textId="77777777" w:rsidR="00801B5C" w:rsidRPr="00FD40C3" w:rsidRDefault="00801B5C" w:rsidP="00801B5C">
            <w:pPr>
              <w:pStyle w:val="Code"/>
              <w:rPr>
                <w:lang w:val="id-ID"/>
              </w:rPr>
            </w:pPr>
            <w:r w:rsidRPr="00FD40C3">
              <w:rPr>
                <w:lang w:val="id-ID"/>
              </w:rPr>
              <w:t xml:space="preserve">    "selm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sempe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seorg": "seorang",</w:t>
            </w:r>
          </w:p>
          <w:p w14:paraId="75A3DA74" w14:textId="77777777" w:rsidR="00801B5C" w:rsidRPr="00FD40C3" w:rsidRDefault="00801B5C" w:rsidP="00801B5C">
            <w:pPr>
              <w:pStyle w:val="Code"/>
              <w:rPr>
                <w:lang w:val="id-ID"/>
              </w:rPr>
            </w:pPr>
            <w:r w:rsidRPr="00FD40C3">
              <w:rPr>
                <w:lang w:val="id-ID"/>
              </w:rPr>
              <w:t xml:space="preserve">    "sept": "september",</w:t>
            </w:r>
          </w:p>
          <w:p w14:paraId="2A00923F" w14:textId="77777777" w:rsidR="00801B5C" w:rsidRPr="00FD40C3" w:rsidRDefault="00801B5C" w:rsidP="00801B5C">
            <w:pPr>
              <w:pStyle w:val="Code"/>
              <w:rPr>
                <w:lang w:val="id-ID"/>
              </w:rPr>
            </w:pPr>
            <w:r w:rsidRPr="00FD40C3">
              <w:rPr>
                <w:lang w:val="id-ID"/>
              </w:rPr>
              <w:t xml:space="preserve">    "serasiii":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sesok": "besok",</w:t>
            </w:r>
          </w:p>
          <w:p w14:paraId="128A85AF" w14:textId="77777777" w:rsidR="00801B5C" w:rsidRPr="00FD40C3" w:rsidRDefault="00801B5C" w:rsidP="00801B5C">
            <w:pPr>
              <w:pStyle w:val="Code"/>
              <w:rPr>
                <w:lang w:val="id-ID"/>
              </w:rPr>
            </w:pPr>
            <w:r w:rsidRPr="00FD40C3">
              <w:rPr>
                <w:lang w:val="id-ID"/>
              </w:rPr>
              <w:t xml:space="preserve">    "seting": "akting",</w:t>
            </w:r>
          </w:p>
          <w:p w14:paraId="67375427" w14:textId="77777777" w:rsidR="00801B5C" w:rsidRPr="00FD40C3" w:rsidRDefault="00801B5C" w:rsidP="00801B5C">
            <w:pPr>
              <w:pStyle w:val="Code"/>
              <w:rPr>
                <w:lang w:val="id-ID"/>
              </w:rPr>
            </w:pPr>
            <w:r w:rsidRPr="00FD40C3">
              <w:rPr>
                <w:lang w:val="id-ID"/>
              </w:rPr>
              <w:t xml:space="preserve">    "setting": "atur",</w:t>
            </w:r>
          </w:p>
          <w:p w14:paraId="50A4443E" w14:textId="77777777" w:rsidR="00801B5C" w:rsidRPr="00FD40C3" w:rsidRDefault="00801B5C" w:rsidP="00801B5C">
            <w:pPr>
              <w:pStyle w:val="Code"/>
              <w:rPr>
                <w:lang w:val="id-ID"/>
              </w:rPr>
            </w:pPr>
            <w:r w:rsidRPr="00FD40C3">
              <w:rPr>
                <w:lang w:val="id-ID"/>
              </w:rPr>
              <w:t xml:space="preserve">    "sgl": "segala",</w:t>
            </w:r>
          </w:p>
          <w:p w14:paraId="48DAE3D4" w14:textId="77777777" w:rsidR="00801B5C" w:rsidRPr="00FD40C3" w:rsidRDefault="00801B5C" w:rsidP="00801B5C">
            <w:pPr>
              <w:pStyle w:val="Code"/>
              <w:rPr>
                <w:lang w:val="id-ID"/>
              </w:rPr>
            </w:pPr>
            <w:r w:rsidRPr="00FD40C3">
              <w:rPr>
                <w:lang w:val="id-ID"/>
              </w:rPr>
              <w:t xml:space="preserve">    "sgrc": "support group and resource center",</w:t>
            </w:r>
          </w:p>
          <w:p w14:paraId="106305AC" w14:textId="77777777" w:rsidR="00801B5C" w:rsidRPr="00FD40C3" w:rsidRDefault="00801B5C" w:rsidP="00801B5C">
            <w:pPr>
              <w:pStyle w:val="Code"/>
              <w:rPr>
                <w:lang w:val="id-ID"/>
              </w:rPr>
            </w:pPr>
            <w:r w:rsidRPr="00FD40C3">
              <w:rPr>
                <w:lang w:val="id-ID"/>
              </w:rPr>
              <w:t xml:space="preserve">    "sgt": "sangat",</w:t>
            </w:r>
          </w:p>
          <w:p w14:paraId="41DD602A" w14:textId="77777777" w:rsidR="00801B5C" w:rsidRPr="00FD40C3" w:rsidRDefault="00801B5C" w:rsidP="00801B5C">
            <w:pPr>
              <w:pStyle w:val="Code"/>
              <w:rPr>
                <w:lang w:val="id-ID"/>
              </w:rPr>
            </w:pPr>
            <w:r w:rsidRPr="00FD40C3">
              <w:rPr>
                <w:lang w:val="id-ID"/>
              </w:rPr>
              <w:t xml:space="preserve">    "sgtunya": "segitunya",</w:t>
            </w:r>
          </w:p>
          <w:p w14:paraId="64BF0C70" w14:textId="77777777" w:rsidR="00801B5C" w:rsidRPr="00FD40C3" w:rsidRDefault="00801B5C" w:rsidP="00801B5C">
            <w:pPr>
              <w:pStyle w:val="Code"/>
              <w:rPr>
                <w:lang w:val="id-ID"/>
              </w:rPr>
            </w:pPr>
            <w:r w:rsidRPr="00FD40C3">
              <w:rPr>
                <w:lang w:val="id-ID"/>
              </w:rPr>
              <w:t xml:space="preserve">    "shg": "sehingga",</w:t>
            </w:r>
          </w:p>
          <w:p w14:paraId="104D1515" w14:textId="77777777" w:rsidR="00801B5C" w:rsidRPr="00FD40C3" w:rsidRDefault="00801B5C" w:rsidP="00801B5C">
            <w:pPr>
              <w:pStyle w:val="Code"/>
              <w:rPr>
                <w:lang w:val="id-ID"/>
              </w:rPr>
            </w:pPr>
            <w:r w:rsidRPr="00FD40C3">
              <w:rPr>
                <w:lang w:val="id-ID"/>
              </w:rPr>
              <w:t xml:space="preserve">    "shrsnya":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siech": "sih",</w:t>
            </w:r>
          </w:p>
          <w:p w14:paraId="711B65B8" w14:textId="77777777" w:rsidR="00801B5C" w:rsidRPr="00FD40C3" w:rsidRDefault="00801B5C" w:rsidP="00801B5C">
            <w:pPr>
              <w:pStyle w:val="Code"/>
              <w:rPr>
                <w:lang w:val="id-ID"/>
              </w:rPr>
            </w:pPr>
            <w:r w:rsidRPr="00FD40C3">
              <w:rPr>
                <w:lang w:val="id-ID"/>
              </w:rPr>
              <w:t xml:space="preserve">    "sieyh": "sih",</w:t>
            </w:r>
          </w:p>
          <w:p w14:paraId="431A3A9B" w14:textId="77777777" w:rsidR="00801B5C" w:rsidRPr="00FD40C3" w:rsidRDefault="00801B5C" w:rsidP="00801B5C">
            <w:pPr>
              <w:pStyle w:val="Code"/>
              <w:rPr>
                <w:lang w:val="id-ID"/>
              </w:rPr>
            </w:pPr>
            <w:r w:rsidRPr="00FD40C3">
              <w:rPr>
                <w:lang w:val="id-ID"/>
              </w:rPr>
              <w:t xml:space="preserve">    "sigh": "sih",</w:t>
            </w:r>
          </w:p>
          <w:p w14:paraId="60472266" w14:textId="77777777" w:rsidR="00801B5C" w:rsidRPr="00FD40C3" w:rsidRDefault="00801B5C" w:rsidP="00801B5C">
            <w:pPr>
              <w:pStyle w:val="Code"/>
              <w:rPr>
                <w:lang w:val="id-ID"/>
              </w:rPr>
            </w:pPr>
            <w:r w:rsidRPr="00FD40C3">
              <w:rPr>
                <w:lang w:val="id-ID"/>
              </w:rPr>
              <w:t xml:space="preserve">    "sik":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simiskin":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sip": "ok",</w:t>
            </w:r>
          </w:p>
          <w:p w14:paraId="71751A3B" w14:textId="77777777" w:rsidR="00801B5C" w:rsidRPr="00FD40C3" w:rsidRDefault="00801B5C" w:rsidP="00801B5C">
            <w:pPr>
              <w:pStyle w:val="Code"/>
              <w:rPr>
                <w:lang w:val="id-ID"/>
              </w:rPr>
            </w:pPr>
            <w:r w:rsidRPr="00FD40C3">
              <w:rPr>
                <w:lang w:val="id-ID"/>
              </w:rPr>
              <w:t xml:space="preserve">    "siramin":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sj": "saja",</w:t>
            </w:r>
          </w:p>
          <w:p w14:paraId="24BC5534" w14:textId="77777777" w:rsidR="00801B5C" w:rsidRPr="00FD40C3" w:rsidRDefault="00801B5C" w:rsidP="00801B5C">
            <w:pPr>
              <w:pStyle w:val="Code"/>
              <w:rPr>
                <w:lang w:val="id-ID"/>
              </w:rPr>
            </w:pPr>
            <w:r w:rsidRPr="00FD40C3">
              <w:rPr>
                <w:lang w:val="id-ID"/>
              </w:rPr>
              <w:t xml:space="preserve">    "sjk": "sejak",</w:t>
            </w:r>
          </w:p>
          <w:p w14:paraId="681D73E5" w14:textId="77777777" w:rsidR="00801B5C" w:rsidRPr="00FD40C3" w:rsidRDefault="00801B5C" w:rsidP="00801B5C">
            <w:pPr>
              <w:pStyle w:val="Code"/>
              <w:rPr>
                <w:lang w:val="id-ID"/>
              </w:rPr>
            </w:pPr>
            <w:r w:rsidRPr="00FD40C3">
              <w:rPr>
                <w:lang w:val="id-ID"/>
              </w:rPr>
              <w:t xml:space="preserve">    "skali": "sekali",</w:t>
            </w:r>
          </w:p>
          <w:p w14:paraId="4CF40762" w14:textId="77777777" w:rsidR="00801B5C" w:rsidRPr="00FD40C3" w:rsidRDefault="00801B5C" w:rsidP="00801B5C">
            <w:pPr>
              <w:pStyle w:val="Code"/>
              <w:rPr>
                <w:lang w:val="id-ID"/>
              </w:rPr>
            </w:pPr>
            <w:r w:rsidRPr="00FD40C3">
              <w:rPr>
                <w:lang w:val="id-ID"/>
              </w:rPr>
              <w:t xml:space="preserve">    "skalian": "sekalian",</w:t>
            </w:r>
          </w:p>
          <w:p w14:paraId="48CC29B8" w14:textId="77777777" w:rsidR="00801B5C" w:rsidRPr="00FD40C3" w:rsidRDefault="00801B5C" w:rsidP="00801B5C">
            <w:pPr>
              <w:pStyle w:val="Code"/>
              <w:rPr>
                <w:lang w:val="id-ID"/>
              </w:rPr>
            </w:pPr>
            <w:r w:rsidRPr="00FD40C3">
              <w:rPr>
                <w:lang w:val="id-ID"/>
              </w:rPr>
              <w:t xml:space="preserve">    "skl": "sekali",</w:t>
            </w:r>
          </w:p>
          <w:p w14:paraId="5B695FFE" w14:textId="77777777" w:rsidR="00801B5C" w:rsidRPr="00FD40C3" w:rsidRDefault="00801B5C" w:rsidP="00801B5C">
            <w:pPr>
              <w:pStyle w:val="Code"/>
              <w:rPr>
                <w:lang w:val="id-ID"/>
              </w:rPr>
            </w:pPr>
            <w:r w:rsidRPr="00FD40C3">
              <w:rPr>
                <w:lang w:val="id-ID"/>
              </w:rPr>
              <w:t xml:space="preserve">    "sklh": "sekolah",</w:t>
            </w:r>
          </w:p>
          <w:p w14:paraId="74947F8B" w14:textId="77777777" w:rsidR="00801B5C" w:rsidRPr="00FD40C3" w:rsidRDefault="00801B5C" w:rsidP="00801B5C">
            <w:pPr>
              <w:pStyle w:val="Code"/>
              <w:rPr>
                <w:lang w:val="id-ID"/>
              </w:rPr>
            </w:pPr>
            <w:r w:rsidRPr="00FD40C3">
              <w:rPr>
                <w:lang w:val="id-ID"/>
              </w:rPr>
              <w:t xml:space="preserve">    "skrg": "sekarang",</w:t>
            </w:r>
          </w:p>
          <w:p w14:paraId="7FEDE364" w14:textId="77777777" w:rsidR="00801B5C" w:rsidRPr="00FD40C3" w:rsidRDefault="00801B5C" w:rsidP="00801B5C">
            <w:pPr>
              <w:pStyle w:val="Code"/>
              <w:rPr>
                <w:lang w:val="id-ID"/>
              </w:rPr>
            </w:pPr>
            <w:r w:rsidRPr="00FD40C3">
              <w:rPr>
                <w:lang w:val="id-ID"/>
              </w:rPr>
              <w:t xml:space="preserve">    "skt": "sakit",</w:t>
            </w:r>
          </w:p>
          <w:p w14:paraId="643962BF" w14:textId="77777777" w:rsidR="00801B5C" w:rsidRPr="00FD40C3" w:rsidRDefault="00801B5C" w:rsidP="00801B5C">
            <w:pPr>
              <w:pStyle w:val="Code"/>
              <w:rPr>
                <w:lang w:val="id-ID"/>
              </w:rPr>
            </w:pPr>
            <w:r w:rsidRPr="00FD40C3">
              <w:rPr>
                <w:lang w:val="id-ID"/>
              </w:rPr>
              <w:t xml:space="preserve">    "skul": "sekolah",</w:t>
            </w:r>
          </w:p>
          <w:p w14:paraId="088E1720" w14:textId="77777777" w:rsidR="00801B5C" w:rsidRPr="00FD40C3" w:rsidRDefault="00801B5C" w:rsidP="00801B5C">
            <w:pPr>
              <w:pStyle w:val="Code"/>
              <w:rPr>
                <w:lang w:val="id-ID"/>
              </w:rPr>
            </w:pPr>
            <w:r w:rsidRPr="00FD40C3">
              <w:rPr>
                <w:lang w:val="id-ID"/>
              </w:rPr>
              <w:t xml:space="preserve">    "slalu": "selalu",</w:t>
            </w:r>
          </w:p>
          <w:p w14:paraId="4E19E304" w14:textId="77777777" w:rsidR="00801B5C" w:rsidRPr="00FD40C3" w:rsidRDefault="00801B5C" w:rsidP="00801B5C">
            <w:pPr>
              <w:pStyle w:val="Code"/>
              <w:rPr>
                <w:lang w:val="id-ID"/>
              </w:rPr>
            </w:pPr>
            <w:r w:rsidRPr="00FD40C3">
              <w:rPr>
                <w:lang w:val="id-ID"/>
              </w:rPr>
              <w:t xml:space="preserve">    "slama": "selama",</w:t>
            </w:r>
          </w:p>
          <w:p w14:paraId="5226F9BA" w14:textId="77777777" w:rsidR="00801B5C" w:rsidRPr="00FD40C3" w:rsidRDefault="00801B5C" w:rsidP="00801B5C">
            <w:pPr>
              <w:pStyle w:val="Code"/>
              <w:rPr>
                <w:lang w:val="id-ID"/>
              </w:rPr>
            </w:pPr>
            <w:r w:rsidRPr="00FD40C3">
              <w:rPr>
                <w:lang w:val="id-ID"/>
              </w:rPr>
              <w:t xml:space="preserve">    "slesai": "selesai",</w:t>
            </w:r>
          </w:p>
          <w:p w14:paraId="3C473647" w14:textId="77777777" w:rsidR="00801B5C" w:rsidRPr="00FD40C3" w:rsidRDefault="00801B5C" w:rsidP="00801B5C">
            <w:pPr>
              <w:pStyle w:val="Code"/>
              <w:rPr>
                <w:lang w:val="id-ID"/>
              </w:rPr>
            </w:pPr>
            <w:r w:rsidRPr="00FD40C3">
              <w:rPr>
                <w:lang w:val="id-ID"/>
              </w:rPr>
              <w:t xml:space="preserve">    "slh": "salah",</w:t>
            </w:r>
          </w:p>
          <w:p w14:paraId="12FA163D" w14:textId="77777777" w:rsidR="00801B5C" w:rsidRPr="00FD40C3" w:rsidRDefault="00801B5C" w:rsidP="00801B5C">
            <w:pPr>
              <w:pStyle w:val="Code"/>
              <w:rPr>
                <w:lang w:val="id-ID"/>
              </w:rPr>
            </w:pPr>
            <w:r w:rsidRPr="00FD40C3">
              <w:rPr>
                <w:lang w:val="id-ID"/>
              </w:rPr>
              <w:t xml:space="preserve">    "sll": "selalu",</w:t>
            </w:r>
          </w:p>
          <w:p w14:paraId="1F33F0D6" w14:textId="77777777" w:rsidR="00801B5C" w:rsidRPr="00FD40C3" w:rsidRDefault="00801B5C" w:rsidP="00801B5C">
            <w:pPr>
              <w:pStyle w:val="Code"/>
              <w:rPr>
                <w:lang w:val="id-ID"/>
              </w:rPr>
            </w:pPr>
            <w:r w:rsidRPr="00FD40C3">
              <w:rPr>
                <w:lang w:val="id-ID"/>
              </w:rPr>
              <w:t xml:space="preserve">    "sllu": "selalu",</w:t>
            </w:r>
          </w:p>
          <w:p w14:paraId="26AB10F1" w14:textId="77777777" w:rsidR="00801B5C" w:rsidRPr="00FD40C3" w:rsidRDefault="00801B5C" w:rsidP="00801B5C">
            <w:pPr>
              <w:pStyle w:val="Code"/>
              <w:rPr>
                <w:lang w:val="id-ID"/>
              </w:rPr>
            </w:pPr>
            <w:r w:rsidRPr="00FD40C3">
              <w:rPr>
                <w:lang w:val="id-ID"/>
              </w:rPr>
              <w:t xml:space="preserve">    "slm": "salam",</w:t>
            </w:r>
          </w:p>
          <w:p w14:paraId="0BB5C72B" w14:textId="77777777" w:rsidR="00801B5C" w:rsidRPr="00FD40C3" w:rsidRDefault="00801B5C" w:rsidP="00801B5C">
            <w:pPr>
              <w:pStyle w:val="Code"/>
              <w:rPr>
                <w:lang w:val="id-ID"/>
              </w:rPr>
            </w:pPr>
            <w:r w:rsidRPr="00FD40C3">
              <w:rPr>
                <w:lang w:val="id-ID"/>
              </w:rPr>
              <w:t xml:space="preserve">    "slma": "selama",</w:t>
            </w:r>
          </w:p>
          <w:p w14:paraId="57A67963" w14:textId="77777777" w:rsidR="00801B5C" w:rsidRPr="00FD40C3" w:rsidRDefault="00801B5C" w:rsidP="00801B5C">
            <w:pPr>
              <w:pStyle w:val="Code"/>
              <w:rPr>
                <w:lang w:val="id-ID"/>
              </w:rPr>
            </w:pPr>
            <w:r w:rsidRPr="00FD40C3">
              <w:rPr>
                <w:lang w:val="id-ID"/>
              </w:rPr>
              <w:t xml:space="preserve">    "slmt": "selamat",</w:t>
            </w:r>
          </w:p>
          <w:p w14:paraId="288BB0B8" w14:textId="77777777" w:rsidR="00801B5C" w:rsidRPr="00FD40C3" w:rsidRDefault="00801B5C" w:rsidP="00801B5C">
            <w:pPr>
              <w:pStyle w:val="Code"/>
              <w:rPr>
                <w:lang w:val="id-ID"/>
              </w:rPr>
            </w:pPr>
            <w:r w:rsidRPr="00FD40C3">
              <w:rPr>
                <w:lang w:val="id-ID"/>
              </w:rPr>
              <w:t xml:space="preserve">    "slsai": "selesai",</w:t>
            </w:r>
          </w:p>
          <w:p w14:paraId="12074FF3" w14:textId="77777777" w:rsidR="00801B5C" w:rsidRPr="00FD40C3" w:rsidRDefault="00801B5C" w:rsidP="00801B5C">
            <w:pPr>
              <w:pStyle w:val="Code"/>
              <w:rPr>
                <w:lang w:val="id-ID"/>
              </w:rPr>
            </w:pPr>
            <w:r w:rsidRPr="00FD40C3">
              <w:rPr>
                <w:lang w:val="id-ID"/>
              </w:rPr>
              <w:t xml:space="preserve">    "slt": "sulit",</w:t>
            </w:r>
          </w:p>
          <w:p w14:paraId="3D92CD3B" w14:textId="77777777" w:rsidR="00801B5C" w:rsidRPr="00FD40C3" w:rsidRDefault="00801B5C" w:rsidP="00801B5C">
            <w:pPr>
              <w:pStyle w:val="Code"/>
              <w:rPr>
                <w:lang w:val="id-ID"/>
              </w:rPr>
            </w:pPr>
            <w:r w:rsidRPr="00FD40C3">
              <w:rPr>
                <w:lang w:val="id-ID"/>
              </w:rPr>
              <w:t xml:space="preserve">    "sm": "sama",</w:t>
            </w:r>
          </w:p>
          <w:p w14:paraId="43D833DD" w14:textId="77777777" w:rsidR="00801B5C" w:rsidRPr="00FD40C3" w:rsidRDefault="00801B5C" w:rsidP="00801B5C">
            <w:pPr>
              <w:pStyle w:val="Code"/>
              <w:rPr>
                <w:lang w:val="id-ID"/>
              </w:rPr>
            </w:pPr>
            <w:r w:rsidRPr="00FD40C3">
              <w:rPr>
                <w:lang w:val="id-ID"/>
              </w:rPr>
              <w:t xml:space="preserve">    "sma": "sama",</w:t>
            </w:r>
          </w:p>
          <w:p w14:paraId="584A808C" w14:textId="77777777" w:rsidR="00801B5C" w:rsidRPr="00FD40C3" w:rsidRDefault="00801B5C" w:rsidP="00801B5C">
            <w:pPr>
              <w:pStyle w:val="Code"/>
              <w:rPr>
                <w:lang w:val="id-ID"/>
              </w:rPr>
            </w:pPr>
            <w:r w:rsidRPr="00FD40C3">
              <w:rPr>
                <w:lang w:val="id-ID"/>
              </w:rPr>
              <w:t xml:space="preserve">    "smg": "semoga",</w:t>
            </w:r>
          </w:p>
          <w:p w14:paraId="3D325DD7" w14:textId="77777777" w:rsidR="00801B5C" w:rsidRPr="00FD40C3" w:rsidRDefault="00801B5C" w:rsidP="00801B5C">
            <w:pPr>
              <w:pStyle w:val="Code"/>
              <w:rPr>
                <w:lang w:val="id-ID"/>
              </w:rPr>
            </w:pPr>
            <w:r w:rsidRPr="00FD40C3">
              <w:rPr>
                <w:lang w:val="id-ID"/>
              </w:rPr>
              <w:t xml:space="preserve">    "smkn": "semakin",</w:t>
            </w:r>
          </w:p>
          <w:p w14:paraId="5046D8EC" w14:textId="77777777" w:rsidR="00801B5C" w:rsidRPr="00FD40C3" w:rsidRDefault="00801B5C" w:rsidP="00801B5C">
            <w:pPr>
              <w:pStyle w:val="Code"/>
              <w:rPr>
                <w:lang w:val="id-ID"/>
              </w:rPr>
            </w:pPr>
            <w:r w:rsidRPr="00FD40C3">
              <w:rPr>
                <w:lang w:val="id-ID"/>
              </w:rPr>
              <w:t xml:space="preserve">    "smpt": "sempat",</w:t>
            </w:r>
          </w:p>
          <w:p w14:paraId="48FCAB14" w14:textId="77777777" w:rsidR="00801B5C" w:rsidRPr="00FD40C3" w:rsidRDefault="00801B5C" w:rsidP="00801B5C">
            <w:pPr>
              <w:pStyle w:val="Code"/>
              <w:rPr>
                <w:lang w:val="id-ID"/>
              </w:rPr>
            </w:pPr>
            <w:r w:rsidRPr="00FD40C3">
              <w:rPr>
                <w:lang w:val="id-ID"/>
              </w:rPr>
              <w:t xml:space="preserve">    "smua": "semua",</w:t>
            </w:r>
          </w:p>
          <w:p w14:paraId="203BF3D6" w14:textId="77777777" w:rsidR="00801B5C" w:rsidRPr="00FD40C3" w:rsidRDefault="00801B5C" w:rsidP="00801B5C">
            <w:pPr>
              <w:pStyle w:val="Code"/>
              <w:rPr>
                <w:lang w:val="id-ID"/>
              </w:rPr>
            </w:pPr>
            <w:r w:rsidRPr="00FD40C3">
              <w:rPr>
                <w:lang w:val="id-ID"/>
              </w:rPr>
              <w:t xml:space="preserve">    "smw": "semua",</w:t>
            </w:r>
          </w:p>
          <w:p w14:paraId="37061CDA" w14:textId="77777777" w:rsidR="00801B5C" w:rsidRPr="00FD40C3" w:rsidRDefault="00801B5C" w:rsidP="00801B5C">
            <w:pPr>
              <w:pStyle w:val="Code"/>
              <w:rPr>
                <w:lang w:val="id-ID"/>
              </w:rPr>
            </w:pPr>
            <w:r w:rsidRPr="00FD40C3">
              <w:rPr>
                <w:lang w:val="id-ID"/>
              </w:rPr>
              <w:t xml:space="preserve">    "smwny": "semuanya",</w:t>
            </w:r>
          </w:p>
          <w:p w14:paraId="008DB54F" w14:textId="77777777" w:rsidR="00801B5C" w:rsidRPr="00FD40C3" w:rsidRDefault="00801B5C" w:rsidP="00801B5C">
            <w:pPr>
              <w:pStyle w:val="Code"/>
              <w:rPr>
                <w:lang w:val="id-ID"/>
              </w:rPr>
            </w:pPr>
            <w:r w:rsidRPr="00FD40C3">
              <w:rPr>
                <w:lang w:val="id-ID"/>
              </w:rPr>
              <w:t xml:space="preserve">    "sndiri": "sendiri",</w:t>
            </w:r>
          </w:p>
          <w:p w14:paraId="57715092" w14:textId="77777777" w:rsidR="00801B5C" w:rsidRPr="00FD40C3" w:rsidRDefault="00801B5C" w:rsidP="00801B5C">
            <w:pPr>
              <w:pStyle w:val="Code"/>
              <w:rPr>
                <w:lang w:val="id-ID"/>
              </w:rPr>
            </w:pPr>
            <w:r w:rsidRPr="00FD40C3">
              <w:rPr>
                <w:lang w:val="id-ID"/>
              </w:rPr>
              <w:t xml:space="preserve">    "sng": "senang",</w:t>
            </w:r>
          </w:p>
          <w:p w14:paraId="312CC5B6" w14:textId="77777777" w:rsidR="00801B5C" w:rsidRPr="00FD40C3" w:rsidRDefault="00801B5C" w:rsidP="00801B5C">
            <w:pPr>
              <w:pStyle w:val="Code"/>
              <w:rPr>
                <w:lang w:val="id-ID"/>
              </w:rPr>
            </w:pPr>
            <w:r w:rsidRPr="00FD40C3">
              <w:rPr>
                <w:lang w:val="id-ID"/>
              </w:rPr>
              <w:t xml:space="preserve">    "sni": "sini",</w:t>
            </w:r>
          </w:p>
          <w:p w14:paraId="1DA99FCD" w14:textId="77777777" w:rsidR="00801B5C" w:rsidRPr="00FD40C3" w:rsidRDefault="00801B5C" w:rsidP="00801B5C">
            <w:pPr>
              <w:pStyle w:val="Code"/>
              <w:rPr>
                <w:lang w:val="id-ID"/>
              </w:rPr>
            </w:pPr>
            <w:r w:rsidRPr="00FD40C3">
              <w:rPr>
                <w:lang w:val="id-ID"/>
              </w:rPr>
              <w:t xml:space="preserve">    "sof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soljum": "sholat jumat",</w:t>
            </w:r>
          </w:p>
          <w:p w14:paraId="414FB238" w14:textId="77777777" w:rsidR="00801B5C" w:rsidRPr="00FD40C3" w:rsidRDefault="00801B5C" w:rsidP="00801B5C">
            <w:pPr>
              <w:pStyle w:val="Code"/>
              <w:rPr>
                <w:lang w:val="id-ID"/>
              </w:rPr>
            </w:pPr>
            <w:r w:rsidRPr="00FD40C3">
              <w:rPr>
                <w:lang w:val="id-ID"/>
              </w:rPr>
              <w:t xml:space="preserve">    "solve": "solusi",</w:t>
            </w:r>
          </w:p>
          <w:p w14:paraId="2974DA3F" w14:textId="77777777" w:rsidR="00801B5C" w:rsidRPr="00FD40C3" w:rsidRDefault="00801B5C" w:rsidP="00801B5C">
            <w:pPr>
              <w:pStyle w:val="Code"/>
              <w:rPr>
                <w:lang w:val="id-ID"/>
              </w:rPr>
            </w:pPr>
            <w:r w:rsidRPr="00FD40C3">
              <w:rPr>
                <w:lang w:val="id-ID"/>
              </w:rPr>
              <w:t xml:space="preserve">    "somse":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sorry": "maaf",</w:t>
            </w:r>
          </w:p>
          <w:p w14:paraId="282536CF" w14:textId="77777777" w:rsidR="00801B5C" w:rsidRPr="00FD40C3" w:rsidRDefault="00801B5C" w:rsidP="00801B5C">
            <w:pPr>
              <w:pStyle w:val="Code"/>
              <w:rPr>
                <w:lang w:val="id-ID"/>
              </w:rPr>
            </w:pPr>
            <w:r w:rsidRPr="00FD40C3">
              <w:rPr>
                <w:lang w:val="id-ID"/>
              </w:rPr>
              <w:t xml:space="preserve">    "sory":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sotoy": "sok tahu",</w:t>
            </w:r>
          </w:p>
          <w:p w14:paraId="4D32C1DE" w14:textId="77777777" w:rsidR="00801B5C" w:rsidRPr="00FD40C3" w:rsidRDefault="00801B5C" w:rsidP="00801B5C">
            <w:pPr>
              <w:pStyle w:val="Code"/>
              <w:rPr>
                <w:lang w:val="id-ID"/>
              </w:rPr>
            </w:pPr>
            <w:r w:rsidRPr="00FD40C3">
              <w:rPr>
                <w:lang w:val="id-ID"/>
              </w:rPr>
              <w:t xml:space="preserve">    "sowry": "maaf",</w:t>
            </w:r>
          </w:p>
          <w:p w14:paraId="2F44477A" w14:textId="77777777" w:rsidR="00801B5C" w:rsidRPr="00FD40C3" w:rsidRDefault="00801B5C" w:rsidP="00801B5C">
            <w:pPr>
              <w:pStyle w:val="Code"/>
              <w:rPr>
                <w:lang w:val="id-ID"/>
              </w:rPr>
            </w:pPr>
            <w:r w:rsidRPr="00FD40C3">
              <w:rPr>
                <w:lang w:val="id-ID"/>
              </w:rPr>
              <w:t xml:space="preserve">    "spa": "siapa",</w:t>
            </w:r>
          </w:p>
          <w:p w14:paraId="6976E763" w14:textId="77777777" w:rsidR="00801B5C" w:rsidRPr="00FD40C3" w:rsidRDefault="00801B5C" w:rsidP="00801B5C">
            <w:pPr>
              <w:pStyle w:val="Code"/>
              <w:rPr>
                <w:lang w:val="id-ID"/>
              </w:rPr>
            </w:pPr>
            <w:r w:rsidRPr="00FD40C3">
              <w:rPr>
                <w:lang w:val="id-ID"/>
              </w:rPr>
              <w:t xml:space="preserve">    "spd": "sepeda",</w:t>
            </w:r>
          </w:p>
          <w:p w14:paraId="1197B987" w14:textId="77777777" w:rsidR="00801B5C" w:rsidRPr="00FD40C3" w:rsidRDefault="00801B5C" w:rsidP="00801B5C">
            <w:pPr>
              <w:pStyle w:val="Code"/>
              <w:rPr>
                <w:lang w:val="id-ID"/>
              </w:rPr>
            </w:pPr>
            <w:r w:rsidRPr="00FD40C3">
              <w:rPr>
                <w:lang w:val="id-ID"/>
              </w:rPr>
              <w:t xml:space="preserve">    "sppa": "siapa",</w:t>
            </w:r>
          </w:p>
          <w:p w14:paraId="04B52D7D" w14:textId="77777777" w:rsidR="00801B5C" w:rsidRPr="00FD40C3" w:rsidRDefault="00801B5C" w:rsidP="00801B5C">
            <w:pPr>
              <w:pStyle w:val="Code"/>
              <w:rPr>
                <w:lang w:val="id-ID"/>
              </w:rPr>
            </w:pPr>
            <w:r w:rsidRPr="00FD40C3">
              <w:rPr>
                <w:lang w:val="id-ID"/>
              </w:rPr>
              <w:t xml:space="preserve">    "sprti": "seperti",</w:t>
            </w:r>
          </w:p>
          <w:p w14:paraId="359EC5CA" w14:textId="77777777" w:rsidR="00801B5C" w:rsidRPr="00FD40C3" w:rsidRDefault="00801B5C" w:rsidP="00801B5C">
            <w:pPr>
              <w:pStyle w:val="Code"/>
              <w:rPr>
                <w:lang w:val="id-ID"/>
              </w:rPr>
            </w:pPr>
            <w:r w:rsidRPr="00FD40C3">
              <w:rPr>
                <w:lang w:val="id-ID"/>
              </w:rPr>
              <w:t xml:space="preserve">    "spt": "seperti",</w:t>
            </w:r>
          </w:p>
          <w:p w14:paraId="2716A4C2" w14:textId="77777777" w:rsidR="00801B5C" w:rsidRPr="00FD40C3" w:rsidRDefault="00801B5C" w:rsidP="00801B5C">
            <w:pPr>
              <w:pStyle w:val="Code"/>
              <w:rPr>
                <w:lang w:val="id-ID"/>
              </w:rPr>
            </w:pPr>
            <w:r w:rsidRPr="00FD40C3">
              <w:rPr>
                <w:lang w:val="id-ID"/>
              </w:rPr>
              <w:t xml:space="preserve">    "spy": "supaya",</w:t>
            </w:r>
          </w:p>
          <w:p w14:paraId="2ABB802B" w14:textId="77777777" w:rsidR="00801B5C" w:rsidRPr="00FD40C3" w:rsidRDefault="00801B5C" w:rsidP="00801B5C">
            <w:pPr>
              <w:pStyle w:val="Code"/>
              <w:rPr>
                <w:lang w:val="id-ID"/>
              </w:rPr>
            </w:pPr>
            <w:r w:rsidRPr="00FD40C3">
              <w:rPr>
                <w:lang w:val="id-ID"/>
              </w:rPr>
              <w:t xml:space="preserve">    "srt": "surat",</w:t>
            </w:r>
          </w:p>
          <w:p w14:paraId="7630B55A" w14:textId="77777777" w:rsidR="00801B5C" w:rsidRPr="00FD40C3" w:rsidRDefault="00801B5C" w:rsidP="00801B5C">
            <w:pPr>
              <w:pStyle w:val="Code"/>
              <w:rPr>
                <w:lang w:val="id-ID"/>
              </w:rPr>
            </w:pPr>
            <w:r w:rsidRPr="00FD40C3">
              <w:rPr>
                <w:lang w:val="id-ID"/>
              </w:rPr>
              <w:t xml:space="preserve">    "srtfkt": "sertifikat",</w:t>
            </w:r>
          </w:p>
          <w:p w14:paraId="45AA45B1" w14:textId="77777777" w:rsidR="00801B5C" w:rsidRPr="00FD40C3" w:rsidRDefault="00801B5C" w:rsidP="00801B5C">
            <w:pPr>
              <w:pStyle w:val="Code"/>
              <w:rPr>
                <w:lang w:val="id-ID"/>
              </w:rPr>
            </w:pPr>
            <w:r w:rsidRPr="00FD40C3">
              <w:rPr>
                <w:lang w:val="id-ID"/>
              </w:rPr>
              <w:t xml:space="preserve">    "stelah": "setelah",</w:t>
            </w:r>
          </w:p>
          <w:p w14:paraId="304064DA" w14:textId="77777777" w:rsidR="00801B5C" w:rsidRPr="00FD40C3" w:rsidRDefault="00801B5C" w:rsidP="00801B5C">
            <w:pPr>
              <w:pStyle w:val="Code"/>
              <w:rPr>
                <w:lang w:val="id-ID"/>
              </w:rPr>
            </w:pPr>
            <w:r w:rsidRPr="00FD40C3">
              <w:rPr>
                <w:lang w:val="id-ID"/>
              </w:rPr>
              <w:t xml:space="preserve">    "stiap": "setiap",</w:t>
            </w:r>
          </w:p>
          <w:p w14:paraId="3169D8F6" w14:textId="77777777" w:rsidR="00801B5C" w:rsidRPr="00FD40C3" w:rsidRDefault="00801B5C" w:rsidP="00801B5C">
            <w:pPr>
              <w:pStyle w:val="Code"/>
              <w:rPr>
                <w:lang w:val="id-ID"/>
              </w:rPr>
            </w:pPr>
            <w:r w:rsidRPr="00FD40C3">
              <w:rPr>
                <w:lang w:val="id-ID"/>
              </w:rPr>
              <w:lastRenderedPageBreak/>
              <w:t xml:space="preserve">    "still": "masih",</w:t>
            </w:r>
          </w:p>
          <w:p w14:paraId="44B52012" w14:textId="77777777" w:rsidR="00801B5C" w:rsidRPr="00FD40C3" w:rsidRDefault="00801B5C" w:rsidP="00801B5C">
            <w:pPr>
              <w:pStyle w:val="Code"/>
              <w:rPr>
                <w:lang w:val="id-ID"/>
              </w:rPr>
            </w:pPr>
            <w:r w:rsidRPr="00FD40C3">
              <w:rPr>
                <w:lang w:val="id-ID"/>
              </w:rPr>
              <w:t xml:space="preserve">    "stlh":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suk": "masuk",</w:t>
            </w:r>
          </w:p>
          <w:p w14:paraId="5C771B4D" w14:textId="77777777" w:rsidR="00801B5C" w:rsidRPr="00FD40C3" w:rsidRDefault="00801B5C" w:rsidP="00801B5C">
            <w:pPr>
              <w:pStyle w:val="Code"/>
              <w:rPr>
                <w:lang w:val="id-ID"/>
              </w:rPr>
            </w:pPr>
            <w:r w:rsidRPr="00FD40C3">
              <w:rPr>
                <w:lang w:val="id-ID"/>
              </w:rPr>
              <w:t xml:space="preserve">    "sumbangin":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sy": "saya",</w:t>
            </w:r>
          </w:p>
          <w:p w14:paraId="4A20CCA8" w14:textId="77777777" w:rsidR="00801B5C" w:rsidRPr="00FD40C3" w:rsidRDefault="00801B5C" w:rsidP="00801B5C">
            <w:pPr>
              <w:pStyle w:val="Code"/>
              <w:rPr>
                <w:lang w:val="id-ID"/>
              </w:rPr>
            </w:pPr>
            <w:r w:rsidRPr="00FD40C3">
              <w:rPr>
                <w:lang w:val="id-ID"/>
              </w:rPr>
              <w:t xml:space="preserve">    "sya": "saya",</w:t>
            </w:r>
          </w:p>
          <w:p w14:paraId="67581C80" w14:textId="77777777" w:rsidR="00801B5C" w:rsidRPr="00FD40C3" w:rsidRDefault="00801B5C" w:rsidP="00801B5C">
            <w:pPr>
              <w:pStyle w:val="Code"/>
              <w:rPr>
                <w:lang w:val="id-ID"/>
              </w:rPr>
            </w:pPr>
            <w:r w:rsidRPr="00FD40C3">
              <w:rPr>
                <w:lang w:val="id-ID"/>
              </w:rPr>
              <w:t xml:space="preserve">    "syg": "sayang",</w:t>
            </w:r>
          </w:p>
          <w:p w14:paraId="3A4A41AD" w14:textId="77777777" w:rsidR="00801B5C" w:rsidRPr="00FD40C3" w:rsidRDefault="00801B5C" w:rsidP="00801B5C">
            <w:pPr>
              <w:pStyle w:val="Code"/>
              <w:rPr>
                <w:lang w:val="id-ID"/>
              </w:rPr>
            </w:pPr>
            <w:r w:rsidRPr="00FD40C3">
              <w:rPr>
                <w:lang w:val="id-ID"/>
              </w:rPr>
              <w:t xml:space="preserve">    "syp":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taik": "tahi",</w:t>
            </w:r>
          </w:p>
          <w:p w14:paraId="413C501B" w14:textId="77777777" w:rsidR="00801B5C" w:rsidRPr="00FD40C3" w:rsidRDefault="00801B5C" w:rsidP="00801B5C">
            <w:pPr>
              <w:pStyle w:val="Code"/>
              <w:rPr>
                <w:lang w:val="id-ID"/>
              </w:rPr>
            </w:pPr>
            <w:r w:rsidRPr="00FD40C3">
              <w:rPr>
                <w:lang w:val="id-ID"/>
              </w:rPr>
              <w:t xml:space="preserve">    "tajir":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tau": "tahu",</w:t>
            </w:r>
          </w:p>
          <w:p w14:paraId="6673338D" w14:textId="77777777" w:rsidR="00801B5C" w:rsidRPr="00FD40C3" w:rsidRDefault="00801B5C" w:rsidP="00801B5C">
            <w:pPr>
              <w:pStyle w:val="Code"/>
              <w:rPr>
                <w:lang w:val="id-ID"/>
              </w:rPr>
            </w:pPr>
            <w:r w:rsidRPr="00FD40C3">
              <w:rPr>
                <w:lang w:val="id-ID"/>
              </w:rPr>
              <w:t xml:space="preserve">    "tauk":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taw": "tahu",</w:t>
            </w:r>
          </w:p>
          <w:p w14:paraId="225677F2" w14:textId="77777777" w:rsidR="00801B5C" w:rsidRPr="00FD40C3" w:rsidRDefault="00801B5C" w:rsidP="00801B5C">
            <w:pPr>
              <w:pStyle w:val="Code"/>
              <w:rPr>
                <w:lang w:val="id-ID"/>
              </w:rPr>
            </w:pPr>
            <w:r w:rsidRPr="00FD40C3">
              <w:rPr>
                <w:lang w:val="id-ID"/>
              </w:rPr>
              <w:t xml:space="preserve">    "tawh":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td": "tadi",</w:t>
            </w:r>
          </w:p>
          <w:p w14:paraId="14AFAA4D" w14:textId="77777777" w:rsidR="00801B5C" w:rsidRPr="00FD40C3" w:rsidRDefault="00801B5C" w:rsidP="00801B5C">
            <w:pPr>
              <w:pStyle w:val="Code"/>
              <w:rPr>
                <w:lang w:val="id-ID"/>
              </w:rPr>
            </w:pPr>
            <w:r w:rsidRPr="00FD40C3">
              <w:rPr>
                <w:lang w:val="id-ID"/>
              </w:rPr>
              <w:t xml:space="preserve">    "tdi": "tadi",</w:t>
            </w:r>
          </w:p>
          <w:p w14:paraId="32250299" w14:textId="77777777" w:rsidR="00801B5C" w:rsidRPr="00FD40C3" w:rsidRDefault="00801B5C" w:rsidP="00801B5C">
            <w:pPr>
              <w:pStyle w:val="Code"/>
              <w:rPr>
                <w:lang w:val="id-ID"/>
              </w:rPr>
            </w:pPr>
            <w:r w:rsidRPr="00FD40C3">
              <w:rPr>
                <w:lang w:val="id-ID"/>
              </w:rPr>
              <w:t xml:space="preserve">    "tdk":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telmi": "telat berpikir",</w:t>
            </w:r>
          </w:p>
          <w:p w14:paraId="53DFA9C7" w14:textId="77777777" w:rsidR="00801B5C" w:rsidRPr="00FD40C3" w:rsidRDefault="00801B5C" w:rsidP="00801B5C">
            <w:pPr>
              <w:pStyle w:val="Code"/>
              <w:rPr>
                <w:lang w:val="id-ID"/>
              </w:rPr>
            </w:pPr>
            <w:r w:rsidRPr="00FD40C3">
              <w:rPr>
                <w:lang w:val="id-ID"/>
              </w:rPr>
              <w:t xml:space="preserve">    "telp":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temen":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tenang",</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tepar": "terkapar",</w:t>
            </w:r>
          </w:p>
          <w:p w14:paraId="3E3765AE" w14:textId="77777777" w:rsidR="00801B5C" w:rsidRPr="00FD40C3" w:rsidRDefault="00801B5C" w:rsidP="00801B5C">
            <w:pPr>
              <w:pStyle w:val="Code"/>
              <w:rPr>
                <w:lang w:val="id-ID"/>
              </w:rPr>
            </w:pPr>
            <w:r w:rsidRPr="00FD40C3">
              <w:rPr>
                <w:lang w:val="id-ID"/>
              </w:rPr>
              <w:t xml:space="preserve">    "terbitin": "terbitkan",</w:t>
            </w:r>
          </w:p>
          <w:p w14:paraId="6E449B33" w14:textId="77777777" w:rsidR="00801B5C" w:rsidRPr="00FD40C3" w:rsidRDefault="00801B5C" w:rsidP="00801B5C">
            <w:pPr>
              <w:pStyle w:val="Code"/>
              <w:rPr>
                <w:lang w:val="id-ID"/>
              </w:rPr>
            </w:pPr>
            <w:r w:rsidRPr="00FD40C3">
              <w:rPr>
                <w:lang w:val="id-ID"/>
              </w:rPr>
              <w:t xml:space="preserve">    "tetp":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tggu": "tunggu",</w:t>
            </w:r>
          </w:p>
          <w:p w14:paraId="7C619225" w14:textId="77777777" w:rsidR="00801B5C" w:rsidRPr="00FD40C3" w:rsidRDefault="00801B5C" w:rsidP="00801B5C">
            <w:pPr>
              <w:pStyle w:val="Code"/>
              <w:rPr>
                <w:lang w:val="id-ID"/>
              </w:rPr>
            </w:pPr>
            <w:r w:rsidRPr="00FD40C3">
              <w:rPr>
                <w:lang w:val="id-ID"/>
              </w:rPr>
              <w:t xml:space="preserve">    "tgl": "tanggal",</w:t>
            </w:r>
          </w:p>
          <w:p w14:paraId="46309A4A" w14:textId="77777777" w:rsidR="00801B5C" w:rsidRPr="00FD40C3" w:rsidRDefault="00801B5C" w:rsidP="00801B5C">
            <w:pPr>
              <w:pStyle w:val="Code"/>
              <w:rPr>
                <w:lang w:val="id-ID"/>
              </w:rPr>
            </w:pPr>
            <w:r w:rsidRPr="00FD40C3">
              <w:rPr>
                <w:lang w:val="id-ID"/>
              </w:rPr>
              <w:t xml:space="preserve">    "tgok": "tengok",</w:t>
            </w:r>
          </w:p>
          <w:p w14:paraId="519BE4AB" w14:textId="77777777" w:rsidR="00801B5C" w:rsidRPr="00FD40C3" w:rsidRDefault="00801B5C" w:rsidP="00801B5C">
            <w:pPr>
              <w:pStyle w:val="Code"/>
              <w:rPr>
                <w:lang w:val="id-ID"/>
              </w:rPr>
            </w:pPr>
            <w:r w:rsidRPr="00FD40C3">
              <w:rPr>
                <w:lang w:val="id-ID"/>
              </w:rPr>
              <w:t xml:space="preserve">    "tgu": "tunggu",</w:t>
            </w:r>
          </w:p>
          <w:p w14:paraId="64A06184" w14:textId="77777777" w:rsidR="00801B5C" w:rsidRPr="00FD40C3" w:rsidRDefault="00801B5C" w:rsidP="00801B5C">
            <w:pPr>
              <w:pStyle w:val="Code"/>
              <w:rPr>
                <w:lang w:val="id-ID"/>
              </w:rPr>
            </w:pPr>
            <w:r w:rsidRPr="00FD40C3">
              <w:rPr>
                <w:lang w:val="id-ID"/>
              </w:rPr>
              <w:t xml:space="preserve">    "thanks": "terima kasih",</w:t>
            </w:r>
          </w:p>
          <w:p w14:paraId="77C9E648" w14:textId="77777777" w:rsidR="00801B5C" w:rsidRPr="00FD40C3" w:rsidRDefault="00801B5C" w:rsidP="00801B5C">
            <w:pPr>
              <w:pStyle w:val="Code"/>
              <w:rPr>
                <w:lang w:val="id-ID"/>
              </w:rPr>
            </w:pPr>
            <w:r w:rsidRPr="00FD40C3">
              <w:rPr>
                <w:lang w:val="id-ID"/>
              </w:rPr>
              <w:t xml:space="preserve">    "thankz": "terima kasih",</w:t>
            </w:r>
          </w:p>
          <w:p w14:paraId="1794567D" w14:textId="77777777" w:rsidR="00801B5C" w:rsidRPr="00FD40C3" w:rsidRDefault="00801B5C" w:rsidP="00801B5C">
            <w:pPr>
              <w:pStyle w:val="Code"/>
              <w:rPr>
                <w:lang w:val="id-ID"/>
              </w:rPr>
            </w:pPr>
            <w:r w:rsidRPr="00FD40C3">
              <w:rPr>
                <w:lang w:val="id-ID"/>
              </w:rPr>
              <w:t xml:space="preserve">    "thd": "terhadap",</w:t>
            </w:r>
          </w:p>
          <w:p w14:paraId="30C6B67A" w14:textId="77777777" w:rsidR="00801B5C" w:rsidRPr="00FD40C3" w:rsidRDefault="00801B5C" w:rsidP="00801B5C">
            <w:pPr>
              <w:pStyle w:val="Code"/>
              <w:rPr>
                <w:lang w:val="id-ID"/>
              </w:rPr>
            </w:pPr>
            <w:r w:rsidRPr="00FD40C3">
              <w:rPr>
                <w:lang w:val="id-ID"/>
              </w:rPr>
              <w:t xml:space="preserve">    "thdp": "terhadap",</w:t>
            </w:r>
          </w:p>
          <w:p w14:paraId="52534195" w14:textId="77777777" w:rsidR="00801B5C" w:rsidRPr="00FD40C3" w:rsidRDefault="00801B5C" w:rsidP="00801B5C">
            <w:pPr>
              <w:pStyle w:val="Code"/>
              <w:rPr>
                <w:lang w:val="id-ID"/>
              </w:rPr>
            </w:pPr>
            <w:r w:rsidRPr="00FD40C3">
              <w:rPr>
                <w:lang w:val="id-ID"/>
              </w:rPr>
              <w:t xml:space="preserve">    "thn": "tahun",</w:t>
            </w:r>
          </w:p>
          <w:p w14:paraId="5F07D41C" w14:textId="77777777" w:rsidR="00801B5C" w:rsidRPr="00FD40C3" w:rsidRDefault="00801B5C" w:rsidP="00801B5C">
            <w:pPr>
              <w:pStyle w:val="Code"/>
              <w:rPr>
                <w:lang w:val="id-ID"/>
              </w:rPr>
            </w:pPr>
            <w:r w:rsidRPr="00FD40C3">
              <w:rPr>
                <w:lang w:val="id-ID"/>
              </w:rPr>
              <w:t xml:space="preserve">    "thx": "thanks",</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tilep": "tilap",</w:t>
            </w:r>
          </w:p>
          <w:p w14:paraId="44AC2B2E" w14:textId="77777777" w:rsidR="00801B5C" w:rsidRPr="00FD40C3" w:rsidRDefault="00801B5C" w:rsidP="00801B5C">
            <w:pPr>
              <w:pStyle w:val="Code"/>
              <w:rPr>
                <w:lang w:val="id-ID"/>
              </w:rPr>
            </w:pPr>
            <w:r w:rsidRPr="00FD40C3">
              <w:rPr>
                <w:lang w:val="id-ID"/>
              </w:rPr>
              <w:lastRenderedPageBreak/>
              <w:t xml:space="preserve">    "tioghoa": "tionghoa",</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tipiwan":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tk": "tidak",</w:t>
            </w:r>
          </w:p>
          <w:p w14:paraId="79B30D99" w14:textId="77777777" w:rsidR="00801B5C" w:rsidRPr="00FD40C3" w:rsidRDefault="00801B5C" w:rsidP="00801B5C">
            <w:pPr>
              <w:pStyle w:val="Code"/>
              <w:rPr>
                <w:lang w:val="id-ID"/>
              </w:rPr>
            </w:pPr>
            <w:r w:rsidRPr="00FD40C3">
              <w:rPr>
                <w:lang w:val="id-ID"/>
              </w:rPr>
              <w:t xml:space="preserve">    "tkg": "tukang",</w:t>
            </w:r>
          </w:p>
          <w:p w14:paraId="651DA2A7" w14:textId="77777777" w:rsidR="00801B5C" w:rsidRPr="00FD40C3" w:rsidRDefault="00801B5C" w:rsidP="00801B5C">
            <w:pPr>
              <w:pStyle w:val="Code"/>
              <w:rPr>
                <w:lang w:val="id-ID"/>
              </w:rPr>
            </w:pPr>
            <w:r w:rsidRPr="00FD40C3">
              <w:rPr>
                <w:lang w:val="id-ID"/>
              </w:rPr>
              <w:t xml:space="preserve">    "tks": "terima kasih",</w:t>
            </w:r>
          </w:p>
          <w:p w14:paraId="3CF5C9F1" w14:textId="77777777" w:rsidR="00801B5C" w:rsidRPr="00FD40C3" w:rsidRDefault="00801B5C" w:rsidP="00801B5C">
            <w:pPr>
              <w:pStyle w:val="Code"/>
              <w:rPr>
                <w:lang w:val="id-ID"/>
              </w:rPr>
            </w:pPr>
            <w:r w:rsidRPr="00FD40C3">
              <w:rPr>
                <w:lang w:val="id-ID"/>
              </w:rPr>
              <w:t xml:space="preserve">    "tl": "timeline",</w:t>
            </w:r>
          </w:p>
          <w:p w14:paraId="3C510442" w14:textId="77777777" w:rsidR="00801B5C" w:rsidRPr="00FD40C3" w:rsidRDefault="00801B5C" w:rsidP="00801B5C">
            <w:pPr>
              <w:pStyle w:val="Code"/>
              <w:rPr>
                <w:lang w:val="id-ID"/>
              </w:rPr>
            </w:pPr>
            <w:r w:rsidRPr="00FD40C3">
              <w:rPr>
                <w:lang w:val="id-ID"/>
              </w:rPr>
              <w:t xml:space="preserve">    "tll": "terlalu",</w:t>
            </w:r>
          </w:p>
          <w:p w14:paraId="0B1D2C6D" w14:textId="77777777" w:rsidR="00801B5C" w:rsidRPr="00FD40C3" w:rsidRDefault="00801B5C" w:rsidP="00801B5C">
            <w:pPr>
              <w:pStyle w:val="Code"/>
              <w:rPr>
                <w:lang w:val="id-ID"/>
              </w:rPr>
            </w:pPr>
            <w:r w:rsidRPr="00FD40C3">
              <w:rPr>
                <w:lang w:val="id-ID"/>
              </w:rPr>
              <w:t xml:space="preserve">    "tlp": "telepon",</w:t>
            </w:r>
          </w:p>
          <w:p w14:paraId="793DF9E8" w14:textId="77777777" w:rsidR="00801B5C" w:rsidRPr="00FD40C3" w:rsidRDefault="00801B5C" w:rsidP="00801B5C">
            <w:pPr>
              <w:pStyle w:val="Code"/>
              <w:rPr>
                <w:lang w:val="id-ID"/>
              </w:rPr>
            </w:pPr>
            <w:r w:rsidRPr="00FD40C3">
              <w:rPr>
                <w:lang w:val="id-ID"/>
              </w:rPr>
              <w:t xml:space="preserve">    "tlpn": "telepon",</w:t>
            </w:r>
          </w:p>
          <w:p w14:paraId="59A92ED8" w14:textId="77777777" w:rsidR="00801B5C" w:rsidRPr="00FD40C3" w:rsidRDefault="00801B5C" w:rsidP="00801B5C">
            <w:pPr>
              <w:pStyle w:val="Code"/>
              <w:rPr>
                <w:lang w:val="id-ID"/>
              </w:rPr>
            </w:pPr>
            <w:r w:rsidRPr="00FD40C3">
              <w:rPr>
                <w:lang w:val="id-ID"/>
              </w:rPr>
              <w:t xml:space="preserve">    "tls": "tulis",</w:t>
            </w:r>
          </w:p>
          <w:p w14:paraId="4A76EE28" w14:textId="77777777" w:rsidR="00801B5C" w:rsidRPr="00FD40C3" w:rsidRDefault="00801B5C" w:rsidP="00801B5C">
            <w:pPr>
              <w:pStyle w:val="Code"/>
              <w:rPr>
                <w:lang w:val="id-ID"/>
              </w:rPr>
            </w:pPr>
            <w:r w:rsidRPr="00FD40C3">
              <w:rPr>
                <w:lang w:val="id-ID"/>
              </w:rPr>
              <w:t xml:space="preserve">    "tman": "teman",</w:t>
            </w:r>
          </w:p>
          <w:p w14:paraId="4F9B5EA1" w14:textId="77777777" w:rsidR="00801B5C" w:rsidRPr="00FD40C3" w:rsidRDefault="00801B5C" w:rsidP="00801B5C">
            <w:pPr>
              <w:pStyle w:val="Code"/>
              <w:rPr>
                <w:lang w:val="id-ID"/>
              </w:rPr>
            </w:pPr>
            <w:r w:rsidRPr="00FD40C3">
              <w:rPr>
                <w:lang w:val="id-ID"/>
              </w:rPr>
              <w:t xml:space="preserve">    "tmbah": "tambah",</w:t>
            </w:r>
          </w:p>
          <w:p w14:paraId="168A281F" w14:textId="77777777" w:rsidR="00801B5C" w:rsidRPr="00FD40C3" w:rsidRDefault="00801B5C" w:rsidP="00801B5C">
            <w:pPr>
              <w:pStyle w:val="Code"/>
              <w:rPr>
                <w:lang w:val="id-ID"/>
              </w:rPr>
            </w:pPr>
            <w:r w:rsidRPr="00FD40C3">
              <w:rPr>
                <w:lang w:val="id-ID"/>
              </w:rPr>
              <w:t xml:space="preserve">    "tmbh":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tmn":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tmpah": "tumpah",</w:t>
            </w:r>
          </w:p>
          <w:p w14:paraId="619CC10A" w14:textId="77777777" w:rsidR="00801B5C" w:rsidRPr="00FD40C3" w:rsidRDefault="00801B5C" w:rsidP="00801B5C">
            <w:pPr>
              <w:pStyle w:val="Code"/>
              <w:rPr>
                <w:lang w:val="id-ID"/>
              </w:rPr>
            </w:pPr>
            <w:r w:rsidRPr="00FD40C3">
              <w:rPr>
                <w:lang w:val="id-ID"/>
              </w:rPr>
              <w:t xml:space="preserve">    "tmph": "tumpah",</w:t>
            </w:r>
          </w:p>
          <w:p w14:paraId="55A68083" w14:textId="77777777" w:rsidR="00801B5C" w:rsidRPr="00FD40C3" w:rsidRDefault="00801B5C" w:rsidP="00801B5C">
            <w:pPr>
              <w:pStyle w:val="Code"/>
              <w:rPr>
                <w:lang w:val="id-ID"/>
              </w:rPr>
            </w:pPr>
            <w:r w:rsidRPr="00FD40C3">
              <w:rPr>
                <w:lang w:val="id-ID"/>
              </w:rPr>
              <w:t xml:space="preserve">    "tmpt": "tempat",</w:t>
            </w:r>
          </w:p>
          <w:p w14:paraId="6F9D004C" w14:textId="77777777" w:rsidR="00801B5C" w:rsidRPr="00FD40C3" w:rsidRDefault="00801B5C" w:rsidP="00801B5C">
            <w:pPr>
              <w:pStyle w:val="Code"/>
              <w:rPr>
                <w:lang w:val="id-ID"/>
              </w:rPr>
            </w:pPr>
            <w:r w:rsidRPr="00FD40C3">
              <w:rPr>
                <w:lang w:val="id-ID"/>
              </w:rPr>
              <w:t xml:space="preserve">    "tnda": "tanda",</w:t>
            </w:r>
          </w:p>
          <w:p w14:paraId="75215439" w14:textId="77777777" w:rsidR="00801B5C" w:rsidRPr="00FD40C3" w:rsidRDefault="00801B5C" w:rsidP="00801B5C">
            <w:pPr>
              <w:pStyle w:val="Code"/>
              <w:rPr>
                <w:lang w:val="id-ID"/>
              </w:rPr>
            </w:pPr>
            <w:r w:rsidRPr="00FD40C3">
              <w:rPr>
                <w:lang w:val="id-ID"/>
              </w:rPr>
              <w:t xml:space="preserve">    "tngu": "tunggu",</w:t>
            </w:r>
          </w:p>
          <w:p w14:paraId="1AA90F36" w14:textId="77777777" w:rsidR="00801B5C" w:rsidRPr="00FD40C3" w:rsidRDefault="00801B5C" w:rsidP="00801B5C">
            <w:pPr>
              <w:pStyle w:val="Code"/>
              <w:rPr>
                <w:lang w:val="id-ID"/>
              </w:rPr>
            </w:pPr>
            <w:r w:rsidRPr="00FD40C3">
              <w:rPr>
                <w:lang w:val="id-ID"/>
              </w:rPr>
              <w:t xml:space="preserve">    "tnh": "tanah",</w:t>
            </w:r>
          </w:p>
          <w:p w14:paraId="62B951DF" w14:textId="77777777" w:rsidR="00801B5C" w:rsidRPr="00FD40C3" w:rsidRDefault="00801B5C" w:rsidP="00801B5C">
            <w:pPr>
              <w:pStyle w:val="Code"/>
              <w:rPr>
                <w:lang w:val="id-ID"/>
              </w:rPr>
            </w:pPr>
            <w:r w:rsidRPr="00FD40C3">
              <w:rPr>
                <w:lang w:val="id-ID"/>
              </w:rPr>
              <w:t xml:space="preserve">    "tni": "tentara nasional indonesia",</w:t>
            </w:r>
          </w:p>
          <w:p w14:paraId="7A86CE3F" w14:textId="77777777" w:rsidR="00801B5C" w:rsidRPr="00FD40C3" w:rsidRDefault="00801B5C" w:rsidP="00801B5C">
            <w:pPr>
              <w:pStyle w:val="Code"/>
              <w:rPr>
                <w:lang w:val="id-ID"/>
              </w:rPr>
            </w:pPr>
            <w:r w:rsidRPr="00FD40C3">
              <w:rPr>
                <w:lang w:val="id-ID"/>
              </w:rPr>
              <w:t xml:space="preserve">    "tnp": "tanpa",</w:t>
            </w:r>
          </w:p>
          <w:p w14:paraId="20A338DB" w14:textId="77777777" w:rsidR="00801B5C" w:rsidRPr="00FD40C3" w:rsidRDefault="00801B5C" w:rsidP="00801B5C">
            <w:pPr>
              <w:pStyle w:val="Code"/>
              <w:rPr>
                <w:lang w:val="id-ID"/>
              </w:rPr>
            </w:pPr>
            <w:r w:rsidRPr="00FD40C3">
              <w:rPr>
                <w:lang w:val="id-ID"/>
              </w:rPr>
              <w:t xml:space="preserve">    "tntg": "tentang",</w:t>
            </w:r>
          </w:p>
          <w:p w14:paraId="30C8E7AD" w14:textId="77777777" w:rsidR="00801B5C" w:rsidRPr="00FD40C3" w:rsidRDefault="00801B5C" w:rsidP="00801B5C">
            <w:pPr>
              <w:pStyle w:val="Code"/>
              <w:rPr>
                <w:lang w:val="id-ID"/>
              </w:rPr>
            </w:pPr>
            <w:r w:rsidRPr="00FD40C3">
              <w:rPr>
                <w:lang w:val="id-ID"/>
              </w:rPr>
              <w:t xml:space="preserve">    "tnya": "tanya",</w:t>
            </w:r>
          </w:p>
          <w:p w14:paraId="266CA194" w14:textId="77777777" w:rsidR="00801B5C" w:rsidRPr="00FD40C3" w:rsidRDefault="00801B5C" w:rsidP="00801B5C">
            <w:pPr>
              <w:pStyle w:val="Code"/>
              <w:rPr>
                <w:lang w:val="id-ID"/>
              </w:rPr>
            </w:pPr>
            <w:r w:rsidRPr="00FD40C3">
              <w:rPr>
                <w:lang w:val="id-ID"/>
              </w:rPr>
              <w:t xml:space="preserve">    "tnyta": "ternyata",</w:t>
            </w:r>
          </w:p>
          <w:p w14:paraId="307F7A6A" w14:textId="77777777" w:rsidR="00801B5C" w:rsidRPr="00FD40C3" w:rsidRDefault="00801B5C" w:rsidP="00801B5C">
            <w:pPr>
              <w:pStyle w:val="Code"/>
              <w:rPr>
                <w:lang w:val="id-ID"/>
              </w:rPr>
            </w:pPr>
            <w:r w:rsidRPr="00FD40C3">
              <w:rPr>
                <w:lang w:val="id-ID"/>
              </w:rPr>
              <w:t xml:space="preserve">    "togel": "toto gelap",</w:t>
            </w:r>
          </w:p>
          <w:p w14:paraId="25881192" w14:textId="77777777" w:rsidR="00801B5C" w:rsidRPr="00FD40C3" w:rsidRDefault="00801B5C" w:rsidP="00801B5C">
            <w:pPr>
              <w:pStyle w:val="Code"/>
              <w:rPr>
                <w:lang w:val="id-ID"/>
              </w:rPr>
            </w:pPr>
            <w:r w:rsidRPr="00FD40C3">
              <w:rPr>
                <w:lang w:val="id-ID"/>
              </w:rPr>
              <w:t xml:space="preserve">    "tokai":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toys": "main",</w:t>
            </w:r>
          </w:p>
          <w:p w14:paraId="6ED20139" w14:textId="77777777" w:rsidR="00801B5C" w:rsidRPr="00FD40C3" w:rsidRDefault="00801B5C" w:rsidP="00801B5C">
            <w:pPr>
              <w:pStyle w:val="Code"/>
              <w:rPr>
                <w:lang w:val="id-ID"/>
              </w:rPr>
            </w:pPr>
            <w:r w:rsidRPr="00FD40C3">
              <w:rPr>
                <w:lang w:val="id-ID"/>
              </w:rPr>
              <w:t xml:space="preserve">    "tp": "tapi",</w:t>
            </w:r>
          </w:p>
          <w:p w14:paraId="0985D661" w14:textId="77777777" w:rsidR="00801B5C" w:rsidRPr="00FD40C3" w:rsidRDefault="00801B5C" w:rsidP="00801B5C">
            <w:pPr>
              <w:pStyle w:val="Code"/>
              <w:rPr>
                <w:lang w:val="id-ID"/>
              </w:rPr>
            </w:pPr>
            <w:r w:rsidRPr="00FD40C3">
              <w:rPr>
                <w:lang w:val="id-ID"/>
              </w:rPr>
              <w:t xml:space="preserve">    "tpi": "tetapi",</w:t>
            </w:r>
          </w:p>
          <w:p w14:paraId="6E7E05A7" w14:textId="77777777" w:rsidR="00801B5C" w:rsidRPr="00FD40C3" w:rsidRDefault="00801B5C" w:rsidP="00801B5C">
            <w:pPr>
              <w:pStyle w:val="Code"/>
              <w:rPr>
                <w:lang w:val="id-ID"/>
              </w:rPr>
            </w:pPr>
            <w:r w:rsidRPr="00FD40C3">
              <w:rPr>
                <w:lang w:val="id-ID"/>
              </w:rPr>
              <w:t xml:space="preserve">    "tq": "terima kasih",</w:t>
            </w:r>
          </w:p>
          <w:p w14:paraId="73ABBD45" w14:textId="77777777" w:rsidR="00801B5C" w:rsidRPr="00FD40C3" w:rsidRDefault="00801B5C" w:rsidP="00801B5C">
            <w:pPr>
              <w:pStyle w:val="Code"/>
              <w:rPr>
                <w:lang w:val="id-ID"/>
              </w:rPr>
            </w:pPr>
            <w:r w:rsidRPr="00FD40C3">
              <w:rPr>
                <w:lang w:val="id-ID"/>
              </w:rPr>
              <w:t xml:space="preserve">    "trdhulu": "terdahulu",</w:t>
            </w:r>
          </w:p>
          <w:p w14:paraId="1E88E599" w14:textId="77777777" w:rsidR="00801B5C" w:rsidRPr="00FD40C3" w:rsidRDefault="00801B5C" w:rsidP="00801B5C">
            <w:pPr>
              <w:pStyle w:val="Code"/>
              <w:rPr>
                <w:lang w:val="id-ID"/>
              </w:rPr>
            </w:pPr>
            <w:r w:rsidRPr="00FD40C3">
              <w:rPr>
                <w:lang w:val="id-ID"/>
              </w:rPr>
              <w:t xml:space="preserve">    "tren": "trend",</w:t>
            </w:r>
          </w:p>
          <w:p w14:paraId="04DCD6DB" w14:textId="77777777" w:rsidR="00801B5C" w:rsidRPr="00FD40C3" w:rsidRDefault="00801B5C" w:rsidP="00801B5C">
            <w:pPr>
              <w:pStyle w:val="Code"/>
              <w:rPr>
                <w:lang w:val="id-ID"/>
              </w:rPr>
            </w:pPr>
            <w:r w:rsidRPr="00FD40C3">
              <w:rPr>
                <w:lang w:val="id-ID"/>
              </w:rPr>
              <w:t xml:space="preserve">    "trending": "trend",</w:t>
            </w:r>
          </w:p>
          <w:p w14:paraId="272B52D9" w14:textId="77777777" w:rsidR="00801B5C" w:rsidRPr="00FD40C3" w:rsidRDefault="00801B5C" w:rsidP="00801B5C">
            <w:pPr>
              <w:pStyle w:val="Code"/>
              <w:rPr>
                <w:lang w:val="id-ID"/>
              </w:rPr>
            </w:pPr>
            <w:r w:rsidRPr="00FD40C3">
              <w:rPr>
                <w:lang w:val="id-ID"/>
              </w:rPr>
              <w:t xml:space="preserve">    "trfkir": "terfikir",</w:t>
            </w:r>
          </w:p>
          <w:p w14:paraId="441606A7" w14:textId="77777777" w:rsidR="00801B5C" w:rsidRPr="00FD40C3" w:rsidRDefault="00801B5C" w:rsidP="00801B5C">
            <w:pPr>
              <w:pStyle w:val="Code"/>
              <w:rPr>
                <w:lang w:val="id-ID"/>
              </w:rPr>
            </w:pPr>
            <w:r w:rsidRPr="00FD40C3">
              <w:rPr>
                <w:lang w:val="id-ID"/>
              </w:rPr>
              <w:t xml:space="preserve">    "trgntg": "tergantung",</w:t>
            </w:r>
          </w:p>
          <w:p w14:paraId="1C0A1ADF" w14:textId="77777777" w:rsidR="00801B5C" w:rsidRPr="00FD40C3" w:rsidRDefault="00801B5C" w:rsidP="00801B5C">
            <w:pPr>
              <w:pStyle w:val="Code"/>
              <w:rPr>
                <w:lang w:val="id-ID"/>
              </w:rPr>
            </w:pPr>
            <w:r w:rsidRPr="00FD40C3">
              <w:rPr>
                <w:lang w:val="id-ID"/>
              </w:rPr>
              <w:t xml:space="preserve">    "trh": "terhadap",</w:t>
            </w:r>
          </w:p>
          <w:p w14:paraId="4AB5AD8F" w14:textId="77777777" w:rsidR="00801B5C" w:rsidRPr="00FD40C3" w:rsidRDefault="00801B5C" w:rsidP="00801B5C">
            <w:pPr>
              <w:pStyle w:val="Code"/>
              <w:rPr>
                <w:lang w:val="id-ID"/>
              </w:rPr>
            </w:pPr>
            <w:r w:rsidRPr="00FD40C3">
              <w:rPr>
                <w:lang w:val="id-ID"/>
              </w:rPr>
              <w:t xml:space="preserve">    "trhdp": "terhadap",</w:t>
            </w:r>
          </w:p>
          <w:p w14:paraId="36D02AE8" w14:textId="77777777" w:rsidR="00801B5C" w:rsidRPr="00FD40C3" w:rsidRDefault="00801B5C" w:rsidP="00801B5C">
            <w:pPr>
              <w:pStyle w:val="Code"/>
              <w:rPr>
                <w:lang w:val="id-ID"/>
              </w:rPr>
            </w:pPr>
            <w:r w:rsidRPr="00FD40C3">
              <w:rPr>
                <w:lang w:val="id-ID"/>
              </w:rPr>
              <w:t xml:space="preserve">    "trima": "terima kasih",</w:t>
            </w:r>
          </w:p>
          <w:p w14:paraId="6B0AC598" w14:textId="77777777" w:rsidR="00801B5C" w:rsidRPr="00FD40C3" w:rsidRDefault="00801B5C" w:rsidP="00801B5C">
            <w:pPr>
              <w:pStyle w:val="Code"/>
              <w:rPr>
                <w:lang w:val="id-ID"/>
              </w:rPr>
            </w:pPr>
            <w:r w:rsidRPr="00FD40C3">
              <w:rPr>
                <w:lang w:val="id-ID"/>
              </w:rPr>
              <w:t xml:space="preserve">    "trims": "terima kasih",</w:t>
            </w:r>
          </w:p>
          <w:p w14:paraId="174B44B8" w14:textId="77777777" w:rsidR="00801B5C" w:rsidRPr="00FD40C3" w:rsidRDefault="00801B5C" w:rsidP="00801B5C">
            <w:pPr>
              <w:pStyle w:val="Code"/>
              <w:rPr>
                <w:lang w:val="id-ID"/>
              </w:rPr>
            </w:pPr>
            <w:r w:rsidRPr="00FD40C3">
              <w:rPr>
                <w:lang w:val="id-ID"/>
              </w:rPr>
              <w:t xml:space="preserve">    "trimz": "terima kasih",</w:t>
            </w:r>
          </w:p>
          <w:p w14:paraId="3D97FAEB" w14:textId="77777777" w:rsidR="00801B5C" w:rsidRPr="00FD40C3" w:rsidRDefault="00801B5C" w:rsidP="00801B5C">
            <w:pPr>
              <w:pStyle w:val="Code"/>
              <w:rPr>
                <w:lang w:val="id-ID"/>
              </w:rPr>
            </w:pPr>
            <w:r w:rsidRPr="00FD40C3">
              <w:rPr>
                <w:lang w:val="id-ID"/>
              </w:rPr>
              <w:t xml:space="preserve">    "trkhr": "terakhir",</w:t>
            </w:r>
          </w:p>
          <w:p w14:paraId="0A81EC6E" w14:textId="77777777" w:rsidR="00801B5C" w:rsidRPr="00FD40C3" w:rsidRDefault="00801B5C" w:rsidP="00801B5C">
            <w:pPr>
              <w:pStyle w:val="Code"/>
              <w:rPr>
                <w:lang w:val="id-ID"/>
              </w:rPr>
            </w:pPr>
            <w:r w:rsidRPr="00FD40C3">
              <w:rPr>
                <w:lang w:val="id-ID"/>
              </w:rPr>
              <w:t xml:space="preserve">    "trlalu": "terlalu",</w:t>
            </w:r>
          </w:p>
          <w:p w14:paraId="3557F062" w14:textId="77777777" w:rsidR="00801B5C" w:rsidRPr="00FD40C3" w:rsidRDefault="00801B5C" w:rsidP="00801B5C">
            <w:pPr>
              <w:pStyle w:val="Code"/>
              <w:rPr>
                <w:lang w:val="id-ID"/>
              </w:rPr>
            </w:pPr>
            <w:r w:rsidRPr="00FD40C3">
              <w:rPr>
                <w:lang w:val="id-ID"/>
              </w:rPr>
              <w:t xml:space="preserve">    "trllu": "terlalu",</w:t>
            </w:r>
          </w:p>
          <w:p w14:paraId="09ADB0D4" w14:textId="77777777" w:rsidR="00801B5C" w:rsidRPr="00FD40C3" w:rsidRDefault="00801B5C" w:rsidP="00801B5C">
            <w:pPr>
              <w:pStyle w:val="Code"/>
              <w:rPr>
                <w:lang w:val="id-ID"/>
              </w:rPr>
            </w:pPr>
            <w:r w:rsidRPr="00FD40C3">
              <w:rPr>
                <w:lang w:val="id-ID"/>
              </w:rPr>
              <w:t xml:space="preserve">    "trm": "terima",</w:t>
            </w:r>
          </w:p>
          <w:p w14:paraId="67656498" w14:textId="77777777" w:rsidR="00801B5C" w:rsidRPr="00FD40C3" w:rsidRDefault="00801B5C" w:rsidP="00801B5C">
            <w:pPr>
              <w:pStyle w:val="Code"/>
              <w:rPr>
                <w:lang w:val="id-ID"/>
              </w:rPr>
            </w:pPr>
            <w:r w:rsidRPr="00FD40C3">
              <w:rPr>
                <w:lang w:val="id-ID"/>
              </w:rPr>
              <w:t xml:space="preserve">    "trmsk": "termasuk",</w:t>
            </w:r>
          </w:p>
          <w:p w14:paraId="37D1022C" w14:textId="77777777" w:rsidR="00801B5C" w:rsidRPr="00FD40C3" w:rsidRDefault="00801B5C" w:rsidP="00801B5C">
            <w:pPr>
              <w:pStyle w:val="Code"/>
              <w:rPr>
                <w:lang w:val="id-ID"/>
              </w:rPr>
            </w:pPr>
            <w:r w:rsidRPr="00FD40C3">
              <w:rPr>
                <w:lang w:val="id-ID"/>
              </w:rPr>
              <w:t xml:space="preserve">    "trnyt": "ternyata",</w:t>
            </w:r>
          </w:p>
          <w:p w14:paraId="684D1B7D" w14:textId="77777777" w:rsidR="00801B5C" w:rsidRPr="00FD40C3" w:rsidRDefault="00801B5C" w:rsidP="00801B5C">
            <w:pPr>
              <w:pStyle w:val="Code"/>
              <w:rPr>
                <w:lang w:val="id-ID"/>
              </w:rPr>
            </w:pPr>
            <w:r w:rsidRPr="00FD40C3">
              <w:rPr>
                <w:lang w:val="id-ID"/>
              </w:rPr>
              <w:t xml:space="preserve">    "trs": "terus",</w:t>
            </w:r>
          </w:p>
          <w:p w14:paraId="71246B84" w14:textId="77777777" w:rsidR="00801B5C" w:rsidRPr="00FD40C3" w:rsidRDefault="00801B5C" w:rsidP="00801B5C">
            <w:pPr>
              <w:pStyle w:val="Code"/>
              <w:rPr>
                <w:lang w:val="id-ID"/>
              </w:rPr>
            </w:pPr>
            <w:r w:rsidRPr="00FD40C3">
              <w:rPr>
                <w:lang w:val="id-ID"/>
              </w:rPr>
              <w:t xml:space="preserve">    "trus": "terus",</w:t>
            </w:r>
          </w:p>
          <w:p w14:paraId="1D3D9061" w14:textId="77777777" w:rsidR="00801B5C" w:rsidRPr="00FD40C3" w:rsidRDefault="00801B5C" w:rsidP="00801B5C">
            <w:pPr>
              <w:pStyle w:val="Code"/>
              <w:rPr>
                <w:lang w:val="id-ID"/>
              </w:rPr>
            </w:pPr>
            <w:r w:rsidRPr="00FD40C3">
              <w:rPr>
                <w:lang w:val="id-ID"/>
              </w:rPr>
              <w:t xml:space="preserve">    "trutama": "terutama",</w:t>
            </w:r>
          </w:p>
          <w:p w14:paraId="5DD8A297" w14:textId="77777777" w:rsidR="00801B5C" w:rsidRPr="00FD40C3" w:rsidRDefault="00801B5C" w:rsidP="00801B5C">
            <w:pPr>
              <w:pStyle w:val="Code"/>
              <w:rPr>
                <w:lang w:val="id-ID"/>
              </w:rPr>
            </w:pPr>
            <w:r w:rsidRPr="00FD40C3">
              <w:rPr>
                <w:lang w:val="id-ID"/>
              </w:rPr>
              <w:t xml:space="preserve">    "trz": "terus",</w:t>
            </w:r>
          </w:p>
          <w:p w14:paraId="5AE27463" w14:textId="77777777" w:rsidR="00801B5C" w:rsidRPr="00FD40C3" w:rsidRDefault="00801B5C" w:rsidP="00801B5C">
            <w:pPr>
              <w:pStyle w:val="Code"/>
              <w:rPr>
                <w:lang w:val="id-ID"/>
              </w:rPr>
            </w:pPr>
            <w:r w:rsidRPr="00FD40C3">
              <w:rPr>
                <w:lang w:val="id-ID"/>
              </w:rPr>
              <w:t xml:space="preserve">    "ts": "penulis",</w:t>
            </w:r>
          </w:p>
          <w:p w14:paraId="3C97EBA2" w14:textId="77777777" w:rsidR="00801B5C" w:rsidRPr="00FD40C3" w:rsidRDefault="00801B5C" w:rsidP="00801B5C">
            <w:pPr>
              <w:pStyle w:val="Code"/>
              <w:rPr>
                <w:lang w:val="id-ID"/>
              </w:rPr>
            </w:pPr>
            <w:r w:rsidRPr="00FD40C3">
              <w:rPr>
                <w:lang w:val="id-ID"/>
              </w:rPr>
              <w:t xml:space="preserve">    "tsangka": "tersangka",</w:t>
            </w:r>
          </w:p>
          <w:p w14:paraId="2B376E62" w14:textId="77777777" w:rsidR="00801B5C" w:rsidRPr="00FD40C3" w:rsidRDefault="00801B5C" w:rsidP="00801B5C">
            <w:pPr>
              <w:pStyle w:val="Code"/>
              <w:rPr>
                <w:lang w:val="id-ID"/>
              </w:rPr>
            </w:pPr>
            <w:r w:rsidRPr="00FD40C3">
              <w:rPr>
                <w:lang w:val="id-ID"/>
              </w:rPr>
              <w:lastRenderedPageBreak/>
              <w:t xml:space="preserve">    "tsb": "tersebut",</w:t>
            </w:r>
          </w:p>
          <w:p w14:paraId="089278DA" w14:textId="77777777" w:rsidR="00801B5C" w:rsidRPr="00FD40C3" w:rsidRDefault="00801B5C" w:rsidP="00801B5C">
            <w:pPr>
              <w:pStyle w:val="Code"/>
              <w:rPr>
                <w:lang w:val="id-ID"/>
              </w:rPr>
            </w:pPr>
            <w:r w:rsidRPr="00FD40C3">
              <w:rPr>
                <w:lang w:val="id-ID"/>
              </w:rPr>
              <w:t xml:space="preserve">    "tsk":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ttd": "tertanda",</w:t>
            </w:r>
          </w:p>
          <w:p w14:paraId="28816F0A" w14:textId="77777777" w:rsidR="00801B5C" w:rsidRPr="00FD40C3" w:rsidRDefault="00801B5C" w:rsidP="00801B5C">
            <w:pPr>
              <w:pStyle w:val="Code"/>
              <w:rPr>
                <w:lang w:val="id-ID"/>
              </w:rPr>
            </w:pPr>
            <w:r w:rsidRPr="00FD40C3">
              <w:rPr>
                <w:lang w:val="id-ID"/>
              </w:rPr>
              <w:t xml:space="preserve">    "ttg": "tentang",</w:t>
            </w:r>
          </w:p>
          <w:p w14:paraId="088DA85B" w14:textId="77777777" w:rsidR="00801B5C" w:rsidRPr="00FD40C3" w:rsidRDefault="00801B5C" w:rsidP="00801B5C">
            <w:pPr>
              <w:pStyle w:val="Code"/>
              <w:rPr>
                <w:lang w:val="id-ID"/>
              </w:rPr>
            </w:pPr>
            <w:r w:rsidRPr="00FD40C3">
              <w:rPr>
                <w:lang w:val="id-ID"/>
              </w:rPr>
              <w:t xml:space="preserve">    "ttng": "tentang",</w:t>
            </w:r>
          </w:p>
          <w:p w14:paraId="3D8056BE" w14:textId="77777777" w:rsidR="00801B5C" w:rsidRPr="00FD40C3" w:rsidRDefault="00801B5C" w:rsidP="00801B5C">
            <w:pPr>
              <w:pStyle w:val="Code"/>
              <w:rPr>
                <w:lang w:val="id-ID"/>
              </w:rPr>
            </w:pPr>
            <w:r w:rsidRPr="00FD40C3">
              <w:rPr>
                <w:lang w:val="id-ID"/>
              </w:rPr>
              <w:t xml:space="preserve">    "ttp": "tetap",</w:t>
            </w:r>
          </w:p>
          <w:p w14:paraId="7F8C8CE3" w14:textId="77777777" w:rsidR="00801B5C" w:rsidRPr="00FD40C3" w:rsidRDefault="00801B5C" w:rsidP="00801B5C">
            <w:pPr>
              <w:pStyle w:val="Code"/>
              <w:rPr>
                <w:lang w:val="id-ID"/>
              </w:rPr>
            </w:pPr>
            <w:r w:rsidRPr="00FD40C3">
              <w:rPr>
                <w:lang w:val="id-ID"/>
              </w:rPr>
              <w:t xml:space="preserve">    "tu": "itu",</w:t>
            </w:r>
          </w:p>
          <w:p w14:paraId="4E05E6D0" w14:textId="77777777" w:rsidR="00801B5C" w:rsidRPr="00FD40C3" w:rsidRDefault="00801B5C" w:rsidP="00801B5C">
            <w:pPr>
              <w:pStyle w:val="Code"/>
              <w:rPr>
                <w:lang w:val="id-ID"/>
              </w:rPr>
            </w:pPr>
            <w:r w:rsidRPr="00FD40C3">
              <w:rPr>
                <w:lang w:val="id-ID"/>
              </w:rPr>
              <w:t xml:space="preserve">    "tuch": "tuh",</w:t>
            </w:r>
          </w:p>
          <w:p w14:paraId="53748743" w14:textId="77777777" w:rsidR="00801B5C" w:rsidRPr="00FD40C3" w:rsidRDefault="00801B5C" w:rsidP="00801B5C">
            <w:pPr>
              <w:pStyle w:val="Code"/>
              <w:rPr>
                <w:lang w:val="id-ID"/>
              </w:rPr>
            </w:pPr>
            <w:r w:rsidRPr="00FD40C3">
              <w:rPr>
                <w:lang w:val="id-ID"/>
              </w:rPr>
              <w:t xml:space="preserve">    "tuh": "itu",</w:t>
            </w:r>
          </w:p>
          <w:p w14:paraId="3875FD0B" w14:textId="77777777" w:rsidR="00801B5C" w:rsidRPr="00FD40C3" w:rsidRDefault="00801B5C" w:rsidP="00801B5C">
            <w:pPr>
              <w:pStyle w:val="Code"/>
              <w:rPr>
                <w:lang w:val="id-ID"/>
              </w:rPr>
            </w:pPr>
            <w:r w:rsidRPr="00FD40C3">
              <w:rPr>
                <w:lang w:val="id-ID"/>
              </w:rPr>
              <w:t xml:space="preserve">    "tuir": "tua",</w:t>
            </w:r>
          </w:p>
          <w:p w14:paraId="21795176" w14:textId="77777777" w:rsidR="00801B5C" w:rsidRPr="00FD40C3" w:rsidRDefault="00801B5C" w:rsidP="00801B5C">
            <w:pPr>
              <w:pStyle w:val="Code"/>
              <w:rPr>
                <w:lang w:val="id-ID"/>
              </w:rPr>
            </w:pPr>
            <w:r w:rsidRPr="00FD40C3">
              <w:rPr>
                <w:lang w:val="id-ID"/>
              </w:rPr>
              <w:t xml:space="preserve">    "tuwh": "tuh",</w:t>
            </w:r>
          </w:p>
          <w:p w14:paraId="4636D3C3" w14:textId="77777777" w:rsidR="00801B5C" w:rsidRPr="00FD40C3" w:rsidRDefault="00801B5C" w:rsidP="00801B5C">
            <w:pPr>
              <w:pStyle w:val="Code"/>
              <w:rPr>
                <w:lang w:val="id-ID"/>
              </w:rPr>
            </w:pPr>
            <w:r w:rsidRPr="00FD40C3">
              <w:rPr>
                <w:lang w:val="id-ID"/>
              </w:rPr>
              <w:t xml:space="preserve">    "tv": "televisi",</w:t>
            </w:r>
          </w:p>
          <w:p w14:paraId="4066CD03" w14:textId="77777777" w:rsidR="00801B5C" w:rsidRPr="00FD40C3" w:rsidRDefault="00801B5C" w:rsidP="00801B5C">
            <w:pPr>
              <w:pStyle w:val="Code"/>
              <w:rPr>
                <w:lang w:val="id-ID"/>
              </w:rPr>
            </w:pPr>
            <w:r w:rsidRPr="00FD40C3">
              <w:rPr>
                <w:lang w:val="id-ID"/>
              </w:rPr>
              <w:t xml:space="preserve">    "tw": "tahu",</w:t>
            </w:r>
          </w:p>
          <w:p w14:paraId="42D3B884" w14:textId="77777777" w:rsidR="00801B5C" w:rsidRPr="00FD40C3" w:rsidRDefault="00801B5C" w:rsidP="00801B5C">
            <w:pPr>
              <w:pStyle w:val="Code"/>
              <w:rPr>
                <w:lang w:val="id-ID"/>
              </w:rPr>
            </w:pPr>
            <w:r w:rsidRPr="00FD40C3">
              <w:rPr>
                <w:lang w:val="id-ID"/>
              </w:rPr>
              <w:t xml:space="preserve">    "twit2": "tweet-tweet",</w:t>
            </w:r>
          </w:p>
          <w:p w14:paraId="4F5A8448" w14:textId="77777777" w:rsidR="00801B5C" w:rsidRPr="00FD40C3" w:rsidRDefault="00801B5C" w:rsidP="00801B5C">
            <w:pPr>
              <w:pStyle w:val="Code"/>
              <w:rPr>
                <w:lang w:val="id-ID"/>
              </w:rPr>
            </w:pPr>
            <w:r w:rsidRPr="00FD40C3">
              <w:rPr>
                <w:lang w:val="id-ID"/>
              </w:rPr>
              <w:t xml:space="preserve">    "twt": "tweet",</w:t>
            </w:r>
          </w:p>
          <w:p w14:paraId="5E91A050" w14:textId="77777777" w:rsidR="00801B5C" w:rsidRPr="00FD40C3" w:rsidRDefault="00801B5C" w:rsidP="00801B5C">
            <w:pPr>
              <w:pStyle w:val="Code"/>
              <w:rPr>
                <w:lang w:val="id-ID"/>
              </w:rPr>
            </w:pPr>
            <w:r w:rsidRPr="00FD40C3">
              <w:rPr>
                <w:lang w:val="id-ID"/>
              </w:rPr>
              <w:t xml:space="preserve">    "tyap":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uasai": "kuasa",</w:t>
            </w:r>
          </w:p>
          <w:p w14:paraId="307660D7" w14:textId="77777777" w:rsidR="00801B5C" w:rsidRPr="00FD40C3" w:rsidRDefault="00801B5C" w:rsidP="00801B5C">
            <w:pPr>
              <w:pStyle w:val="Code"/>
              <w:rPr>
                <w:lang w:val="id-ID"/>
              </w:rPr>
            </w:pPr>
            <w:r w:rsidRPr="00FD40C3">
              <w:rPr>
                <w:lang w:val="id-ID"/>
              </w:rPr>
              <w:t xml:space="preserve">    "ud":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udah": "sudah",</w:t>
            </w:r>
          </w:p>
          <w:p w14:paraId="6C1550C9" w14:textId="77777777" w:rsidR="00801B5C" w:rsidRPr="00FD40C3" w:rsidRDefault="00801B5C" w:rsidP="00801B5C">
            <w:pPr>
              <w:pStyle w:val="Code"/>
              <w:rPr>
                <w:lang w:val="id-ID"/>
              </w:rPr>
            </w:pPr>
            <w:r w:rsidRPr="00FD40C3">
              <w:rPr>
                <w:lang w:val="id-ID"/>
              </w:rPr>
              <w:t xml:space="preserve">    "udh": "sudah",</w:t>
            </w:r>
          </w:p>
          <w:p w14:paraId="08C9275C" w14:textId="77777777" w:rsidR="00801B5C" w:rsidRPr="00FD40C3" w:rsidRDefault="00801B5C" w:rsidP="00801B5C">
            <w:pPr>
              <w:pStyle w:val="Code"/>
              <w:rPr>
                <w:lang w:val="id-ID"/>
              </w:rPr>
            </w:pPr>
            <w:r w:rsidRPr="00FD40C3">
              <w:rPr>
                <w:lang w:val="id-ID"/>
              </w:rPr>
              <w:t xml:space="preserve">    "ugm": "universitas gajah mada",</w:t>
            </w:r>
          </w:p>
          <w:p w14:paraId="27F79D1C" w14:textId="77777777" w:rsidR="00801B5C" w:rsidRPr="00FD40C3" w:rsidRDefault="00801B5C" w:rsidP="00801B5C">
            <w:pPr>
              <w:pStyle w:val="Code"/>
              <w:rPr>
                <w:lang w:val="id-ID"/>
              </w:rPr>
            </w:pPr>
            <w:r w:rsidRPr="00FD40C3">
              <w:rPr>
                <w:lang w:val="id-ID"/>
              </w:rPr>
              <w:t xml:space="preserve">    "ui": "universitas indonesia",</w:t>
            </w:r>
          </w:p>
          <w:p w14:paraId="615306D9" w14:textId="77777777" w:rsidR="00801B5C" w:rsidRPr="00FD40C3" w:rsidRDefault="00801B5C" w:rsidP="00801B5C">
            <w:pPr>
              <w:pStyle w:val="Code"/>
              <w:rPr>
                <w:lang w:val="id-ID"/>
              </w:rPr>
            </w:pPr>
            <w:r w:rsidRPr="00FD40C3">
              <w:rPr>
                <w:lang w:val="id-ID"/>
              </w:rPr>
              <w:t xml:space="preserve">    "ujg":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ul":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unair": "universitas airlangga",</w:t>
            </w:r>
          </w:p>
          <w:p w14:paraId="123F3778" w14:textId="77777777" w:rsidR="00801B5C" w:rsidRPr="00FD40C3" w:rsidRDefault="00801B5C" w:rsidP="00801B5C">
            <w:pPr>
              <w:pStyle w:val="Code"/>
              <w:rPr>
                <w:lang w:val="id-ID"/>
              </w:rPr>
            </w:pPr>
            <w:r w:rsidRPr="00FD40C3">
              <w:rPr>
                <w:lang w:val="id-ID"/>
              </w:rPr>
              <w:t xml:space="preserve">    "undang2": "undang undang",</w:t>
            </w:r>
          </w:p>
          <w:p w14:paraId="1E3FA859" w14:textId="77777777" w:rsidR="00801B5C" w:rsidRPr="00FD40C3" w:rsidRDefault="00801B5C" w:rsidP="00801B5C">
            <w:pPr>
              <w:pStyle w:val="Code"/>
              <w:rPr>
                <w:lang w:val="id-ID"/>
              </w:rPr>
            </w:pPr>
            <w:r w:rsidRPr="00FD40C3">
              <w:rPr>
                <w:lang w:val="id-ID"/>
              </w:rPr>
              <w:t xml:space="preserve">    "undip": "universitas diponegoro",</w:t>
            </w:r>
          </w:p>
          <w:p w14:paraId="0B2A2930" w14:textId="77777777" w:rsidR="00801B5C" w:rsidRPr="00FD40C3" w:rsidRDefault="00801B5C" w:rsidP="00801B5C">
            <w:pPr>
              <w:pStyle w:val="Code"/>
              <w:rPr>
                <w:lang w:val="id-ID"/>
              </w:rPr>
            </w:pPr>
            <w:r w:rsidRPr="00FD40C3">
              <w:rPr>
                <w:lang w:val="id-ID"/>
              </w:rPr>
              <w:t xml:space="preserve">    "univ": "universitas",</w:t>
            </w:r>
          </w:p>
          <w:p w14:paraId="6B7ADB85" w14:textId="77777777" w:rsidR="00801B5C" w:rsidRPr="00FD40C3" w:rsidRDefault="00801B5C" w:rsidP="00801B5C">
            <w:pPr>
              <w:pStyle w:val="Code"/>
              <w:rPr>
                <w:lang w:val="id-ID"/>
              </w:rPr>
            </w:pPr>
            <w:r w:rsidRPr="00FD40C3">
              <w:rPr>
                <w:lang w:val="id-ID"/>
              </w:rPr>
              <w:t xml:space="preserve">    "unyu": "menggemaskan",</w:t>
            </w:r>
          </w:p>
          <w:p w14:paraId="63446949" w14:textId="77777777" w:rsidR="00801B5C" w:rsidRPr="00FD40C3" w:rsidRDefault="00801B5C" w:rsidP="00801B5C">
            <w:pPr>
              <w:pStyle w:val="Code"/>
              <w:rPr>
                <w:lang w:val="id-ID"/>
              </w:rPr>
            </w:pPr>
            <w:r w:rsidRPr="00FD40C3">
              <w:rPr>
                <w:lang w:val="id-ID"/>
              </w:rPr>
              <w:t xml:space="preserve">    "uplot": "unggah",</w:t>
            </w:r>
          </w:p>
          <w:p w14:paraId="52880BFB" w14:textId="77777777" w:rsidR="00801B5C" w:rsidRPr="00FD40C3" w:rsidRDefault="00801B5C" w:rsidP="00801B5C">
            <w:pPr>
              <w:pStyle w:val="Code"/>
              <w:rPr>
                <w:lang w:val="id-ID"/>
              </w:rPr>
            </w:pPr>
            <w:r w:rsidRPr="00FD40C3">
              <w:rPr>
                <w:lang w:val="id-ID"/>
              </w:rPr>
              <w:t xml:space="preserve">    "uppu":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urg":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ust": "ustadz",</w:t>
            </w:r>
          </w:p>
          <w:p w14:paraId="2E21B32E" w14:textId="77777777" w:rsidR="00801B5C" w:rsidRPr="00FD40C3" w:rsidRDefault="00801B5C" w:rsidP="00801B5C">
            <w:pPr>
              <w:pStyle w:val="Code"/>
              <w:rPr>
                <w:lang w:val="id-ID"/>
              </w:rPr>
            </w:pPr>
            <w:r w:rsidRPr="00FD40C3">
              <w:rPr>
                <w:lang w:val="id-ID"/>
              </w:rPr>
              <w:t xml:space="preserve">    "u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utip": "kutip",</w:t>
            </w:r>
          </w:p>
          <w:p w14:paraId="4A5A82CB" w14:textId="77777777" w:rsidR="00801B5C" w:rsidRPr="00FD40C3" w:rsidRDefault="00801B5C" w:rsidP="00801B5C">
            <w:pPr>
              <w:pStyle w:val="Code"/>
              <w:rPr>
                <w:lang w:val="id-ID"/>
              </w:rPr>
            </w:pPr>
            <w:r w:rsidRPr="00FD40C3">
              <w:rPr>
                <w:lang w:val="id-ID"/>
              </w:rPr>
              <w:t xml:space="preserve">    "utk": "untuk",</w:t>
            </w:r>
          </w:p>
          <w:p w14:paraId="0D587805" w14:textId="77777777" w:rsidR="00801B5C" w:rsidRPr="00FD40C3" w:rsidRDefault="00801B5C" w:rsidP="00801B5C">
            <w:pPr>
              <w:pStyle w:val="Code"/>
              <w:rPr>
                <w:lang w:val="id-ID"/>
              </w:rPr>
            </w:pPr>
            <w:r w:rsidRPr="00FD40C3">
              <w:rPr>
                <w:lang w:val="id-ID"/>
              </w:rPr>
              <w:t xml:space="preserve">    "utul": "ujian tertulis",</w:t>
            </w:r>
          </w:p>
          <w:p w14:paraId="16011C3B" w14:textId="77777777" w:rsidR="00801B5C" w:rsidRPr="00FD40C3" w:rsidRDefault="00801B5C" w:rsidP="00801B5C">
            <w:pPr>
              <w:pStyle w:val="Code"/>
              <w:rPr>
                <w:lang w:val="id-ID"/>
              </w:rPr>
            </w:pPr>
            <w:r w:rsidRPr="00FD40C3">
              <w:rPr>
                <w:lang w:val="id-ID"/>
              </w:rPr>
              <w:t xml:space="preserve">    "uu":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victory": "menang",</w:t>
            </w:r>
          </w:p>
          <w:p w14:paraId="7397D552" w14:textId="77777777" w:rsidR="00801B5C" w:rsidRPr="00FD40C3" w:rsidRDefault="00801B5C" w:rsidP="00801B5C">
            <w:pPr>
              <w:pStyle w:val="Code"/>
              <w:rPr>
                <w:lang w:val="id-ID"/>
              </w:rPr>
            </w:pPr>
            <w:r w:rsidRPr="00FD40C3">
              <w:rPr>
                <w:lang w:val="id-ID"/>
              </w:rPr>
              <w:t xml:space="preserve">    "vol": "volume",</w:t>
            </w:r>
          </w:p>
          <w:p w14:paraId="22DF8E4C" w14:textId="77777777" w:rsidR="00801B5C" w:rsidRPr="00FD40C3" w:rsidRDefault="00801B5C" w:rsidP="00801B5C">
            <w:pPr>
              <w:pStyle w:val="Code"/>
              <w:rPr>
                <w:lang w:val="id-ID"/>
              </w:rPr>
            </w:pPr>
            <w:r w:rsidRPr="00FD40C3">
              <w:rPr>
                <w:lang w:val="id-ID"/>
              </w:rPr>
              <w:t xml:space="preserve">    "vote":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ad":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ar": "perang",</w:t>
            </w:r>
          </w:p>
          <w:p w14:paraId="29DB8F6F" w14:textId="77777777" w:rsidR="00801B5C" w:rsidRPr="00FD40C3" w:rsidRDefault="00801B5C" w:rsidP="00801B5C">
            <w:pPr>
              <w:pStyle w:val="Code"/>
              <w:rPr>
                <w:lang w:val="id-ID"/>
              </w:rPr>
            </w:pPr>
            <w:r w:rsidRPr="00FD40C3">
              <w:rPr>
                <w:lang w:val="id-ID"/>
              </w:rPr>
              <w:t xml:space="preserve">    "warbiyasak":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arkop":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at": "buat",</w:t>
            </w:r>
          </w:p>
          <w:p w14:paraId="28FCF5BA" w14:textId="77777777" w:rsidR="00801B5C" w:rsidRPr="00FD40C3" w:rsidRDefault="00801B5C" w:rsidP="00801B5C">
            <w:pPr>
              <w:pStyle w:val="Code"/>
              <w:rPr>
                <w:lang w:val="id-ID"/>
              </w:rPr>
            </w:pPr>
            <w:r w:rsidRPr="00FD40C3">
              <w:rPr>
                <w:lang w:val="id-ID"/>
              </w:rPr>
              <w:t xml:space="preserve">    "watuk": "batuk",</w:t>
            </w:r>
          </w:p>
          <w:p w14:paraId="0B6BA715" w14:textId="77777777" w:rsidR="00801B5C" w:rsidRPr="00FD40C3" w:rsidRDefault="00801B5C" w:rsidP="00801B5C">
            <w:pPr>
              <w:pStyle w:val="Code"/>
              <w:rPr>
                <w:lang w:val="id-ID"/>
              </w:rPr>
            </w:pPr>
            <w:r w:rsidRPr="00FD40C3">
              <w:rPr>
                <w:lang w:val="id-ID"/>
              </w:rPr>
              <w:t xml:space="preserve">    "who": "world health organization",</w:t>
            </w:r>
          </w:p>
          <w:p w14:paraId="3BF5812F" w14:textId="77777777" w:rsidR="00801B5C" w:rsidRPr="00FD40C3" w:rsidRDefault="00801B5C" w:rsidP="00801B5C">
            <w:pPr>
              <w:pStyle w:val="Code"/>
              <w:rPr>
                <w:lang w:val="id-ID"/>
              </w:rPr>
            </w:pPr>
            <w:r w:rsidRPr="00FD40C3">
              <w:rPr>
                <w:lang w:val="id-ID"/>
              </w:rPr>
              <w:t xml:space="preserve">    "wk": "tertawa",</w:t>
            </w:r>
          </w:p>
          <w:p w14:paraId="5469B686" w14:textId="77777777" w:rsidR="00801B5C" w:rsidRPr="00FD40C3" w:rsidRDefault="00801B5C" w:rsidP="00801B5C">
            <w:pPr>
              <w:pStyle w:val="Code"/>
              <w:rPr>
                <w:lang w:val="id-ID"/>
              </w:rPr>
            </w:pPr>
            <w:r w:rsidRPr="00FD40C3">
              <w:rPr>
                <w:lang w:val="id-ID"/>
              </w:rPr>
              <w:t xml:space="preserve">    "wkt": "waktu",</w:t>
            </w:r>
          </w:p>
          <w:p w14:paraId="768C1356" w14:textId="77777777" w:rsidR="00801B5C" w:rsidRPr="00FD40C3" w:rsidRDefault="00801B5C" w:rsidP="00801B5C">
            <w:pPr>
              <w:pStyle w:val="Code"/>
              <w:rPr>
                <w:lang w:val="id-ID"/>
              </w:rPr>
            </w:pPr>
            <w:r w:rsidRPr="00FD40C3">
              <w:rPr>
                <w:lang w:val="id-ID"/>
              </w:rPr>
              <w:t xml:space="preserve">    "wkwk": "tertawa",</w:t>
            </w:r>
          </w:p>
          <w:p w14:paraId="76CEB037" w14:textId="77777777" w:rsidR="00801B5C" w:rsidRPr="00FD40C3" w:rsidRDefault="00801B5C" w:rsidP="00801B5C">
            <w:pPr>
              <w:pStyle w:val="Code"/>
              <w:rPr>
                <w:lang w:val="id-ID"/>
              </w:rPr>
            </w:pPr>
            <w:r w:rsidRPr="00FD40C3">
              <w:rPr>
                <w:lang w:val="id-ID"/>
              </w:rPr>
              <w:t xml:space="preserve">    "wkwkkw": "tertawa",</w:t>
            </w:r>
          </w:p>
          <w:p w14:paraId="724B366C" w14:textId="77777777" w:rsidR="00801B5C" w:rsidRPr="00FD40C3" w:rsidRDefault="00801B5C" w:rsidP="00801B5C">
            <w:pPr>
              <w:pStyle w:val="Code"/>
              <w:rPr>
                <w:lang w:val="id-ID"/>
              </w:rPr>
            </w:pPr>
            <w:r w:rsidRPr="00FD40C3">
              <w:rPr>
                <w:lang w:val="id-ID"/>
              </w:rPr>
              <w:t xml:space="preserve">    "wtf": "what the fuck",</w:t>
            </w:r>
          </w:p>
          <w:p w14:paraId="4A73C498" w14:textId="77777777" w:rsidR="00801B5C" w:rsidRPr="00FD40C3" w:rsidRDefault="00801B5C" w:rsidP="00801B5C">
            <w:pPr>
              <w:pStyle w:val="Code"/>
              <w:rPr>
                <w:lang w:val="id-ID"/>
              </w:rPr>
            </w:pPr>
            <w:r w:rsidRPr="00FD40C3">
              <w:rPr>
                <w:lang w:val="id-ID"/>
              </w:rPr>
              <w:t xml:space="preserve">    "wth": "what the hell",</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xan": "tak akan",</w:t>
            </w:r>
          </w:p>
          <w:p w14:paraId="3F5930C1" w14:textId="77777777" w:rsidR="00801B5C" w:rsidRPr="00FD40C3" w:rsidRDefault="00801B5C" w:rsidP="00801B5C">
            <w:pPr>
              <w:pStyle w:val="Code"/>
              <w:rPr>
                <w:lang w:val="id-ID"/>
              </w:rPr>
            </w:pPr>
            <w:r w:rsidRPr="00FD40C3">
              <w:rPr>
                <w:lang w:val="id-ID"/>
              </w:rPr>
              <w:t xml:space="preserve">    "xew": "apa",</w:t>
            </w:r>
          </w:p>
          <w:p w14:paraId="5BB021DF" w14:textId="77777777" w:rsidR="00801B5C" w:rsidRPr="00FD40C3" w:rsidRDefault="00801B5C" w:rsidP="00801B5C">
            <w:pPr>
              <w:pStyle w:val="Code"/>
              <w:rPr>
                <w:lang w:val="id-ID"/>
              </w:rPr>
            </w:pPr>
            <w:r w:rsidRPr="00FD40C3">
              <w:rPr>
                <w:lang w:val="id-ID"/>
              </w:rPr>
              <w:t xml:space="preserve">    "xixixi":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yap": "iya",</w:t>
            </w:r>
          </w:p>
          <w:p w14:paraId="7BE70CF7" w14:textId="77777777" w:rsidR="00801B5C" w:rsidRPr="00FD40C3" w:rsidRDefault="00801B5C" w:rsidP="00801B5C">
            <w:pPr>
              <w:pStyle w:val="Code"/>
              <w:rPr>
                <w:lang w:val="id-ID"/>
              </w:rPr>
            </w:pPr>
            <w:r w:rsidRPr="00FD40C3">
              <w:rPr>
                <w:lang w:val="id-ID"/>
              </w:rPr>
              <w:t xml:space="preserve">    "yapz": "iya",</w:t>
            </w:r>
          </w:p>
          <w:p w14:paraId="69E963AD" w14:textId="77777777" w:rsidR="00801B5C" w:rsidRPr="00FD40C3" w:rsidRDefault="00801B5C" w:rsidP="00801B5C">
            <w:pPr>
              <w:pStyle w:val="Code"/>
              <w:rPr>
                <w:lang w:val="id-ID"/>
              </w:rPr>
            </w:pPr>
            <w:r w:rsidRPr="00FD40C3">
              <w:rPr>
                <w:lang w:val="id-ID"/>
              </w:rPr>
              <w:t xml:space="preserve">    "yaudah": "ya sudah",</w:t>
            </w:r>
          </w:p>
          <w:p w14:paraId="39A1DF1B" w14:textId="77777777" w:rsidR="00801B5C" w:rsidRPr="00FD40C3" w:rsidRDefault="00801B5C" w:rsidP="00801B5C">
            <w:pPr>
              <w:pStyle w:val="Code"/>
              <w:rPr>
                <w:lang w:val="id-ID"/>
              </w:rPr>
            </w:pPr>
            <w:r w:rsidRPr="00FD40C3">
              <w:rPr>
                <w:lang w:val="id-ID"/>
              </w:rPr>
              <w:t xml:space="preserve">    "yauwda": "ya sudah",</w:t>
            </w:r>
          </w:p>
          <w:p w14:paraId="11F8E0EF" w14:textId="77777777" w:rsidR="00801B5C" w:rsidRPr="00FD40C3" w:rsidRDefault="00801B5C" w:rsidP="00801B5C">
            <w:pPr>
              <w:pStyle w:val="Code"/>
              <w:rPr>
                <w:lang w:val="id-ID"/>
              </w:rPr>
            </w:pPr>
            <w:r w:rsidRPr="00FD40C3">
              <w:rPr>
                <w:lang w:val="id-ID"/>
              </w:rPr>
              <w:t xml:space="preserve">    "yawdah": "ya sudah",</w:t>
            </w:r>
          </w:p>
          <w:p w14:paraId="13D9E74D" w14:textId="77777777" w:rsidR="00801B5C" w:rsidRPr="00FD40C3" w:rsidRDefault="00801B5C" w:rsidP="00801B5C">
            <w:pPr>
              <w:pStyle w:val="Code"/>
              <w:rPr>
                <w:lang w:val="id-ID"/>
              </w:rPr>
            </w:pPr>
            <w:r w:rsidRPr="00FD40C3">
              <w:rPr>
                <w:lang w:val="id-ID"/>
              </w:rPr>
              <w:t xml:space="preserve">    "ybs": "yang bersangkutan",</w:t>
            </w:r>
          </w:p>
          <w:p w14:paraId="298B2A79" w14:textId="77777777" w:rsidR="00801B5C" w:rsidRPr="00FD40C3" w:rsidRDefault="00801B5C" w:rsidP="00801B5C">
            <w:pPr>
              <w:pStyle w:val="Code"/>
              <w:rPr>
                <w:lang w:val="id-ID"/>
              </w:rPr>
            </w:pPr>
            <w:r w:rsidRPr="00FD40C3">
              <w:rPr>
                <w:lang w:val="id-ID"/>
              </w:rPr>
              <w:t xml:space="preserve">    "yg": "yang",</w:t>
            </w:r>
          </w:p>
          <w:p w14:paraId="5AE931F5" w14:textId="77777777" w:rsidR="00801B5C" w:rsidRPr="00FD40C3" w:rsidRDefault="00801B5C" w:rsidP="00801B5C">
            <w:pPr>
              <w:pStyle w:val="Code"/>
              <w:rPr>
                <w:lang w:val="id-ID"/>
              </w:rPr>
            </w:pPr>
            <w:r w:rsidRPr="00FD40C3">
              <w:rPr>
                <w:lang w:val="id-ID"/>
              </w:rPr>
              <w:t xml:space="preserve">    "yi": "yaitu",</w:t>
            </w:r>
          </w:p>
          <w:p w14:paraId="3F2E6137" w14:textId="77777777" w:rsidR="00801B5C" w:rsidRPr="00FD40C3" w:rsidRDefault="00801B5C" w:rsidP="00801B5C">
            <w:pPr>
              <w:pStyle w:val="Code"/>
              <w:rPr>
                <w:lang w:val="id-ID"/>
              </w:rPr>
            </w:pPr>
            <w:r w:rsidRPr="00FD40C3">
              <w:rPr>
                <w:lang w:val="id-ID"/>
              </w:rPr>
              <w:t xml:space="preserve">    "yl": "yang lain",</w:t>
            </w:r>
          </w:p>
          <w:p w14:paraId="71545351" w14:textId="77777777" w:rsidR="00801B5C" w:rsidRPr="00FD40C3" w:rsidRDefault="00801B5C" w:rsidP="00801B5C">
            <w:pPr>
              <w:pStyle w:val="Code"/>
              <w:rPr>
                <w:lang w:val="id-ID"/>
              </w:rPr>
            </w:pPr>
            <w:r w:rsidRPr="00FD40C3">
              <w:rPr>
                <w:lang w:val="id-ID"/>
              </w:rPr>
              <w:t xml:space="preserve">    "yng": "yang",</w:t>
            </w:r>
          </w:p>
          <w:p w14:paraId="4B0D508C" w14:textId="77777777" w:rsidR="00801B5C" w:rsidRPr="00FD40C3" w:rsidRDefault="00801B5C" w:rsidP="00801B5C">
            <w:pPr>
              <w:pStyle w:val="Code"/>
              <w:rPr>
                <w:lang w:val="id-ID"/>
              </w:rPr>
            </w:pPr>
            <w:r w:rsidRPr="00FD40C3">
              <w:rPr>
                <w:lang w:val="id-ID"/>
              </w:rPr>
              <w:t xml:space="preserve">    "yo": "iya",</w:t>
            </w:r>
          </w:p>
          <w:p w14:paraId="58D7EA18" w14:textId="77777777" w:rsidR="00801B5C" w:rsidRPr="00FD40C3" w:rsidRDefault="00801B5C" w:rsidP="00801B5C">
            <w:pPr>
              <w:pStyle w:val="Code"/>
              <w:rPr>
                <w:lang w:val="id-ID"/>
              </w:rPr>
            </w:pPr>
            <w:r w:rsidRPr="00FD40C3">
              <w:rPr>
                <w:lang w:val="id-ID"/>
              </w:rPr>
              <w:t xml:space="preserve">    "yoha": "iya",</w:t>
            </w:r>
          </w:p>
          <w:p w14:paraId="6E3C6F63" w14:textId="77777777" w:rsidR="00801B5C" w:rsidRPr="00FD40C3" w:rsidRDefault="00801B5C" w:rsidP="00801B5C">
            <w:pPr>
              <w:pStyle w:val="Code"/>
              <w:rPr>
                <w:lang w:val="id-ID"/>
              </w:rPr>
            </w:pPr>
            <w:r w:rsidRPr="00FD40C3">
              <w:rPr>
                <w:lang w:val="id-ID"/>
              </w:rPr>
              <w:t xml:space="preserve">    "yowes":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yup": "iya",</w:t>
            </w:r>
          </w:p>
          <w:p w14:paraId="1AB97C47" w14:textId="77777777" w:rsidR="00801B5C" w:rsidRPr="00FD40C3" w:rsidRDefault="00801B5C" w:rsidP="00801B5C">
            <w:pPr>
              <w:pStyle w:val="Code"/>
              <w:rPr>
                <w:lang w:val="id-ID"/>
              </w:rPr>
            </w:pPr>
            <w:r w:rsidRPr="00FD40C3">
              <w:rPr>
                <w:lang w:val="id-ID"/>
              </w:rPr>
              <w:t xml:space="preserve">    "ywdh": "ya sudah",</w:t>
            </w:r>
          </w:p>
          <w:p w14:paraId="58E15DDF" w14:textId="77777777" w:rsidR="00801B5C" w:rsidRPr="00FD40C3" w:rsidRDefault="00801B5C" w:rsidP="00801B5C">
            <w:pPr>
              <w:pStyle w:val="Code"/>
              <w:rPr>
                <w:lang w:val="id-ID"/>
              </w:rPr>
            </w:pPr>
            <w:r w:rsidRPr="00FD40C3">
              <w:rPr>
                <w:lang w:val="id-ID"/>
              </w:rPr>
              <w:t xml:space="preserve">    "zonk":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r w:rsidRPr="00FD40C3">
              <w:rPr>
                <w:lang w:val="id-ID"/>
              </w:rPr>
              <w:t>import json</w:t>
            </w:r>
          </w:p>
          <w:p w14:paraId="735EEAC2" w14:textId="77777777" w:rsidR="00801B5C" w:rsidRPr="00FD40C3" w:rsidRDefault="00801B5C" w:rsidP="00801B5C">
            <w:pPr>
              <w:pStyle w:val="Code"/>
              <w:rPr>
                <w:lang w:val="id-ID"/>
              </w:rPr>
            </w:pPr>
            <w:r w:rsidRPr="00FD40C3">
              <w:rPr>
                <w:lang w:val="id-ID"/>
              </w:rPr>
              <w:t>import pandas as pd</w:t>
            </w:r>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r w:rsidRPr="00FD40C3">
              <w:rPr>
                <w:lang w:val="id-ID"/>
              </w:rPr>
              <w:t>with open('slang.dic') as f:</w:t>
            </w:r>
          </w:p>
          <w:p w14:paraId="4D8B8F1B" w14:textId="77777777" w:rsidR="00801B5C" w:rsidRPr="00FD40C3" w:rsidRDefault="00801B5C" w:rsidP="00801B5C">
            <w:pPr>
              <w:pStyle w:val="Code"/>
              <w:rPr>
                <w:lang w:val="id-ID"/>
              </w:rPr>
            </w:pPr>
            <w:r w:rsidRPr="00FD40C3">
              <w:rPr>
                <w:lang w:val="id-ID"/>
              </w:rPr>
              <w:t xml:space="preserve">    slang = json.load(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r w:rsidRPr="00FD40C3">
              <w:rPr>
                <w:lang w:val="id-ID"/>
              </w:rPr>
              <w:t>kamus_slang = pd.read_json('slang.dic',typ = 'series')</w:t>
            </w:r>
          </w:p>
          <w:p w14:paraId="6757EADC" w14:textId="77777777" w:rsidR="00801B5C" w:rsidRPr="00FD40C3" w:rsidRDefault="00801B5C" w:rsidP="00801B5C">
            <w:pPr>
              <w:pStyle w:val="Code"/>
              <w:rPr>
                <w:lang w:val="id-ID"/>
              </w:rPr>
            </w:pPr>
            <w:r w:rsidRPr="00FD40C3">
              <w:rPr>
                <w:lang w:val="id-ID"/>
              </w:rPr>
              <w:t>pd.DataFrame(kamus_slang.items(), columns = ['contraction', 'original']).head()</w:t>
            </w:r>
          </w:p>
          <w:p w14:paraId="32D9FA0D" w14:textId="77777777" w:rsidR="00801B5C" w:rsidRPr="00FD40C3" w:rsidRDefault="00801B5C" w:rsidP="00801B5C">
            <w:pPr>
              <w:pStyle w:val="Code"/>
              <w:rPr>
                <w:lang w:val="id-ID"/>
              </w:rPr>
            </w:pPr>
            <w:r w:rsidRPr="00FD40C3">
              <w:rPr>
                <w:lang w:val="id-ID"/>
              </w:rPr>
              <w:t>contractions_list = list(kamus_slang.keys())</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r w:rsidRPr="00FD40C3">
              <w:rPr>
                <w:lang w:val="id-ID"/>
              </w:rPr>
              <w:t>def spell_check(text):</w:t>
            </w:r>
          </w:p>
          <w:p w14:paraId="44EBCE06" w14:textId="77777777" w:rsidR="00801B5C" w:rsidRPr="00FD40C3" w:rsidRDefault="00801B5C" w:rsidP="00801B5C">
            <w:pPr>
              <w:pStyle w:val="Code"/>
              <w:rPr>
                <w:lang w:val="id-ID"/>
              </w:rPr>
            </w:pPr>
            <w:r w:rsidRPr="00FD40C3">
              <w:rPr>
                <w:lang w:val="id-ID"/>
              </w:rPr>
              <w:t xml:space="preserve">    words = []</w:t>
            </w:r>
          </w:p>
          <w:p w14:paraId="254B8B75" w14:textId="77777777" w:rsidR="00801B5C" w:rsidRPr="00FD40C3" w:rsidRDefault="00801B5C" w:rsidP="00801B5C">
            <w:pPr>
              <w:pStyle w:val="Code"/>
              <w:rPr>
                <w:lang w:val="id-ID"/>
              </w:rPr>
            </w:pPr>
            <w:r w:rsidRPr="00FD40C3">
              <w:rPr>
                <w:lang w:val="id-ID"/>
              </w:rPr>
              <w:t xml:space="preserve">    for word in text.split():</w:t>
            </w:r>
          </w:p>
          <w:p w14:paraId="5E31D01C" w14:textId="77777777" w:rsidR="00801B5C" w:rsidRPr="00FD40C3" w:rsidRDefault="00801B5C" w:rsidP="00801B5C">
            <w:pPr>
              <w:pStyle w:val="Code"/>
              <w:rPr>
                <w:lang w:val="id-ID"/>
              </w:rPr>
            </w:pPr>
            <w:r w:rsidRPr="00FD40C3">
              <w:rPr>
                <w:lang w:val="id-ID"/>
              </w:rPr>
              <w:lastRenderedPageBreak/>
              <w:t xml:space="preserve">        if word in contractions_list:</w:t>
            </w:r>
          </w:p>
          <w:p w14:paraId="38099C63" w14:textId="77777777" w:rsidR="00801B5C" w:rsidRPr="00FD40C3" w:rsidRDefault="00801B5C" w:rsidP="00801B5C">
            <w:pPr>
              <w:pStyle w:val="Code"/>
              <w:rPr>
                <w:lang w:val="id-ID"/>
              </w:rPr>
            </w:pPr>
            <w:r w:rsidRPr="00FD40C3">
              <w:rPr>
                <w:lang w:val="id-ID"/>
              </w:rPr>
              <w:t xml:space="preserve">            words = words + kamus_slang[word].split()</w:t>
            </w:r>
          </w:p>
          <w:p w14:paraId="63C1501D" w14:textId="77777777" w:rsidR="00801B5C" w:rsidRPr="00FD40C3" w:rsidRDefault="00801B5C" w:rsidP="00801B5C">
            <w:pPr>
              <w:pStyle w:val="Code"/>
              <w:rPr>
                <w:lang w:val="id-ID"/>
              </w:rPr>
            </w:pPr>
            <w:r w:rsidRPr="00FD40C3">
              <w:rPr>
                <w:lang w:val="id-ID"/>
              </w:rPr>
              <w:t xml:space="preserve">        else:</w:t>
            </w:r>
          </w:p>
          <w:p w14:paraId="0A2B53B0" w14:textId="77777777" w:rsidR="00801B5C" w:rsidRPr="00FD40C3" w:rsidRDefault="00801B5C" w:rsidP="00801B5C">
            <w:pPr>
              <w:pStyle w:val="Code"/>
              <w:rPr>
                <w:lang w:val="id-ID"/>
              </w:rPr>
            </w:pPr>
            <w:r w:rsidRPr="00FD40C3">
              <w:rPr>
                <w:lang w:val="id-ID"/>
              </w:rPr>
              <w:t xml:space="preserve">            words = words + word.spli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text_converted = " ".join(words)</w:t>
            </w:r>
          </w:p>
          <w:p w14:paraId="62C2F33A" w14:textId="03DCE651" w:rsidR="00801B5C" w:rsidRPr="00FD40C3" w:rsidRDefault="00801B5C" w:rsidP="00801B5C">
            <w:pPr>
              <w:pStyle w:val="Code"/>
              <w:rPr>
                <w:lang w:val="id-ID"/>
              </w:rPr>
            </w:pPr>
            <w:r w:rsidRPr="00FD40C3">
              <w:rPr>
                <w:lang w:val="id-ID"/>
              </w:rPr>
              <w:t xml:space="preserve">    return text_converted</w:t>
            </w:r>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248" w:name="_Toc156335727"/>
      <w:bookmarkStart w:id="249" w:name="_Toc156335882"/>
      <w:r w:rsidRPr="00FD40C3">
        <w:rPr>
          <w:lang w:val="id-ID"/>
        </w:rPr>
        <w:t xml:space="preserve">Lampiran II </w:t>
      </w:r>
      <w:r w:rsidR="0002107F" w:rsidRPr="00FD40C3">
        <w:rPr>
          <w:lang w:val="id-ID"/>
        </w:rPr>
        <w:t>Dokumentasi dengan Narasumber</w:t>
      </w:r>
      <w:bookmarkEnd w:id="248"/>
      <w:bookmarkEnd w:id="249"/>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Wawancara daring dengan Bapak Sukma Erawan, S.Kom,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Wawancara daring dengan Ibu Ajeng Yeni Ratnasari, S.Pd, Guru Pondok Pesantren Alfassalam.</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3. Wawancara daring dengan Bapak Alan Syahwandi, S.Pd.I,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Wawancara luring dengan Bapak Ahmad Arfandi, S.Kom, dan Ibu Virgawaty Dewy, S.Pd,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5. Wawancara luring dengan Ibu Dita Putri Bestari, S.Pd, dan Ibu Ayu Nulantika, S.Pd,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Wawancara daring dengan Ibu Dian Mustika Dewi Priyandari, S. Sos.,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Wawancara daring dengan Bapak Muhammad Lutfi, S.Pd,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250" w:name="_Toc156335728"/>
      <w:bookmarkStart w:id="251" w:name="_Toc156335883"/>
      <w:r w:rsidRPr="00FD40C3">
        <w:rPr>
          <w:lang w:val="id-ID"/>
        </w:rPr>
        <w:lastRenderedPageBreak/>
        <w:t>Lampiran III Software Requirement Specification</w:t>
      </w:r>
      <w:bookmarkEnd w:id="250"/>
      <w:bookmarkEnd w:id="251"/>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252" w:name="_Toc156335729"/>
      <w:bookmarkStart w:id="253" w:name="_Toc156335884"/>
      <w:r w:rsidRPr="00FD40C3">
        <w:rPr>
          <w:lang w:val="id-ID"/>
        </w:rPr>
        <w:lastRenderedPageBreak/>
        <w:t>Lampiran IV Hasil Responden System Usability Scale (SUS)</w:t>
      </w:r>
      <w:bookmarkEnd w:id="252"/>
      <w:bookmarkEnd w:id="253"/>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72EE3" w14:textId="77777777" w:rsidR="00CD2A06" w:rsidRDefault="00CD2A06">
      <w:pPr>
        <w:spacing w:line="240" w:lineRule="auto"/>
      </w:pPr>
      <w:r>
        <w:separator/>
      </w:r>
    </w:p>
  </w:endnote>
  <w:endnote w:type="continuationSeparator" w:id="0">
    <w:p w14:paraId="301D4B12" w14:textId="77777777" w:rsidR="00CD2A06" w:rsidRDefault="00CD2A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7C8E1" w14:textId="77777777" w:rsidR="00CD2A06" w:rsidRDefault="00CD2A06">
      <w:pPr>
        <w:spacing w:line="240" w:lineRule="auto"/>
      </w:pPr>
      <w:r>
        <w:separator/>
      </w:r>
    </w:p>
  </w:footnote>
  <w:footnote w:type="continuationSeparator" w:id="0">
    <w:p w14:paraId="23A4E960" w14:textId="77777777" w:rsidR="00CD2A06" w:rsidRDefault="00CD2A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E72F0"/>
    <w:rsid w:val="001F1BF9"/>
    <w:rsid w:val="001F7071"/>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40B0C"/>
    <w:rsid w:val="00D4307D"/>
    <w:rsid w:val="00D439D9"/>
    <w:rsid w:val="00D459BB"/>
    <w:rsid w:val="00D45F0C"/>
    <w:rsid w:val="00D45F5F"/>
    <w:rsid w:val="00D46466"/>
    <w:rsid w:val="00D46CAA"/>
    <w:rsid w:val="00D52CD2"/>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9</TotalTime>
  <Pages>303</Pages>
  <Words>79615</Words>
  <Characters>453808</Characters>
  <Application>Microsoft Office Word</Application>
  <DocSecurity>0</DocSecurity>
  <Lines>3781</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55</cp:revision>
  <cp:lastPrinted>2024-01-16T15:17:00Z</cp:lastPrinted>
  <dcterms:created xsi:type="dcterms:W3CDTF">2022-12-06T11:20:00Z</dcterms:created>
  <dcterms:modified xsi:type="dcterms:W3CDTF">2024-01-1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